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B00F2F" w14:textId="77777777" w:rsidR="009F3E57" w:rsidRPr="00516A26" w:rsidRDefault="009F3E57" w:rsidP="00516A26">
      <w:pPr>
        <w:spacing w:line="360" w:lineRule="auto"/>
        <w:jc w:val="both"/>
        <w:rPr>
          <w:rFonts w:ascii="Book Antiqua" w:hAnsi="Book Antiqua"/>
          <w:szCs w:val="24"/>
          <w:lang w:val="en-US"/>
        </w:rPr>
      </w:pPr>
      <w:r w:rsidRPr="00516A26">
        <w:rPr>
          <w:rFonts w:ascii="Book Antiqua" w:hAnsi="Book Antiqua"/>
          <w:szCs w:val="24"/>
          <w:lang w:val="en-US"/>
        </w:rPr>
        <w:t xml:space="preserve">Name of journal: </w:t>
      </w:r>
      <w:r w:rsidRPr="00516A26">
        <w:rPr>
          <w:rFonts w:ascii="Book Antiqua" w:hAnsi="Book Antiqua"/>
          <w:i/>
          <w:szCs w:val="24"/>
          <w:lang w:val="en-US"/>
        </w:rPr>
        <w:t>World Journal of Pharmacology</w:t>
      </w:r>
    </w:p>
    <w:p w14:paraId="6C436121" w14:textId="77777777" w:rsidR="009F3E57" w:rsidRPr="00516A26" w:rsidRDefault="009F3E57" w:rsidP="00516A26">
      <w:pPr>
        <w:spacing w:line="360" w:lineRule="auto"/>
        <w:jc w:val="both"/>
        <w:rPr>
          <w:rFonts w:ascii="Book Antiqua" w:hAnsi="Book Antiqua"/>
          <w:szCs w:val="24"/>
          <w:lang w:val="en-US"/>
        </w:rPr>
      </w:pPr>
      <w:r w:rsidRPr="00516A26">
        <w:rPr>
          <w:rFonts w:ascii="Book Antiqua" w:hAnsi="Book Antiqua"/>
          <w:szCs w:val="24"/>
          <w:lang w:val="en-US"/>
        </w:rPr>
        <w:t xml:space="preserve">ESPS Manuscript NO: </w:t>
      </w:r>
      <w:r w:rsidRPr="00516A26">
        <w:rPr>
          <w:rFonts w:ascii="Book Antiqua" w:eastAsiaTheme="minorEastAsia" w:hAnsi="Book Antiqua"/>
          <w:szCs w:val="24"/>
          <w:lang w:val="en-US" w:eastAsia="zh-CN"/>
        </w:rPr>
        <w:t>10540</w:t>
      </w:r>
    </w:p>
    <w:p w14:paraId="6FF20DC5" w14:textId="77777777" w:rsidR="009F3E57" w:rsidRPr="00516A26" w:rsidRDefault="009F3E57" w:rsidP="00516A26">
      <w:pPr>
        <w:spacing w:line="360" w:lineRule="auto"/>
        <w:jc w:val="both"/>
        <w:rPr>
          <w:rFonts w:ascii="Book Antiqua" w:eastAsiaTheme="minorEastAsia" w:hAnsi="Book Antiqua"/>
          <w:szCs w:val="24"/>
          <w:lang w:val="en-US" w:eastAsia="zh-CN"/>
        </w:rPr>
      </w:pPr>
      <w:r w:rsidRPr="00516A26">
        <w:rPr>
          <w:rFonts w:ascii="Book Antiqua" w:hAnsi="Book Antiqua"/>
          <w:szCs w:val="24"/>
          <w:lang w:val="en-US"/>
        </w:rPr>
        <w:t>Columns:</w:t>
      </w:r>
      <w:r w:rsidRPr="00516A26">
        <w:rPr>
          <w:rFonts w:ascii="Book Antiqua" w:eastAsiaTheme="minorEastAsia" w:hAnsi="Book Antiqua"/>
          <w:szCs w:val="24"/>
          <w:lang w:val="en-US" w:eastAsia="zh-CN"/>
        </w:rPr>
        <w:t xml:space="preserve"> REVIEW</w:t>
      </w:r>
    </w:p>
    <w:p w14:paraId="3407363A" w14:textId="77777777" w:rsidR="009F3E57" w:rsidRPr="00516A26" w:rsidRDefault="009F3E57" w:rsidP="00516A26">
      <w:pPr>
        <w:spacing w:line="360" w:lineRule="auto"/>
        <w:jc w:val="both"/>
        <w:rPr>
          <w:rFonts w:ascii="Book Antiqua" w:eastAsiaTheme="minorEastAsia" w:hAnsi="Book Antiqua"/>
          <w:szCs w:val="24"/>
          <w:lang w:val="en-US" w:eastAsia="zh-CN"/>
        </w:rPr>
      </w:pPr>
    </w:p>
    <w:p w14:paraId="13B82C0F" w14:textId="77777777" w:rsidR="00714A50" w:rsidRPr="00516A26" w:rsidRDefault="00714A50" w:rsidP="00516A26">
      <w:pPr>
        <w:spacing w:line="360" w:lineRule="auto"/>
        <w:jc w:val="both"/>
        <w:rPr>
          <w:rFonts w:ascii="Book Antiqua" w:eastAsiaTheme="minorEastAsia" w:hAnsi="Book Antiqua" w:cs="Courier New"/>
          <w:b/>
          <w:bCs/>
          <w:kern w:val="28"/>
          <w:szCs w:val="24"/>
          <w:lang w:val="en-US" w:eastAsia="zh-CN"/>
        </w:rPr>
      </w:pPr>
      <w:r w:rsidRPr="00516A26">
        <w:rPr>
          <w:rFonts w:ascii="Book Antiqua" w:hAnsi="Book Antiqua" w:cs="Courier New"/>
          <w:b/>
          <w:bCs/>
          <w:kern w:val="28"/>
          <w:szCs w:val="24"/>
          <w:lang w:val="en-US"/>
        </w:rPr>
        <w:t>Arsenic exposure decreases rhythmic contractions of vascular tone through sodium transporters and K</w:t>
      </w:r>
      <w:r w:rsidRPr="00516A26">
        <w:rPr>
          <w:rFonts w:ascii="Book Antiqua" w:hAnsi="Book Antiqua" w:cs="Courier New"/>
          <w:b/>
          <w:bCs/>
          <w:kern w:val="28"/>
          <w:szCs w:val="24"/>
          <w:vertAlign w:val="superscript"/>
          <w:lang w:val="en-US"/>
        </w:rPr>
        <w:t>+</w:t>
      </w:r>
      <w:r w:rsidRPr="00516A26">
        <w:rPr>
          <w:rFonts w:ascii="Book Antiqua" w:hAnsi="Book Antiqua" w:cs="Courier New"/>
          <w:b/>
          <w:bCs/>
          <w:kern w:val="28"/>
          <w:szCs w:val="24"/>
          <w:lang w:val="en-US"/>
        </w:rPr>
        <w:t xml:space="preserve"> channels</w:t>
      </w:r>
    </w:p>
    <w:p w14:paraId="042CCC4C" w14:textId="77777777" w:rsidR="004D6CC1" w:rsidRPr="00516A26" w:rsidRDefault="004D6CC1" w:rsidP="00516A26">
      <w:pPr>
        <w:spacing w:line="360" w:lineRule="auto"/>
        <w:jc w:val="both"/>
        <w:rPr>
          <w:rFonts w:ascii="Book Antiqua" w:eastAsiaTheme="minorEastAsia" w:hAnsi="Book Antiqua" w:cs="Courier New"/>
          <w:b/>
          <w:bCs/>
          <w:kern w:val="28"/>
          <w:szCs w:val="24"/>
          <w:lang w:val="en-US" w:eastAsia="zh-CN"/>
        </w:rPr>
      </w:pPr>
    </w:p>
    <w:p w14:paraId="1B7EFEE3" w14:textId="1958F146" w:rsidR="00362593" w:rsidRPr="00516A26" w:rsidRDefault="004D6CC1" w:rsidP="00516A26">
      <w:pPr>
        <w:spacing w:line="360" w:lineRule="auto"/>
        <w:jc w:val="both"/>
        <w:rPr>
          <w:rFonts w:ascii="Book Antiqua" w:eastAsiaTheme="minorEastAsia" w:hAnsi="Book Antiqua"/>
          <w:szCs w:val="24"/>
          <w:lang w:val="en-US" w:eastAsia="zh-CN"/>
        </w:rPr>
      </w:pPr>
      <w:r w:rsidRPr="00516A26">
        <w:rPr>
          <w:rFonts w:ascii="Book Antiqua" w:hAnsi="Book Antiqua" w:cs="Courier New"/>
          <w:szCs w:val="24"/>
          <w:lang w:val="es-ES"/>
        </w:rPr>
        <w:t>Palacios</w:t>
      </w:r>
      <w:r w:rsidRPr="00516A26">
        <w:rPr>
          <w:rFonts w:ascii="Book Antiqua" w:eastAsiaTheme="minorEastAsia" w:hAnsi="Book Antiqua" w:cs="Courier New"/>
          <w:szCs w:val="24"/>
          <w:lang w:val="es-ES" w:eastAsia="zh-CN"/>
        </w:rPr>
        <w:t xml:space="preserve"> J </w:t>
      </w:r>
      <w:r w:rsidRPr="00516A26">
        <w:rPr>
          <w:rFonts w:ascii="Book Antiqua" w:eastAsiaTheme="minorEastAsia" w:hAnsi="Book Antiqua" w:cs="Courier New"/>
          <w:i/>
          <w:szCs w:val="24"/>
          <w:lang w:val="es-ES" w:eastAsia="zh-CN"/>
        </w:rPr>
        <w:t>et al.</w:t>
      </w:r>
      <w:r w:rsidRPr="00516A26">
        <w:rPr>
          <w:rFonts w:ascii="Book Antiqua" w:hAnsi="Book Antiqua"/>
          <w:szCs w:val="24"/>
          <w:lang w:val="en-US"/>
        </w:rPr>
        <w:t xml:space="preserve"> Arsenic decreases </w:t>
      </w:r>
      <w:proofErr w:type="spellStart"/>
      <w:r w:rsidRPr="00516A26">
        <w:rPr>
          <w:rFonts w:ascii="Book Antiqua" w:hAnsi="Book Antiqua"/>
          <w:szCs w:val="24"/>
          <w:lang w:val="en-US"/>
        </w:rPr>
        <w:t>vasomotion</w:t>
      </w:r>
      <w:proofErr w:type="spellEnd"/>
      <w:r w:rsidRPr="00516A26">
        <w:rPr>
          <w:rFonts w:ascii="Book Antiqua" w:hAnsi="Book Antiqua"/>
          <w:szCs w:val="24"/>
          <w:lang w:val="en-US"/>
        </w:rPr>
        <w:t xml:space="preserve"> by sodium transporters</w:t>
      </w:r>
    </w:p>
    <w:p w14:paraId="45A6261F" w14:textId="77777777" w:rsidR="004D6CC1" w:rsidRPr="00516A26" w:rsidRDefault="004D6CC1" w:rsidP="00516A26">
      <w:pPr>
        <w:spacing w:line="360" w:lineRule="auto"/>
        <w:jc w:val="both"/>
        <w:rPr>
          <w:rFonts w:ascii="Book Antiqua" w:eastAsiaTheme="minorEastAsia" w:hAnsi="Book Antiqua" w:cs="Courier New"/>
          <w:b/>
          <w:bCs/>
          <w:kern w:val="28"/>
          <w:szCs w:val="24"/>
          <w:lang w:val="en-US" w:eastAsia="zh-CN"/>
        </w:rPr>
      </w:pPr>
    </w:p>
    <w:p w14:paraId="0ADAABA9" w14:textId="6728D824" w:rsidR="00852751" w:rsidRPr="00516A26" w:rsidRDefault="00852751" w:rsidP="00516A26">
      <w:pPr>
        <w:spacing w:line="360" w:lineRule="auto"/>
        <w:jc w:val="both"/>
        <w:rPr>
          <w:rFonts w:ascii="Book Antiqua" w:eastAsiaTheme="minorEastAsia" w:hAnsi="Book Antiqua" w:cs="Courier New"/>
          <w:szCs w:val="24"/>
          <w:vertAlign w:val="superscript"/>
          <w:lang w:val="es-ES" w:eastAsia="zh-CN"/>
        </w:rPr>
      </w:pPr>
      <w:r w:rsidRPr="00516A26">
        <w:rPr>
          <w:rFonts w:ascii="Book Antiqua" w:hAnsi="Book Antiqua" w:cs="Courier New"/>
          <w:szCs w:val="24"/>
          <w:lang w:val="es-ES"/>
        </w:rPr>
        <w:t>Javier Palacios, Chukwuemeka R Nwokocha, Fredi Cifuentes</w:t>
      </w:r>
    </w:p>
    <w:p w14:paraId="350FAA86" w14:textId="77777777" w:rsidR="00714A50" w:rsidRPr="005A0844" w:rsidRDefault="00714A50" w:rsidP="00516A26">
      <w:pPr>
        <w:spacing w:line="360" w:lineRule="auto"/>
        <w:jc w:val="both"/>
        <w:rPr>
          <w:rFonts w:ascii="Book Antiqua" w:eastAsiaTheme="minorEastAsia" w:hAnsi="Book Antiqua" w:cs="Courier New"/>
          <w:szCs w:val="24"/>
          <w:lang w:val="es-ES" w:eastAsia="zh-CN"/>
        </w:rPr>
      </w:pPr>
    </w:p>
    <w:p w14:paraId="350DB145" w14:textId="52BFE478" w:rsidR="009F3E57" w:rsidRPr="00B1116E" w:rsidRDefault="004D6CC1" w:rsidP="00516A26">
      <w:pPr>
        <w:spacing w:line="360" w:lineRule="auto"/>
        <w:jc w:val="both"/>
        <w:rPr>
          <w:rFonts w:ascii="Book Antiqua" w:eastAsiaTheme="minorEastAsia" w:hAnsi="Book Antiqua" w:cs="Courier New"/>
          <w:szCs w:val="24"/>
          <w:lang w:eastAsia="zh-CN"/>
        </w:rPr>
      </w:pPr>
      <w:r w:rsidRPr="00516A26">
        <w:rPr>
          <w:rFonts w:ascii="Book Antiqua" w:hAnsi="Book Antiqua" w:cs="Courier New"/>
          <w:b/>
          <w:szCs w:val="24"/>
          <w:lang w:val="es-ES"/>
        </w:rPr>
        <w:t>Javier Palacios,</w:t>
      </w:r>
      <w:r w:rsidRPr="00516A26">
        <w:rPr>
          <w:rFonts w:ascii="Book Antiqua" w:eastAsiaTheme="minorEastAsia" w:hAnsi="Book Antiqua" w:cs="Courier New"/>
          <w:szCs w:val="24"/>
          <w:lang w:val="es-ES" w:eastAsia="zh-CN"/>
        </w:rPr>
        <w:t xml:space="preserve"> </w:t>
      </w:r>
      <w:r w:rsidR="00714A50" w:rsidRPr="00516A26">
        <w:rPr>
          <w:rFonts w:ascii="Book Antiqua" w:hAnsi="Book Antiqua" w:cs="Courier New"/>
          <w:szCs w:val="24"/>
        </w:rPr>
        <w:t>Departamento de Ciencias Químicas y Farmacéuticas, Un</w:t>
      </w:r>
      <w:r w:rsidRPr="00516A26">
        <w:rPr>
          <w:rFonts w:ascii="Book Antiqua" w:hAnsi="Book Antiqua" w:cs="Courier New"/>
          <w:szCs w:val="24"/>
        </w:rPr>
        <w:t>iversidad Arturo Prat, Iquique</w:t>
      </w:r>
      <w:r w:rsidR="00B62AAA" w:rsidRPr="00516A26">
        <w:rPr>
          <w:rFonts w:ascii="Book Antiqua" w:hAnsi="Book Antiqua"/>
          <w:szCs w:val="24"/>
        </w:rPr>
        <w:t>1110939</w:t>
      </w:r>
      <w:r w:rsidRPr="00516A26">
        <w:rPr>
          <w:rFonts w:ascii="Book Antiqua" w:eastAsiaTheme="minorEastAsia" w:hAnsi="Book Antiqua"/>
          <w:szCs w:val="24"/>
          <w:lang w:eastAsia="zh-CN"/>
        </w:rPr>
        <w:t xml:space="preserve">, </w:t>
      </w:r>
      <w:r w:rsidR="00B1116E">
        <w:rPr>
          <w:rFonts w:ascii="Book Antiqua" w:hAnsi="Book Antiqua" w:cs="Courier New"/>
          <w:szCs w:val="24"/>
        </w:rPr>
        <w:t>Chile</w:t>
      </w:r>
    </w:p>
    <w:p w14:paraId="28463525" w14:textId="77777777" w:rsidR="004D6CC1" w:rsidRPr="00516A26" w:rsidRDefault="004D6CC1" w:rsidP="00516A26">
      <w:pPr>
        <w:spacing w:line="360" w:lineRule="auto"/>
        <w:jc w:val="both"/>
        <w:rPr>
          <w:rFonts w:ascii="Book Antiqua" w:eastAsiaTheme="minorEastAsia" w:hAnsi="Book Antiqua" w:cs="Courier New"/>
          <w:szCs w:val="24"/>
          <w:lang w:eastAsia="zh-CN"/>
        </w:rPr>
      </w:pPr>
    </w:p>
    <w:p w14:paraId="2EAF5132" w14:textId="1E8B2FB3" w:rsidR="008A16AF" w:rsidRPr="00516A26" w:rsidRDefault="004D6CC1" w:rsidP="00516A26">
      <w:pPr>
        <w:spacing w:line="360" w:lineRule="auto"/>
        <w:jc w:val="both"/>
        <w:rPr>
          <w:rFonts w:ascii="Book Antiqua" w:eastAsiaTheme="minorEastAsia" w:hAnsi="Book Antiqua" w:cs="Courier New"/>
          <w:szCs w:val="24"/>
          <w:lang w:eastAsia="zh-CN"/>
        </w:rPr>
      </w:pPr>
      <w:r w:rsidRPr="00516A26">
        <w:rPr>
          <w:rFonts w:ascii="Book Antiqua" w:hAnsi="Book Antiqua" w:cs="Courier New"/>
          <w:b/>
          <w:szCs w:val="24"/>
          <w:lang w:val="es-ES"/>
        </w:rPr>
        <w:t xml:space="preserve">Chukwuemeka R Nwokocha, </w:t>
      </w:r>
      <w:r w:rsidR="008A16AF" w:rsidRPr="00516A26">
        <w:rPr>
          <w:rFonts w:ascii="Book Antiqua" w:hAnsi="Book Antiqua" w:cs="Courier New"/>
          <w:szCs w:val="24"/>
          <w:lang w:val="en-US"/>
        </w:rPr>
        <w:t>Department of Basic Medical Science, Physiology Section, University of The West Indies</w:t>
      </w:r>
      <w:r w:rsidRPr="00516A26">
        <w:rPr>
          <w:rFonts w:ascii="Book Antiqua" w:eastAsiaTheme="minorEastAsia" w:hAnsi="Book Antiqua" w:cs="Courier New"/>
          <w:szCs w:val="24"/>
          <w:lang w:val="en-US" w:eastAsia="zh-CN"/>
        </w:rPr>
        <w:t>,</w:t>
      </w:r>
      <w:r w:rsidR="008A16AF" w:rsidRPr="00516A26">
        <w:rPr>
          <w:rFonts w:ascii="Book Antiqua" w:hAnsi="Book Antiqua" w:cs="Courier New"/>
          <w:szCs w:val="24"/>
          <w:lang w:val="en-US"/>
        </w:rPr>
        <w:t xml:space="preserve"> Mona Kingston</w:t>
      </w:r>
      <w:r w:rsidRPr="00516A26">
        <w:rPr>
          <w:rFonts w:ascii="Book Antiqua" w:eastAsiaTheme="minorEastAsia" w:hAnsi="Book Antiqua" w:cs="Courier New"/>
          <w:szCs w:val="24"/>
          <w:lang w:val="en-US" w:eastAsia="zh-CN"/>
        </w:rPr>
        <w:t xml:space="preserve"> </w:t>
      </w:r>
      <w:r w:rsidRPr="00516A26">
        <w:rPr>
          <w:rFonts w:ascii="Book Antiqua" w:hAnsi="Book Antiqua" w:cs="Courier New"/>
          <w:szCs w:val="24"/>
        </w:rPr>
        <w:t>JMAKN</w:t>
      </w:r>
      <w:r w:rsidRPr="00516A26">
        <w:rPr>
          <w:rFonts w:ascii="Book Antiqua" w:eastAsiaTheme="minorEastAsia" w:hAnsi="Book Antiqua" w:cs="Courier New"/>
          <w:szCs w:val="24"/>
          <w:lang w:val="en-US" w:eastAsia="zh-CN"/>
        </w:rPr>
        <w:t>,</w:t>
      </w:r>
      <w:r w:rsidR="008A16AF" w:rsidRPr="00516A26">
        <w:rPr>
          <w:rFonts w:ascii="Book Antiqua" w:hAnsi="Book Antiqua" w:cs="Courier New"/>
          <w:szCs w:val="24"/>
          <w:lang w:val="en-US"/>
        </w:rPr>
        <w:t xml:space="preserve"> Jamaica</w:t>
      </w:r>
      <w:r w:rsidR="008A16AF" w:rsidRPr="00516A26">
        <w:rPr>
          <w:rFonts w:ascii="Book Antiqua" w:hAnsi="Book Antiqua" w:cs="Courier New"/>
          <w:szCs w:val="24"/>
        </w:rPr>
        <w:t xml:space="preserve"> </w:t>
      </w:r>
    </w:p>
    <w:p w14:paraId="01620428" w14:textId="77777777" w:rsidR="004D6CC1" w:rsidRPr="00516A26" w:rsidRDefault="004D6CC1" w:rsidP="00516A26">
      <w:pPr>
        <w:spacing w:line="360" w:lineRule="auto"/>
        <w:jc w:val="both"/>
        <w:rPr>
          <w:rFonts w:ascii="Book Antiqua" w:eastAsiaTheme="minorEastAsia" w:hAnsi="Book Antiqua" w:cs="Courier New"/>
          <w:szCs w:val="24"/>
          <w:lang w:eastAsia="zh-CN"/>
        </w:rPr>
      </w:pPr>
    </w:p>
    <w:p w14:paraId="69566EB1" w14:textId="26ACB4D3" w:rsidR="00714A50" w:rsidRPr="00516A26" w:rsidRDefault="004D6CC1" w:rsidP="00516A26">
      <w:pPr>
        <w:spacing w:line="360" w:lineRule="auto"/>
        <w:jc w:val="both"/>
        <w:rPr>
          <w:rFonts w:ascii="Book Antiqua" w:eastAsiaTheme="minorEastAsia" w:hAnsi="Book Antiqua" w:cs="Courier New"/>
          <w:szCs w:val="24"/>
          <w:lang w:eastAsia="zh-CN"/>
        </w:rPr>
      </w:pPr>
      <w:r w:rsidRPr="00516A26">
        <w:rPr>
          <w:rFonts w:ascii="Book Antiqua" w:hAnsi="Book Antiqua" w:cs="Courier New"/>
          <w:b/>
          <w:szCs w:val="24"/>
          <w:lang w:val="es-ES"/>
        </w:rPr>
        <w:t>Fredi Cifuentes</w:t>
      </w:r>
      <w:r w:rsidRPr="00516A26">
        <w:rPr>
          <w:rFonts w:ascii="Book Antiqua" w:eastAsiaTheme="minorEastAsia" w:hAnsi="Book Antiqua" w:cs="Courier New"/>
          <w:b/>
          <w:szCs w:val="24"/>
          <w:lang w:val="es-ES" w:eastAsia="zh-CN"/>
        </w:rPr>
        <w:t>,</w:t>
      </w:r>
      <w:r w:rsidRPr="00516A26">
        <w:rPr>
          <w:rFonts w:ascii="Book Antiqua" w:eastAsiaTheme="minorEastAsia" w:hAnsi="Book Antiqua" w:cs="Courier New"/>
          <w:szCs w:val="24"/>
          <w:lang w:eastAsia="zh-CN"/>
        </w:rPr>
        <w:t xml:space="preserve"> </w:t>
      </w:r>
      <w:r w:rsidR="00714A50" w:rsidRPr="00516A26">
        <w:rPr>
          <w:rFonts w:ascii="Book Antiqua" w:hAnsi="Book Antiqua" w:cs="Courier New"/>
          <w:szCs w:val="24"/>
        </w:rPr>
        <w:t>Experimental Physiology Laboratory, Instituto de Antofagasta, Universid</w:t>
      </w:r>
      <w:r w:rsidRPr="00516A26">
        <w:rPr>
          <w:rFonts w:ascii="Book Antiqua" w:hAnsi="Book Antiqua" w:cs="Courier New"/>
          <w:szCs w:val="24"/>
        </w:rPr>
        <w:t>ad de Antofagasta, Antofagasta</w:t>
      </w:r>
      <w:r w:rsidRPr="00516A26">
        <w:rPr>
          <w:rFonts w:ascii="Book Antiqua" w:eastAsiaTheme="minorEastAsia" w:hAnsi="Book Antiqua" w:cs="Courier New"/>
          <w:szCs w:val="24"/>
          <w:lang w:eastAsia="zh-CN"/>
        </w:rPr>
        <w:t xml:space="preserve"> </w:t>
      </w:r>
      <w:r w:rsidR="00B62AAA" w:rsidRPr="00516A26">
        <w:rPr>
          <w:rFonts w:ascii="Book Antiqua" w:hAnsi="Book Antiqua" w:cs="Courier New"/>
          <w:szCs w:val="24"/>
        </w:rPr>
        <w:t>02800</w:t>
      </w:r>
      <w:r w:rsidRPr="00516A26">
        <w:rPr>
          <w:rFonts w:ascii="Book Antiqua" w:eastAsiaTheme="minorEastAsia" w:hAnsi="Book Antiqua" w:cs="Courier New"/>
          <w:szCs w:val="24"/>
          <w:lang w:eastAsia="zh-CN"/>
        </w:rPr>
        <w:t xml:space="preserve">, </w:t>
      </w:r>
      <w:r w:rsidRPr="00516A26">
        <w:rPr>
          <w:rFonts w:ascii="Book Antiqua" w:hAnsi="Book Antiqua" w:cs="Courier New"/>
          <w:szCs w:val="24"/>
        </w:rPr>
        <w:t>Chile</w:t>
      </w:r>
    </w:p>
    <w:p w14:paraId="33E17935" w14:textId="77777777" w:rsidR="00714A50" w:rsidRPr="00516A26" w:rsidRDefault="00714A50" w:rsidP="00516A26">
      <w:pPr>
        <w:widowControl/>
        <w:autoSpaceDE w:val="0"/>
        <w:autoSpaceDN w:val="0"/>
        <w:adjustRightInd w:val="0"/>
        <w:spacing w:line="360" w:lineRule="auto"/>
        <w:jc w:val="both"/>
        <w:rPr>
          <w:rFonts w:ascii="Book Antiqua" w:eastAsiaTheme="minorEastAsia" w:hAnsi="Book Antiqua" w:cs="Courier New"/>
          <w:szCs w:val="24"/>
          <w:lang w:eastAsia="zh-CN"/>
        </w:rPr>
      </w:pPr>
    </w:p>
    <w:p w14:paraId="6BF3B839" w14:textId="4AA1C557" w:rsidR="00714A50" w:rsidRPr="00516A26" w:rsidRDefault="009F3E57" w:rsidP="00516A26">
      <w:pPr>
        <w:spacing w:line="360" w:lineRule="auto"/>
        <w:jc w:val="both"/>
        <w:rPr>
          <w:rFonts w:ascii="Book Antiqua" w:hAnsi="Book Antiqua" w:cs="Courier New"/>
          <w:szCs w:val="24"/>
          <w:lang w:val="en-US" w:eastAsia="es-CL"/>
        </w:rPr>
      </w:pPr>
      <w:r w:rsidRPr="00516A26">
        <w:rPr>
          <w:rFonts w:ascii="Book Antiqua" w:hAnsi="Book Antiqua"/>
          <w:b/>
          <w:szCs w:val="24"/>
          <w:lang w:val="en-US"/>
        </w:rPr>
        <w:t>Author contributions:</w:t>
      </w:r>
      <w:r w:rsidRPr="00516A26">
        <w:rPr>
          <w:rFonts w:ascii="Book Antiqua" w:hAnsi="Book Antiqua"/>
          <w:szCs w:val="24"/>
          <w:lang w:val="en-US"/>
        </w:rPr>
        <w:t xml:space="preserve"> </w:t>
      </w:r>
      <w:r w:rsidR="0012643E" w:rsidRPr="00516A26">
        <w:rPr>
          <w:rStyle w:val="1Char"/>
          <w:rFonts w:ascii="Book Antiqua" w:hAnsi="Book Antiqua"/>
          <w:szCs w:val="24"/>
          <w:lang w:val="en"/>
        </w:rPr>
        <w:t xml:space="preserve"> </w:t>
      </w:r>
      <w:r w:rsidR="0012643E" w:rsidRPr="00516A26">
        <w:rPr>
          <w:rStyle w:val="hps"/>
          <w:rFonts w:ascii="Book Antiqua" w:hAnsi="Book Antiqua"/>
          <w:szCs w:val="24"/>
          <w:lang w:val="en"/>
        </w:rPr>
        <w:t>Palacios</w:t>
      </w:r>
      <w:r w:rsidR="0012643E" w:rsidRPr="00516A26">
        <w:rPr>
          <w:rFonts w:ascii="Book Antiqua" w:hAnsi="Book Antiqua"/>
          <w:szCs w:val="24"/>
          <w:lang w:val="en"/>
        </w:rPr>
        <w:t xml:space="preserve"> </w:t>
      </w:r>
      <w:r w:rsidR="004D6CC1" w:rsidRPr="00516A26">
        <w:rPr>
          <w:rFonts w:ascii="Book Antiqua" w:eastAsiaTheme="minorEastAsia" w:hAnsi="Book Antiqua"/>
          <w:szCs w:val="24"/>
          <w:lang w:val="en" w:eastAsia="zh-CN"/>
        </w:rPr>
        <w:t xml:space="preserve">J </w:t>
      </w:r>
      <w:r w:rsidR="0012643E" w:rsidRPr="00516A26">
        <w:rPr>
          <w:rStyle w:val="hps"/>
          <w:rFonts w:ascii="Book Antiqua" w:hAnsi="Book Antiqua"/>
          <w:szCs w:val="24"/>
          <w:lang w:val="en"/>
        </w:rPr>
        <w:t>wrote the</w:t>
      </w:r>
      <w:r w:rsidR="0012643E" w:rsidRPr="00516A26">
        <w:rPr>
          <w:rFonts w:ascii="Book Antiqua" w:hAnsi="Book Antiqua"/>
          <w:szCs w:val="24"/>
          <w:lang w:val="en"/>
        </w:rPr>
        <w:t xml:space="preserve"> </w:t>
      </w:r>
      <w:r w:rsidR="0012643E" w:rsidRPr="00516A26">
        <w:rPr>
          <w:rStyle w:val="hps"/>
          <w:rFonts w:ascii="Book Antiqua" w:hAnsi="Book Antiqua"/>
          <w:szCs w:val="24"/>
          <w:lang w:val="en"/>
        </w:rPr>
        <w:t>paper</w:t>
      </w:r>
      <w:r w:rsidR="006E43A8" w:rsidRPr="00516A26">
        <w:rPr>
          <w:rFonts w:ascii="Book Antiqua" w:hAnsi="Book Antiqua"/>
          <w:szCs w:val="24"/>
          <w:lang w:val="en"/>
        </w:rPr>
        <w:t>,</w:t>
      </w:r>
      <w:r w:rsidR="0012643E" w:rsidRPr="00516A26">
        <w:rPr>
          <w:rFonts w:ascii="Book Antiqua" w:hAnsi="Book Antiqua"/>
          <w:szCs w:val="24"/>
          <w:lang w:val="en"/>
        </w:rPr>
        <w:t xml:space="preserve"> </w:t>
      </w:r>
      <w:proofErr w:type="spellStart"/>
      <w:r w:rsidR="00AC3EEC" w:rsidRPr="00516A26">
        <w:rPr>
          <w:rFonts w:ascii="Book Antiqua" w:hAnsi="Book Antiqua"/>
          <w:szCs w:val="24"/>
          <w:lang w:val="en"/>
        </w:rPr>
        <w:t>Nwokocha</w:t>
      </w:r>
      <w:proofErr w:type="spellEnd"/>
      <w:r w:rsidR="00AC3EEC" w:rsidRPr="00516A26">
        <w:rPr>
          <w:rFonts w:ascii="Book Antiqua" w:hAnsi="Book Antiqua"/>
          <w:szCs w:val="24"/>
          <w:lang w:val="en"/>
        </w:rPr>
        <w:t xml:space="preserve"> </w:t>
      </w:r>
      <w:r w:rsidR="004D6CC1" w:rsidRPr="00516A26">
        <w:rPr>
          <w:rFonts w:ascii="Book Antiqua" w:eastAsiaTheme="minorEastAsia" w:hAnsi="Book Antiqua"/>
          <w:szCs w:val="24"/>
          <w:lang w:val="en" w:eastAsia="zh-CN"/>
        </w:rPr>
        <w:t xml:space="preserve">CR </w:t>
      </w:r>
      <w:r w:rsidR="00AC3EEC" w:rsidRPr="00516A26">
        <w:rPr>
          <w:rFonts w:ascii="Book Antiqua" w:hAnsi="Book Antiqua"/>
          <w:szCs w:val="24"/>
          <w:lang w:val="en"/>
        </w:rPr>
        <w:t xml:space="preserve">and </w:t>
      </w:r>
      <w:proofErr w:type="spellStart"/>
      <w:r w:rsidR="0012643E" w:rsidRPr="00516A26">
        <w:rPr>
          <w:rStyle w:val="hps"/>
          <w:rFonts w:ascii="Book Antiqua" w:hAnsi="Book Antiqua"/>
          <w:szCs w:val="24"/>
          <w:lang w:val="en"/>
        </w:rPr>
        <w:t>Cifuentes</w:t>
      </w:r>
      <w:proofErr w:type="spellEnd"/>
      <w:r w:rsidR="006E43A8" w:rsidRPr="00516A26">
        <w:rPr>
          <w:rFonts w:ascii="Book Antiqua" w:hAnsi="Book Antiqua"/>
          <w:szCs w:val="24"/>
          <w:lang w:val="en"/>
        </w:rPr>
        <w:t xml:space="preserve"> </w:t>
      </w:r>
      <w:r w:rsidR="004D6CC1" w:rsidRPr="00516A26">
        <w:rPr>
          <w:rFonts w:ascii="Book Antiqua" w:eastAsiaTheme="minorEastAsia" w:hAnsi="Book Antiqua"/>
          <w:szCs w:val="24"/>
          <w:lang w:val="en" w:eastAsia="zh-CN"/>
        </w:rPr>
        <w:t xml:space="preserve">F </w:t>
      </w:r>
      <w:r w:rsidR="0012643E" w:rsidRPr="00516A26">
        <w:rPr>
          <w:rStyle w:val="hps"/>
          <w:rFonts w:ascii="Book Antiqua" w:hAnsi="Book Antiqua"/>
          <w:szCs w:val="24"/>
          <w:lang w:val="en"/>
        </w:rPr>
        <w:t>revised the</w:t>
      </w:r>
      <w:r w:rsidR="0012643E" w:rsidRPr="00516A26">
        <w:rPr>
          <w:rFonts w:ascii="Book Antiqua" w:hAnsi="Book Antiqua"/>
          <w:szCs w:val="24"/>
          <w:lang w:val="en"/>
        </w:rPr>
        <w:t xml:space="preserve"> </w:t>
      </w:r>
      <w:r w:rsidR="0012643E" w:rsidRPr="00516A26">
        <w:rPr>
          <w:rStyle w:val="hps"/>
          <w:rFonts w:ascii="Book Antiqua" w:hAnsi="Book Antiqua"/>
          <w:szCs w:val="24"/>
          <w:lang w:val="en"/>
        </w:rPr>
        <w:t>paper</w:t>
      </w:r>
      <w:r w:rsidR="0012643E" w:rsidRPr="00516A26">
        <w:rPr>
          <w:rFonts w:ascii="Book Antiqua" w:hAnsi="Book Antiqua"/>
          <w:szCs w:val="24"/>
          <w:lang w:val="en"/>
        </w:rPr>
        <w:t>.</w:t>
      </w:r>
    </w:p>
    <w:p w14:paraId="7FEF57F7" w14:textId="77777777" w:rsidR="00714A50" w:rsidRPr="00516A26" w:rsidRDefault="00714A50" w:rsidP="00516A26">
      <w:pPr>
        <w:spacing w:line="360" w:lineRule="auto"/>
        <w:jc w:val="both"/>
        <w:rPr>
          <w:rFonts w:ascii="Book Antiqua" w:eastAsiaTheme="minorEastAsia" w:hAnsi="Book Antiqua" w:cs="Courier New"/>
          <w:szCs w:val="24"/>
          <w:lang w:val="en-US" w:eastAsia="zh-CN"/>
        </w:rPr>
      </w:pPr>
    </w:p>
    <w:p w14:paraId="1C0EA947" w14:textId="215079DB" w:rsidR="00714A50" w:rsidRPr="00516A26" w:rsidRDefault="009F3E57" w:rsidP="00516A26">
      <w:pPr>
        <w:spacing w:line="360" w:lineRule="auto"/>
        <w:jc w:val="both"/>
        <w:rPr>
          <w:rFonts w:ascii="Book Antiqua" w:eastAsiaTheme="minorEastAsia" w:hAnsi="Book Antiqua" w:cs="Courier New"/>
          <w:szCs w:val="24"/>
          <w:lang w:val="en-US" w:eastAsia="zh-CN"/>
        </w:rPr>
      </w:pPr>
      <w:r w:rsidRPr="00516A26">
        <w:rPr>
          <w:rFonts w:ascii="Book Antiqua" w:hAnsi="Book Antiqua"/>
          <w:b/>
          <w:szCs w:val="24"/>
        </w:rPr>
        <w:t>Correspondence to:</w:t>
      </w:r>
      <w:r w:rsidRPr="00516A26">
        <w:rPr>
          <w:rFonts w:ascii="Book Antiqua" w:eastAsiaTheme="minorEastAsia" w:hAnsi="Book Antiqua"/>
          <w:b/>
          <w:szCs w:val="24"/>
          <w:lang w:eastAsia="zh-CN"/>
        </w:rPr>
        <w:t xml:space="preserve"> </w:t>
      </w:r>
      <w:r w:rsidRPr="00516A26">
        <w:rPr>
          <w:rFonts w:ascii="Book Antiqua" w:hAnsi="Book Antiqua" w:cs="Courier New"/>
          <w:b/>
          <w:szCs w:val="24"/>
        </w:rPr>
        <w:t>Javier Palacios, Ph</w:t>
      </w:r>
      <w:r w:rsidR="00714A50" w:rsidRPr="00516A26">
        <w:rPr>
          <w:rFonts w:ascii="Book Antiqua" w:hAnsi="Book Antiqua" w:cs="Courier New"/>
          <w:b/>
          <w:szCs w:val="24"/>
        </w:rPr>
        <w:t>D</w:t>
      </w:r>
      <w:r w:rsidRPr="00516A26">
        <w:rPr>
          <w:rFonts w:ascii="Book Antiqua" w:eastAsiaTheme="minorEastAsia" w:hAnsi="Book Antiqua" w:cs="Courier New"/>
          <w:b/>
          <w:szCs w:val="24"/>
          <w:lang w:eastAsia="zh-CN"/>
        </w:rPr>
        <w:t xml:space="preserve">, </w:t>
      </w:r>
      <w:r w:rsidRPr="00516A26">
        <w:rPr>
          <w:rFonts w:ascii="Book Antiqua" w:hAnsi="Book Antiqua" w:cs="Courier New"/>
          <w:szCs w:val="24"/>
        </w:rPr>
        <w:t>Departamento de Ciencias Químicas y Farmacéuticas, Universidad Arturo Prat</w:t>
      </w:r>
      <w:r w:rsidRPr="00516A26">
        <w:rPr>
          <w:rFonts w:ascii="Book Antiqua" w:eastAsiaTheme="minorEastAsia" w:hAnsi="Book Antiqua" w:cs="Courier New"/>
          <w:szCs w:val="24"/>
          <w:lang w:eastAsia="zh-CN"/>
        </w:rPr>
        <w:t xml:space="preserve">, </w:t>
      </w:r>
      <w:r w:rsidR="00714A50" w:rsidRPr="00516A26">
        <w:rPr>
          <w:rFonts w:ascii="Book Antiqua" w:hAnsi="Book Antiqua" w:cs="Courier New"/>
          <w:szCs w:val="24"/>
        </w:rPr>
        <w:t xml:space="preserve">Av. </w:t>
      </w:r>
      <w:r w:rsidR="00714A50" w:rsidRPr="00516A26">
        <w:rPr>
          <w:rFonts w:ascii="Book Antiqua" w:hAnsi="Book Antiqua" w:cs="Courier New"/>
          <w:szCs w:val="24"/>
          <w:lang w:val="en-US"/>
        </w:rPr>
        <w:t xml:space="preserve">Arturo </w:t>
      </w:r>
      <w:proofErr w:type="spellStart"/>
      <w:r w:rsidR="00714A50" w:rsidRPr="00516A26">
        <w:rPr>
          <w:rFonts w:ascii="Book Antiqua" w:hAnsi="Book Antiqua" w:cs="Courier New"/>
          <w:szCs w:val="24"/>
          <w:lang w:val="en-US"/>
        </w:rPr>
        <w:t>Prat</w:t>
      </w:r>
      <w:proofErr w:type="spellEnd"/>
      <w:r w:rsidR="00714A50" w:rsidRPr="00516A26">
        <w:rPr>
          <w:rFonts w:ascii="Book Antiqua" w:hAnsi="Book Antiqua" w:cs="Courier New"/>
          <w:szCs w:val="24"/>
          <w:lang w:val="en-US"/>
        </w:rPr>
        <w:t xml:space="preserve"> </w:t>
      </w:r>
      <w:proofErr w:type="spellStart"/>
      <w:r w:rsidR="00714A50" w:rsidRPr="00516A26">
        <w:rPr>
          <w:rFonts w:ascii="Book Antiqua" w:hAnsi="Book Antiqua" w:cs="Courier New"/>
          <w:szCs w:val="24"/>
          <w:lang w:val="en-US"/>
        </w:rPr>
        <w:t>Chacón</w:t>
      </w:r>
      <w:proofErr w:type="spellEnd"/>
      <w:r w:rsidR="00714A50" w:rsidRPr="00516A26">
        <w:rPr>
          <w:rFonts w:ascii="Book Antiqua" w:hAnsi="Book Antiqua" w:cs="Courier New"/>
          <w:szCs w:val="24"/>
          <w:lang w:val="en-US"/>
        </w:rPr>
        <w:t>, 2120</w:t>
      </w:r>
      <w:r w:rsidRPr="00516A26">
        <w:rPr>
          <w:rFonts w:ascii="Book Antiqua" w:eastAsiaTheme="minorEastAsia" w:hAnsi="Book Antiqua" w:cs="Courier New"/>
          <w:szCs w:val="24"/>
          <w:lang w:val="en-US" w:eastAsia="zh-CN"/>
        </w:rPr>
        <w:t xml:space="preserve">, </w:t>
      </w:r>
      <w:r w:rsidR="004D6CC1" w:rsidRPr="00516A26">
        <w:rPr>
          <w:rFonts w:ascii="Book Antiqua" w:eastAsiaTheme="minorEastAsia" w:hAnsi="Book Antiqua" w:cs="Courier New"/>
          <w:szCs w:val="24"/>
          <w:lang w:val="en-US" w:eastAsia="zh-CN"/>
        </w:rPr>
        <w:t xml:space="preserve">Iquique </w:t>
      </w:r>
      <w:r w:rsidR="006C1E1B" w:rsidRPr="00516A26">
        <w:rPr>
          <w:rFonts w:ascii="Book Antiqua" w:hAnsi="Book Antiqua"/>
          <w:szCs w:val="24"/>
        </w:rPr>
        <w:t>1110939</w:t>
      </w:r>
      <w:r w:rsidR="004D6CC1" w:rsidRPr="00516A26">
        <w:rPr>
          <w:rFonts w:ascii="Book Antiqua" w:eastAsiaTheme="minorEastAsia" w:hAnsi="Book Antiqua" w:cs="Courier New"/>
          <w:szCs w:val="24"/>
          <w:lang w:val="en-US" w:eastAsia="zh-CN"/>
        </w:rPr>
        <w:t xml:space="preserve">, </w:t>
      </w:r>
      <w:r w:rsidR="00714A50" w:rsidRPr="00516A26">
        <w:rPr>
          <w:rFonts w:ascii="Book Antiqua" w:hAnsi="Book Antiqua" w:cs="Courier New"/>
          <w:szCs w:val="24"/>
          <w:lang w:val="en-US"/>
        </w:rPr>
        <w:t>Chile.</w:t>
      </w:r>
      <w:r w:rsidR="004D6CC1" w:rsidRPr="00616376">
        <w:rPr>
          <w:rFonts w:ascii="Book Antiqua" w:hAnsi="Book Antiqua"/>
          <w:szCs w:val="24"/>
        </w:rPr>
        <w:t xml:space="preserve"> </w:t>
      </w:r>
      <w:hyperlink r:id="rId8" w:history="1">
        <w:r w:rsidR="004D6CC1" w:rsidRPr="00616376">
          <w:rPr>
            <w:rStyle w:val="af5"/>
            <w:rFonts w:ascii="Book Antiqua" w:hAnsi="Book Antiqua" w:cs="Courier New"/>
            <w:color w:val="auto"/>
            <w:szCs w:val="24"/>
            <w:u w:val="none"/>
            <w:lang w:val="en-GB"/>
          </w:rPr>
          <w:t>palacios.unap@gmail.com</w:t>
        </w:r>
      </w:hyperlink>
    </w:p>
    <w:p w14:paraId="43E10E3C" w14:textId="77777777" w:rsidR="005A0844" w:rsidRDefault="005A0844" w:rsidP="00516A26">
      <w:pPr>
        <w:spacing w:line="360" w:lineRule="auto"/>
        <w:jc w:val="both"/>
        <w:rPr>
          <w:rFonts w:ascii="Book Antiqua" w:eastAsiaTheme="minorEastAsia" w:hAnsi="Book Antiqua" w:cs="Courier New"/>
          <w:b/>
          <w:szCs w:val="24"/>
          <w:lang w:val="en-GB" w:eastAsia="zh-CN"/>
        </w:rPr>
      </w:pPr>
    </w:p>
    <w:p w14:paraId="7980B6B9" w14:textId="42F5AE8A" w:rsidR="00714A50" w:rsidRPr="00516A26" w:rsidRDefault="00E00576" w:rsidP="00516A26">
      <w:pPr>
        <w:spacing w:line="360" w:lineRule="auto"/>
        <w:jc w:val="both"/>
        <w:rPr>
          <w:rFonts w:ascii="Book Antiqua" w:eastAsiaTheme="minorEastAsia" w:hAnsi="Book Antiqua" w:cs="Courier New"/>
          <w:szCs w:val="24"/>
          <w:lang w:val="en-GB" w:eastAsia="zh-CN"/>
        </w:rPr>
      </w:pPr>
      <w:r w:rsidRPr="00516A26">
        <w:rPr>
          <w:rFonts w:ascii="Book Antiqua" w:hAnsi="Book Antiqua" w:cs="Courier New"/>
          <w:b/>
          <w:szCs w:val="24"/>
          <w:lang w:val="en-GB"/>
        </w:rPr>
        <w:t>Telephone:</w:t>
      </w:r>
      <w:r w:rsidRPr="00516A26">
        <w:rPr>
          <w:rFonts w:ascii="Book Antiqua" w:hAnsi="Book Antiqua" w:cs="Courier New"/>
          <w:szCs w:val="24"/>
          <w:lang w:val="en-GB"/>
        </w:rPr>
        <w:t xml:space="preserve"> </w:t>
      </w:r>
      <w:r w:rsidR="00EB368A" w:rsidRPr="00516A26">
        <w:rPr>
          <w:rFonts w:ascii="Book Antiqua" w:eastAsiaTheme="minorEastAsia" w:hAnsi="Book Antiqua" w:cs="Courier New"/>
          <w:szCs w:val="24"/>
          <w:lang w:val="en-GB" w:eastAsia="zh-CN"/>
        </w:rPr>
        <w:t>+</w:t>
      </w:r>
      <w:r w:rsidRPr="00516A26">
        <w:rPr>
          <w:rFonts w:ascii="Book Antiqua" w:hAnsi="Book Antiqua" w:cs="Courier New"/>
          <w:szCs w:val="24"/>
          <w:lang w:val="en-GB"/>
        </w:rPr>
        <w:t>56-57-2526910</w:t>
      </w:r>
      <w:r w:rsidR="009F3E57" w:rsidRPr="00516A26">
        <w:rPr>
          <w:rFonts w:ascii="Book Antiqua" w:eastAsiaTheme="minorEastAsia" w:hAnsi="Book Antiqua" w:cs="Courier New"/>
          <w:szCs w:val="24"/>
          <w:lang w:val="en-GB" w:eastAsia="zh-CN"/>
        </w:rPr>
        <w:t xml:space="preserve"> </w:t>
      </w:r>
      <w:r w:rsidR="009F3E57" w:rsidRPr="00516A26">
        <w:rPr>
          <w:rFonts w:ascii="Book Antiqua" w:eastAsiaTheme="minorEastAsia" w:hAnsi="Book Antiqua" w:cs="Courier New"/>
          <w:b/>
          <w:szCs w:val="24"/>
          <w:lang w:val="en-GB" w:eastAsia="zh-CN"/>
        </w:rPr>
        <w:t>Fax:</w:t>
      </w:r>
      <w:r w:rsidR="009F3E57" w:rsidRPr="00516A26">
        <w:rPr>
          <w:rFonts w:ascii="Book Antiqua" w:eastAsiaTheme="minorEastAsia" w:hAnsi="Book Antiqua" w:cs="Courier New"/>
          <w:szCs w:val="24"/>
          <w:lang w:val="en-GB" w:eastAsia="zh-CN"/>
        </w:rPr>
        <w:t xml:space="preserve"> </w:t>
      </w:r>
      <w:r w:rsidR="00EB368A" w:rsidRPr="00516A26">
        <w:rPr>
          <w:rFonts w:ascii="Book Antiqua" w:eastAsiaTheme="minorEastAsia" w:hAnsi="Book Antiqua" w:cs="Courier New"/>
          <w:szCs w:val="24"/>
          <w:lang w:val="en-GB" w:eastAsia="zh-CN"/>
        </w:rPr>
        <w:t>+</w:t>
      </w:r>
      <w:r w:rsidRPr="00516A26">
        <w:rPr>
          <w:rFonts w:ascii="Book Antiqua" w:eastAsiaTheme="minorEastAsia" w:hAnsi="Book Antiqua" w:cs="Courier New"/>
          <w:szCs w:val="24"/>
          <w:lang w:val="en-GB" w:eastAsia="zh-CN"/>
        </w:rPr>
        <w:t>56-57-2526210</w:t>
      </w:r>
    </w:p>
    <w:p w14:paraId="79DC7E40" w14:textId="77777777" w:rsidR="00516A26" w:rsidRPr="00516A26" w:rsidRDefault="00516A26" w:rsidP="00516A26">
      <w:pPr>
        <w:spacing w:line="360" w:lineRule="auto"/>
        <w:jc w:val="both"/>
        <w:rPr>
          <w:rFonts w:ascii="Book Antiqua" w:eastAsiaTheme="minorEastAsia" w:hAnsi="Book Antiqua" w:cs="Courier New"/>
          <w:szCs w:val="24"/>
          <w:lang w:val="en-GB" w:eastAsia="zh-CN"/>
        </w:rPr>
      </w:pPr>
    </w:p>
    <w:p w14:paraId="118169D9" w14:textId="1AE44939" w:rsidR="00516A26" w:rsidRPr="00516A26" w:rsidRDefault="00516A26" w:rsidP="00516A26">
      <w:pPr>
        <w:spacing w:line="360" w:lineRule="auto"/>
        <w:jc w:val="both"/>
        <w:rPr>
          <w:rFonts w:ascii="Book Antiqua" w:hAnsi="Book Antiqua"/>
          <w:b/>
          <w:szCs w:val="24"/>
        </w:rPr>
      </w:pPr>
      <w:r w:rsidRPr="00516A26">
        <w:rPr>
          <w:rFonts w:ascii="Book Antiqua" w:hAnsi="Book Antiqua"/>
          <w:b/>
          <w:szCs w:val="24"/>
        </w:rPr>
        <w:lastRenderedPageBreak/>
        <w:t xml:space="preserve">Received: </w:t>
      </w:r>
      <w:r w:rsidRPr="00516A26">
        <w:rPr>
          <w:rFonts w:ascii="Book Antiqua" w:eastAsiaTheme="minorEastAsia" w:hAnsi="Book Antiqua"/>
          <w:szCs w:val="24"/>
          <w:lang w:eastAsia="zh-CN"/>
        </w:rPr>
        <w:t>April 5, 2014</w:t>
      </w:r>
      <w:r w:rsidRPr="00516A26">
        <w:rPr>
          <w:rFonts w:ascii="Book Antiqua" w:hAnsi="Book Antiqua"/>
          <w:b/>
          <w:szCs w:val="24"/>
        </w:rPr>
        <w:t xml:space="preserve"> Revised:</w:t>
      </w:r>
      <w:r w:rsidRPr="00516A26">
        <w:rPr>
          <w:rFonts w:ascii="Book Antiqua" w:hAnsi="Book Antiqua"/>
          <w:szCs w:val="24"/>
        </w:rPr>
        <w:t xml:space="preserve"> </w:t>
      </w:r>
      <w:r w:rsidRPr="00516A26">
        <w:rPr>
          <w:rFonts w:ascii="Book Antiqua" w:eastAsiaTheme="minorEastAsia" w:hAnsi="Book Antiqua"/>
          <w:szCs w:val="24"/>
          <w:lang w:eastAsia="zh-CN"/>
        </w:rPr>
        <w:t>June 24, 2014</w:t>
      </w:r>
      <w:r w:rsidRPr="00516A26">
        <w:rPr>
          <w:rFonts w:ascii="Book Antiqua" w:hAnsi="Book Antiqua"/>
          <w:szCs w:val="24"/>
        </w:rPr>
        <w:t xml:space="preserve"> </w:t>
      </w:r>
    </w:p>
    <w:p w14:paraId="32031B7A" w14:textId="3C41DC68" w:rsidR="00616376" w:rsidRDefault="00516A26" w:rsidP="00616376">
      <w:pPr>
        <w:rPr>
          <w:rFonts w:ascii="Book Antiqua" w:hAnsi="Book Antiqua"/>
          <w:color w:val="000000"/>
        </w:rPr>
      </w:pPr>
      <w:proofErr w:type="spellStart"/>
      <w:r w:rsidRPr="00516A26">
        <w:rPr>
          <w:rFonts w:ascii="Book Antiqua" w:hAnsi="Book Antiqua"/>
          <w:b/>
          <w:szCs w:val="24"/>
        </w:rPr>
        <w:t>Accepted</w:t>
      </w:r>
      <w:proofErr w:type="spellEnd"/>
      <w:r w:rsidRPr="00516A26">
        <w:rPr>
          <w:rFonts w:ascii="Book Antiqua" w:hAnsi="Book Antiqua"/>
          <w:b/>
          <w:szCs w:val="24"/>
        </w:rPr>
        <w:t>:</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616376" w:rsidRPr="00616376">
        <w:rPr>
          <w:rFonts w:ascii="Book Antiqua" w:hAnsi="Book Antiqua"/>
          <w:color w:val="000000"/>
        </w:rPr>
        <w:t xml:space="preserve"> </w:t>
      </w:r>
      <w:proofErr w:type="spellStart"/>
      <w:r w:rsidR="00616376">
        <w:rPr>
          <w:rFonts w:ascii="Book Antiqua" w:hAnsi="Book Antiqua"/>
          <w:color w:val="000000"/>
        </w:rPr>
        <w:t>July</w:t>
      </w:r>
      <w:proofErr w:type="spellEnd"/>
      <w:r w:rsidR="00616376">
        <w:rPr>
          <w:rFonts w:ascii="Book Antiqua" w:hAnsi="Book Antiqua"/>
          <w:color w:val="000000"/>
        </w:rPr>
        <w:t xml:space="preserve"> 15,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2CC6579D" w14:textId="77777777" w:rsidR="00516A26" w:rsidRPr="00516A26" w:rsidRDefault="00516A26" w:rsidP="00516A26">
      <w:pPr>
        <w:spacing w:line="360" w:lineRule="auto"/>
        <w:jc w:val="both"/>
        <w:rPr>
          <w:rFonts w:ascii="Book Antiqua" w:hAnsi="Book Antiqua"/>
          <w:b/>
          <w:szCs w:val="24"/>
        </w:rPr>
      </w:pPr>
      <w:r w:rsidRPr="00516A26">
        <w:rPr>
          <w:rFonts w:ascii="Book Antiqua" w:hAnsi="Book Antiqua"/>
          <w:b/>
          <w:szCs w:val="24"/>
        </w:rPr>
        <w:t xml:space="preserve"> </w:t>
      </w:r>
    </w:p>
    <w:p w14:paraId="501BFB33" w14:textId="77777777" w:rsidR="00516A26" w:rsidRPr="00516A26" w:rsidRDefault="00516A26" w:rsidP="00516A26">
      <w:pPr>
        <w:spacing w:line="360" w:lineRule="auto"/>
        <w:jc w:val="both"/>
        <w:rPr>
          <w:rFonts w:ascii="Book Antiqua" w:hAnsi="Book Antiqua" w:cs="宋体"/>
          <w:bCs/>
          <w:szCs w:val="24"/>
        </w:rPr>
      </w:pPr>
      <w:r w:rsidRPr="00516A26">
        <w:rPr>
          <w:rFonts w:ascii="Book Antiqua" w:hAnsi="Book Antiqua"/>
          <w:b/>
          <w:szCs w:val="24"/>
        </w:rPr>
        <w:t>Published online:</w:t>
      </w:r>
    </w:p>
    <w:p w14:paraId="3707B424" w14:textId="77777777" w:rsidR="00714A50" w:rsidRPr="00516A26" w:rsidRDefault="00714A50" w:rsidP="00516A26">
      <w:pPr>
        <w:spacing w:line="360" w:lineRule="auto"/>
        <w:jc w:val="both"/>
        <w:rPr>
          <w:rFonts w:ascii="Book Antiqua" w:eastAsia="ヒラギノ角ゴ Pro W3" w:hAnsi="Book Antiqua"/>
          <w:b/>
          <w:szCs w:val="24"/>
          <w:u w:val="single"/>
          <w:lang w:val="en-US"/>
        </w:rPr>
      </w:pPr>
    </w:p>
    <w:p w14:paraId="3D96A1F2" w14:textId="3B6BC258" w:rsidR="00B42249" w:rsidRPr="00516A26" w:rsidRDefault="002A71CD" w:rsidP="00516A26">
      <w:pPr>
        <w:widowControl/>
        <w:spacing w:line="360" w:lineRule="auto"/>
        <w:jc w:val="both"/>
        <w:rPr>
          <w:rFonts w:ascii="Book Antiqua" w:eastAsia="ヒラギノ角ゴ Pro W3" w:hAnsi="Book Antiqua"/>
          <w:i/>
          <w:szCs w:val="24"/>
          <w:lang w:val="en-US"/>
        </w:rPr>
      </w:pPr>
      <w:r w:rsidRPr="00516A26">
        <w:rPr>
          <w:rFonts w:ascii="Book Antiqua" w:eastAsia="ヒラギノ角ゴ Pro W3" w:hAnsi="Book Antiqua"/>
          <w:b/>
          <w:szCs w:val="24"/>
          <w:lang w:val="en-US"/>
        </w:rPr>
        <w:t>Abstract</w:t>
      </w:r>
    </w:p>
    <w:p w14:paraId="56CF84B9" w14:textId="0D303FB2" w:rsidR="00D6355A" w:rsidRPr="00516A26" w:rsidRDefault="0038270A" w:rsidP="00516A26">
      <w:pPr>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 xml:space="preserve">Arsenic-contaminated drinking water is a public health problem in countries such as Taiwan, Bangladesh, United States, Mexico, Argentina, and Chile. The chronic ingestion of arsenic-contaminated drinking water increases the risk for ischemic heart disease, cerebrovascular disease, and prevalence of hypertension. Although toxic arsenic effects are controversial, there is evidence that a high concentration of arsenic </w:t>
      </w:r>
      <w:r w:rsidR="00880214" w:rsidRPr="00516A26">
        <w:rPr>
          <w:rFonts w:ascii="Book Antiqua" w:eastAsia="ヒラギノ角ゴ Pro W3" w:hAnsi="Book Antiqua"/>
          <w:szCs w:val="24"/>
          <w:lang w:val="en-US"/>
        </w:rPr>
        <w:t xml:space="preserve">may </w:t>
      </w:r>
      <w:r w:rsidRPr="00516A26">
        <w:rPr>
          <w:rFonts w:ascii="Book Antiqua" w:eastAsia="ヒラギノ角ゴ Pro W3" w:hAnsi="Book Antiqua"/>
          <w:szCs w:val="24"/>
          <w:lang w:val="en-US"/>
        </w:rPr>
        <w:t xml:space="preserve">induce </w:t>
      </w:r>
      <w:r w:rsidR="006A6557" w:rsidRPr="00516A26">
        <w:rPr>
          <w:rFonts w:ascii="Book Antiqua" w:eastAsia="ヒラギノ角ゴ Pro W3" w:hAnsi="Book Antiqua"/>
          <w:szCs w:val="24"/>
          <w:lang w:val="en-US"/>
        </w:rPr>
        <w:t xml:space="preserve">hypertension through increase in </w:t>
      </w:r>
      <w:r w:rsidRPr="00516A26">
        <w:rPr>
          <w:rFonts w:ascii="Book Antiqua" w:eastAsia="ヒラギノ角ゴ Pro W3" w:hAnsi="Book Antiqua"/>
          <w:szCs w:val="24"/>
          <w:lang w:val="en-US"/>
        </w:rPr>
        <w:t xml:space="preserve">vascular </w:t>
      </w:r>
      <w:r w:rsidR="006A6557" w:rsidRPr="00516A26">
        <w:rPr>
          <w:rFonts w:ascii="Book Antiqua" w:eastAsia="ヒラギノ角ゴ Pro W3" w:hAnsi="Book Antiqua"/>
          <w:szCs w:val="24"/>
          <w:lang w:val="en-US"/>
        </w:rPr>
        <w:t xml:space="preserve">tone and </w:t>
      </w:r>
      <w:r w:rsidRPr="00516A26">
        <w:rPr>
          <w:rFonts w:ascii="Book Antiqua" w:eastAsia="ヒラギノ角ゴ Pro W3" w:hAnsi="Book Antiqua"/>
          <w:szCs w:val="24"/>
          <w:lang w:val="en-US"/>
        </w:rPr>
        <w:t>resistance</w:t>
      </w:r>
      <w:r w:rsidR="006A6557"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 xml:space="preserve">Vascular tone is regulated by the rhythmic contractions of the blood vessels, generated by calcium oscillations in the cytosol of vascular smooth muscle cells. To regulate the cytosolic calcium oscillations, the membrane oscillator model </w:t>
      </w:r>
      <w:r w:rsidR="00880214" w:rsidRPr="00516A26">
        <w:rPr>
          <w:rFonts w:ascii="Book Antiqua" w:eastAsia="ヒラギノ角ゴ Pro W3" w:hAnsi="Book Antiqua"/>
          <w:szCs w:val="24"/>
          <w:lang w:val="en-US"/>
        </w:rPr>
        <w:t xml:space="preserve">involves </w:t>
      </w:r>
      <w:r w:rsidRPr="00516A26">
        <w:rPr>
          <w:rFonts w:ascii="Book Antiqua" w:eastAsia="ヒラギノ角ゴ Pro W3" w:hAnsi="Book Antiqua"/>
          <w:szCs w:val="24"/>
          <w:lang w:val="en-US"/>
        </w:rPr>
        <w:t>the participation of 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 xml:space="preserve"> channels, calcium-activated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channel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 xml:space="preserve"> exchange, plasma membrane 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ATPase, and th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However, little is known about the role of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uptake </w:t>
      </w:r>
      <w:r w:rsidR="00516341" w:rsidRPr="00516A26">
        <w:rPr>
          <w:rFonts w:ascii="Book Antiqua" w:eastAsia="ヒラギノ角ゴ Pro W3" w:hAnsi="Book Antiqua"/>
          <w:szCs w:val="24"/>
          <w:lang w:val="en-US"/>
        </w:rPr>
        <w:t xml:space="preserve">by </w:t>
      </w:r>
      <w:r w:rsidR="00032956" w:rsidRPr="00516A26">
        <w:rPr>
          <w:rFonts w:ascii="Book Antiqua" w:eastAsia="ヒラギノ角ゴ Pro W3" w:hAnsi="Book Antiqua"/>
          <w:szCs w:val="24"/>
          <w:lang w:val="en-US"/>
        </w:rPr>
        <w:t>sodium transporters (</w:t>
      </w:r>
      <w:r w:rsidR="00516341" w:rsidRPr="00516A26">
        <w:rPr>
          <w:rFonts w:ascii="Book Antiqua" w:eastAsia="ヒラギノ角ゴ Pro W3" w:hAnsi="Book Antiqua"/>
          <w:szCs w:val="24"/>
          <w:lang w:val="en-US"/>
        </w:rPr>
        <w:t>Na</w:t>
      </w:r>
      <w:r w:rsidR="00516341" w:rsidRPr="00516A26">
        <w:rPr>
          <w:rFonts w:ascii="Book Antiqua" w:eastAsia="ヒラギノ角ゴ Pro W3" w:hAnsi="Book Antiqua"/>
          <w:szCs w:val="24"/>
          <w:vertAlign w:val="superscript"/>
          <w:lang w:val="en-US"/>
        </w:rPr>
        <w:t>+</w:t>
      </w:r>
      <w:r w:rsidR="00516341" w:rsidRPr="00516A26">
        <w:rPr>
          <w:rFonts w:ascii="Book Antiqua" w:eastAsia="ヒラギノ角ゴ Pro W3" w:hAnsi="Book Antiqua"/>
          <w:szCs w:val="24"/>
          <w:lang w:val="en-US"/>
        </w:rPr>
        <w:t>/K</w:t>
      </w:r>
      <w:r w:rsidR="00516341" w:rsidRPr="00516A26">
        <w:rPr>
          <w:rFonts w:ascii="Book Antiqua" w:eastAsia="ヒラギノ角ゴ Pro W3" w:hAnsi="Book Antiqua"/>
          <w:szCs w:val="24"/>
          <w:vertAlign w:val="superscript"/>
          <w:lang w:val="en-US"/>
        </w:rPr>
        <w:t>+</w:t>
      </w:r>
      <w:r w:rsidR="00516341" w:rsidRPr="00516A26">
        <w:rPr>
          <w:rFonts w:ascii="Book Antiqua" w:eastAsia="ヒラギノ角ゴ Pro W3" w:hAnsi="Book Antiqua"/>
          <w:szCs w:val="24"/>
          <w:lang w:val="en-US"/>
        </w:rPr>
        <w:t>-ATPase or Na</w:t>
      </w:r>
      <w:r w:rsidR="00516341" w:rsidRPr="00516A26">
        <w:rPr>
          <w:rFonts w:ascii="Book Antiqua" w:eastAsia="ヒラギノ角ゴ Pro W3" w:hAnsi="Book Antiqua"/>
          <w:szCs w:val="24"/>
          <w:vertAlign w:val="superscript"/>
          <w:lang w:val="en-US"/>
        </w:rPr>
        <w:t>+</w:t>
      </w:r>
      <w:r w:rsidR="00516341" w:rsidRPr="00516A26">
        <w:rPr>
          <w:rFonts w:ascii="Book Antiqua" w:eastAsia="ヒラギノ角ゴ Pro W3" w:hAnsi="Book Antiqua"/>
          <w:szCs w:val="24"/>
          <w:lang w:val="en-US"/>
        </w:rPr>
        <w:t>-K</w:t>
      </w:r>
      <w:r w:rsidR="00516341" w:rsidRPr="00516A26">
        <w:rPr>
          <w:rFonts w:ascii="Book Antiqua" w:eastAsia="ヒラギノ角ゴ Pro W3" w:hAnsi="Book Antiqua"/>
          <w:szCs w:val="24"/>
          <w:vertAlign w:val="superscript"/>
          <w:lang w:val="en-US"/>
        </w:rPr>
        <w:t>+</w:t>
      </w:r>
      <w:r w:rsidR="00516341" w:rsidRPr="00516A26">
        <w:rPr>
          <w:rFonts w:ascii="Book Antiqua" w:eastAsia="ヒラギノ角ゴ Pro W3" w:hAnsi="Book Antiqua"/>
          <w:szCs w:val="24"/>
          <w:lang w:val="en-US"/>
        </w:rPr>
        <w:t>-2Cl</w:t>
      </w:r>
      <w:r w:rsidR="00516341" w:rsidRPr="00516A26">
        <w:rPr>
          <w:rFonts w:ascii="Book Antiqua" w:eastAsia="ヒラギノ角ゴ Pro W3" w:hAnsi="Book Antiqua"/>
          <w:szCs w:val="24"/>
          <w:vertAlign w:val="superscript"/>
          <w:lang w:val="en-US"/>
        </w:rPr>
        <w:t>-</w:t>
      </w:r>
      <w:r w:rsidR="00032956"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on the rhythmic contractions.</w:t>
      </w:r>
      <w:r w:rsidR="00896123" w:rsidRPr="00516A26">
        <w:rPr>
          <w:rFonts w:ascii="Book Antiqua" w:eastAsia="ヒラギノ角ゴ Pro W3" w:hAnsi="Book Antiqua"/>
          <w:szCs w:val="24"/>
          <w:lang w:val="en-US"/>
        </w:rPr>
        <w:t xml:space="preserve"> </w:t>
      </w:r>
      <w:r w:rsidR="00032956" w:rsidRPr="00516A26">
        <w:rPr>
          <w:rFonts w:ascii="Book Antiqua" w:eastAsia="ヒラギノ角ゴ Pro W3" w:hAnsi="Book Antiqua"/>
          <w:szCs w:val="24"/>
          <w:lang w:val="en-US"/>
        </w:rPr>
        <w:t xml:space="preserve">Vascular rhythmic </w:t>
      </w:r>
      <w:proofErr w:type="gramStart"/>
      <w:r w:rsidR="00032956" w:rsidRPr="00516A26">
        <w:rPr>
          <w:rFonts w:ascii="Book Antiqua" w:eastAsia="ヒラギノ角ゴ Pro W3" w:hAnsi="Book Antiqua"/>
          <w:szCs w:val="24"/>
          <w:lang w:val="en-US"/>
        </w:rPr>
        <w:t>contractions,</w:t>
      </w:r>
      <w:proofErr w:type="gramEnd"/>
      <w:r w:rsidR="00032956" w:rsidRPr="00516A26">
        <w:rPr>
          <w:rFonts w:ascii="Book Antiqua" w:eastAsia="ヒラギノ角ゴ Pro W3" w:hAnsi="Book Antiqua"/>
          <w:szCs w:val="24"/>
          <w:lang w:val="en-US"/>
        </w:rPr>
        <w:t xml:space="preserve"> or </w:t>
      </w:r>
      <w:proofErr w:type="spellStart"/>
      <w:r w:rsidR="00032956" w:rsidRPr="00516A26">
        <w:rPr>
          <w:rFonts w:ascii="Book Antiqua" w:eastAsia="ヒラギノ角ゴ Pro W3" w:hAnsi="Book Antiqua"/>
          <w:szCs w:val="24"/>
          <w:lang w:val="en-US"/>
        </w:rPr>
        <w:t>vasomotion</w:t>
      </w:r>
      <w:proofErr w:type="spellEnd"/>
      <w:r w:rsidR="00032956" w:rsidRPr="00516A26">
        <w:rPr>
          <w:rFonts w:ascii="Book Antiqua" w:eastAsia="ヒラギノ角ゴ Pro W3" w:hAnsi="Book Antiqua"/>
          <w:szCs w:val="24"/>
          <w:lang w:val="en-US"/>
        </w:rPr>
        <w:t xml:space="preserve"> are a </w:t>
      </w:r>
      <w:r w:rsidR="00E11219" w:rsidRPr="00516A26">
        <w:rPr>
          <w:rFonts w:ascii="Book Antiqua" w:eastAsia="ヒラギノ角ゴ Pro W3" w:hAnsi="Book Antiqua"/>
          <w:szCs w:val="24"/>
          <w:lang w:val="en-US"/>
        </w:rPr>
        <w:t xml:space="preserve">local mechanism to regulate </w:t>
      </w:r>
      <w:r w:rsidR="00032956" w:rsidRPr="00516A26">
        <w:rPr>
          <w:rFonts w:ascii="Book Antiqua" w:eastAsia="ヒラギノ角ゴ Pro W3" w:hAnsi="Book Antiqua"/>
          <w:szCs w:val="24"/>
          <w:lang w:val="en-US"/>
        </w:rPr>
        <w:t xml:space="preserve">vascular resistance and blood flow. Since vascular rhythmic contractions of blood vessels are involved in modulating the vascular resistance, the blood flow, and the systemic pressure, </w:t>
      </w:r>
      <w:r w:rsidR="00880214" w:rsidRPr="00516A26">
        <w:rPr>
          <w:rFonts w:ascii="Book Antiqua" w:eastAsia="ヒラギノ角ゴ Pro W3" w:hAnsi="Book Antiqua"/>
          <w:szCs w:val="24"/>
          <w:lang w:val="en-US"/>
        </w:rPr>
        <w:t>we suggest a model explaining the participation of the sodium pump and Na</w:t>
      </w:r>
      <w:r w:rsidR="00880214" w:rsidRPr="00516A26">
        <w:rPr>
          <w:rFonts w:ascii="Book Antiqua" w:eastAsia="ヒラギノ角ゴ Pro W3" w:hAnsi="Book Antiqua"/>
          <w:szCs w:val="24"/>
          <w:vertAlign w:val="superscript"/>
          <w:lang w:val="en-US"/>
        </w:rPr>
        <w:t>+</w:t>
      </w:r>
      <w:r w:rsidR="00880214" w:rsidRPr="00516A26">
        <w:rPr>
          <w:rFonts w:ascii="Book Antiqua" w:eastAsia="ヒラギノ角ゴ Pro W3" w:hAnsi="Book Antiqua"/>
          <w:szCs w:val="24"/>
          <w:lang w:val="en-US"/>
        </w:rPr>
        <w:t>-K</w:t>
      </w:r>
      <w:r w:rsidR="00880214" w:rsidRPr="00516A26">
        <w:rPr>
          <w:rFonts w:ascii="Book Antiqua" w:eastAsia="ヒラギノ角ゴ Pro W3" w:hAnsi="Book Antiqua"/>
          <w:szCs w:val="24"/>
          <w:vertAlign w:val="superscript"/>
          <w:lang w:val="en-US"/>
        </w:rPr>
        <w:t>+</w:t>
      </w:r>
      <w:r w:rsidR="00880214" w:rsidRPr="00516A26">
        <w:rPr>
          <w:rFonts w:ascii="Book Antiqua" w:eastAsia="ヒラギノ角ゴ Pro W3" w:hAnsi="Book Antiqua"/>
          <w:szCs w:val="24"/>
          <w:lang w:val="en-US"/>
        </w:rPr>
        <w:t>-2Cl</w:t>
      </w:r>
      <w:r w:rsidR="00880214" w:rsidRPr="00516A26">
        <w:rPr>
          <w:rFonts w:ascii="Book Antiqua" w:eastAsia="ヒラギノ角ゴ Pro W3" w:hAnsi="Book Antiqua"/>
          <w:szCs w:val="24"/>
          <w:vertAlign w:val="superscript"/>
          <w:lang w:val="en-US"/>
        </w:rPr>
        <w:t>-</w:t>
      </w:r>
      <w:r w:rsidR="00880214" w:rsidRPr="00516A26">
        <w:rPr>
          <w:rFonts w:ascii="Book Antiqua" w:eastAsia="ヒラギノ角ゴ Pro W3" w:hAnsi="Book Antiqua"/>
          <w:szCs w:val="24"/>
          <w:lang w:val="en-US"/>
        </w:rPr>
        <w:t xml:space="preserve"> (NKCC1) co-transporter in low dose arsenic exposure effects on </w:t>
      </w:r>
      <w:proofErr w:type="spellStart"/>
      <w:r w:rsidR="00880214" w:rsidRPr="00516A26">
        <w:rPr>
          <w:rFonts w:ascii="Book Antiqua" w:eastAsia="ヒラギノ角ゴ Pro W3" w:hAnsi="Book Antiqua"/>
          <w:szCs w:val="24"/>
          <w:lang w:val="en-US"/>
        </w:rPr>
        <w:t>vasomotion</w:t>
      </w:r>
      <w:proofErr w:type="spellEnd"/>
      <w:r w:rsidR="00880214" w:rsidRPr="00516A26">
        <w:rPr>
          <w:rFonts w:ascii="Book Antiqua" w:eastAsia="ヒラギノ角ゴ Pro W3" w:hAnsi="Book Antiqua"/>
          <w:szCs w:val="24"/>
          <w:lang w:val="en-US"/>
        </w:rPr>
        <w:t xml:space="preserve"> and vascular dysfunction.</w:t>
      </w:r>
    </w:p>
    <w:p w14:paraId="722395CE" w14:textId="77777777" w:rsidR="006378BB" w:rsidRPr="00516A26" w:rsidRDefault="006378BB" w:rsidP="00516A26">
      <w:pPr>
        <w:widowControl/>
        <w:spacing w:line="360" w:lineRule="auto"/>
        <w:jc w:val="both"/>
        <w:rPr>
          <w:rFonts w:ascii="Book Antiqua" w:eastAsiaTheme="minorEastAsia" w:hAnsi="Book Antiqua"/>
          <w:szCs w:val="24"/>
          <w:lang w:val="en-US" w:eastAsia="zh-CN"/>
        </w:rPr>
      </w:pPr>
    </w:p>
    <w:p w14:paraId="300B8203" w14:textId="1B05F007" w:rsidR="00516A26" w:rsidRDefault="00516A26" w:rsidP="00516A26">
      <w:pPr>
        <w:widowControl/>
        <w:spacing w:line="360" w:lineRule="auto"/>
        <w:jc w:val="both"/>
        <w:rPr>
          <w:rFonts w:ascii="Book Antiqua" w:eastAsiaTheme="minorEastAsia" w:hAnsi="Book Antiqua"/>
          <w:szCs w:val="24"/>
          <w:lang w:val="en-GB" w:eastAsia="zh-CN"/>
        </w:rPr>
      </w:pPr>
      <w:r w:rsidRPr="00516A26">
        <w:rPr>
          <w:rFonts w:ascii="Book Antiqua" w:hAnsi="Book Antiqua"/>
          <w:szCs w:val="24"/>
        </w:rPr>
        <w:t xml:space="preserve">© </w:t>
      </w:r>
      <w:r w:rsidRPr="00516A26">
        <w:rPr>
          <w:rFonts w:ascii="Book Antiqua" w:hAnsi="Book Antiqua"/>
          <w:szCs w:val="24"/>
          <w:lang w:val="en-GB"/>
        </w:rPr>
        <w:t xml:space="preserve">2014 </w:t>
      </w:r>
      <w:proofErr w:type="spellStart"/>
      <w:r w:rsidRPr="00516A26">
        <w:rPr>
          <w:rFonts w:ascii="Book Antiqua" w:hAnsi="Book Antiqua"/>
          <w:szCs w:val="24"/>
          <w:lang w:val="en-GB"/>
        </w:rPr>
        <w:t>Baishideng</w:t>
      </w:r>
      <w:proofErr w:type="spellEnd"/>
      <w:r w:rsidRPr="00516A26">
        <w:rPr>
          <w:rFonts w:ascii="Book Antiqua" w:hAnsi="Book Antiqua"/>
          <w:szCs w:val="24"/>
          <w:lang w:val="en-GB"/>
        </w:rPr>
        <w:t xml:space="preserve"> Publishing Group Inc. All rights reserved.</w:t>
      </w:r>
    </w:p>
    <w:p w14:paraId="3B1C6768" w14:textId="77777777" w:rsidR="00B1116E" w:rsidRPr="00B1116E" w:rsidRDefault="00B1116E" w:rsidP="00516A26">
      <w:pPr>
        <w:widowControl/>
        <w:spacing w:line="360" w:lineRule="auto"/>
        <w:jc w:val="both"/>
        <w:rPr>
          <w:rFonts w:ascii="Book Antiqua" w:eastAsiaTheme="minorEastAsia" w:hAnsi="Book Antiqua"/>
          <w:szCs w:val="24"/>
          <w:lang w:val="en-US" w:eastAsia="zh-CN"/>
        </w:rPr>
      </w:pPr>
    </w:p>
    <w:p w14:paraId="5A36EF8E" w14:textId="3CB8E26B" w:rsidR="006378BB" w:rsidRPr="00516A26" w:rsidRDefault="006378BB" w:rsidP="00516A26">
      <w:pPr>
        <w:widowControl/>
        <w:spacing w:line="360" w:lineRule="auto"/>
        <w:jc w:val="both"/>
        <w:rPr>
          <w:rFonts w:ascii="Book Antiqua" w:eastAsia="ヒラギノ角ゴ Pro W3" w:hAnsi="Book Antiqua" w:cs="Courier New"/>
          <w:szCs w:val="24"/>
          <w:lang w:val="en-US"/>
        </w:rPr>
      </w:pPr>
      <w:r w:rsidRPr="00516A26">
        <w:rPr>
          <w:rFonts w:ascii="Book Antiqua" w:eastAsia="ヒラギノ角ゴ Pro W3" w:hAnsi="Book Antiqua" w:cs="Courier New"/>
          <w:b/>
          <w:szCs w:val="24"/>
          <w:lang w:val="en-US"/>
        </w:rPr>
        <w:lastRenderedPageBreak/>
        <w:t>Key words</w:t>
      </w:r>
      <w:r w:rsidRPr="00516A26">
        <w:rPr>
          <w:rFonts w:ascii="Book Antiqua" w:eastAsia="ヒラギノ角ゴ Pro W3" w:hAnsi="Book Antiqua" w:cs="Courier New"/>
          <w:szCs w:val="24"/>
          <w:lang w:val="en-US"/>
        </w:rPr>
        <w:t xml:space="preserve">: </w:t>
      </w:r>
      <w:r w:rsidR="00516A26" w:rsidRPr="00516A26">
        <w:rPr>
          <w:rFonts w:ascii="Book Antiqua" w:eastAsia="ヒラギノ角ゴ Pro W3" w:hAnsi="Book Antiqua" w:cs="Courier New"/>
          <w:szCs w:val="24"/>
          <w:lang w:val="en-US"/>
        </w:rPr>
        <w:t>A</w:t>
      </w:r>
      <w:r w:rsidRPr="00516A26">
        <w:rPr>
          <w:rFonts w:ascii="Book Antiqua" w:eastAsia="ヒラギノ角ゴ Pro W3" w:hAnsi="Book Antiqua" w:cs="Courier New"/>
          <w:szCs w:val="24"/>
          <w:lang w:val="en-US"/>
        </w:rPr>
        <w:t xml:space="preserve">rsenic; </w:t>
      </w:r>
      <w:proofErr w:type="spellStart"/>
      <w:r w:rsidR="00516A26" w:rsidRPr="00516A26">
        <w:rPr>
          <w:rFonts w:ascii="Book Antiqua" w:eastAsia="ヒラギノ角ゴ Pro W3" w:hAnsi="Book Antiqua" w:cs="Courier New"/>
          <w:szCs w:val="24"/>
          <w:lang w:val="en-US"/>
        </w:rPr>
        <w:t>V</w:t>
      </w:r>
      <w:r w:rsidRPr="00516A26">
        <w:rPr>
          <w:rFonts w:ascii="Book Antiqua" w:eastAsia="ヒラギノ角ゴ Pro W3" w:hAnsi="Book Antiqua" w:cs="Courier New"/>
          <w:szCs w:val="24"/>
          <w:lang w:val="en-US"/>
        </w:rPr>
        <w:t>asomotion</w:t>
      </w:r>
      <w:proofErr w:type="spellEnd"/>
      <w:r w:rsidRPr="00516A26">
        <w:rPr>
          <w:rFonts w:ascii="Book Antiqua" w:eastAsia="ヒラギノ角ゴ Pro W3" w:hAnsi="Book Antiqua" w:cs="Courier New"/>
          <w:szCs w:val="24"/>
          <w:lang w:val="en-US"/>
        </w:rPr>
        <w:t xml:space="preserve">; </w:t>
      </w:r>
      <w:r w:rsidR="00714384" w:rsidRPr="00516A26">
        <w:rPr>
          <w:rFonts w:ascii="Book Antiqua" w:eastAsia="ヒラギノ角ゴ Pro W3" w:hAnsi="Book Antiqua" w:cs="Courier New"/>
          <w:szCs w:val="24"/>
          <w:lang w:val="en-US"/>
        </w:rPr>
        <w:t>Na</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K</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ATPase; Na</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K</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2Cl</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 K</w:t>
      </w:r>
      <w:r w:rsidR="00714384" w:rsidRPr="00516A26">
        <w:rPr>
          <w:rFonts w:ascii="Book Antiqua" w:eastAsia="ヒラギノ角ゴ Pro W3" w:hAnsi="Book Antiqua" w:cs="Courier New"/>
          <w:szCs w:val="24"/>
          <w:vertAlign w:val="superscript"/>
          <w:lang w:val="en-US"/>
        </w:rPr>
        <w:t>+</w:t>
      </w:r>
      <w:r w:rsidR="00714384" w:rsidRPr="00516A26">
        <w:rPr>
          <w:rFonts w:ascii="Book Antiqua" w:eastAsia="ヒラギノ角ゴ Pro W3" w:hAnsi="Book Antiqua" w:cs="Courier New"/>
          <w:szCs w:val="24"/>
          <w:lang w:val="en-US"/>
        </w:rPr>
        <w:t xml:space="preserve"> channels</w:t>
      </w:r>
      <w:r w:rsidR="00D70919" w:rsidRPr="00516A26">
        <w:rPr>
          <w:rFonts w:ascii="Book Antiqua" w:eastAsia="ヒラギノ角ゴ Pro W3" w:hAnsi="Book Antiqua" w:cs="Courier New"/>
          <w:szCs w:val="24"/>
          <w:lang w:val="en-US"/>
        </w:rPr>
        <w:t>;</w:t>
      </w:r>
      <w:r w:rsidR="00714384" w:rsidRPr="00516A26">
        <w:rPr>
          <w:rFonts w:ascii="Book Antiqua" w:eastAsia="ヒラギノ角ゴ Pro W3" w:hAnsi="Book Antiqua" w:cs="Courier New"/>
          <w:szCs w:val="24"/>
          <w:lang w:val="en-US"/>
        </w:rPr>
        <w:t xml:space="preserve"> </w:t>
      </w:r>
      <w:r w:rsidR="00516A26" w:rsidRPr="00516A26">
        <w:rPr>
          <w:rFonts w:ascii="Book Antiqua" w:eastAsia="ヒラギノ角ゴ Pro W3" w:hAnsi="Book Antiqua" w:cs="Courier New"/>
          <w:szCs w:val="24"/>
          <w:lang w:val="en-US"/>
        </w:rPr>
        <w:t>N</w:t>
      </w:r>
      <w:r w:rsidRPr="00516A26">
        <w:rPr>
          <w:rFonts w:ascii="Book Antiqua" w:eastAsia="ヒラギノ角ゴ Pro W3" w:hAnsi="Book Antiqua" w:cs="Courier New"/>
          <w:szCs w:val="24"/>
          <w:lang w:val="en-US"/>
        </w:rPr>
        <w:t>itric oxide</w:t>
      </w:r>
      <w:r w:rsidR="00714384" w:rsidRPr="00516A26">
        <w:rPr>
          <w:rFonts w:ascii="Book Antiqua" w:eastAsia="ヒラギノ角ゴ Pro W3" w:hAnsi="Book Antiqua" w:cs="Courier New"/>
          <w:szCs w:val="24"/>
          <w:lang w:val="en-US"/>
        </w:rPr>
        <w:t xml:space="preserve">; </w:t>
      </w:r>
      <w:r w:rsidR="00516A26" w:rsidRPr="00516A26">
        <w:rPr>
          <w:rFonts w:ascii="Book Antiqua" w:eastAsia="ヒラギノ角ゴ Pro W3" w:hAnsi="Book Antiqua" w:cs="Courier New"/>
          <w:szCs w:val="24"/>
          <w:lang w:val="en-US"/>
        </w:rPr>
        <w:t>P</w:t>
      </w:r>
      <w:r w:rsidR="00714384" w:rsidRPr="00516A26">
        <w:rPr>
          <w:rFonts w:ascii="Book Antiqua" w:eastAsia="ヒラギノ角ゴ Pro W3" w:hAnsi="Book Antiqua" w:cs="Courier New"/>
          <w:szCs w:val="24"/>
          <w:lang w:val="en-US"/>
        </w:rPr>
        <w:t>rostaglandin</w:t>
      </w:r>
      <w:r w:rsidR="00456835" w:rsidRPr="00516A26">
        <w:rPr>
          <w:rFonts w:ascii="Book Antiqua" w:eastAsia="ヒラギノ角ゴ Pro W3" w:hAnsi="Book Antiqua" w:cs="Courier New"/>
          <w:szCs w:val="24"/>
          <w:lang w:val="en-US"/>
        </w:rPr>
        <w:t xml:space="preserve">; </w:t>
      </w:r>
      <w:r w:rsidR="00516A26" w:rsidRPr="00516A26">
        <w:rPr>
          <w:rFonts w:ascii="Book Antiqua" w:eastAsia="ヒラギノ角ゴ Pro W3" w:hAnsi="Book Antiqua" w:cs="Courier New"/>
          <w:szCs w:val="24"/>
          <w:lang w:val="en-US"/>
        </w:rPr>
        <w:t>V</w:t>
      </w:r>
      <w:r w:rsidR="00456835" w:rsidRPr="00516A26">
        <w:rPr>
          <w:rFonts w:ascii="Book Antiqua" w:eastAsia="ヒラギノ角ゴ Pro W3" w:hAnsi="Book Antiqua" w:cs="Courier New"/>
          <w:szCs w:val="24"/>
          <w:lang w:val="en-US"/>
        </w:rPr>
        <w:t>ascular</w:t>
      </w:r>
      <w:r w:rsidRPr="00516A26">
        <w:rPr>
          <w:rFonts w:ascii="Book Antiqua" w:eastAsia="ヒラギノ角ゴ Pro W3" w:hAnsi="Book Antiqua" w:cs="Courier New"/>
          <w:szCs w:val="24"/>
          <w:lang w:val="en-US"/>
        </w:rPr>
        <w:t xml:space="preserve"> </w:t>
      </w:r>
    </w:p>
    <w:p w14:paraId="68E5B973" w14:textId="77777777" w:rsidR="008A16AF" w:rsidRPr="00516A26" w:rsidRDefault="008A16AF" w:rsidP="00516A26">
      <w:pPr>
        <w:widowControl/>
        <w:spacing w:line="360" w:lineRule="auto"/>
        <w:jc w:val="both"/>
        <w:rPr>
          <w:rFonts w:ascii="Book Antiqua" w:eastAsiaTheme="minorEastAsia" w:hAnsi="Book Antiqua" w:cs="Courier New"/>
          <w:szCs w:val="24"/>
          <w:lang w:val="en-US" w:eastAsia="zh-CN"/>
        </w:rPr>
      </w:pPr>
    </w:p>
    <w:p w14:paraId="3B00D6A7" w14:textId="1BD2FB24" w:rsidR="009F3E57" w:rsidRPr="00516A26" w:rsidRDefault="009F3E57" w:rsidP="00516A26">
      <w:pPr>
        <w:widowControl/>
        <w:spacing w:line="360" w:lineRule="auto"/>
        <w:jc w:val="both"/>
        <w:rPr>
          <w:rFonts w:ascii="Book Antiqua" w:hAnsi="Book Antiqua"/>
          <w:szCs w:val="24"/>
          <w:lang w:val="en-US"/>
        </w:rPr>
      </w:pPr>
      <w:r w:rsidRPr="00516A26">
        <w:rPr>
          <w:rFonts w:ascii="Book Antiqua" w:hAnsi="Book Antiqua"/>
          <w:b/>
          <w:szCs w:val="24"/>
          <w:lang w:val="en-US"/>
        </w:rPr>
        <w:t>Core tip:</w:t>
      </w:r>
      <w:r w:rsidRPr="00516A26">
        <w:rPr>
          <w:rFonts w:ascii="Book Antiqua" w:hAnsi="Book Antiqua"/>
          <w:szCs w:val="24"/>
          <w:lang w:val="en-US"/>
        </w:rPr>
        <w:t xml:space="preserve"> </w:t>
      </w:r>
      <w:r w:rsidR="00880214" w:rsidRPr="00516A26">
        <w:rPr>
          <w:rFonts w:ascii="Book Antiqua" w:hAnsi="Book Antiqua"/>
          <w:szCs w:val="24"/>
          <w:lang w:val="en-US"/>
        </w:rPr>
        <w:t xml:space="preserve">Vascular tone is regulated in part by </w:t>
      </w:r>
      <w:r w:rsidR="00272841" w:rsidRPr="00516A26">
        <w:rPr>
          <w:rFonts w:ascii="Book Antiqua" w:hAnsi="Book Antiqua"/>
          <w:szCs w:val="24"/>
          <w:lang w:val="en-US"/>
        </w:rPr>
        <w:t xml:space="preserve">cytosolic calcium oscillations. Arsenic can induce an increase in vascular tone and resistance. </w:t>
      </w:r>
      <w:r w:rsidR="00272841" w:rsidRPr="00516A26">
        <w:rPr>
          <w:rFonts w:ascii="Book Antiqua" w:eastAsia="ヒラギノ角ゴ Pro W3" w:hAnsi="Book Antiqua"/>
          <w:szCs w:val="24"/>
          <w:lang w:val="en-US"/>
        </w:rPr>
        <w:t>We suggest a model explaining the participation of the sodium pump and Na</w:t>
      </w:r>
      <w:r w:rsidR="00272841" w:rsidRPr="00516A26">
        <w:rPr>
          <w:rFonts w:ascii="Book Antiqua" w:eastAsia="ヒラギノ角ゴ Pro W3" w:hAnsi="Book Antiqua"/>
          <w:szCs w:val="24"/>
          <w:vertAlign w:val="superscript"/>
          <w:lang w:val="en-US"/>
        </w:rPr>
        <w:t>+</w:t>
      </w:r>
      <w:r w:rsidR="00272841" w:rsidRPr="00516A26">
        <w:rPr>
          <w:rFonts w:ascii="Book Antiqua" w:eastAsia="ヒラギノ角ゴ Pro W3" w:hAnsi="Book Antiqua"/>
          <w:szCs w:val="24"/>
          <w:lang w:val="en-US"/>
        </w:rPr>
        <w:t>-K</w:t>
      </w:r>
      <w:r w:rsidR="00272841" w:rsidRPr="00516A26">
        <w:rPr>
          <w:rFonts w:ascii="Book Antiqua" w:eastAsia="ヒラギノ角ゴ Pro W3" w:hAnsi="Book Antiqua"/>
          <w:szCs w:val="24"/>
          <w:vertAlign w:val="superscript"/>
          <w:lang w:val="en-US"/>
        </w:rPr>
        <w:t>+</w:t>
      </w:r>
      <w:r w:rsidR="00272841" w:rsidRPr="00516A26">
        <w:rPr>
          <w:rFonts w:ascii="Book Antiqua" w:eastAsia="ヒラギノ角ゴ Pro W3" w:hAnsi="Book Antiqua"/>
          <w:szCs w:val="24"/>
          <w:lang w:val="en-US"/>
        </w:rPr>
        <w:t>-2Cl</w:t>
      </w:r>
      <w:r w:rsidR="00272841" w:rsidRPr="00516A26">
        <w:rPr>
          <w:rFonts w:ascii="Book Antiqua" w:eastAsia="ヒラギノ角ゴ Pro W3" w:hAnsi="Book Antiqua"/>
          <w:szCs w:val="24"/>
          <w:vertAlign w:val="superscript"/>
          <w:lang w:val="en-US"/>
        </w:rPr>
        <w:t>-</w:t>
      </w:r>
      <w:r w:rsidR="00272841" w:rsidRPr="00516A26">
        <w:rPr>
          <w:rFonts w:ascii="Book Antiqua" w:eastAsia="ヒラギノ角ゴ Pro W3" w:hAnsi="Book Antiqua"/>
          <w:szCs w:val="24"/>
          <w:lang w:val="en-US"/>
        </w:rPr>
        <w:t xml:space="preserve"> (NKCC1) co-transporter in low dose arsenic exposure effects on </w:t>
      </w:r>
      <w:proofErr w:type="spellStart"/>
      <w:r w:rsidR="00272841" w:rsidRPr="00516A26">
        <w:rPr>
          <w:rFonts w:ascii="Book Antiqua" w:eastAsia="ヒラギノ角ゴ Pro W3" w:hAnsi="Book Antiqua"/>
          <w:szCs w:val="24"/>
          <w:lang w:val="en-US"/>
        </w:rPr>
        <w:t>vasomotion</w:t>
      </w:r>
      <w:proofErr w:type="spellEnd"/>
      <w:r w:rsidR="00272841" w:rsidRPr="00516A26">
        <w:rPr>
          <w:rFonts w:ascii="Book Antiqua" w:eastAsia="ヒラギノ角ゴ Pro W3" w:hAnsi="Book Antiqua"/>
          <w:szCs w:val="24"/>
          <w:lang w:val="en-US"/>
        </w:rPr>
        <w:t xml:space="preserve"> and vascular dysfunction. </w:t>
      </w:r>
    </w:p>
    <w:p w14:paraId="17FBD185" w14:textId="77777777" w:rsidR="00516A26" w:rsidRPr="00516A26" w:rsidRDefault="00516A26" w:rsidP="00516A26">
      <w:pPr>
        <w:spacing w:line="360" w:lineRule="auto"/>
        <w:jc w:val="both"/>
        <w:rPr>
          <w:rFonts w:ascii="Book Antiqua" w:eastAsiaTheme="minorEastAsia" w:hAnsi="Book Antiqua" w:cs="Courier New"/>
          <w:b/>
          <w:bCs/>
          <w:kern w:val="28"/>
          <w:szCs w:val="24"/>
          <w:lang w:val="en-US" w:eastAsia="zh-CN"/>
        </w:rPr>
      </w:pPr>
    </w:p>
    <w:p w14:paraId="198CD7FB" w14:textId="6BDDE329" w:rsidR="00516A26" w:rsidRPr="00516A26" w:rsidRDefault="00516A26" w:rsidP="00516A26">
      <w:pPr>
        <w:spacing w:line="360" w:lineRule="auto"/>
        <w:jc w:val="both"/>
        <w:rPr>
          <w:rFonts w:ascii="Book Antiqua" w:eastAsiaTheme="minorEastAsia" w:hAnsi="Book Antiqua" w:cs="Courier New"/>
          <w:bCs/>
          <w:kern w:val="28"/>
          <w:szCs w:val="24"/>
          <w:lang w:val="en-US" w:eastAsia="zh-CN"/>
        </w:rPr>
      </w:pPr>
      <w:r w:rsidRPr="00516A26">
        <w:rPr>
          <w:rFonts w:ascii="Book Antiqua" w:hAnsi="Book Antiqua" w:cs="Courier New"/>
          <w:szCs w:val="24"/>
          <w:lang w:val="es-ES"/>
        </w:rPr>
        <w:t>Palacios</w:t>
      </w:r>
      <w:r w:rsidRPr="00516A26">
        <w:rPr>
          <w:rFonts w:ascii="Book Antiqua" w:eastAsiaTheme="minorEastAsia" w:hAnsi="Book Antiqua" w:cs="Courier New"/>
          <w:szCs w:val="24"/>
          <w:lang w:val="es-ES" w:eastAsia="zh-CN"/>
        </w:rPr>
        <w:t xml:space="preserve"> J</w:t>
      </w:r>
      <w:r w:rsidRPr="00516A26">
        <w:rPr>
          <w:rFonts w:ascii="Book Antiqua" w:hAnsi="Book Antiqua" w:cs="Courier New"/>
          <w:szCs w:val="24"/>
          <w:lang w:val="es-ES"/>
        </w:rPr>
        <w:t>, Nwokocha</w:t>
      </w:r>
      <w:r w:rsidRPr="00516A26">
        <w:rPr>
          <w:rFonts w:ascii="Book Antiqua" w:eastAsiaTheme="minorEastAsia" w:hAnsi="Book Antiqua" w:cs="Courier New"/>
          <w:szCs w:val="24"/>
          <w:lang w:val="es-ES" w:eastAsia="zh-CN"/>
        </w:rPr>
        <w:t xml:space="preserve"> CR</w:t>
      </w:r>
      <w:r w:rsidRPr="00516A26">
        <w:rPr>
          <w:rFonts w:ascii="Book Antiqua" w:hAnsi="Book Antiqua" w:cs="Courier New"/>
          <w:szCs w:val="24"/>
          <w:lang w:val="es-ES"/>
        </w:rPr>
        <w:t>, Cifuentes</w:t>
      </w:r>
      <w:r w:rsidRPr="00516A26">
        <w:rPr>
          <w:rFonts w:ascii="Book Antiqua" w:eastAsiaTheme="minorEastAsia" w:hAnsi="Book Antiqua" w:cs="Courier New"/>
          <w:szCs w:val="24"/>
          <w:lang w:val="es-ES" w:eastAsia="zh-CN"/>
        </w:rPr>
        <w:t xml:space="preserve"> F.</w:t>
      </w:r>
      <w:r w:rsidRPr="00516A26">
        <w:rPr>
          <w:rFonts w:ascii="Book Antiqua" w:hAnsi="Book Antiqua" w:cs="Courier New"/>
          <w:bCs/>
          <w:kern w:val="28"/>
          <w:szCs w:val="24"/>
          <w:lang w:val="en-US"/>
        </w:rPr>
        <w:t xml:space="preserve"> Arsenic exposure decreases rhythmic contractions of vascular tone through sodium transporters and K</w:t>
      </w:r>
      <w:r w:rsidRPr="00516A26">
        <w:rPr>
          <w:rFonts w:ascii="Book Antiqua" w:hAnsi="Book Antiqua" w:cs="Courier New"/>
          <w:bCs/>
          <w:kern w:val="28"/>
          <w:szCs w:val="24"/>
          <w:vertAlign w:val="superscript"/>
          <w:lang w:val="en-US"/>
        </w:rPr>
        <w:t>+</w:t>
      </w:r>
      <w:r w:rsidRPr="00516A26">
        <w:rPr>
          <w:rFonts w:ascii="Book Antiqua" w:hAnsi="Book Antiqua" w:cs="Courier New"/>
          <w:bCs/>
          <w:kern w:val="28"/>
          <w:szCs w:val="24"/>
          <w:lang w:val="en-US"/>
        </w:rPr>
        <w:t xml:space="preserve"> channels</w:t>
      </w:r>
      <w:r w:rsidRPr="00516A26">
        <w:rPr>
          <w:rFonts w:ascii="Book Antiqua" w:eastAsiaTheme="minorEastAsia" w:hAnsi="Book Antiqua" w:cs="Courier New"/>
          <w:bCs/>
          <w:kern w:val="28"/>
          <w:szCs w:val="24"/>
          <w:lang w:val="en-US" w:eastAsia="zh-CN"/>
        </w:rPr>
        <w:t>.</w:t>
      </w:r>
      <w:r w:rsidRPr="00516A26">
        <w:rPr>
          <w:rFonts w:ascii="Book Antiqua" w:hAnsi="Book Antiqua"/>
          <w:i/>
          <w:iCs/>
          <w:szCs w:val="24"/>
        </w:rPr>
        <w:t xml:space="preserve"> World J Pharmacol</w:t>
      </w:r>
      <w:r w:rsidRPr="00516A26">
        <w:rPr>
          <w:rFonts w:ascii="Book Antiqua" w:eastAsiaTheme="minorEastAsia" w:hAnsi="Book Antiqua"/>
          <w:i/>
          <w:iCs/>
          <w:szCs w:val="24"/>
          <w:lang w:eastAsia="zh-CN"/>
        </w:rPr>
        <w:t xml:space="preserve"> </w:t>
      </w:r>
      <w:r w:rsidRPr="00516A26">
        <w:rPr>
          <w:rFonts w:ascii="Book Antiqua" w:eastAsiaTheme="minorEastAsia" w:hAnsi="Book Antiqua"/>
          <w:iCs/>
          <w:szCs w:val="24"/>
          <w:lang w:eastAsia="zh-CN"/>
        </w:rPr>
        <w:t>2014; In press</w:t>
      </w:r>
    </w:p>
    <w:p w14:paraId="07F94682" w14:textId="77777777" w:rsidR="00516A26" w:rsidRPr="00516A26" w:rsidRDefault="00516A26" w:rsidP="00516A26">
      <w:pPr>
        <w:widowControl/>
        <w:spacing w:line="360" w:lineRule="auto"/>
        <w:jc w:val="both"/>
        <w:rPr>
          <w:rFonts w:ascii="Book Antiqua" w:eastAsiaTheme="minorEastAsia" w:hAnsi="Book Antiqua"/>
          <w:i/>
          <w:szCs w:val="24"/>
          <w:lang w:val="es-ES" w:eastAsia="zh-CN"/>
        </w:rPr>
      </w:pPr>
    </w:p>
    <w:p w14:paraId="2F9297E3" w14:textId="77777777" w:rsidR="00C330B6" w:rsidRPr="00516A26" w:rsidRDefault="009F3E57" w:rsidP="00516A26">
      <w:pPr>
        <w:widowControl/>
        <w:spacing w:line="360" w:lineRule="auto"/>
        <w:jc w:val="both"/>
        <w:rPr>
          <w:rFonts w:ascii="Book Antiqua" w:eastAsia="ヒラギノ角ゴ Pro W3" w:hAnsi="Book Antiqua"/>
          <w:i/>
          <w:szCs w:val="24"/>
          <w:lang w:val="en-US"/>
        </w:rPr>
      </w:pPr>
      <w:r w:rsidRPr="00516A26">
        <w:rPr>
          <w:rFonts w:ascii="Book Antiqua" w:eastAsia="ヒラギノ角ゴ Pro W3" w:hAnsi="Book Antiqua"/>
          <w:b/>
          <w:szCs w:val="24"/>
          <w:lang w:val="en-US"/>
        </w:rPr>
        <w:t>INTRODUCTION</w:t>
      </w:r>
    </w:p>
    <w:p w14:paraId="25D9AE37" w14:textId="7FEDD9E7" w:rsidR="00C330B6" w:rsidRPr="00616376" w:rsidRDefault="00C330B6" w:rsidP="00616376">
      <w:pPr>
        <w:pStyle w:val="CuerpoA"/>
        <w:rPr>
          <w:rFonts w:eastAsiaTheme="minorEastAsia"/>
          <w:lang w:eastAsia="zh-CN"/>
        </w:rPr>
      </w:pPr>
      <w:r w:rsidRPr="00616376">
        <w:t>Arsenic toxicity is a global environmental healt</w:t>
      </w:r>
      <w:r w:rsidR="00923732" w:rsidRPr="00616376">
        <w:t xml:space="preserve">h problem. The toxicity of this </w:t>
      </w:r>
      <w:r w:rsidRPr="00616376">
        <w:t>metal</w:t>
      </w:r>
      <w:r w:rsidR="00923732" w:rsidRPr="00616376">
        <w:t>loid</w:t>
      </w:r>
      <w:r w:rsidRPr="00616376">
        <w:t xml:space="preserve"> has been observed in vari</w:t>
      </w:r>
      <w:r w:rsidR="00516A26" w:rsidRPr="00616376">
        <w:t>ous countries, including Taiwan</w:t>
      </w:r>
      <w:r w:rsidRPr="00616376">
        <w:fldChar w:fldCharType="begin">
          <w:fldData xml:space="preserve">PEVuZE5vdGU+PENpdGU+PEF1dGhvcj5HdW88L0F1dGhvcj48WWVhcj4xOTk3PC9ZZWFyPjxSZWNO
dW0+Njk8L1JlY051bT48RGlzcGxheVRleHQ+PHN0eWxlIGZhY2U9InN1cGVyc2NyaXB0Ij5bMV08
L3N0eWxlPjwvRGlzcGxheVRleHQ+PHJlY29yZD48ZGF0YWJhc2UgbmFtZT0ibWV0YWxlcyBwZXNh
ZG9zLmVubCIgcGF0aD0iQzpcRG9jdW1lbnRzIGFuZCBTZXR0aW5nc1xDYXJsb3MgUnVpei1UYWds
ZVxFc2NyaXRvcmlvXE1hcnpvIDIwMTNcUHJveWVjdG8gRm9uZGVjeXQgMjAxNFxtZXRhbGVzIHBl
c2Fkb3MuZW5sIj5tZXRhbGVzIHBlc2Fkb3MuZW5sPC9kYXRhYmFzZT48c291cmNlLWFwcCBuYW1l
PSJFbmROb3RlIiB2ZXJzaW9uPSI4LjAiPkVuZE5vdGU8L3NvdXJjZS1hcHA+PHJlYy1udW1iZXI+
Njk8L3JlYy1udW1iZXI+PHJlZi10eXBlIG5hbWU9IkpvdXJuYWwgQXJ0aWNsZSI+MTc8L3JlZi10
eXBlPjxjb250cmlidXRvcnM+PGF1dGhvcnM+PGF1dGhvcj48c3R5bGUgZmFjZT0ibm9ybWFsIiBm
b250PSJkZWZhdWx0IiBzaXplPSIxMDAlIj5HdW8sIEguIFIuPC9zdHlsZT48L2F1dGhvcj48YXV0
aG9yPjxzdHlsZSBmYWNlPSJub3JtYWwiIGZvbnQ9ImRlZmF1bHQiIHNpemU9IjEwMCUiPkNoaWFu
ZywgSC4gUy48L3N0eWxlPjwvYXV0aG9yPjxhdXRob3I+PHN0eWxlIGZhY2U9Im5vcm1hbCIgZm9u
dD0iZGVmYXVsdCIgc2l6ZT0iMTAwJSI+SHUsIEguPC9zdHlsZT48L2F1dGhvcj48YXV0aG9yPjxz
dHlsZSBmYWNlPSJub3JtYWwiIGZvbnQ9ImRlZmF1bHQiIHNpemU9IjEwMCUiPkxpcHNpdHosIFMu
IFIuPC9zdHlsZT48L2F1dGhvcj48YXV0aG9yPjxzdHlsZSBmYWNlPSJub3JtYWwiIGZvbnQ9ImRl
ZmF1bHQiIHNpemU9IjEwMCUiPk1vbnNvbiwgUi4gUi48L3N0eWxlPjwvYXV0aG9yPjwvYXV0aG9y
cz48L2NvbnRyaWJ1dG9ycz48YXV0aC1hZGRyZXNzPjxzdHlsZSBmYWNlPSJub3JtYWwiIGZvbnQ9
ImRlZmF1bHQiIHNpemU9IjEwMCUiPkRlcGFydG1lbnQgb2YgRW52aXJvbm1lbnRhbCBhbmQgT2Nj
dXBhdGlvbmFsIEhlYWx0aCwgTWVkaWNhbCBDb2xsZWdlLCBOYXRpb25hbCBDaGVuZyBLdW5nIFVu
aXZlcnNpdHksIFRhaW5hbiwgVGFpd2FuLCBSZXB1YmxpYyBvZiBDaGluYS48L3N0eWxlPjwvYXV0
aC1hZGRyZXNzPjx0aXRsZXM+PHRpdGxlPjxzdHlsZSBmYWNlPSJub3JtYWwiIGZvbnQ9ImRlZmF1
bHQiIHNpemU9IjEwMCUiPkFyc2VuaWMgaW4gZHJpbmtpbmcgd2F0ZXIgYW5kIGluY2lkZW5jZSBv
ZiB1cmluYXJ5IGNhbmNlcnM8L3N0eWxlPjwvdGl0bGU+PHNlY29uZGFyeS10aXRsZT48c3R5bGUg
ZmFjZT0ibm9ybWFsIiBmb250PSJkZWZhdWx0IiBzaXplPSIxMDAlIj5FcGlkZW1pb2xvZ3k8L3N0
eWxlPjwvc2Vjb25kYXJ5LXRpdGxlPjwvdGl0bGVzPjxwZXJpb2RpY2FsPjxmdWxsLXRpdGxlPjxz
dHlsZSBmYWNlPSJub3JtYWwiIGZvbnQ9ImRlZmF1bHQiIHNpemU9IjEwMCUiPkVwaWRlbWlvbG9n
eTwvc3R5bGU+PC9mdWxsLXRpdGxlPjwvcGVyaW9kaWNhbD48cGFnZXM+PHN0eWxlIGZhY2U9Im5v
cm1hbCIgZm9udD0iZGVmYXVsdCIgc2l6ZT0iMTAwJSI+NTQ1LTUwPC9zdHlsZT48L3BhZ2VzPjx2
b2x1bWU+PHN0eWxlIGZhY2U9Im5vcm1hbCIgZm9udD0iZGVmYXVsdCIgc2l6ZT0iMTAwJSI+ODwv
c3R5bGU+PC92b2x1bWU+PG51bWJlcj48c3R5bGUgZmFjZT0ibm9ybWFsIiBmb250PSJkZWZhdWx0
IiBzaXplPSIxMDAlIj41PC9zdHlsZT48L251bWJlcj48a2V5d29yZHM+PGtleXdvcmQ+PHN0eWxl
IGZhY2U9Im5vcm1hbCIgZm9udD0iZGVmYXVsdCIgc2l6ZT0iMTAwJSI+QWRvbGVzY2VudDwvc3R5
bGU+PC9rZXl3b3JkPjxrZXl3b3JkPjxzdHlsZSBmYWNlPSJub3JtYWwiIGZvbnQ9ImRlZmF1bHQi
IHNpemU9IjEwMCUiPkFkdWx0PC9zdHlsZT48L2tleXdvcmQ+PGtleXdvcmQ+PHN0eWxlIGZhY2U9
Im5vcm1hbCIgZm9udD0iZGVmYXVsdCIgc2l6ZT0iMTAwJSI+QWdlIERpc3RyaWJ1dGlvbjwvc3R5
bGU+PC9rZXl3b3JkPjxrZXl3b3JkPjxzdHlsZSBmYWNlPSJub3JtYWwiIGZvbnQ9ImRlZmF1bHQi
IHNpemU9IjEwMCUiPkFnZWQ8L3N0eWxlPjwva2V5d29yZD48a2V5d29yZD48c3R5bGUgZmFjZT0i
bm9ybWFsIiBmb250PSJkZWZhdWx0IiBzaXplPSIxMDAlIj5BcnNlbmljLyphZHZlcnNlIGVmZmVj
dHM8L3N0eWxlPjwva2V5d29yZD48a2V5d29yZD48c3R5bGUgZmFjZT0ibm9ybWFsIiBmb250PSJk
ZWZhdWx0IiBzaXplPSIxMDAlIj5DaGlsZDwvc3R5bGU+PC9rZXl3b3JkPjxrZXl3b3JkPjxzdHls
ZSBmYWNlPSJub3JtYWwiIGZvbnQ9ImRlZmF1bHQiIHNpemU9IjEwMCUiPkZlbWFsZTwvc3R5bGU+
PC9rZXl3b3JkPjxrZXl3b3JkPjxzdHlsZSBmYWNlPSJub3JtYWwiIGZvbnQ9ImRlZmF1bHQiIHNp
emU9IjEwMCUiPkh1bWFuczwvc3R5bGU+PC9rZXl3b3JkPjxrZXl3b3JkPjxzdHlsZSBmYWNlPSJu
b3JtYWwiIGZvbnQ9ImRlZmF1bHQiIHNpemU9IjEwMCUiPkluY2lkZW5jZTwvc3R5bGU+PC9rZXl3
b3JkPjxrZXl3b3JkPjxzdHlsZSBmYWNlPSJub3JtYWwiIGZvbnQ9ImRlZmF1bHQiIHNpemU9IjEw
MCUiPk1hbGU8L3N0eWxlPjwva2V5d29yZD48a2V5d29yZD48c3R5bGUgZmFjZT0ibm9ybWFsIiBm
b250PSJkZWZhdWx0IiBzaXplPSIxMDAlIj5NaWRkbGUgQWdlZDwvc3R5bGU+PC9rZXl3b3JkPjxr
ZXl3b3JkPjxzdHlsZSBmYWNlPSJub3JtYWwiIGZvbnQ9ImRlZmF1bHQiIHNpemU9IjEwMCUiPlBv
aXNvbnMvKmFkdmVyc2UgZWZmZWN0czwvc3R5bGU+PC9rZXl3b3JkPjxrZXl3b3JkPjxzdHlsZSBm
YWNlPSJub3JtYWwiIGZvbnQ9ImRlZmF1bHQiIHNpemU9IjEwMCUiPlBvcHVsYXRpb24gU3VydmVp
bGxhbmNlPC9zdHlsZT48L2tleXdvcmQ+PGtleXdvcmQ+PHN0eWxlIGZhY2U9Im5vcm1hbCIgZm9u
dD0iZGVmYXVsdCIgc2l6ZT0iMTAwJSI+UmVnaXN0cmllczwvc3R5bGU+PC9rZXl3b3JkPjxrZXl3
b3JkPjxzdHlsZSBmYWNlPSJub3JtYWwiIGZvbnQ9ImRlZmF1bHQiIHNpemU9IjEwMCUiPlNleCBE
aXN0cmlidXRpb248L3N0eWxlPjwva2V5d29yZD48a2V5d29yZD48c3R5bGUgZmFjZT0ibm9ybWFs
IiBmb250PSJkZWZhdWx0IiBzaXplPSIxMDAlIj5TbW9raW5nL2FkdmVyc2UgZWZmZWN0czwvc3R5
bGU+PC9rZXl3b3JkPjxrZXl3b3JkPjxzdHlsZSBmYWNlPSJub3JtYWwiIGZvbnQ9ImRlZmF1bHQi
IHNpemU9IjEwMCUiPlRhaXdhbi9lcGlkZW1pb2xvZ3k8L3N0eWxlPjwva2V5d29yZD48a2V5d29y
ZD48c3R5bGUgZmFjZT0ibm9ybWFsIiBmb250PSJkZWZhdWx0IiBzaXplPSIxMDAlIj5VcmJhbml6
YXRpb248L3N0eWxlPjwva2V5d29yZD48a2V5d29yZD48c3R5bGUgZmFjZT0ibm9ybWFsIiBmb250
PSJkZWZhdWx0IiBzaXplPSIxMDAlIj5Vcm9sb2dpYyBOZW9wbGFzbXMvKmNoZW1pY2FsbHkgaW5k
dWNlZC8qZXBpZGVtaW9sb2d5L3BhdGhvbG9neTwvc3R5bGU+PC9rZXl3b3JkPjxrZXl3b3JkPjxz
dHlsZSBmYWNlPSJub3JtYWwiIGZvbnQ9ImRlZmF1bHQiIHNpemU9IjEwMCUiPldhdGVyIFBvbGx1
dGFudHMsIENoZW1pY2FsLyphZHZlcnNlIGVmZmVjdHM8L3N0eWxlPjwva2V5d29yZD48L2tleXdv
cmRzPjxkYXRlcz48eWVhcj48c3R5bGUgZmFjZT0ibm9ybWFsIiBmb250PSJkZWZhdWx0IiBzaXpl
PSIxMDAlIj4xOTk3PC9zdHlsZT48L3llYXI+PHB1Yi1kYXRlcz48ZGF0ZT48c3R5bGUgZmFjZT0i
bm9ybWFsIiBmb250PSJkZWZhdWx0IiBzaXplPSIxMDAlIj5TZXA8L3N0eWxlPjwvZGF0ZT48L3B1
Yi1kYXRlcz48L2RhdGVzPjxhY2Nlc3Npb24tbnVtPjxzdHlsZSBmYWNlPSJub3JtYWwiIGZvbnQ9
ImRlZmF1bHQiIHNpemU9IjEwMCUiPjkyNzA5NTc8L3N0eWxlPjwvYWNjZXNzaW9uLW51bT48dXJs
cz48cmVsYXRlZC11cmxzPjx1cmw+PHN0eWxlIGZhY2U9Im5vcm1hbCIgZm9udD0iZGVmYXVsdCIg
c2l6ZT0iMTAwJSI+aHR0cDovL3d3dy5uY2JpLm5sbS5uaWguZ292L2VudHJlei9xdWVyeS5mY2dp
P2NtZD1SZXRyaWV2ZSZhbXA7ZGI9UHViTWVkJmFtcDtkb3B0PUNpdGF0aW9uJmFtcDtsaXN0X3Vp
ZHM9OTI3MDk1NyAgPC9zdHlsZT48L3VybD48L3JlbGF0ZWQtdXJscz48L3VybHM+PC9yZWNvcmQ+
PC9DaXRlPjwvRW5kTm90ZT4A
</w:fldData>
        </w:fldChar>
      </w:r>
      <w:r w:rsidR="00781E7C" w:rsidRPr="00616376">
        <w:instrText xml:space="preserve"> ADDIN EN.CITE </w:instrText>
      </w:r>
      <w:r w:rsidR="00781E7C" w:rsidRPr="00616376">
        <w:fldChar w:fldCharType="begin">
          <w:fldData xml:space="preserve">PEVuZE5vdGU+PENpdGU+PEF1dGhvcj5HdW88L0F1dGhvcj48WWVhcj4xOTk3PC9ZZWFyPjxSZWNO
dW0+Njk8L1JlY051bT48RGlzcGxheVRleHQ+PHN0eWxlIGZhY2U9InN1cGVyc2NyaXB0Ij5bMV08
L3N0eWxlPjwvRGlzcGxheVRleHQ+PHJlY29yZD48ZGF0YWJhc2UgbmFtZT0ibWV0YWxlcyBwZXNh
ZG9zLmVubCIgcGF0aD0iQzpcRG9jdW1lbnRzIGFuZCBTZXR0aW5nc1xDYXJsb3MgUnVpei1UYWds
ZVxFc2NyaXRvcmlvXE1hcnpvIDIwMTNcUHJveWVjdG8gRm9uZGVjeXQgMjAxNFxtZXRhbGVzIHBl
c2Fkb3MuZW5sIj5tZXRhbGVzIHBlc2Fkb3MuZW5sPC9kYXRhYmFzZT48c291cmNlLWFwcCBuYW1l
PSJFbmROb3RlIiB2ZXJzaW9uPSI4LjAiPkVuZE5vdGU8L3NvdXJjZS1hcHA+PHJlYy1udW1iZXI+
Njk8L3JlYy1udW1iZXI+PHJlZi10eXBlIG5hbWU9IkpvdXJuYWwgQXJ0aWNsZSI+MTc8L3JlZi10
eXBlPjxjb250cmlidXRvcnM+PGF1dGhvcnM+PGF1dGhvcj48c3R5bGUgZmFjZT0ibm9ybWFsIiBm
b250PSJkZWZhdWx0IiBzaXplPSIxMDAlIj5HdW8sIEguIFIuPC9zdHlsZT48L2F1dGhvcj48YXV0
aG9yPjxzdHlsZSBmYWNlPSJub3JtYWwiIGZvbnQ9ImRlZmF1bHQiIHNpemU9IjEwMCUiPkNoaWFu
ZywgSC4gUy48L3N0eWxlPjwvYXV0aG9yPjxhdXRob3I+PHN0eWxlIGZhY2U9Im5vcm1hbCIgZm9u
dD0iZGVmYXVsdCIgc2l6ZT0iMTAwJSI+SHUsIEguPC9zdHlsZT48L2F1dGhvcj48YXV0aG9yPjxz
dHlsZSBmYWNlPSJub3JtYWwiIGZvbnQ9ImRlZmF1bHQiIHNpemU9IjEwMCUiPkxpcHNpdHosIFMu
IFIuPC9zdHlsZT48L2F1dGhvcj48YXV0aG9yPjxzdHlsZSBmYWNlPSJub3JtYWwiIGZvbnQ9ImRl
ZmF1bHQiIHNpemU9IjEwMCUiPk1vbnNvbiwgUi4gUi48L3N0eWxlPjwvYXV0aG9yPjwvYXV0aG9y
cz48L2NvbnRyaWJ1dG9ycz48YXV0aC1hZGRyZXNzPjxzdHlsZSBmYWNlPSJub3JtYWwiIGZvbnQ9
ImRlZmF1bHQiIHNpemU9IjEwMCUiPkRlcGFydG1lbnQgb2YgRW52aXJvbm1lbnRhbCBhbmQgT2Nj
dXBhdGlvbmFsIEhlYWx0aCwgTWVkaWNhbCBDb2xsZWdlLCBOYXRpb25hbCBDaGVuZyBLdW5nIFVu
aXZlcnNpdHksIFRhaW5hbiwgVGFpd2FuLCBSZXB1YmxpYyBvZiBDaGluYS48L3N0eWxlPjwvYXV0
aC1hZGRyZXNzPjx0aXRsZXM+PHRpdGxlPjxzdHlsZSBmYWNlPSJub3JtYWwiIGZvbnQ9ImRlZmF1
bHQiIHNpemU9IjEwMCUiPkFyc2VuaWMgaW4gZHJpbmtpbmcgd2F0ZXIgYW5kIGluY2lkZW5jZSBv
ZiB1cmluYXJ5IGNhbmNlcnM8L3N0eWxlPjwvdGl0bGU+PHNlY29uZGFyeS10aXRsZT48c3R5bGUg
ZmFjZT0ibm9ybWFsIiBmb250PSJkZWZhdWx0IiBzaXplPSIxMDAlIj5FcGlkZW1pb2xvZ3k8L3N0
eWxlPjwvc2Vjb25kYXJ5LXRpdGxlPjwvdGl0bGVzPjxwZXJpb2RpY2FsPjxmdWxsLXRpdGxlPjxz
dHlsZSBmYWNlPSJub3JtYWwiIGZvbnQ9ImRlZmF1bHQiIHNpemU9IjEwMCUiPkVwaWRlbWlvbG9n
eTwvc3R5bGU+PC9mdWxsLXRpdGxlPjwvcGVyaW9kaWNhbD48cGFnZXM+PHN0eWxlIGZhY2U9Im5v
cm1hbCIgZm9udD0iZGVmYXVsdCIgc2l6ZT0iMTAwJSI+NTQ1LTUwPC9zdHlsZT48L3BhZ2VzPjx2
b2x1bWU+PHN0eWxlIGZhY2U9Im5vcm1hbCIgZm9udD0iZGVmYXVsdCIgc2l6ZT0iMTAwJSI+ODwv
c3R5bGU+PC92b2x1bWU+PG51bWJlcj48c3R5bGUgZmFjZT0ibm9ybWFsIiBmb250PSJkZWZhdWx0
IiBzaXplPSIxMDAlIj41PC9zdHlsZT48L251bWJlcj48a2V5d29yZHM+PGtleXdvcmQ+PHN0eWxl
IGZhY2U9Im5vcm1hbCIgZm9udD0iZGVmYXVsdCIgc2l6ZT0iMTAwJSI+QWRvbGVzY2VudDwvc3R5
bGU+PC9rZXl3b3JkPjxrZXl3b3JkPjxzdHlsZSBmYWNlPSJub3JtYWwiIGZvbnQ9ImRlZmF1bHQi
IHNpemU9IjEwMCUiPkFkdWx0PC9zdHlsZT48L2tleXdvcmQ+PGtleXdvcmQ+PHN0eWxlIGZhY2U9
Im5vcm1hbCIgZm9udD0iZGVmYXVsdCIgc2l6ZT0iMTAwJSI+QWdlIERpc3RyaWJ1dGlvbjwvc3R5
bGU+PC9rZXl3b3JkPjxrZXl3b3JkPjxzdHlsZSBmYWNlPSJub3JtYWwiIGZvbnQ9ImRlZmF1bHQi
IHNpemU9IjEwMCUiPkFnZWQ8L3N0eWxlPjwva2V5d29yZD48a2V5d29yZD48c3R5bGUgZmFjZT0i
bm9ybWFsIiBmb250PSJkZWZhdWx0IiBzaXplPSIxMDAlIj5BcnNlbmljLyphZHZlcnNlIGVmZmVj
dHM8L3N0eWxlPjwva2V5d29yZD48a2V5d29yZD48c3R5bGUgZmFjZT0ibm9ybWFsIiBmb250PSJk
ZWZhdWx0IiBzaXplPSIxMDAlIj5DaGlsZDwvc3R5bGU+PC9rZXl3b3JkPjxrZXl3b3JkPjxzdHls
ZSBmYWNlPSJub3JtYWwiIGZvbnQ9ImRlZmF1bHQiIHNpemU9IjEwMCUiPkZlbWFsZTwvc3R5bGU+
PC9rZXl3b3JkPjxrZXl3b3JkPjxzdHlsZSBmYWNlPSJub3JtYWwiIGZvbnQ9ImRlZmF1bHQiIHNp
emU9IjEwMCUiPkh1bWFuczwvc3R5bGU+PC9rZXl3b3JkPjxrZXl3b3JkPjxzdHlsZSBmYWNlPSJu
b3JtYWwiIGZvbnQ9ImRlZmF1bHQiIHNpemU9IjEwMCUiPkluY2lkZW5jZTwvc3R5bGU+PC9rZXl3
b3JkPjxrZXl3b3JkPjxzdHlsZSBmYWNlPSJub3JtYWwiIGZvbnQ9ImRlZmF1bHQiIHNpemU9IjEw
MCUiPk1hbGU8L3N0eWxlPjwva2V5d29yZD48a2V5d29yZD48c3R5bGUgZmFjZT0ibm9ybWFsIiBm
b250PSJkZWZhdWx0IiBzaXplPSIxMDAlIj5NaWRkbGUgQWdlZDwvc3R5bGU+PC9rZXl3b3JkPjxr
ZXl3b3JkPjxzdHlsZSBmYWNlPSJub3JtYWwiIGZvbnQ9ImRlZmF1bHQiIHNpemU9IjEwMCUiPlBv
aXNvbnMvKmFkdmVyc2UgZWZmZWN0czwvc3R5bGU+PC9rZXl3b3JkPjxrZXl3b3JkPjxzdHlsZSBm
YWNlPSJub3JtYWwiIGZvbnQ9ImRlZmF1bHQiIHNpemU9IjEwMCUiPlBvcHVsYXRpb24gU3VydmVp
bGxhbmNlPC9zdHlsZT48L2tleXdvcmQ+PGtleXdvcmQ+PHN0eWxlIGZhY2U9Im5vcm1hbCIgZm9u
dD0iZGVmYXVsdCIgc2l6ZT0iMTAwJSI+UmVnaXN0cmllczwvc3R5bGU+PC9rZXl3b3JkPjxrZXl3
b3JkPjxzdHlsZSBmYWNlPSJub3JtYWwiIGZvbnQ9ImRlZmF1bHQiIHNpemU9IjEwMCUiPlNleCBE
aXN0cmlidXRpb248L3N0eWxlPjwva2V5d29yZD48a2V5d29yZD48c3R5bGUgZmFjZT0ibm9ybWFs
IiBmb250PSJkZWZhdWx0IiBzaXplPSIxMDAlIj5TbW9raW5nL2FkdmVyc2UgZWZmZWN0czwvc3R5
bGU+PC9rZXl3b3JkPjxrZXl3b3JkPjxzdHlsZSBmYWNlPSJub3JtYWwiIGZvbnQ9ImRlZmF1bHQi
IHNpemU9IjEwMCUiPlRhaXdhbi9lcGlkZW1pb2xvZ3k8L3N0eWxlPjwva2V5d29yZD48a2V5d29y
ZD48c3R5bGUgZmFjZT0ibm9ybWFsIiBmb250PSJkZWZhdWx0IiBzaXplPSIxMDAlIj5VcmJhbml6
YXRpb248L3N0eWxlPjwva2V5d29yZD48a2V5d29yZD48c3R5bGUgZmFjZT0ibm9ybWFsIiBmb250
PSJkZWZhdWx0IiBzaXplPSIxMDAlIj5Vcm9sb2dpYyBOZW9wbGFzbXMvKmNoZW1pY2FsbHkgaW5k
dWNlZC8qZXBpZGVtaW9sb2d5L3BhdGhvbG9neTwvc3R5bGU+PC9rZXl3b3JkPjxrZXl3b3JkPjxz
dHlsZSBmYWNlPSJub3JtYWwiIGZvbnQ9ImRlZmF1bHQiIHNpemU9IjEwMCUiPldhdGVyIFBvbGx1
dGFudHMsIENoZW1pY2FsLyphZHZlcnNlIGVmZmVjdHM8L3N0eWxlPjwva2V5d29yZD48L2tleXdv
cmRzPjxkYXRlcz48eWVhcj48c3R5bGUgZmFjZT0ibm9ybWFsIiBmb250PSJkZWZhdWx0IiBzaXpl
PSIxMDAlIj4xOTk3PC9zdHlsZT48L3llYXI+PHB1Yi1kYXRlcz48ZGF0ZT48c3R5bGUgZmFjZT0i
bm9ybWFsIiBmb250PSJkZWZhdWx0IiBzaXplPSIxMDAlIj5TZXA8L3N0eWxlPjwvZGF0ZT48L3B1
Yi1kYXRlcz48L2RhdGVzPjxhY2Nlc3Npb24tbnVtPjxzdHlsZSBmYWNlPSJub3JtYWwiIGZvbnQ9
ImRlZmF1bHQiIHNpemU9IjEwMCUiPjkyNzA5NTc8L3N0eWxlPjwvYWNjZXNzaW9uLW51bT48dXJs
cz48cmVsYXRlZC11cmxzPjx1cmw+PHN0eWxlIGZhY2U9Im5vcm1hbCIgZm9udD0iZGVmYXVsdCIg
c2l6ZT0iMTAwJSI+aHR0cDovL3d3dy5uY2JpLm5sbS5uaWguZ292L2VudHJlei9xdWVyeS5mY2dp
P2NtZD1SZXRyaWV2ZSZhbXA7ZGI9UHViTWVkJmFtcDtkb3B0PUNpdGF0aW9uJmFtcDtsaXN0X3Vp
ZHM9OTI3MDk1NyAgPC9zdHlsZT48L3VybD48L3JlbGF0ZWQtdXJscz48L3VybHM+PC9yZWNvcmQ+
PC9DaXRlPjwvRW5kTm90ZT4A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1]</w:t>
      </w:r>
      <w:r w:rsidRPr="00616376">
        <w:fldChar w:fldCharType="end"/>
      </w:r>
      <w:r w:rsidR="00516A26" w:rsidRPr="00616376">
        <w:t>, Bangladesh</w:t>
      </w:r>
      <w:r w:rsidRPr="00616376">
        <w:fldChar w:fldCharType="begin">
          <w:fldData xml:space="preserve">PEVuZE5vdGU+PENpdGU+PEF1dGhvcj5TbWl0aDwvQXV0aG9yPjxZZWFyPjIwMDA8L1llYXI+PFJl
Y051bT43MDwvUmVjTnVtPjxEaXNwbGF5VGV4dD48c3R5bGUgZmFjZT0ic3VwZXJzY3JpcHQiPlsy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3MDwvcmVjLW51bWJlcj48cmVmLXR5cGUgbmFtZT0iSm91cm5hbCBBcnRpY2xlIj4xNzwvcmVm
LXR5cGU+PGNvbnRyaWJ1dG9ycz48YXV0aG9ycz48YXV0aG9yPjxzdHlsZSBmYWNlPSJub3JtYWwi
IGZvbnQ9ImRlZmF1bHQiIHNpemU9IjEwMCUiPlNtaXRoLCBBLiBILjwvc3R5bGU+PC9hdXRob3I+
PGF1dGhvcj48c3R5bGUgZmFjZT0ibm9ybWFsIiBmb250PSJkZWZhdWx0IiBzaXplPSIxMDAlIj5M
aW5nYXMsIEUuIE8uPC9zdHlsZT48L2F1dGhvcj48YXV0aG9yPjxzdHlsZSBmYWNlPSJub3JtYWwi
IGZvbnQ9ImRlZmF1bHQiIHNpemU9IjEwMCUiPlJhaG1hbiwgTS48L3N0eWxlPjwvYXV0aG9yPjwv
YXV0aG9ycz48L2NvbnRyaWJ1dG9ycz48YXV0aC1hZGRyZXNzPjxzdHlsZSBmYWNlPSJub3JtYWwi
IGZvbnQ9ImRlZmF1bHQiIHNpemU9IjEwMCUiPlNjaG9vbCBvZiBQdWJsaWMgSGVhbHRoLCBVbml2
ZXJzaXR5IG9mIENhbGlmb3JuaWEsIEJlcmtlbGV5IDk0NzIwLTczNjAsIFVTQS4gYWhzbWl0aEB1
Y2xpbms0LmJlcmtlbGV5LmVkdTwvc3R5bGU+PC9hdXRoLWFkZHJlc3M+PHRpdGxlcz48dGl0bGU+
PHN0eWxlIGZhY2U9Im5vcm1hbCIgZm9udD0iZGVmYXVsdCIgc2l6ZT0iMTAwJSI+Q29udGFtaW5h
dGlvbiBvZiBkcmlua2luZy13YXRlciBieSBhcnNlbmljIGluIEJhbmdsYWRlc2g6IGEgcHVibGlj
IGhlYWx0aCBlbWVyZ2VuY3k8L3N0eWxlPjwvdGl0bGU+PHNlY29uZGFyeS10aXRsZT48c3R5bGUg
ZmFjZT0ibm9ybWFsIiBmb250PSJkZWZhdWx0IiBzaXplPSIxMDAlIj5CdWxsIFdvcmxkIEhlYWx0
aCBPcmdhbjwvc3R5bGU+PC9zZWNvbmRhcnktdGl0bGU+PC90aXRsZXM+PHBlcmlvZGljYWw+PGZ1
bGwtdGl0bGU+PHN0eWxlIGZhY2U9Im5vcm1hbCIgZm9udD0iZGVmYXVsdCIgc2l6ZT0iMTAwJSI+
QnVsbCBXb3JsZCBIZWFsdGggT3JnYW48L3N0eWxlPjwvZnVsbC10aXRsZT48L3BlcmlvZGljYWw+
PHBhZ2VzPjxzdHlsZSBmYWNlPSJub3JtYWwiIGZvbnQ9ImRlZmF1bHQiIHNpemU9IjEwMCUiPjEw
OTMtMTAzPC9zdHlsZT48L3BhZ2VzPjx2b2x1bWU+PHN0eWxlIGZhY2U9Im5vcm1hbCIgZm9udD0i
ZGVmYXVsdCIgc2l6ZT0iMTAwJSI+Nzg8L3N0eWxlPjwvdm9sdW1lPjxudW1iZXI+PHN0eWxlIGZh
Y2U9Im5vcm1hbCIgZm9udD0iZGVmYXVsdCIgc2l6ZT0iMTAwJSI+OTwvc3R5bGU+PC9udW1iZXI+
PGtleXdvcmRzPjxrZXl3b3JkPjxzdHlsZSBmYWNlPSJub3JtYWwiIGZvbnQ9ImRlZmF1bHQiIHNp
emU9IjEwMCUiPkFyc2VuaWMvKmFuYWx5c2lzL3VyaW5lPC9zdHlsZT48L2tleXdvcmQ+PGtleXdv
cmQ+PHN0eWxlIGZhY2U9Im5vcm1hbCIgZm9udD0iZGVmYXVsdCIgc2l6ZT0iMTAwJSI+KkFyc2Vu
aWMgUG9pc29uaW5nL2RpYWdub3Npcy9lcGlkZW1pb2xvZ3kvcHJldmVudGlvbiAmYW1wOyBjb250
cm9sL3RoZXJhcHk8L3N0eWxlPjwva2V5d29yZD48a2V5d29yZD48c3R5bGUgZmFjZT0ibm9ybWFs
IiBmb250PSJkZWZhdWx0IiBzaXplPSIxMDAlIj5CYW5nbGFkZXNoL2VwaWRlbWlvbG9neTwvc3R5
bGU+PC9rZXl3b3JkPjxrZXl3b3JkPjxzdHlsZSBmYWNlPSJub3JtYWwiIGZvbnQ9ImRlZmF1bHQi
IHNpemU9IjEwMCUiPipFbnZpcm9ubWVudGFsIE1vbml0b3Jpbmc8L3N0eWxlPjwva2V5d29yZD48
a2V5d29yZD48c3R5bGUgZmFjZT0ibm9ybWFsIiBmb250PSJkZWZhdWx0IiBzaXplPSIxMDAlIj5F
cGlkZW1pb2xvZ2ljYWwgTW9uaXRvcmluZzwvc3R5bGU+PC9rZXl3b3JkPjxrZXl3b3JkPjxzdHls
ZSBmYWNlPSJub3JtYWwiIGZvbnQ9ImRlZmF1bHQiIHNpemU9IjEwMCUiPkh1bWFuczwvc3R5bGU+
PC9rZXl3b3JkPjxrZXl3b3JkPjxzdHlsZSBmYWNlPSJub3JtYWwiIGZvbnQ9ImRlZmF1bHQiIHNp
emU9IjEwMCUiPk5lb3BsYXNtcy9jaGVtaWNhbGx5IGluZHVjZWQ8L3N0eWxlPjwva2V5d29yZD48
a2V5d29yZD48c3R5bGUgZmFjZT0ibm9ybWFsIiBmb250PSJkZWZhdWx0IiBzaXplPSIxMDAlIj4q
UHVibGljIEhlYWx0aDwvc3R5bGU+PC9rZXl3b3JkPjxrZXl3b3JkPjxzdHlsZSBmYWNlPSJub3Jt
YWwiIGZvbnQ9ImRlZmF1bHQiIHNpemU9IjEwMCUiPldhdGVyL2NoZW1pc3RyeTwvc3R5bGU+PC9r
ZXl3b3JkPjxrZXl3b3JkPjxzdHlsZSBmYWNlPSJub3JtYWwiIGZvbnQ9ImRlZmF1bHQiIHNpemU9
IjEwMCUiPldhdGVyIFBvbGx1dGFudHMsIENoZW1pY2FsLyphbmFseXNpcy9wb2lzb25pbmc8L3N0
eWxlPjwva2V5d29yZD48a2V5d29yZD48c3R5bGUgZmFjZT0ibm9ybWFsIiBmb250PSJkZWZhdWx0
IiBzaXplPSIxMDAlIj4qV2F0ZXIgU3VwcGx5PC9zdHlsZT48L2tleXdvcmQ+PC9rZXl3b3Jkcz48
ZGF0ZXM+PHllYXI+PHN0eWxlIGZhY2U9Im5vcm1hbCIgZm9udD0iZGVmYXVsdCIgc2l6ZT0iMTAw
JSI+MjAwMDwvc3R5bGU+PC95ZWFyPjwvZGF0ZXM+PGFjY2Vzc2lvbi1udW0+PHN0eWxlIGZhY2U9
Im5vcm1hbCIgZm9udD0iZGVmYXVsdCIgc2l6ZT0iMTAwJSI+MTEwMTk0NTg8L3N0eWxlPjwvYWNj
ZXNzaW9uLW51bT48dXJscz48cmVsYXRlZC11cmxzPjx1cmw+PHN0eWxlIGZhY2U9Im5vcm1hbCIg
Zm9udD0iZGVmYXVsdCIgc2l6ZT0iMTAwJSI+aHR0cDovL3d3dy5uY2JpLm5sbS5uaWguZ292L2Vu
dHJlei9xdWVyeS5mY2dpP2NtZD1SZXRyaWV2ZSZhbXA7ZGI9UHViTWVkJmFtcDtkb3B0PUNpdGF0
aW9uJmFtcDtsaXN0X3VpZHM9MTEwMTk0NTggIDwvc3R5bGU+PC91cmw+PC9yZWxhdGVkLXVybHM+
PC91cmxzPjwvcmVjb3JkPjwvQ2l0ZT48L0VuZE5vdGU+
</w:fldData>
        </w:fldChar>
      </w:r>
      <w:r w:rsidR="00781E7C" w:rsidRPr="00616376">
        <w:instrText xml:space="preserve"> ADDIN EN.CITE </w:instrText>
      </w:r>
      <w:r w:rsidR="00781E7C" w:rsidRPr="00616376">
        <w:fldChar w:fldCharType="begin">
          <w:fldData xml:space="preserve">PEVuZE5vdGU+PENpdGU+PEF1dGhvcj5TbWl0aDwvQXV0aG9yPjxZZWFyPjIwMDA8L1llYXI+PFJl
Y051bT43MDwvUmVjTnVtPjxEaXNwbGF5VGV4dD48c3R5bGUgZmFjZT0ic3VwZXJzY3JpcHQiPlsy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3MDwvcmVjLW51bWJlcj48cmVmLXR5cGUgbmFtZT0iSm91cm5hbCBBcnRpY2xlIj4xNzwvcmVm
LXR5cGU+PGNvbnRyaWJ1dG9ycz48YXV0aG9ycz48YXV0aG9yPjxzdHlsZSBmYWNlPSJub3JtYWwi
IGZvbnQ9ImRlZmF1bHQiIHNpemU9IjEwMCUiPlNtaXRoLCBBLiBILjwvc3R5bGU+PC9hdXRob3I+
PGF1dGhvcj48c3R5bGUgZmFjZT0ibm9ybWFsIiBmb250PSJkZWZhdWx0IiBzaXplPSIxMDAlIj5M
aW5nYXMsIEUuIE8uPC9zdHlsZT48L2F1dGhvcj48YXV0aG9yPjxzdHlsZSBmYWNlPSJub3JtYWwi
IGZvbnQ9ImRlZmF1bHQiIHNpemU9IjEwMCUiPlJhaG1hbiwgTS48L3N0eWxlPjwvYXV0aG9yPjwv
YXV0aG9ycz48L2NvbnRyaWJ1dG9ycz48YXV0aC1hZGRyZXNzPjxzdHlsZSBmYWNlPSJub3JtYWwi
IGZvbnQ9ImRlZmF1bHQiIHNpemU9IjEwMCUiPlNjaG9vbCBvZiBQdWJsaWMgSGVhbHRoLCBVbml2
ZXJzaXR5IG9mIENhbGlmb3JuaWEsIEJlcmtlbGV5IDk0NzIwLTczNjAsIFVTQS4gYWhzbWl0aEB1
Y2xpbms0LmJlcmtlbGV5LmVkdTwvc3R5bGU+PC9hdXRoLWFkZHJlc3M+PHRpdGxlcz48dGl0bGU+
PHN0eWxlIGZhY2U9Im5vcm1hbCIgZm9udD0iZGVmYXVsdCIgc2l6ZT0iMTAwJSI+Q29udGFtaW5h
dGlvbiBvZiBkcmlua2luZy13YXRlciBieSBhcnNlbmljIGluIEJhbmdsYWRlc2g6IGEgcHVibGlj
IGhlYWx0aCBlbWVyZ2VuY3k8L3N0eWxlPjwvdGl0bGU+PHNlY29uZGFyeS10aXRsZT48c3R5bGUg
ZmFjZT0ibm9ybWFsIiBmb250PSJkZWZhdWx0IiBzaXplPSIxMDAlIj5CdWxsIFdvcmxkIEhlYWx0
aCBPcmdhbjwvc3R5bGU+PC9zZWNvbmRhcnktdGl0bGU+PC90aXRsZXM+PHBlcmlvZGljYWw+PGZ1
bGwtdGl0bGU+PHN0eWxlIGZhY2U9Im5vcm1hbCIgZm9udD0iZGVmYXVsdCIgc2l6ZT0iMTAwJSI+
QnVsbCBXb3JsZCBIZWFsdGggT3JnYW48L3N0eWxlPjwvZnVsbC10aXRsZT48L3BlcmlvZGljYWw+
PHBhZ2VzPjxzdHlsZSBmYWNlPSJub3JtYWwiIGZvbnQ9ImRlZmF1bHQiIHNpemU9IjEwMCUiPjEw
OTMtMTAzPC9zdHlsZT48L3BhZ2VzPjx2b2x1bWU+PHN0eWxlIGZhY2U9Im5vcm1hbCIgZm9udD0i
ZGVmYXVsdCIgc2l6ZT0iMTAwJSI+Nzg8L3N0eWxlPjwvdm9sdW1lPjxudW1iZXI+PHN0eWxlIGZh
Y2U9Im5vcm1hbCIgZm9udD0iZGVmYXVsdCIgc2l6ZT0iMTAwJSI+OTwvc3R5bGU+PC9udW1iZXI+
PGtleXdvcmRzPjxrZXl3b3JkPjxzdHlsZSBmYWNlPSJub3JtYWwiIGZvbnQ9ImRlZmF1bHQiIHNp
emU9IjEwMCUiPkFyc2VuaWMvKmFuYWx5c2lzL3VyaW5lPC9zdHlsZT48L2tleXdvcmQ+PGtleXdv
cmQ+PHN0eWxlIGZhY2U9Im5vcm1hbCIgZm9udD0iZGVmYXVsdCIgc2l6ZT0iMTAwJSI+KkFyc2Vu
aWMgUG9pc29uaW5nL2RpYWdub3Npcy9lcGlkZW1pb2xvZ3kvcHJldmVudGlvbiAmYW1wOyBjb250
cm9sL3RoZXJhcHk8L3N0eWxlPjwva2V5d29yZD48a2V5d29yZD48c3R5bGUgZmFjZT0ibm9ybWFs
IiBmb250PSJkZWZhdWx0IiBzaXplPSIxMDAlIj5CYW5nbGFkZXNoL2VwaWRlbWlvbG9neTwvc3R5
bGU+PC9rZXl3b3JkPjxrZXl3b3JkPjxzdHlsZSBmYWNlPSJub3JtYWwiIGZvbnQ9ImRlZmF1bHQi
IHNpemU9IjEwMCUiPipFbnZpcm9ubWVudGFsIE1vbml0b3Jpbmc8L3N0eWxlPjwva2V5d29yZD48
a2V5d29yZD48c3R5bGUgZmFjZT0ibm9ybWFsIiBmb250PSJkZWZhdWx0IiBzaXplPSIxMDAlIj5F
cGlkZW1pb2xvZ2ljYWwgTW9uaXRvcmluZzwvc3R5bGU+PC9rZXl3b3JkPjxrZXl3b3JkPjxzdHls
ZSBmYWNlPSJub3JtYWwiIGZvbnQ9ImRlZmF1bHQiIHNpemU9IjEwMCUiPkh1bWFuczwvc3R5bGU+
PC9rZXl3b3JkPjxrZXl3b3JkPjxzdHlsZSBmYWNlPSJub3JtYWwiIGZvbnQ9ImRlZmF1bHQiIHNp
emU9IjEwMCUiPk5lb3BsYXNtcy9jaGVtaWNhbGx5IGluZHVjZWQ8L3N0eWxlPjwva2V5d29yZD48
a2V5d29yZD48c3R5bGUgZmFjZT0ibm9ybWFsIiBmb250PSJkZWZhdWx0IiBzaXplPSIxMDAlIj4q
UHVibGljIEhlYWx0aDwvc3R5bGU+PC9rZXl3b3JkPjxrZXl3b3JkPjxzdHlsZSBmYWNlPSJub3Jt
YWwiIGZvbnQ9ImRlZmF1bHQiIHNpemU9IjEwMCUiPldhdGVyL2NoZW1pc3RyeTwvc3R5bGU+PC9r
ZXl3b3JkPjxrZXl3b3JkPjxzdHlsZSBmYWNlPSJub3JtYWwiIGZvbnQ9ImRlZmF1bHQiIHNpemU9
IjEwMCUiPldhdGVyIFBvbGx1dGFudHMsIENoZW1pY2FsLyphbmFseXNpcy9wb2lzb25pbmc8L3N0
eWxlPjwva2V5d29yZD48a2V5d29yZD48c3R5bGUgZmFjZT0ibm9ybWFsIiBmb250PSJkZWZhdWx0
IiBzaXplPSIxMDAlIj4qV2F0ZXIgU3VwcGx5PC9zdHlsZT48L2tleXdvcmQ+PC9rZXl3b3Jkcz48
ZGF0ZXM+PHllYXI+PHN0eWxlIGZhY2U9Im5vcm1hbCIgZm9udD0iZGVmYXVsdCIgc2l6ZT0iMTAw
JSI+MjAwMDwvc3R5bGU+PC95ZWFyPjwvZGF0ZXM+PGFjY2Vzc2lvbi1udW0+PHN0eWxlIGZhY2U9
Im5vcm1hbCIgZm9udD0iZGVmYXVsdCIgc2l6ZT0iMTAwJSI+MTEwMTk0NTg8L3N0eWxlPjwvYWNj
ZXNzaW9uLW51bT48dXJscz48cmVsYXRlZC11cmxzPjx1cmw+PHN0eWxlIGZhY2U9Im5vcm1hbCIg
Zm9udD0iZGVmYXVsdCIgc2l6ZT0iMTAwJSI+aHR0cDovL3d3dy5uY2JpLm5sbS5uaWguZ292L2Vu
dHJlei9xdWVyeS5mY2dpP2NtZD1SZXRyaWV2ZSZhbXA7ZGI9UHViTWVkJmFtcDtkb3B0PUNpdGF0
aW9uJmFtcDtsaXN0X3VpZHM9MTEwMTk0NTggIDwvc3R5bGU+PC91cmw+PC9yZWxhdGVkLXVybHM+
PC91cmxzPjwvcmVjb3JkPjwvQ2l0ZT48L0VuZE5vdGU+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2]</w:t>
      </w:r>
      <w:r w:rsidRPr="00616376">
        <w:fldChar w:fldCharType="end"/>
      </w:r>
      <w:r w:rsidR="00516A26" w:rsidRPr="00616376">
        <w:t>, Mexico</w:t>
      </w:r>
      <w:r w:rsidRPr="00616376">
        <w:rPr>
          <w:lang w:val="es-ES"/>
        </w:rPr>
        <w:fldChar w:fldCharType="begin"/>
      </w:r>
      <w:r w:rsidR="00781E7C" w:rsidRPr="00616376">
        <w:instrText xml:space="preserve"> ADDIN EN.CITE &lt;EndNote&gt;&lt;Cite&gt;&lt;Author&gt;Del Razo&lt;/Author&gt;&lt;Year&gt;1990&lt;/Year&gt;&lt;RecNum&gt;74&lt;/RecNum&gt;&lt;DisplayText&gt;&lt;style face="superscript"&gt;[3]&lt;/style&gt;&lt;/DisplayText&gt;&lt;record&gt;&lt;database name="metales pesados.enl" path="C:\Documents and Settings\Carlos Ruiz-Tagle\Escritorio\Marzo 2013\Proyecto Fondecyt 2014\metales pesados.enl"&gt;metales pesados.enl&lt;/database&gt;&lt;source-app name="EndNote" version="8.0"&gt;EndNote&lt;/source-app&gt;&lt;rec-number&gt;74&lt;/rec-number&gt;&lt;ref-type name="Journal Article"&gt;17&lt;/ref-type&gt;&lt;contributors&gt;&lt;authors&gt;&lt;author&gt;&lt;style face="normal" font="default" size="100%"&gt;Del Razo, L. M.&lt;/style&gt;&lt;/author&gt;&lt;author&gt;&lt;style face="normal" font="default" size="100%"&gt;Arellano, M. A.&lt;/style&gt;&lt;/author&gt;&lt;author&gt;&lt;style face="normal" font="default" size="100%"&gt;Cebrian, M. E.&lt;/style&gt;&lt;/author&gt;&lt;/authors&gt;&lt;/contributors&gt;&lt;auth-address&gt;&lt;style face="normal" font="default" size="100%"&gt;Departmento de Farmacologia y Toxicologia, CINVESTAV-IPIN, AP 14-740, Mexico, DF 07000, Mexico.&lt;/style&gt;&lt;/auth-address&gt;&lt;titles&gt;&lt;title&gt;&lt;style face="normal" font="default" size="100%"&gt;The oxidation states of arsenic in well-water from a chronic arsenicism area of northern Mexico&lt;/style&gt;&lt;/title&gt;&lt;secondary-title&gt;&lt;style face="normal" font="default" size="100%"&gt;Environ Pollut&lt;/style&gt;&lt;/secondary-title&gt;&lt;/titles&gt;&lt;periodical&gt;&lt;full-title&gt;&lt;style face="normal" font="default" size="100%"&gt;Environ Pollut&lt;/style&gt;&lt;/full-title&gt;&lt;/periodical&gt;&lt;pages&gt;&lt;style face="normal" font="default" size="100%"&gt;143-53&lt;/style&gt;&lt;/pages&gt;&lt;volume&gt;&lt;style face="normal" font="default" size="100%"&gt;64&lt;/style&gt;&lt;/volume&gt;&lt;number&gt;&lt;style face="normal" font="default" size="100%"&gt;2&lt;/style&gt;&lt;/number&gt;&lt;dates&gt;&lt;year&gt;&lt;style face="normal" font="default" size="100%"&gt;1990&lt;/style&gt;&lt;/year&gt;&lt;/dates&gt;&lt;accession-num&gt;&lt;style face="normal" font="default" size="100%"&gt;15092299&lt;/style&gt;&lt;/accession-num&gt;&lt;urls&gt;&lt;related-urls&gt;&lt;url&gt;&lt;style face="normal" font="default" size="100%"&gt;http://www.ncbi.nlm.nih.gov/entrez/query.fcgi?cmd=Retrieve&amp;amp;db=PubMed&amp;amp;dopt=Citation&amp;amp;list_uids=15092299  &lt;/style&gt;&lt;/url&gt;&lt;/related-urls&gt;&lt;/urls&gt;&lt;/record&gt;&lt;/Cite&gt;&lt;/EndNote&gt;</w:instrText>
      </w:r>
      <w:r w:rsidRPr="00616376">
        <w:rPr>
          <w:lang w:val="es-ES"/>
        </w:rPr>
        <w:fldChar w:fldCharType="separate"/>
      </w:r>
      <w:r w:rsidR="00781E7C" w:rsidRPr="00616376">
        <w:rPr>
          <w:noProof/>
          <w:vertAlign w:val="superscript"/>
        </w:rPr>
        <w:t>[3]</w:t>
      </w:r>
      <w:r w:rsidRPr="00616376">
        <w:rPr>
          <w:lang w:val="es-ES"/>
        </w:rPr>
        <w:fldChar w:fldCharType="end"/>
      </w:r>
      <w:r w:rsidR="00516A26" w:rsidRPr="00616376">
        <w:t>, United States</w:t>
      </w:r>
      <w:r w:rsidRPr="00616376">
        <w:rPr>
          <w:lang w:val="es-ES"/>
        </w:rPr>
        <w:fldChar w:fldCharType="begin">
          <w:fldData xml:space="preserve">PEVuZE5vdGU+PENpdGU+PEF1dGhvcj5MZXdpczwvQXV0aG9yPjxZZWFyPjE5OTk8L1llYXI+PFJl
Y051bT43MjwvUmVjTnVtPjxEaXNwbGF5VGV4dD48c3R5bGUgZmFjZT0ic3VwZXJzY3JpcHQiPls0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3MjwvcmVjLW51bWJlcj48cmVmLXR5cGUgbmFtZT0iSm91cm5hbCBBcnRpY2xlIj4xNzwvcmVm
LXR5cGU+PGNvbnRyaWJ1dG9ycz48YXV0aG9ycz48YXV0aG9yPjxzdHlsZSBmYWNlPSJub3JtYWwi
IGZvbnQ9ImRlZmF1bHQiIHNpemU9IjEwMCUiPkxld2lzLCBELiBSLjwvc3R5bGU+PC9hdXRob3I+
PGF1dGhvcj48c3R5bGUgZmFjZT0ibm9ybWFsIiBmb250PSJkZWZhdWx0IiBzaXplPSIxMDAlIj5T
b3V0aHdpY2ssIEouIFcuPC9zdHlsZT48L2F1dGhvcj48YXV0aG9yPjxzdHlsZSBmYWNlPSJub3Jt
YWwiIGZvbnQ9ImRlZmF1bHQiIHNpemU9IjEwMCUiPk91ZWxsZXQtSGVsbHN0cm9tLCBSLjwvc3R5
bGU+PC9hdXRob3I+PGF1dGhvcj48c3R5bGUgZmFjZT0ibm9ybWFsIiBmb250PSJkZWZhdWx0IiBz
aXplPSIxMDAlIj5SZW5jaCwgSi48L3N0eWxlPjwvYXV0aG9yPjxhdXRob3I+PHN0eWxlIGZhY2U9
Im5vcm1hbCIgZm9udD0iZGVmYXVsdCIgc2l6ZT0iMTAwJSI+Q2FsZGVyb24sIFIuIEwuPC9zdHls
ZT48L2F1dGhvcj48L2F1dGhvcnM+PC9jb250cmlidXRvcnM+PGF1dGgtYWRkcmVzcz48c3R5bGUg
ZmFjZT0ibm9ybWFsIiBmb250PSJkZWZhdWx0IiBzaXplPSIxMDAlIj5VLlMuIEVudmlyb25tZW50
YWwgUHJvdGVjdGlvbiBBZ2VuY3ksIE5hdGlvbmFsIEhlYWx0aCBhbmQgRW52aXJvbm1lbnRhbCBF
ZmZlY3RzIFJlc2VhcmNoIExhYm9yYXRvcnksIEh1bWFuIFN0dWRpZXMgRGl2aXNpb24sIFJlc2Vh
cmNoIFRyaWFuZ2xlIFBhcmssIE5DIDI3NzExLCBVU0EuPC9zdHlsZT48L2F1dGgtYWRkcmVzcz48
dGl0bGVzPjx0aXRsZT48c3R5bGUgZmFjZT0ibm9ybWFsIiBmb250PSJkZWZhdWx0IiBzaXplPSIx
MDAlIj5Ecmlua2luZyB3YXRlciBhcnNlbmljIGluIFV0YWg6IEEgY29ob3J0IG1vcnRhbGl0eSBz
dHVkeTwvc3R5bGU+PC90aXRsZT48c2Vjb25kYXJ5LXRpdGxlPjxzdHlsZSBmYWNlPSJub3JtYWwi
IGZvbnQ9ImRlZmF1bHQiIHNpemU9IjEwMCUiPkVudmlyb24gSGVhbHRoIFBlcnNwZWN0PC9zdHls
ZT48L3NlY29uZGFyeS10aXRsZT48L3RpdGxlcz48cGVyaW9kaWNhbD48ZnVsbC10aXRsZT48c3R5
bGUgZmFjZT0ibm9ybWFsIiBmb250PSJkZWZhdWx0IiBzaXplPSIxMDAlIj5FbnZpcm9uIEhlYWx0
aCBQZXJzcGVjdDwvc3R5bGU+PC9mdWxsLXRpdGxlPjwvcGVyaW9kaWNhbD48cGFnZXM+PHN0eWxl
IGZhY2U9Im5vcm1hbCIgZm9udD0iZGVmYXVsdCIgc2l6ZT0iMTAwJSI+MzU5LTY1PC9zdHlsZT48
L3BhZ2VzPjx2b2x1bWU+PHN0eWxlIGZhY2U9Im5vcm1hbCIgZm9udD0iZGVmYXVsdCIgc2l6ZT0i
MTAwJSI+MTA3PC9zdHlsZT48L3ZvbHVtZT48bnVtYmVyPjxzdHlsZSBmYWNlPSJub3JtYWwiIGZv
bnQ9ImRlZmF1bHQiIHNpemU9IjEwMCUiPjU8L3N0eWxlPjwvbnVtYmVyPjxrZXl3b3Jkcz48a2V5
d29yZD48c3R5bGUgZmFjZT0ibm9ybWFsIiBmb250PSJkZWZhdWx0IiBzaXplPSIxMDAlIj5BZ2Vk
PC9zdHlsZT48L2tleXdvcmQ+PGtleXdvcmQ+PHN0eWxlIGZhY2U9Im5vcm1hbCIgZm9udD0iZGVm
YXVsdCIgc2l6ZT0iMTAwJSI+QWdlZCwgODAgYW5kIG92ZXI8L3N0eWxlPjwva2V5d29yZD48a2V5
d29yZD48c3R5bGUgZmFjZT0ibm9ybWFsIiBmb250PSJkZWZhdWx0IiBzaXplPSIxMDAlIj5BcnNl
bmljLyphZHZlcnNlIGVmZmVjdHM8L3N0eWxlPjwva2V5d29yZD48a2V5d29yZD48c3R5bGUgZmFj
ZT0ibm9ybWFsIiBmb250PSJkZWZhdWx0IiBzaXplPSIxMDAlIj5GZW1hbGU8L3N0eWxlPjwva2V5
d29yZD48a2V5d29yZD48c3R5bGUgZmFjZT0ibm9ybWFsIiBmb250PSJkZWZhdWx0IiBzaXplPSIx
MDAlIj5GcmVzaCBXYXRlci8qY2hlbWlzdHJ5PC9zdHlsZT48L2tleXdvcmQ+PGtleXdvcmQ+PHN0
eWxlIGZhY2U9Im5vcm1hbCIgZm9udD0iZGVmYXVsdCIgc2l6ZT0iMTAwJSI+KkhlYWx0aCBTdXJ2
ZXlzPC9zdHlsZT48L2tleXdvcmQ+PGtleXdvcmQ+PHN0eWxlIGZhY2U9Im5vcm1hbCIgZm9udD0i
ZGVmYXVsdCIgc2l6ZT0iMTAwJSI+SHVtYW5zPC9zdHlsZT48L2tleXdvcmQ+PGtleXdvcmQ+PHN0
eWxlIGZhY2U9Im5vcm1hbCIgZm9udD0iZGVmYXVsdCIgc2l6ZT0iMTAwJSI+TWFsZTwvc3R5bGU+
PC9rZXl3b3JkPjxrZXl3b3JkPjxzdHlsZSBmYWNlPSJub3JtYWwiIGZvbnQ9ImRlZmF1bHQiIHNp
emU9IjEwMCUiPk1pZGRsZSBBZ2VkPC9zdHlsZT48L2tleXdvcmQ+PGtleXdvcmQ+PHN0eWxlIGZh
Y2U9Im5vcm1hbCIgZm9udD0iZGVmYXVsdCIgc2l6ZT0iMTAwJSI+Kk1vcnRhbGl0eTwvc3R5bGU+
PC9rZXl3b3JkPjxrZXl3b3JkPjxzdHlsZSBmYWNlPSJub3JtYWwiIGZvbnQ9ImRlZmF1bHQiIHNp
emU9IjEwMCUiPk5lb3BsYXNtcy9jaGVtaWNhbGx5IGluZHVjZWQvbW9ydGFsaXR5PC9zdHlsZT48
L2tleXdvcmQ+PGtleXdvcmQ+PHN0eWxlIGZhY2U9Im5vcm1hbCIgZm9udD0iZGVmYXVsdCIgc2l6
ZT0iMTAwJSI+VXRhaC9lcGlkZW1pb2xvZ3k8L3N0eWxlPjwva2V5d29yZD48a2V5d29yZD48c3R5
bGUgZmFjZT0ibm9ybWFsIiBmb250PSJkZWZhdWx0IiBzaXplPSIxMDAlIj5XYXRlciBQb2xsdXRh
bnRzLCBDaGVtaWNhbC8qYWR2ZXJzZSBlZmZlY3RzPC9zdHlsZT48L2tleXdvcmQ+PC9rZXl3b3Jk
cz48ZGF0ZXM+PHllYXI+PHN0eWxlIGZhY2U9Im5vcm1hbCIgZm9udD0iZGVmYXVsdCIgc2l6ZT0i
MTAwJSI+MTk5OTwvc3R5bGU+PC95ZWFyPjxwdWItZGF0ZXM+PGRhdGU+PHN0eWxlIGZhY2U9Im5v
cm1hbCIgZm9udD0iZGVmYXVsdCIgc2l6ZT0iMTAwJSI+TWF5PC9zdHlsZT48L2RhdGU+PC9wdWIt
ZGF0ZXM+PC9kYXRlcz48YWNjZXNzaW9uLW51bT48c3R5bGUgZmFjZT0ibm9ybWFsIiBmb250PSJk
ZWZhdWx0IiBzaXplPSIxMDAlIj4xMDIxMDY5MTwvc3R5bGU+PC9hY2Nlc3Npb24tbnVtPjx1cmxz
PjxyZWxhdGVkLXVybHM+PHVybD48c3R5bGUgZmFjZT0ibm9ybWFsIiBmb250PSJkZWZhdWx0IiBz
aXplPSIxMDAlIj5odHRwOi8vd3d3Lm5jYmkubmxtLm5paC5nb3YvZW50cmV6L3F1ZXJ5LmZjZ2k/
Y21kPVJldHJpZXZlJmFtcDtkYj1QdWJNZWQmYW1wO2RvcHQ9Q2l0YXRpb24mYW1wO2xpc3RfdWlk
cz0xMDIxMDY5MSAgPC9zdHlsZT48L3VybD48L3JlbGF0ZWQtdXJscz48L3VybHM+PC9yZWNvcmQ+
PC9DaXRlPjwvRW5kTm90ZT4A
</w:fldData>
        </w:fldChar>
      </w:r>
      <w:r w:rsidR="00781E7C" w:rsidRPr="00616376">
        <w:instrText xml:space="preserve"> ADDIN EN.CITE </w:instrText>
      </w:r>
      <w:r w:rsidR="00781E7C" w:rsidRPr="00616376">
        <w:rPr>
          <w:lang w:val="es-ES"/>
        </w:rPr>
        <w:fldChar w:fldCharType="begin">
          <w:fldData xml:space="preserve">PEVuZE5vdGU+PENpdGU+PEF1dGhvcj5MZXdpczwvQXV0aG9yPjxZZWFyPjE5OTk8L1llYXI+PFJl
Y051bT43MjwvUmVjTnVtPjxEaXNwbGF5VGV4dD48c3R5bGUgZmFjZT0ic3VwZXJzY3JpcHQiPls0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3MjwvcmVjLW51bWJlcj48cmVmLXR5cGUgbmFtZT0iSm91cm5hbCBBcnRpY2xlIj4xNzwvcmVm
LXR5cGU+PGNvbnRyaWJ1dG9ycz48YXV0aG9ycz48YXV0aG9yPjxzdHlsZSBmYWNlPSJub3JtYWwi
IGZvbnQ9ImRlZmF1bHQiIHNpemU9IjEwMCUiPkxld2lzLCBELiBSLjwvc3R5bGU+PC9hdXRob3I+
PGF1dGhvcj48c3R5bGUgZmFjZT0ibm9ybWFsIiBmb250PSJkZWZhdWx0IiBzaXplPSIxMDAlIj5T
b3V0aHdpY2ssIEouIFcuPC9zdHlsZT48L2F1dGhvcj48YXV0aG9yPjxzdHlsZSBmYWNlPSJub3Jt
YWwiIGZvbnQ9ImRlZmF1bHQiIHNpemU9IjEwMCUiPk91ZWxsZXQtSGVsbHN0cm9tLCBSLjwvc3R5
bGU+PC9hdXRob3I+PGF1dGhvcj48c3R5bGUgZmFjZT0ibm9ybWFsIiBmb250PSJkZWZhdWx0IiBz
aXplPSIxMDAlIj5SZW5jaCwgSi48L3N0eWxlPjwvYXV0aG9yPjxhdXRob3I+PHN0eWxlIGZhY2U9
Im5vcm1hbCIgZm9udD0iZGVmYXVsdCIgc2l6ZT0iMTAwJSI+Q2FsZGVyb24sIFIuIEwuPC9zdHls
ZT48L2F1dGhvcj48L2F1dGhvcnM+PC9jb250cmlidXRvcnM+PGF1dGgtYWRkcmVzcz48c3R5bGUg
ZmFjZT0ibm9ybWFsIiBmb250PSJkZWZhdWx0IiBzaXplPSIxMDAlIj5VLlMuIEVudmlyb25tZW50
YWwgUHJvdGVjdGlvbiBBZ2VuY3ksIE5hdGlvbmFsIEhlYWx0aCBhbmQgRW52aXJvbm1lbnRhbCBF
ZmZlY3RzIFJlc2VhcmNoIExhYm9yYXRvcnksIEh1bWFuIFN0dWRpZXMgRGl2aXNpb24sIFJlc2Vh
cmNoIFRyaWFuZ2xlIFBhcmssIE5DIDI3NzExLCBVU0EuPC9zdHlsZT48L2F1dGgtYWRkcmVzcz48
dGl0bGVzPjx0aXRsZT48c3R5bGUgZmFjZT0ibm9ybWFsIiBmb250PSJkZWZhdWx0IiBzaXplPSIx
MDAlIj5Ecmlua2luZyB3YXRlciBhcnNlbmljIGluIFV0YWg6IEEgY29ob3J0IG1vcnRhbGl0eSBz
dHVkeTwvc3R5bGU+PC90aXRsZT48c2Vjb25kYXJ5LXRpdGxlPjxzdHlsZSBmYWNlPSJub3JtYWwi
IGZvbnQ9ImRlZmF1bHQiIHNpemU9IjEwMCUiPkVudmlyb24gSGVhbHRoIFBlcnNwZWN0PC9zdHls
ZT48L3NlY29uZGFyeS10aXRsZT48L3RpdGxlcz48cGVyaW9kaWNhbD48ZnVsbC10aXRsZT48c3R5
bGUgZmFjZT0ibm9ybWFsIiBmb250PSJkZWZhdWx0IiBzaXplPSIxMDAlIj5FbnZpcm9uIEhlYWx0
aCBQZXJzcGVjdDwvc3R5bGU+PC9mdWxsLXRpdGxlPjwvcGVyaW9kaWNhbD48cGFnZXM+PHN0eWxl
IGZhY2U9Im5vcm1hbCIgZm9udD0iZGVmYXVsdCIgc2l6ZT0iMTAwJSI+MzU5LTY1PC9zdHlsZT48
L3BhZ2VzPjx2b2x1bWU+PHN0eWxlIGZhY2U9Im5vcm1hbCIgZm9udD0iZGVmYXVsdCIgc2l6ZT0i
MTAwJSI+MTA3PC9zdHlsZT48L3ZvbHVtZT48bnVtYmVyPjxzdHlsZSBmYWNlPSJub3JtYWwiIGZv
bnQ9ImRlZmF1bHQiIHNpemU9IjEwMCUiPjU8L3N0eWxlPjwvbnVtYmVyPjxrZXl3b3Jkcz48a2V5
d29yZD48c3R5bGUgZmFjZT0ibm9ybWFsIiBmb250PSJkZWZhdWx0IiBzaXplPSIxMDAlIj5BZ2Vk
PC9zdHlsZT48L2tleXdvcmQ+PGtleXdvcmQ+PHN0eWxlIGZhY2U9Im5vcm1hbCIgZm9udD0iZGVm
YXVsdCIgc2l6ZT0iMTAwJSI+QWdlZCwgODAgYW5kIG92ZXI8L3N0eWxlPjwva2V5d29yZD48a2V5
d29yZD48c3R5bGUgZmFjZT0ibm9ybWFsIiBmb250PSJkZWZhdWx0IiBzaXplPSIxMDAlIj5BcnNl
bmljLyphZHZlcnNlIGVmZmVjdHM8L3N0eWxlPjwva2V5d29yZD48a2V5d29yZD48c3R5bGUgZmFj
ZT0ibm9ybWFsIiBmb250PSJkZWZhdWx0IiBzaXplPSIxMDAlIj5GZW1hbGU8L3N0eWxlPjwva2V5
d29yZD48a2V5d29yZD48c3R5bGUgZmFjZT0ibm9ybWFsIiBmb250PSJkZWZhdWx0IiBzaXplPSIx
MDAlIj5GcmVzaCBXYXRlci8qY2hlbWlzdHJ5PC9zdHlsZT48L2tleXdvcmQ+PGtleXdvcmQ+PHN0
eWxlIGZhY2U9Im5vcm1hbCIgZm9udD0iZGVmYXVsdCIgc2l6ZT0iMTAwJSI+KkhlYWx0aCBTdXJ2
ZXlzPC9zdHlsZT48L2tleXdvcmQ+PGtleXdvcmQ+PHN0eWxlIGZhY2U9Im5vcm1hbCIgZm9udD0i
ZGVmYXVsdCIgc2l6ZT0iMTAwJSI+SHVtYW5zPC9zdHlsZT48L2tleXdvcmQ+PGtleXdvcmQ+PHN0
eWxlIGZhY2U9Im5vcm1hbCIgZm9udD0iZGVmYXVsdCIgc2l6ZT0iMTAwJSI+TWFsZTwvc3R5bGU+
PC9rZXl3b3JkPjxrZXl3b3JkPjxzdHlsZSBmYWNlPSJub3JtYWwiIGZvbnQ9ImRlZmF1bHQiIHNp
emU9IjEwMCUiPk1pZGRsZSBBZ2VkPC9zdHlsZT48L2tleXdvcmQ+PGtleXdvcmQ+PHN0eWxlIGZh
Y2U9Im5vcm1hbCIgZm9udD0iZGVmYXVsdCIgc2l6ZT0iMTAwJSI+Kk1vcnRhbGl0eTwvc3R5bGU+
PC9rZXl3b3JkPjxrZXl3b3JkPjxzdHlsZSBmYWNlPSJub3JtYWwiIGZvbnQ9ImRlZmF1bHQiIHNp
emU9IjEwMCUiPk5lb3BsYXNtcy9jaGVtaWNhbGx5IGluZHVjZWQvbW9ydGFsaXR5PC9zdHlsZT48
L2tleXdvcmQ+PGtleXdvcmQ+PHN0eWxlIGZhY2U9Im5vcm1hbCIgZm9udD0iZGVmYXVsdCIgc2l6
ZT0iMTAwJSI+VXRhaC9lcGlkZW1pb2xvZ3k8L3N0eWxlPjwva2V5d29yZD48a2V5d29yZD48c3R5
bGUgZmFjZT0ibm9ybWFsIiBmb250PSJkZWZhdWx0IiBzaXplPSIxMDAlIj5XYXRlciBQb2xsdXRh
bnRzLCBDaGVtaWNhbC8qYWR2ZXJzZSBlZmZlY3RzPC9zdHlsZT48L2tleXdvcmQ+PC9rZXl3b3Jk
cz48ZGF0ZXM+PHllYXI+PHN0eWxlIGZhY2U9Im5vcm1hbCIgZm9udD0iZGVmYXVsdCIgc2l6ZT0i
MTAwJSI+MTk5OTwvc3R5bGU+PC95ZWFyPjxwdWItZGF0ZXM+PGRhdGU+PHN0eWxlIGZhY2U9Im5v
cm1hbCIgZm9udD0iZGVmYXVsdCIgc2l6ZT0iMTAwJSI+TWF5PC9zdHlsZT48L2RhdGU+PC9wdWIt
ZGF0ZXM+PC9kYXRlcz48YWNjZXNzaW9uLW51bT48c3R5bGUgZmFjZT0ibm9ybWFsIiBmb250PSJk
ZWZhdWx0IiBzaXplPSIxMDAlIj4xMDIxMDY5MTwvc3R5bGU+PC9hY2Nlc3Npb24tbnVtPjx1cmxz
PjxyZWxhdGVkLXVybHM+PHVybD48c3R5bGUgZmFjZT0ibm9ybWFsIiBmb250PSJkZWZhdWx0IiBz
aXplPSIxMDAlIj5odHRwOi8vd3d3Lm5jYmkubmxtLm5paC5nb3YvZW50cmV6L3F1ZXJ5LmZjZ2k/
Y21kPVJldHJpZXZlJmFtcDtkYj1QdWJNZWQmYW1wO2RvcHQ9Q2l0YXRpb24mYW1wO2xpc3RfdWlk
cz0xMDIxMDY5MSAgPC9zdHlsZT48L3VybD48L3JlbGF0ZWQtdXJscz48L3VybHM+PC9yZWNvcmQ+
PC9DaXRlPjwvRW5kTm90ZT4A
</w:fldData>
        </w:fldChar>
      </w:r>
      <w:r w:rsidR="00781E7C" w:rsidRPr="00616376">
        <w:instrText xml:space="preserve"> ADDIN EN.CITE.DATA </w:instrText>
      </w:r>
      <w:r w:rsidR="00781E7C" w:rsidRPr="00616376">
        <w:rPr>
          <w:lang w:val="es-ES"/>
        </w:rPr>
      </w:r>
      <w:r w:rsidR="00781E7C" w:rsidRPr="00616376">
        <w:rPr>
          <w:lang w:val="es-ES"/>
        </w:rPr>
        <w:fldChar w:fldCharType="end"/>
      </w:r>
      <w:r w:rsidRPr="00616376">
        <w:rPr>
          <w:lang w:val="es-ES"/>
        </w:rPr>
      </w:r>
      <w:r w:rsidRPr="00616376">
        <w:rPr>
          <w:lang w:val="es-ES"/>
        </w:rPr>
        <w:fldChar w:fldCharType="separate"/>
      </w:r>
      <w:r w:rsidR="00781E7C" w:rsidRPr="00616376">
        <w:rPr>
          <w:noProof/>
          <w:vertAlign w:val="superscript"/>
        </w:rPr>
        <w:t>[4]</w:t>
      </w:r>
      <w:r w:rsidRPr="00616376">
        <w:rPr>
          <w:lang w:val="es-ES"/>
        </w:rPr>
        <w:fldChar w:fldCharType="end"/>
      </w:r>
      <w:r w:rsidR="00516A26" w:rsidRPr="00616376">
        <w:t>, Hungary</w:t>
      </w:r>
      <w:r w:rsidRPr="00616376">
        <w:fldChar w:fldCharType="begin">
          <w:fldData xml:space="preserve">PEVuZE5vdGU+PENpdGU+PEF1dGhvcj5Cb3J6c29ueWk8L0F1dGhvcj48WWVhcj4xOTkyPC9ZZWFy
PjxSZWNOdW0+NzE8L1JlY051bT48RGlzcGxheVRleHQ+PHN0eWxlIGZhY2U9InN1cGVyc2NyaXB0
Ij5bN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zE8L3JlYy1udW1iZXI+PHJlZi10eXBlIG5hbWU9IkpvdXJuYWwgQXJ0aWNsZSI+MTc8
L3JlZi10eXBlPjxjb250cmlidXRvcnM+PGF1dGhvcnM+PGF1dGhvcj48c3R5bGUgZmFjZT0ibm9y
bWFsIiBmb250PSJkZWZhdWx0IiBzaXplPSIxMDAlIj5Cb3J6c29ueWksIE0uPC9zdHlsZT48L2F1
dGhvcj48YXV0aG9yPjxzdHlsZSBmYWNlPSJub3JtYWwiIGZvbnQ9ImRlZmF1bHQiIHNpemU9IjEw
MCUiPkJlcmVjemt5LCBBLjwvc3R5bGU+PC9hdXRob3I+PGF1dGhvcj48c3R5bGUgZmFjZT0ibm9y
bWFsIiBmb250PSJkZWZhdWx0IiBzaXplPSIxMDAlIj5SdWRuYWksIFAuPC9zdHlsZT48L2F1dGhv
cj48YXV0aG9yPjxzdHlsZSBmYWNlPSJub3JtYWwiIGZvbnQ9ImRlZmF1bHQiIHNpemU9IjEwMCUi
PkNzYW5hZHksIE0uPC9zdHlsZT48L2F1dGhvcj48YXV0aG9yPjxzdHlsZSBmYWNlPSJub3JtYWwi
IGZvbnQ9ImRlZmF1bHQiIHNpemU9IjEwMCUiPkhvcnZhdGgsIEEuPC9zdHlsZT48L2F1dGhvcj48
L2F1dGhvcnM+PC9jb250cmlidXRvcnM+PHRpdGxlcz48dGl0bGU+PHN0eWxlIGZhY2U9Im5vcm1h
bCIgZm9udD0iZGVmYXVsdCIgc2l6ZT0iMTAwJSI+RXBpZGVtaW9sb2dpY2FsIHN0dWRpZXMgb24g
aHVtYW4gc3ViamVjdHMgZXhwb3NlZCB0byBhcnNlbmljIGluIGRyaW5raW5nIHdhdGVyIGluIHNv
dXRoZWFzdCBIdW5nYXJ5PC9zdHlsZT48L3RpdGxlPjxzZWNvbmRhcnktdGl0bGU+PHN0eWxlIGZh
Y2U9Im5vcm1hbCIgZm9udD0iZGVmYXVsdCIgc2l6ZT0iMTAwJSI+QXJjaCBUb3hpY29sPC9zdHls
ZT48L3NlY29uZGFyeS10aXRsZT48L3RpdGxlcz48cGVyaW9kaWNhbD48ZnVsbC10aXRsZT48c3R5
bGUgZmFjZT0ibm9ybWFsIiBmb250PSJkZWZhdWx0IiBzaXplPSIxMDAlIj5BcmNoIFRveGljb2w8
L3N0eWxlPjwvZnVsbC10aXRsZT48L3BlcmlvZGljYWw+PHBhZ2VzPjxzdHlsZSBmYWNlPSJub3Jt
YWwiIGZvbnQ9ImRlZmF1bHQiIHNpemU9IjEwMCUiPjc3LTg8L3N0eWxlPjwvcGFnZXM+PHZvbHVt
ZT48c3R5bGUgZmFjZT0ibm9ybWFsIiBmb250PSJkZWZhdWx0IiBzaXplPSIxMDAlIj42Njwvc3R5
bGU+PC92b2x1bWU+PG51bWJlcj48c3R5bGUgZmFjZT0ibm9ybWFsIiBmb250PSJkZWZhdWx0IiBz
aXplPSIxMDAlIj4xPC9zdHlsZT48L251bWJlcj48a2V5d29yZHM+PGtleXdvcmQ+PHN0eWxlIGZh
Y2U9Im5vcm1hbCIgZm9udD0iZGVmYXVsdCIgc2l6ZT0iMTAwJSI+QWJvcnRpb24sIFNwb250YW5l
b3VzL2NoZW1pY2FsbHkgaW5kdWNlZC9lcGlkZW1pb2xvZ3k8L3N0eWxlPjwva2V5d29yZD48a2V5
d29yZD48c3R5bGUgZmFjZT0ibm9ybWFsIiBmb250PSJkZWZhdWx0IiBzaXplPSIxMDAlIj5BcnNl
bmljLyphZHZlcnNlIGVmZmVjdHM8L3N0eWxlPjwva2V5d29yZD48a2V5d29yZD48c3R5bGUgZmFj
ZT0ibm9ybWFsIiBmb250PSJkZWZhdWx0IiBzaXplPSIxMDAlIj5GZW1hbGU8L3N0eWxlPjwva2V5
d29yZD48a2V5d29yZD48c3R5bGUgZmFjZT0ibm9ybWFsIiBmb250PSJkZWZhdWx0IiBzaXplPSIx
MDAlIj5GZXRhbCBEZWF0aC9jaGVtaWNhbGx5IGluZHVjZWQvZXBpZGVtaW9sb2d5PC9zdHlsZT48
L2tleXdvcmQ+PGtleXdvcmQ+PHN0eWxlIGZhY2U9Im5vcm1hbCIgZm9udD0iZGVmYXVsdCIgc2l6
ZT0iMTAwJSI+SHVtYW5zPC9zdHlsZT48L2tleXdvcmQ+PGtleXdvcmQ+PHN0eWxlIGZhY2U9Im5v
cm1hbCIgZm9udD0iZGVmYXVsdCIgc2l6ZT0iMTAwJSI+SHVuZ2FyeS9lcGlkZW1pb2xvZ3k8L3N0
eWxlPjwva2V5d29yZD48a2V5d29yZD48c3R5bGUgZmFjZT0ibm9ybWFsIiBmb250PSJkZWZhdWx0
IiBzaXplPSIxMDAlIj5QcmVnbmFuY3k8L3N0eWxlPjwva2V5d29yZD48a2V5d29yZD48c3R5bGUg
ZmFjZT0ibm9ybWFsIiBmb250PSJkZWZhdWx0IiBzaXplPSIxMDAlIj5XYXRlciBQb2xsdXRhbnRz
LCBDaGVtaWNhbC8qYWR2ZXJzZSBlZmZlY3RzPC9zdHlsZT48L2tleXdvcmQ+PGtleXdvcmQ+PHN0
eWxlIGZhY2U9Im5vcm1hbCIgZm9udD0iZGVmYXVsdCIgc2l6ZT0iMTAwJSI+V2F0ZXIgU3VwcGx5
LyphbmFseXNpczwvc3R5bGU+PC9rZXl3b3JkPjwva2V5d29yZHM+PGRhdGVzPjx5ZWFyPjxzdHls
ZSBmYWNlPSJub3JtYWwiIGZvbnQ9ImRlZmF1bHQiIHNpemU9IjEwMCUiPjE5OTI8L3N0eWxlPjwv
eWVhcj48L2RhdGVzPjxhY2Nlc3Npb24tbnVtPjxzdHlsZSBmYWNlPSJub3JtYWwiIGZvbnQ9ImRl
ZmF1bHQiIHNpemU9IjEwMCUiPjE1ODA3OTY8L3N0eWxlPjwvYWNjZXNzaW9uLW51bT48dXJscz48
cmVsYXRlZC11cmxzPjx1cmw+PHN0eWxlIGZhY2U9Im5vcm1hbCIgZm9udD0iZGVmYXVsdCIgc2l6
ZT0iMTAwJSI+aHR0cDovL3d3dy5uY2JpLm5sbS5uaWguZ292L2VudHJlei9xdWVyeS5mY2dpP2Nt
ZD1SZXRyaWV2ZSZhbXA7ZGI9UHViTWVkJmFtcDtkb3B0PUNpdGF0aW9uJmFtcDtsaXN0X3VpZHM9
MTU4MDc5NiAgPC9zdHlsZT48L3VybD48L3JlbGF0ZWQtdXJscz48L3VybHM+PC9yZWNvcmQ+PC9D
aXRlPjwvRW5kTm90ZT4A
</w:fldData>
        </w:fldChar>
      </w:r>
      <w:r w:rsidR="00781E7C" w:rsidRPr="00616376">
        <w:instrText xml:space="preserve"> ADDIN EN.CITE </w:instrText>
      </w:r>
      <w:r w:rsidR="00781E7C" w:rsidRPr="00616376">
        <w:fldChar w:fldCharType="begin">
          <w:fldData xml:space="preserve">PEVuZE5vdGU+PENpdGU+PEF1dGhvcj5Cb3J6c29ueWk8L0F1dGhvcj48WWVhcj4xOTkyPC9ZZWFy
PjxSZWNOdW0+NzE8L1JlY051bT48RGlzcGxheVRleHQ+PHN0eWxlIGZhY2U9InN1cGVyc2NyaXB0
Ij5bN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zE8L3JlYy1udW1iZXI+PHJlZi10eXBlIG5hbWU9IkpvdXJuYWwgQXJ0aWNsZSI+MTc8
L3JlZi10eXBlPjxjb250cmlidXRvcnM+PGF1dGhvcnM+PGF1dGhvcj48c3R5bGUgZmFjZT0ibm9y
bWFsIiBmb250PSJkZWZhdWx0IiBzaXplPSIxMDAlIj5Cb3J6c29ueWksIE0uPC9zdHlsZT48L2F1
dGhvcj48YXV0aG9yPjxzdHlsZSBmYWNlPSJub3JtYWwiIGZvbnQ9ImRlZmF1bHQiIHNpemU9IjEw
MCUiPkJlcmVjemt5LCBBLjwvc3R5bGU+PC9hdXRob3I+PGF1dGhvcj48c3R5bGUgZmFjZT0ibm9y
bWFsIiBmb250PSJkZWZhdWx0IiBzaXplPSIxMDAlIj5SdWRuYWksIFAuPC9zdHlsZT48L2F1dGhv
cj48YXV0aG9yPjxzdHlsZSBmYWNlPSJub3JtYWwiIGZvbnQ9ImRlZmF1bHQiIHNpemU9IjEwMCUi
PkNzYW5hZHksIE0uPC9zdHlsZT48L2F1dGhvcj48YXV0aG9yPjxzdHlsZSBmYWNlPSJub3JtYWwi
IGZvbnQ9ImRlZmF1bHQiIHNpemU9IjEwMCUiPkhvcnZhdGgsIEEuPC9zdHlsZT48L2F1dGhvcj48
L2F1dGhvcnM+PC9jb250cmlidXRvcnM+PHRpdGxlcz48dGl0bGU+PHN0eWxlIGZhY2U9Im5vcm1h
bCIgZm9udD0iZGVmYXVsdCIgc2l6ZT0iMTAwJSI+RXBpZGVtaW9sb2dpY2FsIHN0dWRpZXMgb24g
aHVtYW4gc3ViamVjdHMgZXhwb3NlZCB0byBhcnNlbmljIGluIGRyaW5raW5nIHdhdGVyIGluIHNv
dXRoZWFzdCBIdW5nYXJ5PC9zdHlsZT48L3RpdGxlPjxzZWNvbmRhcnktdGl0bGU+PHN0eWxlIGZh
Y2U9Im5vcm1hbCIgZm9udD0iZGVmYXVsdCIgc2l6ZT0iMTAwJSI+QXJjaCBUb3hpY29sPC9zdHls
ZT48L3NlY29uZGFyeS10aXRsZT48L3RpdGxlcz48cGVyaW9kaWNhbD48ZnVsbC10aXRsZT48c3R5
bGUgZmFjZT0ibm9ybWFsIiBmb250PSJkZWZhdWx0IiBzaXplPSIxMDAlIj5BcmNoIFRveGljb2w8
L3N0eWxlPjwvZnVsbC10aXRsZT48L3BlcmlvZGljYWw+PHBhZ2VzPjxzdHlsZSBmYWNlPSJub3Jt
YWwiIGZvbnQ9ImRlZmF1bHQiIHNpemU9IjEwMCUiPjc3LTg8L3N0eWxlPjwvcGFnZXM+PHZvbHVt
ZT48c3R5bGUgZmFjZT0ibm9ybWFsIiBmb250PSJkZWZhdWx0IiBzaXplPSIxMDAlIj42Njwvc3R5
bGU+PC92b2x1bWU+PG51bWJlcj48c3R5bGUgZmFjZT0ibm9ybWFsIiBmb250PSJkZWZhdWx0IiBz
aXplPSIxMDAlIj4xPC9zdHlsZT48L251bWJlcj48a2V5d29yZHM+PGtleXdvcmQ+PHN0eWxlIGZh
Y2U9Im5vcm1hbCIgZm9udD0iZGVmYXVsdCIgc2l6ZT0iMTAwJSI+QWJvcnRpb24sIFNwb250YW5l
b3VzL2NoZW1pY2FsbHkgaW5kdWNlZC9lcGlkZW1pb2xvZ3k8L3N0eWxlPjwva2V5d29yZD48a2V5
d29yZD48c3R5bGUgZmFjZT0ibm9ybWFsIiBmb250PSJkZWZhdWx0IiBzaXplPSIxMDAlIj5BcnNl
bmljLyphZHZlcnNlIGVmZmVjdHM8L3N0eWxlPjwva2V5d29yZD48a2V5d29yZD48c3R5bGUgZmFj
ZT0ibm9ybWFsIiBmb250PSJkZWZhdWx0IiBzaXplPSIxMDAlIj5GZW1hbGU8L3N0eWxlPjwva2V5
d29yZD48a2V5d29yZD48c3R5bGUgZmFjZT0ibm9ybWFsIiBmb250PSJkZWZhdWx0IiBzaXplPSIx
MDAlIj5GZXRhbCBEZWF0aC9jaGVtaWNhbGx5IGluZHVjZWQvZXBpZGVtaW9sb2d5PC9zdHlsZT48
L2tleXdvcmQ+PGtleXdvcmQ+PHN0eWxlIGZhY2U9Im5vcm1hbCIgZm9udD0iZGVmYXVsdCIgc2l6
ZT0iMTAwJSI+SHVtYW5zPC9zdHlsZT48L2tleXdvcmQ+PGtleXdvcmQ+PHN0eWxlIGZhY2U9Im5v
cm1hbCIgZm9udD0iZGVmYXVsdCIgc2l6ZT0iMTAwJSI+SHVuZ2FyeS9lcGlkZW1pb2xvZ3k8L3N0
eWxlPjwva2V5d29yZD48a2V5d29yZD48c3R5bGUgZmFjZT0ibm9ybWFsIiBmb250PSJkZWZhdWx0
IiBzaXplPSIxMDAlIj5QcmVnbmFuY3k8L3N0eWxlPjwva2V5d29yZD48a2V5d29yZD48c3R5bGUg
ZmFjZT0ibm9ybWFsIiBmb250PSJkZWZhdWx0IiBzaXplPSIxMDAlIj5XYXRlciBQb2xsdXRhbnRz
LCBDaGVtaWNhbC8qYWR2ZXJzZSBlZmZlY3RzPC9zdHlsZT48L2tleXdvcmQ+PGtleXdvcmQ+PHN0
eWxlIGZhY2U9Im5vcm1hbCIgZm9udD0iZGVmYXVsdCIgc2l6ZT0iMTAwJSI+V2F0ZXIgU3VwcGx5
LyphbmFseXNpczwvc3R5bGU+PC9rZXl3b3JkPjwva2V5d29yZHM+PGRhdGVzPjx5ZWFyPjxzdHls
ZSBmYWNlPSJub3JtYWwiIGZvbnQ9ImRlZmF1bHQiIHNpemU9IjEwMCUiPjE5OTI8L3N0eWxlPjwv
eWVhcj48L2RhdGVzPjxhY2Nlc3Npb24tbnVtPjxzdHlsZSBmYWNlPSJub3JtYWwiIGZvbnQ9ImRl
ZmF1bHQiIHNpemU9IjEwMCUiPjE1ODA3OTY8L3N0eWxlPjwvYWNjZXNzaW9uLW51bT48dXJscz48
cmVsYXRlZC11cmxzPjx1cmw+PHN0eWxlIGZhY2U9Im5vcm1hbCIgZm9udD0iZGVmYXVsdCIgc2l6
ZT0iMTAwJSI+aHR0cDovL3d3dy5uY2JpLm5sbS5uaWguZ292L2VudHJlei9xdWVyeS5mY2dpP2Nt
ZD1SZXRyaWV2ZSZhbXA7ZGI9UHViTWVkJmFtcDtkb3B0PUNpdGF0aW9uJmFtcDtsaXN0X3VpZHM9
MTU4MDc5NiAgPC9zdHlsZT48L3VybD48L3JlbGF0ZWQtdXJscz48L3VybHM+PC9yZWNvcmQ+PC9D
aXRlPjwvRW5kTm90ZT4A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5]</w:t>
      </w:r>
      <w:r w:rsidRPr="00616376">
        <w:fldChar w:fldCharType="end"/>
      </w:r>
      <w:r w:rsidR="00516A26" w:rsidRPr="00616376">
        <w:t>, Argentina</w:t>
      </w:r>
      <w:r w:rsidRPr="00616376">
        <w:fldChar w:fldCharType="begin">
          <w:fldData xml:space="preserve">PEVuZE5vdGU+PENpdGU+PEF1dGhvcj5Ib3BlbmhheW4tUmljaDwvQXV0aG9yPjxZZWFyPjE5OTY8
L1llYXI+PFJlY051bT43MzwvUmVjTnVtPjxEaXNwbGF5VGV4dD48c3R5bGUgZmFjZT0ic3VwZXJz
Y3JpcHQiPls2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3MzwvcmVjLW51bWJlcj48cmVmLXR5cGUgbmFtZT0iSm91cm5hbCBBcnRpY2xl
Ij4xNzwvcmVmLXR5cGU+PGNvbnRyaWJ1dG9ycz48YXV0aG9ycz48YXV0aG9yPjxzdHlsZSBmYWNl
PSJub3JtYWwiIGZvbnQ9ImRlZmF1bHQiIHNpemU9IjEwMCUiPkhvcGVuaGF5bi1SaWNoLCBDLjwv
c3R5bGU+PC9hdXRob3I+PGF1dGhvcj48c3R5bGUgZmFjZT0ibm9ybWFsIiBmb250PSJkZWZhdWx0
IiBzaXplPSIxMDAlIj5CaWdncywgTS4gTC48L3N0eWxlPjwvYXV0aG9yPjxhdXRob3I+PHN0eWxl
IGZhY2U9Im5vcm1hbCIgZm9udD0iZGVmYXVsdCIgc2l6ZT0iMTAwJSI+RnVjaHMsIEEuPC9zdHls
ZT48L2F1dGhvcj48YXV0aG9yPjxzdHlsZSBmYWNlPSJub3JtYWwiIGZvbnQ9ImRlZmF1bHQiIHNp
emU9IjEwMCUiPkJlcmdvZ2xpbywgUi48L3N0eWxlPjwvYXV0aG9yPjxhdXRob3I+PHN0eWxlIGZh
Y2U9Im5vcm1hbCIgZm9udD0iZGVmYXVsdCIgc2l6ZT0iMTAwJSI+VGVsbG8sIEUuIEUuPC9zdHls
ZT48L2F1dGhvcj48YXV0aG9yPjxzdHlsZSBmYWNlPSJub3JtYWwiIGZvbnQ9ImRlZmF1bHQiIHNp
emU9IjEwMCUiPk5pY29sbGksIEguPC9zdHlsZT48L2F1dGhvcj48YXV0aG9yPjxzdHlsZSBmYWNl
PSJub3JtYWwiIGZvbnQ9ImRlZmF1bHQiIHNpemU9IjEwMCUiPlNtaXRoLCBBLiBILjwvc3R5bGU+
PC9hdXRob3I+PC9hdXRob3JzPjwvY29udHJpYnV0b3JzPjxhdXRoLWFkZHJlc3M+PHN0eWxlIGZh
Y2U9Im5vcm1hbCIgZm9udD0iZGVmYXVsdCIgc2l6ZT0iMTAwJSI+U2Nob29sIG9mIFB1YmxpYyBI
ZWFsdGgsIFVuaXZlcnNpdHkgb2YgQ2FsaWZvcm5pYSwgQmVya2VsZXksIENBLCBVU0EuPC9zdHls
ZT48L2F1dGgtYWRkcmVzcz48dGl0bGVzPjx0aXRsZT48c3R5bGUgZmFjZT0ibm9ybWFsIiBmb250
PSJkZWZhdWx0IiBzaXplPSIxMDAlIj5CbGFkZGVyIGNhbmNlciBtb3J0YWxpdHkgYXNzb2NpYXRl
ZCB3aXRoIGFyc2VuaWMgaW4gZHJpbmtpbmcgd2F0ZXIgaW4gQXJnZW50aW5hPC9zdHlsZT48L3Rp
dGxlPjxzZWNvbmRhcnktdGl0bGU+PHN0eWxlIGZhY2U9Im5vcm1hbCIgZm9udD0iZGVmYXVsdCIg
c2l6ZT0iMTAwJSI+RXBpZGVtaW9sb2d5PC9zdHlsZT48L3NlY29uZGFyeS10aXRsZT48L3RpdGxl
cz48cGVyaW9kaWNhbD48ZnVsbC10aXRsZT48c3R5bGUgZmFjZT0ibm9ybWFsIiBmb250PSJkZWZh
dWx0IiBzaXplPSIxMDAlIj5FcGlkZW1pb2xvZ3k8L3N0eWxlPjwvZnVsbC10aXRsZT48L3Blcmlv
ZGljYWw+PHBhZ2VzPjxzdHlsZSBmYWNlPSJub3JtYWwiIGZvbnQ9ImRlZmF1bHQiIHNpemU9IjEw
MCUiPjExNy0yNDwvc3R5bGU+PC9wYWdlcz48dm9sdW1lPjxzdHlsZSBmYWNlPSJub3JtYWwiIGZv
bnQ9ImRlZmF1bHQiIHNpemU9IjEwMCUiPjc8L3N0eWxlPjwvdm9sdW1lPjxudW1iZXI+PHN0eWxl
IGZhY2U9Im5vcm1hbCIgZm9udD0iZGVmYXVsdCIgc2l6ZT0iMTAwJSI+Mjwvc3R5bGU+PC9udW1i
ZXI+PGtleXdvcmRzPjxrZXl3b3JkPjxzdHlsZSBmYWNlPSJub3JtYWwiIGZvbnQ9ImRlZmF1bHQi
IHNpemU9IjEwMCUiPkFkb2xlc2NlbnQ8L3N0eWxlPjwva2V5d29yZD48a2V5d29yZD48c3R5bGUg
ZmFjZT0ibm9ybWFsIiBmb250PSJkZWZhdWx0IiBzaXplPSIxMDAlIj5BZHVsdDwvc3R5bGU+PC9r
ZXl3b3JkPjxrZXl3b3JkPjxzdHlsZSBmYWNlPSJub3JtYWwiIGZvbnQ9ImRlZmF1bHQiIHNpemU9
IjEwMCUiPkFnZWQ8L3N0eWxlPjwva2V5d29yZD48a2V5d29yZD48c3R5bGUgZmFjZT0ibm9ybWFs
IiBmb250PSJkZWZhdWx0IiBzaXplPSIxMDAlIj5BcmdlbnRpbmEvZXBpZGVtaW9sb2d5PC9zdHls
ZT48L2tleXdvcmQ+PGtleXdvcmQ+PHN0eWxlIGZhY2U9Im5vcm1hbCIgZm9udD0iZGVmYXVsdCIg
c2l6ZT0iMTAwJSI+QXJzZW5pYy9hZG1pbmlzdHJhdGlvbiAmYW1wOyBkb3NhZ2U8L3N0eWxlPjwv
a2V5d29yZD48a2V5d29yZD48c3R5bGUgZmFjZT0ibm9ybWFsIiBmb250PSJkZWZhdWx0IiBzaXpl
PSIxMDAlIj4qQXJzZW5pYyBQb2lzb25pbmc8L3N0eWxlPjwva2V5d29yZD48a2V5d29yZD48c3R5
bGUgZmFjZT0ibm9ybWFsIiBmb250PSJkZWZhdWx0IiBzaXplPSIxMDAlIj5DYXVzZSBvZiBEZWF0
aDwvc3R5bGU+PC9rZXl3b3JkPjxrZXl3b3JkPjxzdHlsZSBmYWNlPSJub3JtYWwiIGZvbnQ9ImRl
ZmF1bHQiIHNpemU9IjEwMCUiPkNoaWxkPC9zdHlsZT48L2tleXdvcmQ+PGtleXdvcmQ+PHN0eWxl
IGZhY2U9Im5vcm1hbCIgZm9udD0iZGVmYXVsdCIgc2l6ZT0iMTAwJSI+Q2hpbGQsIFByZXNjaG9v
bDwvc3R5bGU+PC9rZXl3b3JkPjxrZXl3b3JkPjxzdHlsZSBmYWNlPSJub3JtYWwiIGZvbnQ9ImRl
ZmF1bHQiIHNpemU9IjEwMCUiPipDcm9zcy1DdWx0dXJhbCBDb21wYXJpc29uPC9zdHlsZT48L2tl
eXdvcmQ+PGtleXdvcmQ+PHN0eWxlIGZhY2U9Im5vcm1hbCIgZm9udD0iZGVmYXVsdCIgc2l6ZT0i
MTAwJSI+RGlldGFyeSBQcm90ZWlucy9hZG1pbmlzdHJhdGlvbiAmYW1wOyBkb3NhZ2U8L3N0eWxl
Pjwva2V5d29yZD48a2V5d29yZD48c3R5bGUgZmFjZT0ibm9ybWFsIiBmb250PSJkZWZhdWx0IiBz
aXplPSIxMDAlIj5Eb3NlLVJlc3BvbnNlIFJlbGF0aW9uc2hpcCwgRHJ1Zzwvc3R5bGU+PC9rZXl3
b3JkPjxrZXl3b3JkPjxzdHlsZSBmYWNlPSJub3JtYWwiIGZvbnQ9ImRlZmF1bHQiIHNpemU9IjEw
MCUiPkZlbWFsZTwvc3R5bGU+PC9rZXl3b3JkPjxrZXl3b3JkPjxzdHlsZSBmYWNlPSJub3JtYWwi
IGZvbnQ9ImRlZmF1bHQiIHNpemU9IjEwMCUiPkh1bWFuczwvc3R5bGU+PC9rZXl3b3JkPjxrZXl3
b3JkPjxzdHlsZSBmYWNlPSJub3JtYWwiIGZvbnQ9ImRlZmF1bHQiIHNpemU9IjEwMCUiPkluZmFu
dDwvc3R5bGU+PC9rZXl3b3JkPjxrZXl3b3JkPjxzdHlsZSBmYWNlPSJub3JtYWwiIGZvbnQ9ImRl
ZmF1bHQiIHNpemU9IjEwMCUiPkluZmFudCwgTmV3Ym9ybjwvc3R5bGU+PC9rZXl3b3JkPjxrZXl3
b3JkPjxzdHlsZSBmYWNlPSJub3JtYWwiIGZvbnQ9ImRlZmF1bHQiIHNpemU9IjEwMCUiPk1hbGU8
L3N0eWxlPjwva2V5d29yZD48a2V5d29yZD48c3R5bGUgZmFjZT0ibm9ybWFsIiBmb250PSJkZWZh
dWx0IiBzaXplPSIxMDAlIj5NaWRkbGUgQWdlZDwvc3R5bGU+PC9rZXl3b3JkPjxrZXl3b3JkPjxz
dHlsZSBmYWNlPSJub3JtYWwiIGZvbnQ9ImRlZmF1bHQiIHNpemU9IjEwMCUiPlJpc2sgRmFjdG9y
czwvc3R5bGU+PC9rZXl3b3JkPjxrZXl3b3JkPjxzdHlsZSBmYWNlPSJub3JtYWwiIGZvbnQ9ImRl
ZmF1bHQiIHNpemU9IjEwMCUiPlVyaW5hcnkgQmxhZGRlciBOZW9wbGFzbXMvKmNoZW1pY2FsbHkg
aW5kdWNlZC8qbW9ydGFsaXR5PC9zdHlsZT48L2tleXdvcmQ+PGtleXdvcmQ+PHN0eWxlIGZhY2U9
Im5vcm1hbCIgZm9udD0iZGVmYXVsdCIgc2l6ZT0iMTAwJSI+V2F0ZXIgUG9sbHV0YW50cywgQ2hl
bWljYWwvYWRtaW5pc3RyYXRpb24gJmFtcDsgZG9zYWdlLypwb2lzb25pbmc8L3N0eWxlPjwva2V5
d29yZD48L2tleXdvcmRzPjxkYXRlcz48eWVhcj48c3R5bGUgZmFjZT0ibm9ybWFsIiBmb250PSJk
ZWZhdWx0IiBzaXplPSIxMDAlIj4xOTk2PC9zdHlsZT48L3llYXI+PHB1Yi1kYXRlcz48ZGF0ZT48
c3R5bGUgZmFjZT0ibm9ybWFsIiBmb250PSJkZWZhdWx0IiBzaXplPSIxMDAlIj5NYXI8L3N0eWxl
PjwvZGF0ZT48L3B1Yi1kYXRlcz48L2RhdGVzPjxhY2Nlc3Npb24tbnVtPjxzdHlsZSBmYWNlPSJu
b3JtYWwiIGZvbnQ9ImRlZmF1bHQiIHNpemU9IjEwMCUiPjg4MzQ1NDk8L3N0eWxlPjwvYWNjZXNz
aW9uLW51bT48dXJscz48cmVsYXRlZC11cmxzPjx1cmw+PHN0eWxlIGZhY2U9Im5vcm1hbCIgZm9u
dD0iZGVmYXVsdCIgc2l6ZT0iMTAwJSI+aHR0cDovL3d3dy5uY2JpLm5sbS5uaWguZ292L2VudHJl
ei9xdWVyeS5mY2dpP2NtZD1SZXRyaWV2ZSZhbXA7ZGI9UHViTWVkJmFtcDtkb3B0PUNpdGF0aW9u
JmFtcDtsaXN0X3VpZHM9ODgzNDU0OSAgPC9zdHlsZT48L3VybD48L3JlbGF0ZWQtdXJscz48L3Vy
bHM+PC9yZWNvcmQ+PC9DaXRlPjwvRW5kTm90ZT5=
</w:fldData>
        </w:fldChar>
      </w:r>
      <w:r w:rsidR="00781E7C" w:rsidRPr="00616376">
        <w:instrText xml:space="preserve"> ADDIN EN.CITE </w:instrText>
      </w:r>
      <w:r w:rsidR="00781E7C" w:rsidRPr="00616376">
        <w:fldChar w:fldCharType="begin">
          <w:fldData xml:space="preserve">PEVuZE5vdGU+PENpdGU+PEF1dGhvcj5Ib3BlbmhheW4tUmljaDwvQXV0aG9yPjxZZWFyPjE5OTY8
L1llYXI+PFJlY051bT43MzwvUmVjTnVtPjxEaXNwbGF5VGV4dD48c3R5bGUgZmFjZT0ic3VwZXJz
Y3JpcHQiPls2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3MzwvcmVjLW51bWJlcj48cmVmLXR5cGUgbmFtZT0iSm91cm5hbCBBcnRpY2xl
Ij4xNzwvcmVmLXR5cGU+PGNvbnRyaWJ1dG9ycz48YXV0aG9ycz48YXV0aG9yPjxzdHlsZSBmYWNl
PSJub3JtYWwiIGZvbnQ9ImRlZmF1bHQiIHNpemU9IjEwMCUiPkhvcGVuaGF5bi1SaWNoLCBDLjwv
c3R5bGU+PC9hdXRob3I+PGF1dGhvcj48c3R5bGUgZmFjZT0ibm9ybWFsIiBmb250PSJkZWZhdWx0
IiBzaXplPSIxMDAlIj5CaWdncywgTS4gTC48L3N0eWxlPjwvYXV0aG9yPjxhdXRob3I+PHN0eWxl
IGZhY2U9Im5vcm1hbCIgZm9udD0iZGVmYXVsdCIgc2l6ZT0iMTAwJSI+RnVjaHMsIEEuPC9zdHls
ZT48L2F1dGhvcj48YXV0aG9yPjxzdHlsZSBmYWNlPSJub3JtYWwiIGZvbnQ9ImRlZmF1bHQiIHNp
emU9IjEwMCUiPkJlcmdvZ2xpbywgUi48L3N0eWxlPjwvYXV0aG9yPjxhdXRob3I+PHN0eWxlIGZh
Y2U9Im5vcm1hbCIgZm9udD0iZGVmYXVsdCIgc2l6ZT0iMTAwJSI+VGVsbG8sIEUuIEUuPC9zdHls
ZT48L2F1dGhvcj48YXV0aG9yPjxzdHlsZSBmYWNlPSJub3JtYWwiIGZvbnQ9ImRlZmF1bHQiIHNp
emU9IjEwMCUiPk5pY29sbGksIEguPC9zdHlsZT48L2F1dGhvcj48YXV0aG9yPjxzdHlsZSBmYWNl
PSJub3JtYWwiIGZvbnQ9ImRlZmF1bHQiIHNpemU9IjEwMCUiPlNtaXRoLCBBLiBILjwvc3R5bGU+
PC9hdXRob3I+PC9hdXRob3JzPjwvY29udHJpYnV0b3JzPjxhdXRoLWFkZHJlc3M+PHN0eWxlIGZh
Y2U9Im5vcm1hbCIgZm9udD0iZGVmYXVsdCIgc2l6ZT0iMTAwJSI+U2Nob29sIG9mIFB1YmxpYyBI
ZWFsdGgsIFVuaXZlcnNpdHkgb2YgQ2FsaWZvcm5pYSwgQmVya2VsZXksIENBLCBVU0EuPC9zdHls
ZT48L2F1dGgtYWRkcmVzcz48dGl0bGVzPjx0aXRsZT48c3R5bGUgZmFjZT0ibm9ybWFsIiBmb250
PSJkZWZhdWx0IiBzaXplPSIxMDAlIj5CbGFkZGVyIGNhbmNlciBtb3J0YWxpdHkgYXNzb2NpYXRl
ZCB3aXRoIGFyc2VuaWMgaW4gZHJpbmtpbmcgd2F0ZXIgaW4gQXJnZW50aW5hPC9zdHlsZT48L3Rp
dGxlPjxzZWNvbmRhcnktdGl0bGU+PHN0eWxlIGZhY2U9Im5vcm1hbCIgZm9udD0iZGVmYXVsdCIg
c2l6ZT0iMTAwJSI+RXBpZGVtaW9sb2d5PC9zdHlsZT48L3NlY29uZGFyeS10aXRsZT48L3RpdGxl
cz48cGVyaW9kaWNhbD48ZnVsbC10aXRsZT48c3R5bGUgZmFjZT0ibm9ybWFsIiBmb250PSJkZWZh
dWx0IiBzaXplPSIxMDAlIj5FcGlkZW1pb2xvZ3k8L3N0eWxlPjwvZnVsbC10aXRsZT48L3Blcmlv
ZGljYWw+PHBhZ2VzPjxzdHlsZSBmYWNlPSJub3JtYWwiIGZvbnQ9ImRlZmF1bHQiIHNpemU9IjEw
MCUiPjExNy0yNDwvc3R5bGU+PC9wYWdlcz48dm9sdW1lPjxzdHlsZSBmYWNlPSJub3JtYWwiIGZv
bnQ9ImRlZmF1bHQiIHNpemU9IjEwMCUiPjc8L3N0eWxlPjwvdm9sdW1lPjxudW1iZXI+PHN0eWxl
IGZhY2U9Im5vcm1hbCIgZm9udD0iZGVmYXVsdCIgc2l6ZT0iMTAwJSI+Mjwvc3R5bGU+PC9udW1i
ZXI+PGtleXdvcmRzPjxrZXl3b3JkPjxzdHlsZSBmYWNlPSJub3JtYWwiIGZvbnQ9ImRlZmF1bHQi
IHNpemU9IjEwMCUiPkFkb2xlc2NlbnQ8L3N0eWxlPjwva2V5d29yZD48a2V5d29yZD48c3R5bGUg
ZmFjZT0ibm9ybWFsIiBmb250PSJkZWZhdWx0IiBzaXplPSIxMDAlIj5BZHVsdDwvc3R5bGU+PC9r
ZXl3b3JkPjxrZXl3b3JkPjxzdHlsZSBmYWNlPSJub3JtYWwiIGZvbnQ9ImRlZmF1bHQiIHNpemU9
IjEwMCUiPkFnZWQ8L3N0eWxlPjwva2V5d29yZD48a2V5d29yZD48c3R5bGUgZmFjZT0ibm9ybWFs
IiBmb250PSJkZWZhdWx0IiBzaXplPSIxMDAlIj5BcmdlbnRpbmEvZXBpZGVtaW9sb2d5PC9zdHls
ZT48L2tleXdvcmQ+PGtleXdvcmQ+PHN0eWxlIGZhY2U9Im5vcm1hbCIgZm9udD0iZGVmYXVsdCIg
c2l6ZT0iMTAwJSI+QXJzZW5pYy9hZG1pbmlzdHJhdGlvbiAmYW1wOyBkb3NhZ2U8L3N0eWxlPjwv
a2V5d29yZD48a2V5d29yZD48c3R5bGUgZmFjZT0ibm9ybWFsIiBmb250PSJkZWZhdWx0IiBzaXpl
PSIxMDAlIj4qQXJzZW5pYyBQb2lzb25pbmc8L3N0eWxlPjwva2V5d29yZD48a2V5d29yZD48c3R5
bGUgZmFjZT0ibm9ybWFsIiBmb250PSJkZWZhdWx0IiBzaXplPSIxMDAlIj5DYXVzZSBvZiBEZWF0
aDwvc3R5bGU+PC9rZXl3b3JkPjxrZXl3b3JkPjxzdHlsZSBmYWNlPSJub3JtYWwiIGZvbnQ9ImRl
ZmF1bHQiIHNpemU9IjEwMCUiPkNoaWxkPC9zdHlsZT48L2tleXdvcmQ+PGtleXdvcmQ+PHN0eWxl
IGZhY2U9Im5vcm1hbCIgZm9udD0iZGVmYXVsdCIgc2l6ZT0iMTAwJSI+Q2hpbGQsIFByZXNjaG9v
bDwvc3R5bGU+PC9rZXl3b3JkPjxrZXl3b3JkPjxzdHlsZSBmYWNlPSJub3JtYWwiIGZvbnQ9ImRl
ZmF1bHQiIHNpemU9IjEwMCUiPipDcm9zcy1DdWx0dXJhbCBDb21wYXJpc29uPC9zdHlsZT48L2tl
eXdvcmQ+PGtleXdvcmQ+PHN0eWxlIGZhY2U9Im5vcm1hbCIgZm9udD0iZGVmYXVsdCIgc2l6ZT0i
MTAwJSI+RGlldGFyeSBQcm90ZWlucy9hZG1pbmlzdHJhdGlvbiAmYW1wOyBkb3NhZ2U8L3N0eWxl
Pjwva2V5d29yZD48a2V5d29yZD48c3R5bGUgZmFjZT0ibm9ybWFsIiBmb250PSJkZWZhdWx0IiBz
aXplPSIxMDAlIj5Eb3NlLVJlc3BvbnNlIFJlbGF0aW9uc2hpcCwgRHJ1Zzwvc3R5bGU+PC9rZXl3
b3JkPjxrZXl3b3JkPjxzdHlsZSBmYWNlPSJub3JtYWwiIGZvbnQ9ImRlZmF1bHQiIHNpemU9IjEw
MCUiPkZlbWFsZTwvc3R5bGU+PC9rZXl3b3JkPjxrZXl3b3JkPjxzdHlsZSBmYWNlPSJub3JtYWwi
IGZvbnQ9ImRlZmF1bHQiIHNpemU9IjEwMCUiPkh1bWFuczwvc3R5bGU+PC9rZXl3b3JkPjxrZXl3
b3JkPjxzdHlsZSBmYWNlPSJub3JtYWwiIGZvbnQ9ImRlZmF1bHQiIHNpemU9IjEwMCUiPkluZmFu
dDwvc3R5bGU+PC9rZXl3b3JkPjxrZXl3b3JkPjxzdHlsZSBmYWNlPSJub3JtYWwiIGZvbnQ9ImRl
ZmF1bHQiIHNpemU9IjEwMCUiPkluZmFudCwgTmV3Ym9ybjwvc3R5bGU+PC9rZXl3b3JkPjxrZXl3
b3JkPjxzdHlsZSBmYWNlPSJub3JtYWwiIGZvbnQ9ImRlZmF1bHQiIHNpemU9IjEwMCUiPk1hbGU8
L3N0eWxlPjwva2V5d29yZD48a2V5d29yZD48c3R5bGUgZmFjZT0ibm9ybWFsIiBmb250PSJkZWZh
dWx0IiBzaXplPSIxMDAlIj5NaWRkbGUgQWdlZDwvc3R5bGU+PC9rZXl3b3JkPjxrZXl3b3JkPjxz
dHlsZSBmYWNlPSJub3JtYWwiIGZvbnQ9ImRlZmF1bHQiIHNpemU9IjEwMCUiPlJpc2sgRmFjdG9y
czwvc3R5bGU+PC9rZXl3b3JkPjxrZXl3b3JkPjxzdHlsZSBmYWNlPSJub3JtYWwiIGZvbnQ9ImRl
ZmF1bHQiIHNpemU9IjEwMCUiPlVyaW5hcnkgQmxhZGRlciBOZW9wbGFzbXMvKmNoZW1pY2FsbHkg
aW5kdWNlZC8qbW9ydGFsaXR5PC9zdHlsZT48L2tleXdvcmQ+PGtleXdvcmQ+PHN0eWxlIGZhY2U9
Im5vcm1hbCIgZm9udD0iZGVmYXVsdCIgc2l6ZT0iMTAwJSI+V2F0ZXIgUG9sbHV0YW50cywgQ2hl
bWljYWwvYWRtaW5pc3RyYXRpb24gJmFtcDsgZG9zYWdlLypwb2lzb25pbmc8L3N0eWxlPjwva2V5
d29yZD48L2tleXdvcmRzPjxkYXRlcz48eWVhcj48c3R5bGUgZmFjZT0ibm9ybWFsIiBmb250PSJk
ZWZhdWx0IiBzaXplPSIxMDAlIj4xOTk2PC9zdHlsZT48L3llYXI+PHB1Yi1kYXRlcz48ZGF0ZT48
c3R5bGUgZmFjZT0ibm9ybWFsIiBmb250PSJkZWZhdWx0IiBzaXplPSIxMDAlIj5NYXI8L3N0eWxl
PjwvZGF0ZT48L3B1Yi1kYXRlcz48L2RhdGVzPjxhY2Nlc3Npb24tbnVtPjxzdHlsZSBmYWNlPSJu
b3JtYWwiIGZvbnQ9ImRlZmF1bHQiIHNpemU9IjEwMCUiPjg4MzQ1NDk8L3N0eWxlPjwvYWNjZXNz
aW9uLW51bT48dXJscz48cmVsYXRlZC11cmxzPjx1cmw+PHN0eWxlIGZhY2U9Im5vcm1hbCIgZm9u
dD0iZGVmYXVsdCIgc2l6ZT0iMTAwJSI+aHR0cDovL3d3dy5uY2JpLm5sbS5uaWguZ292L2VudHJl
ei9xdWVyeS5mY2dpP2NtZD1SZXRyaWV2ZSZhbXA7ZGI9UHViTWVkJmFtcDtkb3B0PUNpdGF0aW9u
JmFtcDtsaXN0X3VpZHM9ODgzNDU0OSAgPC9zdHlsZT48L3VybD48L3JlbGF0ZWQtdXJscz48L3Vy
bHM+PC9yZWNvcmQ+PC9DaXRlPjwvRW5kTm90ZT5=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6]</w:t>
      </w:r>
      <w:r w:rsidRPr="00616376">
        <w:fldChar w:fldCharType="end"/>
      </w:r>
      <w:r w:rsidR="00516A26" w:rsidRPr="00616376">
        <w:t>, and Chile</w:t>
      </w:r>
      <w:r w:rsidRPr="00616376">
        <w:fldChar w:fldCharType="begin">
          <w:fldData xml:space="preserve">PEVuZE5vdGU+PENpdGU+PEF1dGhvcj5Cb3Jnb25vPC9BdXRob3I+PFllYXI+MTk3NzwvWWVhcj48
UmVjTnVtPjgxPC9SZWNOdW0+PERpc3BsYXlUZXh0PjxzdHlsZSBmYWNlPSJzdXBlcnNjcmlwdCI+
Wzd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gxPC9yZWMtbnVtYmVyPjxyZWYtdHlwZSBuYW1lPSJKb3VybmFsIEFydGljbGUiPjE3PC9y
ZWYtdHlwZT48Y29udHJpYnV0b3JzPjxhdXRob3JzPjxhdXRob3I+PHN0eWxlIGZhY2U9Im5vcm1h
bCIgZm9udD0iZGVmYXVsdCIgc2l6ZT0iMTAwJSI+Qm9yZ29ubywgSi4gTS48L3N0eWxlPjwvYXV0
aG9yPjxhdXRob3I+PHN0eWxlIGZhY2U9Im5vcm1hbCIgZm9udD0iZGVmYXVsdCIgc2l6ZT0iMTAw
JSI+VmljZW50LCBQLjwvc3R5bGU+PC9hdXRob3I+PGF1dGhvcj48c3R5bGUgZmFjZT0ibm9ybWFs
IiBmb250PSJkZWZhdWx0IiBzaXplPSIxMDAlIj5WZW50dXJpbm8sIEguPC9zdHlsZT48L2F1dGhv
cj48YXV0aG9yPjxzdHlsZSBmYWNlPSJub3JtYWwiIGZvbnQ9ImRlZmF1bHQiIHNpemU9IjEwMCUi
PkluZmFudGUsIEEuPC9zdHlsZT48L2F1dGhvcj48L2F1dGhvcnM+PC9jb250cmlidXRvcnM+PHRp
dGxlcz48dGl0bGU+PHN0eWxlIGZhY2U9Im5vcm1hbCIgZm9udD0iZGVmYXVsdCIgc2l6ZT0iMTAw
JSI+QXJzZW5pYyBpbiB0aGUgZHJpbmtpbmcgd2F0ZXIgb2YgdGhlIGNpdHkgb2YgQW50b2ZhZ2Fz
dGE6IGVwaWRlbWlvbG9naWNhbCBhbmQgY2xpbmljYWwgc3R1ZHkgYmVmb3JlIGFuZCBhZnRlciB0
aGUgaW5zdGFsbGF0aW9uIG9mIGEgdHJlYXRtZW50IHBsYW50PC9zdHlsZT48L3RpdGxlPjxzZWNv
bmRhcnktdGl0bGU+PHN0eWxlIGZhY2U9Im5vcm1hbCIgZm9udD0iZGVmYXVsdCIgc2l6ZT0iMTAw
JSI+RW52aXJvbiBIZWFsdGggUGVyc3BlY3Q8L3N0eWxlPjwvc2Vjb25kYXJ5LXRpdGxlPjwvdGl0
bGVzPjxwZXJpb2RpY2FsPjxmdWxsLXRpdGxlPjxzdHlsZSBmYWNlPSJub3JtYWwiIGZvbnQ9ImRl
ZmF1bHQiIHNpemU9IjEwMCUiPkVudmlyb24gSGVhbHRoIFBlcnNwZWN0PC9zdHlsZT48L2Z1bGwt
dGl0bGU+PC9wZXJpb2RpY2FsPjxwYWdlcz48c3R5bGUgZmFjZT0ibm9ybWFsIiBmb250PSJkZWZh
dWx0IiBzaXplPSIxMDAlIj4xMDMtNTwvc3R5bGU+PC9wYWdlcz48dm9sdW1lPjxzdHlsZSBmYWNl
PSJub3JtYWwiIGZvbnQ9ImRlZmF1bHQiIHNpemU9IjEwMCUiPjE5PC9zdHlsZT48L3ZvbHVtZT48
a2V5d29yZHM+PGtleXdvcmQ+PHN0eWxlIGZhY2U9Im5vcm1hbCIgZm9udD0iZGVmYXVsdCIgc2l6
ZT0iMTAwJSI+QWRvbGVzY2VudDwvc3R5bGU+PC9rZXl3b3JkPjxrZXl3b3JkPjxzdHlsZSBmYWNl
PSJub3JtYWwiIGZvbnQ9ImRlZmF1bHQiIHNpemU9IjEwMCUiPkFkdWx0PC9zdHlsZT48L2tleXdv
cmQ+PGtleXdvcmQ+PHN0eWxlIGZhY2U9Im5vcm1hbCIgZm9udD0iZGVmYXVsdCIgc2l6ZT0iMTAw
JSI+QXJzZW5pYy9hbmFseXNpcy8qdG94aWNpdHk8L3N0eWxlPjwva2V5d29yZD48a2V5d29yZD48
c3R5bGUgZmFjZT0ibm9ybWFsIiBmb250PSJkZWZhdWx0IiBzaXplPSIxMDAlIj5DaGlsZDwvc3R5
bGU+PC9rZXl3b3JkPjxrZXl3b3JkPjxzdHlsZSBmYWNlPSJub3JtYWwiIGZvbnQ9ImRlZmF1bHQi
IHNpemU9IjEwMCUiPkNoaWxkLCBQcmVzY2hvb2w8L3N0eWxlPjwva2V5d29yZD48a2V5d29yZD48
c3R5bGUgZmFjZT0ibm9ybWFsIiBmb250PSJkZWZhdWx0IiBzaXplPSIxMDAlIj5DaGlsZTwvc3R5
bGU+PC9rZXl3b3JkPjxrZXl3b3JkPjxzdHlsZSBmYWNlPSJub3JtYWwiIGZvbnQ9ImRlZmF1bHQi
IHNpemU9IjEwMCUiPkZlbWFsZTwvc3R5bGU+PC9rZXl3b3JkPjxrZXl3b3JkPjxzdHlsZSBmYWNl
PSJub3JtYWwiIGZvbnQ9ImRlZmF1bHQiIHNpemU9IjEwMCUiPkhhaXIvYW5hbHlzaXM8L3N0eWxl
Pjwva2V5d29yZD48a2V5d29yZD48c3R5bGUgZmFjZT0ibm9ybWFsIiBmb250PSJkZWZhdWx0IiBz
aXplPSIxMDAlIj5IdW1hbnM8L3N0eWxlPjwva2V5d29yZD48a2V5d29yZD48c3R5bGUgZmFjZT0i
bm9ybWFsIiBmb250PSJkZWZhdWx0IiBzaXplPSIxMDAlIj5JbmZhbnQ8L3N0eWxlPjwva2V5d29y
ZD48a2V5d29yZD48c3R5bGUgZmFjZT0ibm9ybWFsIiBmb250PSJkZWZhdWx0IiBzaXplPSIxMDAl
Ij5NYWxlPC9zdHlsZT48L2tleXdvcmQ+PGtleXdvcmQ+PHN0eWxlIGZhY2U9Im5vcm1hbCIgZm9u
dD0iZGVmYXVsdCIgc2l6ZT0iMTAwJSI+TmFpbHMvYW5hbHlzaXM8L3N0eWxlPjwva2V5d29yZD48
a2V5d29yZD48c3R5bGUgZmFjZT0ibm9ybWFsIiBmb250PSJkZWZhdWx0IiBzaXplPSIxMDAlIj5Q
b3B1bGF0aW9uIFN1cnZlaWxsYW5jZTwvc3R5bGU+PC9rZXl3b3JkPjxrZXl3b3JkPjxzdHlsZSBm
YWNlPSJub3JtYWwiIGZvbnQ9ImRlZmF1bHQiIHNpemU9IjEwMCUiPlNraW4gRGlzZWFzZXMvY2hl
bWljYWxseSBpbmR1Y2VkPC9zdHlsZT48L2tleXdvcmQ+PGtleXdvcmQ+PHN0eWxlIGZhY2U9Im5v
cm1hbCIgZm9udD0iZGVmYXVsdCIgc2l6ZT0iMTAwJSI+U2tpbiBQaWdtZW50YXRpb248L3N0eWxl
Pjwva2V5d29yZD48a2V5d29yZD48c3R5bGUgZmFjZT0ibm9ybWFsIiBmb250PSJkZWZhdWx0IiBz
aXplPSIxMDAlIj4qV2F0ZXIgUG9sbHV0aW9uLCBDaGVtaWNhbDwvc3R5bGU+PC9rZXl3b3JkPjxr
ZXl3b3JkPjxzdHlsZSBmYWNlPSJub3JtYWwiIGZvbnQ9ImRlZmF1bHQiIHNpemU9IjEwMCUiPipX
YXRlciBTdXBwbHkvYW5hbHlzaXM8L3N0eWxlPjwva2V5d29yZD48L2tleXdvcmRzPjxkYXRlcz48
eWVhcj48c3R5bGUgZmFjZT0ibm9ybWFsIiBmb250PSJkZWZhdWx0IiBzaXplPSIxMDAlIj4xOTc3
PC9zdHlsZT48L3llYXI+PHB1Yi1kYXRlcz48ZGF0ZT48c3R5bGUgZmFjZT0ibm9ybWFsIiBmb250
PSJkZWZhdWx0IiBzaXplPSIxMDAlIj5BdWc8L3N0eWxlPjwvZGF0ZT48L3B1Yi1kYXRlcz48L2Rh
dGVzPjxhY2Nlc3Npb24tbnVtPjxzdHlsZSBmYWNlPSJub3JtYWwiIGZvbnQ9ImRlZmF1bHQiIHNp
emU9IjEwMCUiPjkwODI4Mzwvc3R5bGU+PC9hY2Nlc3Npb24tbnVtPjx1cmxzPjxyZWxhdGVkLXVy
bHM+PHVybD48c3R5bGUgZmFjZT0ibm9ybWFsIiBmb250PSJkZWZhdWx0IiBzaXplPSIxMDAlIj5o
dHRwOi8vd3d3Lm5jYmkubmxtLm5paC5nb3YvZW50cmV6L3F1ZXJ5LmZjZ2k/Y21kPVJldHJpZXZl
JmFtcDtkYj1QdWJNZWQmYW1wO2RvcHQ9Q2l0YXRpb24mYW1wO2xpc3RfdWlkcz05MDgyODMgIDwv
c3R5bGU+PC91cmw+PC9yZWxhdGVkLXVybHM+PC91cmxzPjwvcmVjb3JkPjwvQ2l0ZT48L0VuZE5v
dGU+AG==
</w:fldData>
        </w:fldChar>
      </w:r>
      <w:r w:rsidR="00781E7C" w:rsidRPr="00616376">
        <w:instrText xml:space="preserve"> ADDIN EN.CITE </w:instrText>
      </w:r>
      <w:r w:rsidR="00781E7C" w:rsidRPr="00616376">
        <w:fldChar w:fldCharType="begin">
          <w:fldData xml:space="preserve">PEVuZE5vdGU+PENpdGU+PEF1dGhvcj5Cb3Jnb25vPC9BdXRob3I+PFllYXI+MTk3NzwvWWVhcj48
UmVjTnVtPjgxPC9SZWNOdW0+PERpc3BsYXlUZXh0PjxzdHlsZSBmYWNlPSJzdXBlcnNjcmlwdCI+
Wzd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gxPC9yZWMtbnVtYmVyPjxyZWYtdHlwZSBuYW1lPSJKb3VybmFsIEFydGljbGUiPjE3PC9y
ZWYtdHlwZT48Y29udHJpYnV0b3JzPjxhdXRob3JzPjxhdXRob3I+PHN0eWxlIGZhY2U9Im5vcm1h
bCIgZm9udD0iZGVmYXVsdCIgc2l6ZT0iMTAwJSI+Qm9yZ29ubywgSi4gTS48L3N0eWxlPjwvYXV0
aG9yPjxhdXRob3I+PHN0eWxlIGZhY2U9Im5vcm1hbCIgZm9udD0iZGVmYXVsdCIgc2l6ZT0iMTAw
JSI+VmljZW50LCBQLjwvc3R5bGU+PC9hdXRob3I+PGF1dGhvcj48c3R5bGUgZmFjZT0ibm9ybWFs
IiBmb250PSJkZWZhdWx0IiBzaXplPSIxMDAlIj5WZW50dXJpbm8sIEguPC9zdHlsZT48L2F1dGhv
cj48YXV0aG9yPjxzdHlsZSBmYWNlPSJub3JtYWwiIGZvbnQ9ImRlZmF1bHQiIHNpemU9IjEwMCUi
PkluZmFudGUsIEEuPC9zdHlsZT48L2F1dGhvcj48L2F1dGhvcnM+PC9jb250cmlidXRvcnM+PHRp
dGxlcz48dGl0bGU+PHN0eWxlIGZhY2U9Im5vcm1hbCIgZm9udD0iZGVmYXVsdCIgc2l6ZT0iMTAw
JSI+QXJzZW5pYyBpbiB0aGUgZHJpbmtpbmcgd2F0ZXIgb2YgdGhlIGNpdHkgb2YgQW50b2ZhZ2Fz
dGE6IGVwaWRlbWlvbG9naWNhbCBhbmQgY2xpbmljYWwgc3R1ZHkgYmVmb3JlIGFuZCBhZnRlciB0
aGUgaW5zdGFsbGF0aW9uIG9mIGEgdHJlYXRtZW50IHBsYW50PC9zdHlsZT48L3RpdGxlPjxzZWNv
bmRhcnktdGl0bGU+PHN0eWxlIGZhY2U9Im5vcm1hbCIgZm9udD0iZGVmYXVsdCIgc2l6ZT0iMTAw
JSI+RW52aXJvbiBIZWFsdGggUGVyc3BlY3Q8L3N0eWxlPjwvc2Vjb25kYXJ5LXRpdGxlPjwvdGl0
bGVzPjxwZXJpb2RpY2FsPjxmdWxsLXRpdGxlPjxzdHlsZSBmYWNlPSJub3JtYWwiIGZvbnQ9ImRl
ZmF1bHQiIHNpemU9IjEwMCUiPkVudmlyb24gSGVhbHRoIFBlcnNwZWN0PC9zdHlsZT48L2Z1bGwt
dGl0bGU+PC9wZXJpb2RpY2FsPjxwYWdlcz48c3R5bGUgZmFjZT0ibm9ybWFsIiBmb250PSJkZWZh
dWx0IiBzaXplPSIxMDAlIj4xMDMtNTwvc3R5bGU+PC9wYWdlcz48dm9sdW1lPjxzdHlsZSBmYWNl
PSJub3JtYWwiIGZvbnQ9ImRlZmF1bHQiIHNpemU9IjEwMCUiPjE5PC9zdHlsZT48L3ZvbHVtZT48
a2V5d29yZHM+PGtleXdvcmQ+PHN0eWxlIGZhY2U9Im5vcm1hbCIgZm9udD0iZGVmYXVsdCIgc2l6
ZT0iMTAwJSI+QWRvbGVzY2VudDwvc3R5bGU+PC9rZXl3b3JkPjxrZXl3b3JkPjxzdHlsZSBmYWNl
PSJub3JtYWwiIGZvbnQ9ImRlZmF1bHQiIHNpemU9IjEwMCUiPkFkdWx0PC9zdHlsZT48L2tleXdv
cmQ+PGtleXdvcmQ+PHN0eWxlIGZhY2U9Im5vcm1hbCIgZm9udD0iZGVmYXVsdCIgc2l6ZT0iMTAw
JSI+QXJzZW5pYy9hbmFseXNpcy8qdG94aWNpdHk8L3N0eWxlPjwva2V5d29yZD48a2V5d29yZD48
c3R5bGUgZmFjZT0ibm9ybWFsIiBmb250PSJkZWZhdWx0IiBzaXplPSIxMDAlIj5DaGlsZDwvc3R5
bGU+PC9rZXl3b3JkPjxrZXl3b3JkPjxzdHlsZSBmYWNlPSJub3JtYWwiIGZvbnQ9ImRlZmF1bHQi
IHNpemU9IjEwMCUiPkNoaWxkLCBQcmVzY2hvb2w8L3N0eWxlPjwva2V5d29yZD48a2V5d29yZD48
c3R5bGUgZmFjZT0ibm9ybWFsIiBmb250PSJkZWZhdWx0IiBzaXplPSIxMDAlIj5DaGlsZTwvc3R5
bGU+PC9rZXl3b3JkPjxrZXl3b3JkPjxzdHlsZSBmYWNlPSJub3JtYWwiIGZvbnQ9ImRlZmF1bHQi
IHNpemU9IjEwMCUiPkZlbWFsZTwvc3R5bGU+PC9rZXl3b3JkPjxrZXl3b3JkPjxzdHlsZSBmYWNl
PSJub3JtYWwiIGZvbnQ9ImRlZmF1bHQiIHNpemU9IjEwMCUiPkhhaXIvYW5hbHlzaXM8L3N0eWxl
Pjwva2V5d29yZD48a2V5d29yZD48c3R5bGUgZmFjZT0ibm9ybWFsIiBmb250PSJkZWZhdWx0IiBz
aXplPSIxMDAlIj5IdW1hbnM8L3N0eWxlPjwva2V5d29yZD48a2V5d29yZD48c3R5bGUgZmFjZT0i
bm9ybWFsIiBmb250PSJkZWZhdWx0IiBzaXplPSIxMDAlIj5JbmZhbnQ8L3N0eWxlPjwva2V5d29y
ZD48a2V5d29yZD48c3R5bGUgZmFjZT0ibm9ybWFsIiBmb250PSJkZWZhdWx0IiBzaXplPSIxMDAl
Ij5NYWxlPC9zdHlsZT48L2tleXdvcmQ+PGtleXdvcmQ+PHN0eWxlIGZhY2U9Im5vcm1hbCIgZm9u
dD0iZGVmYXVsdCIgc2l6ZT0iMTAwJSI+TmFpbHMvYW5hbHlzaXM8L3N0eWxlPjwva2V5d29yZD48
a2V5d29yZD48c3R5bGUgZmFjZT0ibm9ybWFsIiBmb250PSJkZWZhdWx0IiBzaXplPSIxMDAlIj5Q
b3B1bGF0aW9uIFN1cnZlaWxsYW5jZTwvc3R5bGU+PC9rZXl3b3JkPjxrZXl3b3JkPjxzdHlsZSBm
YWNlPSJub3JtYWwiIGZvbnQ9ImRlZmF1bHQiIHNpemU9IjEwMCUiPlNraW4gRGlzZWFzZXMvY2hl
bWljYWxseSBpbmR1Y2VkPC9zdHlsZT48L2tleXdvcmQ+PGtleXdvcmQ+PHN0eWxlIGZhY2U9Im5v
cm1hbCIgZm9udD0iZGVmYXVsdCIgc2l6ZT0iMTAwJSI+U2tpbiBQaWdtZW50YXRpb248L3N0eWxl
Pjwva2V5d29yZD48a2V5d29yZD48c3R5bGUgZmFjZT0ibm9ybWFsIiBmb250PSJkZWZhdWx0IiBz
aXplPSIxMDAlIj4qV2F0ZXIgUG9sbHV0aW9uLCBDaGVtaWNhbDwvc3R5bGU+PC9rZXl3b3JkPjxr
ZXl3b3JkPjxzdHlsZSBmYWNlPSJub3JtYWwiIGZvbnQ9ImRlZmF1bHQiIHNpemU9IjEwMCUiPipX
YXRlciBTdXBwbHkvYW5hbHlzaXM8L3N0eWxlPjwva2V5d29yZD48L2tleXdvcmRzPjxkYXRlcz48
eWVhcj48c3R5bGUgZmFjZT0ibm9ybWFsIiBmb250PSJkZWZhdWx0IiBzaXplPSIxMDAlIj4xOTc3
PC9zdHlsZT48L3llYXI+PHB1Yi1kYXRlcz48ZGF0ZT48c3R5bGUgZmFjZT0ibm9ybWFsIiBmb250
PSJkZWZhdWx0IiBzaXplPSIxMDAlIj5BdWc8L3N0eWxlPjwvZGF0ZT48L3B1Yi1kYXRlcz48L2Rh
dGVzPjxhY2Nlc3Npb24tbnVtPjxzdHlsZSBmYWNlPSJub3JtYWwiIGZvbnQ9ImRlZmF1bHQiIHNp
emU9IjEwMCUiPjkwODI4Mzwvc3R5bGU+PC9hY2Nlc3Npb24tbnVtPjx1cmxzPjxyZWxhdGVkLXVy
bHM+PHVybD48c3R5bGUgZmFjZT0ibm9ybWFsIiBmb250PSJkZWZhdWx0IiBzaXplPSIxMDAlIj5o
dHRwOi8vd3d3Lm5jYmkubmxtLm5paC5nb3YvZW50cmV6L3F1ZXJ5LmZjZ2k/Y21kPVJldHJpZXZl
JmFtcDtkYj1QdWJNZWQmYW1wO2RvcHQ9Q2l0YXRpb24mYW1wO2xpc3RfdWlkcz05MDgyODMgIDwv
c3R5bGU+PC91cmw+PC9yZWxhdGVkLXVybHM+PC91cmxzPjwvcmVjb3JkPjwvQ2l0ZT48L0VuZE5v
dGU+AG==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7]</w:t>
      </w:r>
      <w:r w:rsidRPr="00616376">
        <w:fldChar w:fldCharType="end"/>
      </w:r>
      <w:r w:rsidRPr="00616376">
        <w:t xml:space="preserve">. </w:t>
      </w:r>
      <w:r w:rsidR="00272841" w:rsidRPr="00616376">
        <w:t>Volcanic emission is one of the natural sources of arsenic</w:t>
      </w:r>
      <w:r w:rsidR="00F74144" w:rsidRPr="00616376">
        <w:t xml:space="preserve">, and individuals are majorly exposed through </w:t>
      </w:r>
      <w:r w:rsidR="00516A26" w:rsidRPr="00616376">
        <w:t xml:space="preserve">contaminated drinking </w:t>
      </w:r>
      <w:proofErr w:type="gramStart"/>
      <w:r w:rsidR="00516A26" w:rsidRPr="00616376">
        <w:t>water</w:t>
      </w:r>
      <w:proofErr w:type="gramEnd"/>
      <w:r w:rsidRPr="00616376">
        <w:fldChar w:fldCharType="begin">
          <w:fldData xml:space="preserve">PEVuZE5vdGU+PENpdGU+PEF1dGhvcj5Ob3Jkc3Ryb208L0F1dGhvcj48WWVhcj4yMDAyPC9ZZWFy
PjxSZWNOdW0+NzU8L1JlY051bT48RGlzcGxheVRleHQ+PHN0eWxlIGZhY2U9InN1cGVyc2NyaXB0
Ij5bO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zU8L3JlYy1udW1iZXI+PHJlZi10eXBlIG5hbWU9IkpvdXJuYWwgQXJ0aWNsZSI+MTc8
L3JlZi10eXBlPjxjb250cmlidXRvcnM+PGF1dGhvcnM+PGF1dGhvcj48c3R5bGUgZmFjZT0ibm9y
bWFsIiBmb250PSJkZWZhdWx0IiBzaXplPSIxMDAlIj5Ob3Jkc3Ryb20sIEQuIEsuPC9zdHlsZT48
L2F1dGhvcj48L2F1dGhvcnM+PC9jb250cmlidXRvcnM+PGF1dGgtYWRkcmVzcz48c3R5bGUgZmFj
ZT0ibm9ybWFsIiBmb250PSJkZWZhdWx0IiBzaXplPSIxMDAlIj5XYXRlciBSZXNvdXJjZXMgRGl2
aXNpb24sIFUuUy4gR2VvbG9naWNhbCBTdXJ2ZXksIEJvdWxkZXIsIENPIDgwMzAzLCBVU0EuIGRr
bkB1c2dzLmdvdjwvc3R5bGU+PC9hdXRoLWFkZHJlc3M+PHRpdGxlcz48dGl0bGU+PHN0eWxlIGZh
Y2U9Im5vcm1hbCIgZm9udD0iZGVmYXVsdCIgc2l6ZT0iMTAwJSI+UHVibGljIGhlYWx0aC4gV29y
bGR3aWRlIG9jY3VycmVuY2VzIG9mIGFyc2VuaWMgaW4gZ3JvdW5kIHdhdGVyPC9zdHlsZT48L3Rp
dGxlPjxzZWNvbmRhcnktdGl0bGU+PHN0eWxlIGZhY2U9Im5vcm1hbCIgZm9udD0iZGVmYXVsdCIg
c2l6ZT0iMTAwJSI+U2NpZW5jZTwvc3R5bGU+PC9zZWNvbmRhcnktdGl0bGU+PC90aXRsZXM+PHBl
cmlvZGljYWw+PGZ1bGwtdGl0bGU+PHN0eWxlIGZhY2U9Im5vcm1hbCIgZm9udD0iZGVmYXVsdCIg
c2l6ZT0iMTAwJSI+U2NpZW5jZTwvc3R5bGU+PC9mdWxsLXRpdGxlPjwvcGVyaW9kaWNhbD48cGFn
ZXM+PHN0eWxlIGZhY2U9Im5vcm1hbCIgZm9udD0iZGVmYXVsdCIgc2l6ZT0iMTAwJSI+MjE0My01
PC9zdHlsZT48L3BhZ2VzPjx2b2x1bWU+PHN0eWxlIGZhY2U9Im5vcm1hbCIgZm9udD0iZGVmYXVs
dCIgc2l6ZT0iMTAwJSI+Mjk2PC9zdHlsZT48L3ZvbHVtZT48bnVtYmVyPjxzdHlsZSBmYWNlPSJu
b3JtYWwiIGZvbnQ9ImRlZmF1bHQiIHNpemU9IjEwMCUiPjU1NzY8L3N0eWxlPjwvbnVtYmVyPjxr
ZXl3b3Jkcz48a2V5d29yZD48c3R5bGUgZmFjZT0ibm9ybWFsIiBmb250PSJkZWZhdWx0IiBzaXpl
PSIxMDAlIj5BcnNlbmljLyphbmFseXNpcy9jaGVtaXN0cnk8L3N0eWxlPjwva2V5d29yZD48a2V5
d29yZD48c3R5bGUgZmFjZT0ibm9ybWFsIiBmb250PSJkZWZhdWx0IiBzaXplPSIxMDAlIj5BcnNl
bmljYWxzL2FuYWx5c2lzL2NoZW1pc3RyeTwvc3R5bGU+PC9rZXl3b3JkPjxrZXl3b3JkPjxzdHls
ZSBmYWNlPSJub3JtYWwiIGZvbnQ9ImRlZmF1bHQiIHNpemU9IjEwMCUiPipDYXJjaW5vZ2Vuczwv
c3R5bGU+PC9rZXl3b3JkPjxrZXl3b3JkPjxzdHlsZSBmYWNlPSJub3JtYWwiIGZvbnQ9ImRlZmF1
bHQiIHNpemU9IjEwMCUiPkdlb2xvZ2ljIFNlZGltZW50czwvc3R5bGU+PC9rZXl3b3JkPjxrZXl3
b3JkPjxzdHlsZSBmYWNlPSJub3JtYWwiIGZvbnQ9ImRlZmF1bHQiIHNpemU9IjEwMCUiPkh5ZHJv
Z2VuLUlvbiBDb25jZW50cmF0aW9uPC9zdHlsZT48L2tleXdvcmQ+PGtleXdvcmQ+PHN0eWxlIGZh
Y2U9Im5vcm1hbCIgZm9udD0iZGVmYXVsdCIgc2l6ZT0iMTAwJSI+T3hpZGF0aW9uLVJlZHVjdGlv
bjwvc3R5bGU+PC9rZXl3b3JkPjxrZXl3b3JkPjxzdHlsZSBmYWNlPSJub3JtYWwiIGZvbnQ9ImRl
ZmF1bHQiIHNpemU9IjEwMCUiPlBvbGljeSBNYWtpbmc8L3N0eWxlPjwva2V5d29yZD48a2V5d29y
ZD48c3R5bGUgZmFjZT0ibm9ybWFsIiBmb250PSJkZWZhdWx0IiBzaXplPSIxMDAlIj4qUHVibGlj
IEhlYWx0aDwvc3R5bGU+PC9rZXl3b3JkPjxrZXl3b3JkPjxzdHlsZSBmYWNlPSJub3JtYWwiIGZv
bnQ9ImRlZmF1bHQiIHNpemU9IjEwMCUiPlJpc2sgQXNzZXNzbWVudDwvc3R5bGU+PC9rZXl3b3Jk
PjxrZXl3b3JkPjxzdHlsZSBmYWNlPSJub3JtYWwiIGZvbnQ9ImRlZmF1bHQiIHNpemU9IjEwMCUi
PlNvbHViaWxpdHk8L3N0eWxlPjwva2V5d29yZD48a2V5d29yZD48c3R5bGUgZmFjZT0ibm9ybWFs
IiBmb250PSJkZWZhdWx0IiBzaXplPSIxMDAlIj5Vbml0ZWQgU3RhdGVzPC9zdHlsZT48L2tleXdv
cmQ+PGtleXdvcmQ+PHN0eWxlIGZhY2U9Im5vcm1hbCIgZm9udD0iZGVmYXVsdCIgc2l6ZT0iMTAw
JSI+V2F0ZXIgUG9sbHV0YW50cywgQ2hlbWljYWwvKmFuYWx5c2lzPC9zdHlsZT48L2tleXdvcmQ+
PGtleXdvcmQ+PHN0eWxlIGZhY2U9Im5vcm1hbCIgZm9udD0iZGVmYXVsdCIgc2l6ZT0iMTAwJSI+
V2F0ZXIgU3VwcGx5LyphbmFseXNpcy9zdGFuZGFyZHM8L3N0eWxlPjwva2V5d29yZD48a2V5d29y
ZD48c3R5bGUgZmFjZT0ibm9ybWFsIiBmb250PSJkZWZhdWx0IiBzaXplPSIxMDAlIj5Xb3JsZCBI
ZWFsdGg8L3N0eWxlPjwva2V5d29yZD48L2tleXdvcmRzPjxkYXRlcz48eWVhcj48c3R5bGUgZmFj
ZT0ibm9ybWFsIiBmb250PSJkZWZhdWx0IiBzaXplPSIxMDAlIj4yMDAyPC9zdHlsZT48L3llYXI+
PHB1Yi1kYXRlcz48ZGF0ZT48c3R5bGUgZmFjZT0ibm9ybWFsIiBmb250PSJkZWZhdWx0IiBzaXpl
PSIxMDAlIj5KdW4gMjE8L3N0eWxlPjwvZGF0ZT48L3B1Yi1kYXRlcz48L2RhdGVzPjxhY2Nlc3Np
b24tbnVtPjxzdHlsZSBmYWNlPSJub3JtYWwiIGZvbnQ9ImRlZmF1bHQiIHNpemU9IjEwMCUiPjEy
MDc3Mzg3PC9zdHlsZT48L2FjY2Vzc2lvbi1udW0+PHVybHM+PHJlbGF0ZWQtdXJscz48dXJsPjxz
dHlsZSBmYWNlPSJub3JtYWwiIGZvbnQ9ImRlZmF1bHQiIHNpemU9IjEwMCUiPmh0dHA6Ly93d3cu
bmNiaS5ubG0ubmloLmdvdi9lbnRyZXovcXVlcnkuZmNnaT9jbWQ9UmV0cmlldmUmYW1wO2RiPVB1
Yk1lZCZhbXA7ZG9wdD1DaXRhdGlvbiZhbXA7bGlzdF91aWRzPTEyMDc3Mzg3ICA8L3N0eWxlPjwv
dXJsPjwvcmVsYXRlZC11cmxzPjwvdXJscz48L3JlY29yZD48L0NpdGU+PC9FbmROb3RlPn==
</w:fldData>
        </w:fldChar>
      </w:r>
      <w:r w:rsidR="00781E7C" w:rsidRPr="00616376">
        <w:instrText xml:space="preserve"> ADDIN EN.CITE </w:instrText>
      </w:r>
      <w:r w:rsidR="00781E7C" w:rsidRPr="00616376">
        <w:fldChar w:fldCharType="begin">
          <w:fldData xml:space="preserve">PEVuZE5vdGU+PENpdGU+PEF1dGhvcj5Ob3Jkc3Ryb208L0F1dGhvcj48WWVhcj4yMDAyPC9ZZWFy
PjxSZWNOdW0+NzU8L1JlY051bT48RGlzcGxheVRleHQ+PHN0eWxlIGZhY2U9InN1cGVyc2NyaXB0
Ij5bO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zU8L3JlYy1udW1iZXI+PHJlZi10eXBlIG5hbWU9IkpvdXJuYWwgQXJ0aWNsZSI+MTc8
L3JlZi10eXBlPjxjb250cmlidXRvcnM+PGF1dGhvcnM+PGF1dGhvcj48c3R5bGUgZmFjZT0ibm9y
bWFsIiBmb250PSJkZWZhdWx0IiBzaXplPSIxMDAlIj5Ob3Jkc3Ryb20sIEQuIEsuPC9zdHlsZT48
L2F1dGhvcj48L2F1dGhvcnM+PC9jb250cmlidXRvcnM+PGF1dGgtYWRkcmVzcz48c3R5bGUgZmFj
ZT0ibm9ybWFsIiBmb250PSJkZWZhdWx0IiBzaXplPSIxMDAlIj5XYXRlciBSZXNvdXJjZXMgRGl2
aXNpb24sIFUuUy4gR2VvbG9naWNhbCBTdXJ2ZXksIEJvdWxkZXIsIENPIDgwMzAzLCBVU0EuIGRr
bkB1c2dzLmdvdjwvc3R5bGU+PC9hdXRoLWFkZHJlc3M+PHRpdGxlcz48dGl0bGU+PHN0eWxlIGZh
Y2U9Im5vcm1hbCIgZm9udD0iZGVmYXVsdCIgc2l6ZT0iMTAwJSI+UHVibGljIGhlYWx0aC4gV29y
bGR3aWRlIG9jY3VycmVuY2VzIG9mIGFyc2VuaWMgaW4gZ3JvdW5kIHdhdGVyPC9zdHlsZT48L3Rp
dGxlPjxzZWNvbmRhcnktdGl0bGU+PHN0eWxlIGZhY2U9Im5vcm1hbCIgZm9udD0iZGVmYXVsdCIg
c2l6ZT0iMTAwJSI+U2NpZW5jZTwvc3R5bGU+PC9zZWNvbmRhcnktdGl0bGU+PC90aXRsZXM+PHBl
cmlvZGljYWw+PGZ1bGwtdGl0bGU+PHN0eWxlIGZhY2U9Im5vcm1hbCIgZm9udD0iZGVmYXVsdCIg
c2l6ZT0iMTAwJSI+U2NpZW5jZTwvc3R5bGU+PC9mdWxsLXRpdGxlPjwvcGVyaW9kaWNhbD48cGFn
ZXM+PHN0eWxlIGZhY2U9Im5vcm1hbCIgZm9udD0iZGVmYXVsdCIgc2l6ZT0iMTAwJSI+MjE0My01
PC9zdHlsZT48L3BhZ2VzPjx2b2x1bWU+PHN0eWxlIGZhY2U9Im5vcm1hbCIgZm9udD0iZGVmYXVs
dCIgc2l6ZT0iMTAwJSI+Mjk2PC9zdHlsZT48L3ZvbHVtZT48bnVtYmVyPjxzdHlsZSBmYWNlPSJu
b3JtYWwiIGZvbnQ9ImRlZmF1bHQiIHNpemU9IjEwMCUiPjU1NzY8L3N0eWxlPjwvbnVtYmVyPjxr
ZXl3b3Jkcz48a2V5d29yZD48c3R5bGUgZmFjZT0ibm9ybWFsIiBmb250PSJkZWZhdWx0IiBzaXpl
PSIxMDAlIj5BcnNlbmljLyphbmFseXNpcy9jaGVtaXN0cnk8L3N0eWxlPjwva2V5d29yZD48a2V5
d29yZD48c3R5bGUgZmFjZT0ibm9ybWFsIiBmb250PSJkZWZhdWx0IiBzaXplPSIxMDAlIj5BcnNl
bmljYWxzL2FuYWx5c2lzL2NoZW1pc3RyeTwvc3R5bGU+PC9rZXl3b3JkPjxrZXl3b3JkPjxzdHls
ZSBmYWNlPSJub3JtYWwiIGZvbnQ9ImRlZmF1bHQiIHNpemU9IjEwMCUiPipDYXJjaW5vZ2Vuczwv
c3R5bGU+PC9rZXl3b3JkPjxrZXl3b3JkPjxzdHlsZSBmYWNlPSJub3JtYWwiIGZvbnQ9ImRlZmF1
bHQiIHNpemU9IjEwMCUiPkdlb2xvZ2ljIFNlZGltZW50czwvc3R5bGU+PC9rZXl3b3JkPjxrZXl3
b3JkPjxzdHlsZSBmYWNlPSJub3JtYWwiIGZvbnQ9ImRlZmF1bHQiIHNpemU9IjEwMCUiPkh5ZHJv
Z2VuLUlvbiBDb25jZW50cmF0aW9uPC9zdHlsZT48L2tleXdvcmQ+PGtleXdvcmQ+PHN0eWxlIGZh
Y2U9Im5vcm1hbCIgZm9udD0iZGVmYXVsdCIgc2l6ZT0iMTAwJSI+T3hpZGF0aW9uLVJlZHVjdGlv
bjwvc3R5bGU+PC9rZXl3b3JkPjxrZXl3b3JkPjxzdHlsZSBmYWNlPSJub3JtYWwiIGZvbnQ9ImRl
ZmF1bHQiIHNpemU9IjEwMCUiPlBvbGljeSBNYWtpbmc8L3N0eWxlPjwva2V5d29yZD48a2V5d29y
ZD48c3R5bGUgZmFjZT0ibm9ybWFsIiBmb250PSJkZWZhdWx0IiBzaXplPSIxMDAlIj4qUHVibGlj
IEhlYWx0aDwvc3R5bGU+PC9rZXl3b3JkPjxrZXl3b3JkPjxzdHlsZSBmYWNlPSJub3JtYWwiIGZv
bnQ9ImRlZmF1bHQiIHNpemU9IjEwMCUiPlJpc2sgQXNzZXNzbWVudDwvc3R5bGU+PC9rZXl3b3Jk
PjxrZXl3b3JkPjxzdHlsZSBmYWNlPSJub3JtYWwiIGZvbnQ9ImRlZmF1bHQiIHNpemU9IjEwMCUi
PlNvbHViaWxpdHk8L3N0eWxlPjwva2V5d29yZD48a2V5d29yZD48c3R5bGUgZmFjZT0ibm9ybWFs
IiBmb250PSJkZWZhdWx0IiBzaXplPSIxMDAlIj5Vbml0ZWQgU3RhdGVzPC9zdHlsZT48L2tleXdv
cmQ+PGtleXdvcmQ+PHN0eWxlIGZhY2U9Im5vcm1hbCIgZm9udD0iZGVmYXVsdCIgc2l6ZT0iMTAw
JSI+V2F0ZXIgUG9sbHV0YW50cywgQ2hlbWljYWwvKmFuYWx5c2lzPC9zdHlsZT48L2tleXdvcmQ+
PGtleXdvcmQ+PHN0eWxlIGZhY2U9Im5vcm1hbCIgZm9udD0iZGVmYXVsdCIgc2l6ZT0iMTAwJSI+
V2F0ZXIgU3VwcGx5LyphbmFseXNpcy9zdGFuZGFyZHM8L3N0eWxlPjwva2V5d29yZD48a2V5d29y
ZD48c3R5bGUgZmFjZT0ibm9ybWFsIiBmb250PSJkZWZhdWx0IiBzaXplPSIxMDAlIj5Xb3JsZCBI
ZWFsdGg8L3N0eWxlPjwva2V5d29yZD48L2tleXdvcmRzPjxkYXRlcz48eWVhcj48c3R5bGUgZmFj
ZT0ibm9ybWFsIiBmb250PSJkZWZhdWx0IiBzaXplPSIxMDAlIj4yMDAyPC9zdHlsZT48L3llYXI+
PHB1Yi1kYXRlcz48ZGF0ZT48c3R5bGUgZmFjZT0ibm9ybWFsIiBmb250PSJkZWZhdWx0IiBzaXpl
PSIxMDAlIj5KdW4gMjE8L3N0eWxlPjwvZGF0ZT48L3B1Yi1kYXRlcz48L2RhdGVzPjxhY2Nlc3Np
b24tbnVtPjxzdHlsZSBmYWNlPSJub3JtYWwiIGZvbnQ9ImRlZmF1bHQiIHNpemU9IjEwMCUiPjEy
MDc3Mzg3PC9zdHlsZT48L2FjY2Vzc2lvbi1udW0+PHVybHM+PHJlbGF0ZWQtdXJscz48dXJsPjxz
dHlsZSBmYWNlPSJub3JtYWwiIGZvbnQ9ImRlZmF1bHQiIHNpemU9IjEwMCUiPmh0dHA6Ly93d3cu
bmNiaS5ubG0ubmloLmdvdi9lbnRyZXovcXVlcnkuZmNnaT9jbWQ9UmV0cmlldmUmYW1wO2RiPVB1
Yk1lZCZhbXA7ZG9wdD1DaXRhdGlvbiZhbXA7bGlzdF91aWRzPTEyMDc3Mzg3ICA8L3N0eWxlPjwv
dXJsPjwvcmVsYXRlZC11cmxzPjwvdXJscz48L3JlY29yZD48L0NpdGU+PC9FbmROb3RlPn==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8]</w:t>
      </w:r>
      <w:r w:rsidRPr="00616376">
        <w:fldChar w:fldCharType="end"/>
      </w:r>
      <w:r w:rsidR="00F74144" w:rsidRPr="00616376">
        <w:t>.</w:t>
      </w:r>
      <w:r w:rsidRPr="00616376">
        <w:t xml:space="preserve"> </w:t>
      </w:r>
      <w:r w:rsidR="00F74144" w:rsidRPr="00616376">
        <w:t xml:space="preserve">Smelting companies are also an important source of individual and population exposure to these kinds of </w:t>
      </w:r>
      <w:r w:rsidRPr="00616376">
        <w:t xml:space="preserve">heavy metals contamination. </w:t>
      </w:r>
      <w:r w:rsidR="00150DCB" w:rsidRPr="00616376">
        <w:t>C</w:t>
      </w:r>
      <w:r w:rsidRPr="00616376">
        <w:t>ontaminat</w:t>
      </w:r>
      <w:r w:rsidR="00516A26" w:rsidRPr="00616376">
        <w:t xml:space="preserve">ion has been reported in </w:t>
      </w:r>
      <w:proofErr w:type="gramStart"/>
      <w:r w:rsidR="00516A26" w:rsidRPr="00616376">
        <w:t>Russia</w:t>
      </w:r>
      <w:proofErr w:type="gramEnd"/>
      <w:r w:rsidRPr="00616376">
        <w:fldChar w:fldCharType="begin">
          <w:fldData xml:space="preserve">PEVuZE5vdGU+PENpdGU+PEF1dGhvcj5CdXN0dWV2YTwvQXV0aG9yPjxZZWFyPjE5OTQ8L1llYXI+
PFJlY051bT43NjwvUmVjTnVtPjxEaXNwbGF5VGV4dD48c3R5bGUgZmFjZT0ic3VwZXJzY3JpcHQi
Pls5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3NjwvcmVjLW51bWJlcj48cmVmLXR5cGUgbmFtZT0iSm91cm5hbCBBcnRpY2xlIj4xNzwv
cmVmLXR5cGU+PGNvbnRyaWJ1dG9ycz48YXV0aG9ycz48YXV0aG9yPjxzdHlsZSBmYWNlPSJub3Jt
YWwiIGZvbnQ9ImRlZmF1bHQiIHNpemU9IjEwMCUiPkJ1c3R1ZXZhLCBLLiBBLjwvc3R5bGU+PC9h
dXRob3I+PGF1dGhvcj48c3R5bGUgZmFjZT0ibm9ybWFsIiBmb250PSJkZWZhdWx0IiBzaXplPSIx
MDAlIj5SZXZpY2gsIEIuIEEuPC9zdHlsZT48L2F1dGhvcj48YXV0aG9yPjxzdHlsZSBmYWNlPSJu
b3JtYWwiIGZvbnQ9ImRlZmF1bHQiIHNpemU9IjEwMCUiPkJlenBhbGtvLCBMLiBFLjwvc3R5bGU+
PC9hdXRob3I+PC9hdXRob3JzPjwvY29udHJpYnV0b3JzPjxhdXRoLWFkZHJlc3M+PHN0eWxlIGZh
Y2U9Im5vcm1hbCIgZm9udD0iZGVmYXVsdCIgc2l6ZT0iMTAwJSI+RGVwYXJ0bWVudCBvZiBDb21t
dW5pdHkgSHlnaWVuZSwgSW5zdGl0dXRlIG9mIEFkdmFuY2VkIE1lZGljYWwgVHJhaW5pbmcsIE1v
c2NvdywgUnVzc2lhLjwvc3R5bGU+PC9hdXRoLWFkZHJlc3M+PHRpdGxlcz48dGl0bGU+PHN0eWxl
IGZhY2U9Im5vcm1hbCIgZm9udD0iZGVmYXVsdCIgc2l6ZT0iMTAwJSI+Q2FkbWl1bSBpbiB0aGUg
ZW52aXJvbm1lbnQgb2YgdGhyZWUgUnVzc2lhbiBjaXRpZXMgYW5kIGluIGh1bWFuIGhhaXIgYW5k
IHVyaW5lPC9zdHlsZT48L3RpdGxlPjxzZWNvbmRhcnktdGl0bGU+PHN0eWxlIGZhY2U9Im5vcm1h
bCIgZm9udD0iZGVmYXVsdCIgc2l6ZT0iMTAwJSI+QXJjaCBFbnZpcm9uIEhlYWx0aDwvc3R5bGU+
PC9zZWNvbmRhcnktdGl0bGU+PC90aXRsZXM+PHBlcmlvZGljYWw+PGZ1bGwtdGl0bGU+PHN0eWxl
IGZhY2U9Im5vcm1hbCIgZm9udD0iZGVmYXVsdCIgc2l6ZT0iMTAwJSI+QXJjaCBFbnZpcm9uIEhl
YWx0aDwvc3R5bGU+PC9mdWxsLXRpdGxlPjwvcGVyaW9kaWNhbD48cGFnZXM+PHN0eWxlIGZhY2U9
Im5vcm1hbCIgZm9udD0iZGVmYXVsdCIgc2l6ZT0iMTAwJSI+Mjg0LTg8L3N0eWxlPjwvcGFnZXM+
PHZvbHVtZT48c3R5bGUgZmFjZT0ibm9ybWFsIiBmb250PSJkZWZhdWx0IiBzaXplPSIxMDAlIj40
OTwvc3R5bGU+PC92b2x1bWU+PG51bWJlcj48c3R5bGUgZmFjZT0ibm9ybWFsIiBmb250PSJkZWZh
dWx0IiBzaXplPSIxMDAlIj40PC9zdHlsZT48L251bWJlcj48a2V5d29yZHM+PGtleXdvcmQ+PHN0
eWxlIGZhY2U9Im5vcm1hbCIgZm9udD0iZGVmYXVsdCIgc2l6ZT0iMTAwJSI+QWR1bHQ8L3N0eWxl
Pjwva2V5d29yZD48a2V5d29yZD48c3R5bGUgZmFjZT0ibm9ybWFsIiBmb250PSJkZWZhdWx0IiBz
aXplPSIxMDAlIj5BZ2VkPC9zdHlsZT48L2tleXdvcmQ+PGtleXdvcmQ+PHN0eWxlIGZhY2U9Im5v
cm1hbCIgZm9udD0iZGVmYXVsdCIgc2l6ZT0iMTAwJSI+Q2FkbWl1bS8qYW5hbHlzaXMvdXJpbmU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nZpcm9ubWVudGFsIEV4cG9zdXJlPC9zdHlsZT48L2tleXdvcmQ+
PGtleXdvcmQ+PHN0eWxlIGZhY2U9Im5vcm1hbCIgZm9udD0iZGVmYXVsdCIgc2l6ZT0iMTAwJSI+
RW52aXJvbm1lbnRhbCBQb2xsdXRhbnRzLyphbmFseXNpcy91cmluZTwvc3R5bGU+PC9rZXl3b3Jk
PjxrZXl3b3JkPjxzdHlsZSBmYWNlPSJub3JtYWwiIGZvbnQ9ImRlZmF1bHQiIHNpemU9IjEwMCUi
PkZlbWFsZTwvc3R5bGU+PC9rZXl3b3JkPjxrZXl3b3JkPjxzdHlsZSBmYWNlPSJub3JtYWwiIGZv
bnQ9ImRlZmF1bHQiIHNpemU9IjEwMCUiPkhhaXIvKmNoZW1pc3RyeTwvc3R5bGU+PC9rZXl3b3Jk
PjxrZXl3b3JkPjxzdHlsZSBmYWNlPSJub3JtYWwiIGZvbnQ9ImRlZmF1bHQiIHNpemU9IjEwMCUi
Pkh1bWFuczwvc3R5bGU+PC9rZXl3b3JkPjxrZXl3b3JkPjxzdHlsZSBmYWNlPSJub3JtYWwiIGZv
bnQ9ImRlZmF1bHQiIHNpemU9IjEwMCUiPk1hbGU8L3N0eWxlPjwva2V5d29yZD48a2V5d29yZD48
c3R5bGUgZmFjZT0ibm9ybWFsIiBmb250PSJkZWZhdWx0IiBzaXplPSIxMDAlIj5NaWRkbGUgQWdl
ZDwvc3R5bGU+PC9rZXl3b3JkPjxrZXl3b3JkPjxzdHlsZSBmYWNlPSJub3JtYWwiIGZvbnQ9ImRl
ZmF1bHQiIHNpemU9IjEwMCUiPk9jY3VwYXRpb25hbCBFeHBvc3VyZTwvc3R5bGU+PC9rZXl3b3Jk
PjxrZXl3b3JkPjxzdHlsZSBmYWNlPSJub3JtYWwiIGZvbnQ9ImRlZmF1bHQiIHNpemU9IjEwMCUi
PlJ1c3NpYTwvc3R5bGU+PC9rZXl3b3JkPjxrZXl3b3JkPjxzdHlsZSBmYWNlPSJub3JtYWwiIGZv
bnQ9ImRlZmF1bHQiIHNpemU9IjEwMCUiPmJldGEgMi1NaWNyb2dsb2J1bGluL2FuYWx5c2lzPC9z
dHlsZT48L2tleXdvcmQ+PC9rZXl3b3Jkcz48ZGF0ZXM+PHllYXI+PHN0eWxlIGZhY2U9Im5vcm1h
bCIgZm9udD0iZGVmYXVsdCIgc2l6ZT0iMTAwJSI+MTk5NDwvc3R5bGU+PC95ZWFyPjxwdWItZGF0
ZXM+PGRhdGU+PHN0eWxlIGZhY2U9Im5vcm1hbCIgZm9udD0iZGVmYXVsdCIgc2l6ZT0iMTAwJSI+
SnVsLUF1Zzwvc3R5bGU+PC9kYXRlPjwvcHViLWRhdGVzPjwvZGF0ZXM+PGFjY2Vzc2lvbi1udW0+
PHN0eWxlIGZhY2U9Im5vcm1hbCIgZm9udD0iZGVmYXVsdCIgc2l6ZT0iMTAwJSI+ODAzMTE4Njwv
c3R5bGU+PC9hY2Nlc3Npb24tbnVtPjx1cmxzPjxyZWxhdGVkLXVybHM+PHVybD48c3R5bGUgZmFj
ZT0ibm9ybWFsIiBmb250PSJkZWZhdWx0IiBzaXplPSIxMDAlIj5odHRwOi8vd3d3Lm5jYmkubmxt
Lm5paC5nb3YvZW50cmV6L3F1ZXJ5LmZjZ2k/Y21kPVJldHJpZXZlJmFtcDtkYj1QdWJNZWQmYW1w
O2RvcHQ9Q2l0YXRpb24mYW1wO2xpc3RfdWlkcz04MDMxMTg2ICA8L3N0eWxlPjwvdXJsPjwvcmVs
YXRlZC11cmxzPjwvdXJscz48L3JlY29yZD48L0NpdGU+PC9FbmROb3RlPgB=
</w:fldData>
        </w:fldChar>
      </w:r>
      <w:r w:rsidR="00781E7C" w:rsidRPr="00616376">
        <w:instrText xml:space="preserve"> ADDIN EN.CITE </w:instrText>
      </w:r>
      <w:r w:rsidR="00781E7C" w:rsidRPr="00616376">
        <w:fldChar w:fldCharType="begin">
          <w:fldData xml:space="preserve">PEVuZE5vdGU+PENpdGU+PEF1dGhvcj5CdXN0dWV2YTwvQXV0aG9yPjxZZWFyPjE5OTQ8L1llYXI+
PFJlY051bT43NjwvUmVjTnVtPjxEaXNwbGF5VGV4dD48c3R5bGUgZmFjZT0ic3VwZXJzY3JpcHQi
Pls5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3NjwvcmVjLW51bWJlcj48cmVmLXR5cGUgbmFtZT0iSm91cm5hbCBBcnRpY2xlIj4xNzwv
cmVmLXR5cGU+PGNvbnRyaWJ1dG9ycz48YXV0aG9ycz48YXV0aG9yPjxzdHlsZSBmYWNlPSJub3Jt
YWwiIGZvbnQ9ImRlZmF1bHQiIHNpemU9IjEwMCUiPkJ1c3R1ZXZhLCBLLiBBLjwvc3R5bGU+PC9h
dXRob3I+PGF1dGhvcj48c3R5bGUgZmFjZT0ibm9ybWFsIiBmb250PSJkZWZhdWx0IiBzaXplPSIx
MDAlIj5SZXZpY2gsIEIuIEEuPC9zdHlsZT48L2F1dGhvcj48YXV0aG9yPjxzdHlsZSBmYWNlPSJu
b3JtYWwiIGZvbnQ9ImRlZmF1bHQiIHNpemU9IjEwMCUiPkJlenBhbGtvLCBMLiBFLjwvc3R5bGU+
PC9hdXRob3I+PC9hdXRob3JzPjwvY29udHJpYnV0b3JzPjxhdXRoLWFkZHJlc3M+PHN0eWxlIGZh
Y2U9Im5vcm1hbCIgZm9udD0iZGVmYXVsdCIgc2l6ZT0iMTAwJSI+RGVwYXJ0bWVudCBvZiBDb21t
dW5pdHkgSHlnaWVuZSwgSW5zdGl0dXRlIG9mIEFkdmFuY2VkIE1lZGljYWwgVHJhaW5pbmcsIE1v
c2NvdywgUnVzc2lhLjwvc3R5bGU+PC9hdXRoLWFkZHJlc3M+PHRpdGxlcz48dGl0bGU+PHN0eWxl
IGZhY2U9Im5vcm1hbCIgZm9udD0iZGVmYXVsdCIgc2l6ZT0iMTAwJSI+Q2FkbWl1bSBpbiB0aGUg
ZW52aXJvbm1lbnQgb2YgdGhyZWUgUnVzc2lhbiBjaXRpZXMgYW5kIGluIGh1bWFuIGhhaXIgYW5k
IHVyaW5lPC9zdHlsZT48L3RpdGxlPjxzZWNvbmRhcnktdGl0bGU+PHN0eWxlIGZhY2U9Im5vcm1h
bCIgZm9udD0iZGVmYXVsdCIgc2l6ZT0iMTAwJSI+QXJjaCBFbnZpcm9uIEhlYWx0aDwvc3R5bGU+
PC9zZWNvbmRhcnktdGl0bGU+PC90aXRsZXM+PHBlcmlvZGljYWw+PGZ1bGwtdGl0bGU+PHN0eWxl
IGZhY2U9Im5vcm1hbCIgZm9udD0iZGVmYXVsdCIgc2l6ZT0iMTAwJSI+QXJjaCBFbnZpcm9uIEhl
YWx0aDwvc3R5bGU+PC9mdWxsLXRpdGxlPjwvcGVyaW9kaWNhbD48cGFnZXM+PHN0eWxlIGZhY2U9
Im5vcm1hbCIgZm9udD0iZGVmYXVsdCIgc2l6ZT0iMTAwJSI+Mjg0LTg8L3N0eWxlPjwvcGFnZXM+
PHZvbHVtZT48c3R5bGUgZmFjZT0ibm9ybWFsIiBmb250PSJkZWZhdWx0IiBzaXplPSIxMDAlIj40
OTwvc3R5bGU+PC92b2x1bWU+PG51bWJlcj48c3R5bGUgZmFjZT0ibm9ybWFsIiBmb250PSJkZWZh
dWx0IiBzaXplPSIxMDAlIj40PC9zdHlsZT48L251bWJlcj48a2V5d29yZHM+PGtleXdvcmQ+PHN0
eWxlIGZhY2U9Im5vcm1hbCIgZm9udD0iZGVmYXVsdCIgc2l6ZT0iMTAwJSI+QWR1bHQ8L3N0eWxl
Pjwva2V5d29yZD48a2V5d29yZD48c3R5bGUgZmFjZT0ibm9ybWFsIiBmb250PSJkZWZhdWx0IiBz
aXplPSIxMDAlIj5BZ2VkPC9zdHlsZT48L2tleXdvcmQ+PGtleXdvcmQ+PHN0eWxlIGZhY2U9Im5v
cm1hbCIgZm9udD0iZGVmYXVsdCIgc2l6ZT0iMTAwJSI+Q2FkbWl1bS8qYW5hbHlzaXMvdXJpbmU8
L3N0eWxlPjwva2V5d29yZD48a2V5d29yZD48c3R5bGUgZmFjZT0ibm9ybWFsIiBmb250PSJkZWZh
dWx0IiBzaXplPSIxMDAlIj5DaGlsZDwvc3R5bGU+PC9rZXl3b3JkPjxrZXl3b3JkPjxzdHlsZSBm
YWNlPSJub3JtYWwiIGZvbnQ9ImRlZmF1bHQiIHNpemU9IjEwMCUiPkNoaWxkLCBQcmVzY2hvb2w8
L3N0eWxlPjwva2V5d29yZD48a2V5d29yZD48c3R5bGUgZmFjZT0ibm9ybWFsIiBmb250PSJkZWZh
dWx0IiBzaXplPSIxMDAlIj5FbnZpcm9ubWVudGFsIEV4cG9zdXJlPC9zdHlsZT48L2tleXdvcmQ+
PGtleXdvcmQ+PHN0eWxlIGZhY2U9Im5vcm1hbCIgZm9udD0iZGVmYXVsdCIgc2l6ZT0iMTAwJSI+
RW52aXJvbm1lbnRhbCBQb2xsdXRhbnRzLyphbmFseXNpcy91cmluZTwvc3R5bGU+PC9rZXl3b3Jk
PjxrZXl3b3JkPjxzdHlsZSBmYWNlPSJub3JtYWwiIGZvbnQ9ImRlZmF1bHQiIHNpemU9IjEwMCUi
PkZlbWFsZTwvc3R5bGU+PC9rZXl3b3JkPjxrZXl3b3JkPjxzdHlsZSBmYWNlPSJub3JtYWwiIGZv
bnQ9ImRlZmF1bHQiIHNpemU9IjEwMCUiPkhhaXIvKmNoZW1pc3RyeTwvc3R5bGU+PC9rZXl3b3Jk
PjxrZXl3b3JkPjxzdHlsZSBmYWNlPSJub3JtYWwiIGZvbnQ9ImRlZmF1bHQiIHNpemU9IjEwMCUi
Pkh1bWFuczwvc3R5bGU+PC9rZXl3b3JkPjxrZXl3b3JkPjxzdHlsZSBmYWNlPSJub3JtYWwiIGZv
bnQ9ImRlZmF1bHQiIHNpemU9IjEwMCUiPk1hbGU8L3N0eWxlPjwva2V5d29yZD48a2V5d29yZD48
c3R5bGUgZmFjZT0ibm9ybWFsIiBmb250PSJkZWZhdWx0IiBzaXplPSIxMDAlIj5NaWRkbGUgQWdl
ZDwvc3R5bGU+PC9rZXl3b3JkPjxrZXl3b3JkPjxzdHlsZSBmYWNlPSJub3JtYWwiIGZvbnQ9ImRl
ZmF1bHQiIHNpemU9IjEwMCUiPk9jY3VwYXRpb25hbCBFeHBvc3VyZTwvc3R5bGU+PC9rZXl3b3Jk
PjxrZXl3b3JkPjxzdHlsZSBmYWNlPSJub3JtYWwiIGZvbnQ9ImRlZmF1bHQiIHNpemU9IjEwMCUi
PlJ1c3NpYTwvc3R5bGU+PC9rZXl3b3JkPjxrZXl3b3JkPjxzdHlsZSBmYWNlPSJub3JtYWwiIGZv
bnQ9ImRlZmF1bHQiIHNpemU9IjEwMCUiPmJldGEgMi1NaWNyb2dsb2J1bGluL2FuYWx5c2lzPC9z
dHlsZT48L2tleXdvcmQ+PC9rZXl3b3Jkcz48ZGF0ZXM+PHllYXI+PHN0eWxlIGZhY2U9Im5vcm1h
bCIgZm9udD0iZGVmYXVsdCIgc2l6ZT0iMTAwJSI+MTk5NDwvc3R5bGU+PC95ZWFyPjxwdWItZGF0
ZXM+PGRhdGU+PHN0eWxlIGZhY2U9Im5vcm1hbCIgZm9udD0iZGVmYXVsdCIgc2l6ZT0iMTAwJSI+
SnVsLUF1Zzwvc3R5bGU+PC9kYXRlPjwvcHViLWRhdGVzPjwvZGF0ZXM+PGFjY2Vzc2lvbi1udW0+
PHN0eWxlIGZhY2U9Im5vcm1hbCIgZm9udD0iZGVmYXVsdCIgc2l6ZT0iMTAwJSI+ODAzMTE4Njwv
c3R5bGU+PC9hY2Nlc3Npb24tbnVtPjx1cmxzPjxyZWxhdGVkLXVybHM+PHVybD48c3R5bGUgZmFj
ZT0ibm9ybWFsIiBmb250PSJkZWZhdWx0IiBzaXplPSIxMDAlIj5odHRwOi8vd3d3Lm5jYmkubmxt
Lm5paC5nb3YvZW50cmV6L3F1ZXJ5LmZjZ2k/Y21kPVJldHJpZXZlJmFtcDtkYj1QdWJNZWQmYW1w
O2RvcHQ9Q2l0YXRpb24mYW1wO2xpc3RfdWlkcz04MDMxMTg2ICA8L3N0eWxlPjwvdXJsPjwvcmVs
YXRlZC11cmxzPjwvdXJscz48L3JlY29yZD48L0NpdGU+PC9FbmROb3RlPgB=
</w:fldData>
        </w:fldChar>
      </w:r>
      <w:r w:rsidR="00781E7C" w:rsidRPr="00616376">
        <w:instrText xml:space="preserve"> ADDIN EN.CITE.DATA </w:instrText>
      </w:r>
      <w:r w:rsidR="00781E7C" w:rsidRPr="00616376">
        <w:fldChar w:fldCharType="end"/>
      </w:r>
      <w:r w:rsidRPr="00616376">
        <w:fldChar w:fldCharType="separate"/>
      </w:r>
      <w:r w:rsidR="00781E7C" w:rsidRPr="00616376">
        <w:rPr>
          <w:noProof/>
          <w:vertAlign w:val="superscript"/>
        </w:rPr>
        <w:t>[9]</w:t>
      </w:r>
      <w:r w:rsidRPr="00616376">
        <w:fldChar w:fldCharType="end"/>
      </w:r>
      <w:r w:rsidR="00516A26" w:rsidRPr="00616376">
        <w:t>, United States</w:t>
      </w:r>
      <w:r w:rsidRPr="00616376">
        <w:rPr>
          <w:lang w:val="es-ES"/>
        </w:rPr>
        <w:fldChar w:fldCharType="begin">
          <w:fldData xml:space="preserve">PEVuZE5vdGU+PENpdGU+PEF1dGhvcj5Id2FuZzwvQXV0aG9yPjxZZWFyPjE5OTc8L1llYXI+PFJl
Y051bT43NzwvUmVjTnVtPjxEaXNwbGF5VGV4dD48c3R5bGUgZmFjZT0ic3VwZXJzY3JpcHQiPlsx
MF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Nzc8L3JlYy1udW1iZXI+PHJlZi10eXBlIG5hbWU9IkpvdXJuYWwgQXJ0aWNsZSI+MTc8L3Jl
Zi10eXBlPjxjb250cmlidXRvcnM+PGF1dGhvcnM+PGF1dGhvcj48c3R5bGUgZmFjZT0ibm9ybWFs
IiBmb250PSJkZWZhdWx0IiBzaXplPSIxMDAlIj5Id2FuZywgWS4gSC48L3N0eWxlPjwvYXV0aG9y
PjxhdXRob3I+PHN0eWxlIGZhY2U9Im5vcm1hbCIgZm9udD0iZGVmYXVsdCIgc2l6ZT0iMTAwJSI+
Qm9ybnNjaGVpbiwgUi4gTC48L3N0eWxlPjwvYXV0aG9yPjxhdXRob3I+PHN0eWxlIGZhY2U9Im5v
cm1hbCIgZm9udD0iZGVmYXVsdCIgc2l6ZT0iMTAwJSI+R3JvdGUsIEouPC9zdHlsZT48L2F1dGhv
cj48YXV0aG9yPjxzdHlsZSBmYWNlPSJub3JtYWwiIGZvbnQ9ImRlZmF1bHQiIHNpemU9IjEwMCUi
Pk1lbnJhdGgsIFcuPC9zdHlsZT48L2F1dGhvcj48YXV0aG9yPjxzdHlsZSBmYWNlPSJub3JtYWwi
IGZvbnQ9ImRlZmF1bHQiIHNpemU9IjEwMCUiPlJvZGEsIFMuPC9zdHlsZT48L2F1dGhvcj48L2F1
dGhvcnM+PC9jb250cmlidXRvcnM+PGF1dGgtYWRkcmVzcz48c3R5bGUgZmFjZT0ibm9ybWFsIiBm
b250PSJkZWZhdWx0IiBzaXplPSIxMDAlIj5JbnN0aXR1dGUgb2YgT2NjdXBhdGlvbmFsIE1lZGlj
aW5lIGFuZCBJbmR1c3RyaWFsIEh5Z2llbmUsIENvbGxlZ2Ugb2YgUHVibGljIEhlYWx0aCwgTmF0
aW9uYWwgVGFpd2FuIFVuaXZlcnNpdHksIFRhaXBlaSwgUmVwdWJsaWMgb2YgQ2hpbmEuIHloaEBu
dHVtYzEubWMubnR1LmVkdS50dzwvc3R5bGU+PC9hdXRoLWFkZHJlc3M+PHRpdGxlcz48dGl0bGU+
PHN0eWxlIGZhY2U9Im5vcm1hbCIgZm9udD0iZGVmYXVsdCIgc2l6ZT0iMTAwJSI+RW52aXJvbm1l
bnRhbCBhcnNlbmljIGV4cG9zdXJlIG9mIGNoaWxkcmVuIGFyb3VuZCBhIGZvcm1lciBjb3BwZXIg
c21lbHRlciBzaXRlPC9zdHlsZT48L3RpdGxlPjxzZWNvbmRhcnktdGl0bGU+PHN0eWxlIGZhY2U9
Im5vcm1hbCIgZm9udD0iZGVmYXVsdCIgc2l6ZT0iMTAwJSI+RW52aXJvbiBSZXM8L3N0eWxlPjwv
c2Vjb25kYXJ5LXRpdGxlPjwvdGl0bGVzPjxwZXJpb2RpY2FsPjxmdWxsLXRpdGxlPjxzdHlsZSBm
YWNlPSJub3JtYWwiIGZvbnQ9ImRlZmF1bHQiIHNpemU9IjEwMCUiPkVudmlyb24gUmVzPC9zdHls
ZT48L2Z1bGwtdGl0bGU+PC9wZXJpb2RpY2FsPjxwYWdlcz48c3R5bGUgZmFjZT0ibm9ybWFsIiBm
b250PSJkZWZhdWx0IiBzaXplPSIxMDAlIj43Mi04MTwvc3R5bGU+PC9wYWdlcz48dm9sdW1lPjxz
dHlsZSBmYWNlPSJub3JtYWwiIGZvbnQ9ImRlZmF1bHQiIHNpemU9IjEwMCUiPjcyPC9zdHlsZT48
L3ZvbHVtZT48bnVtYmVyPjxzdHlsZSBmYWNlPSJub3JtYWwiIGZvbnQ9ImRlZmF1bHQiIHNpemU9
IjEwMCUiPjE8L3N0eWxlPjwvbnVtYmVyPjxrZXl3b3Jkcz48a2V5d29yZD48c3R5bGUgZmFjZT0i
bm9ybWFsIiBmb250PSJkZWZhdWx0IiBzaXplPSIxMDAlIj5BaXIgUG9sbHV0aW9uLCBJbmRvb3I8
L3N0eWxlPjwva2V5d29yZD48a2V5d29yZD48c3R5bGUgZmFjZT0ibm9ybWFsIiBmb250PSJkZWZh
dWx0IiBzaXplPSIxMDAlIj5BcnNlbmljLyp1cmluZTwvc3R5bGU+PC9rZXl3b3JkPjxrZXl3b3Jk
PjxzdHlsZSBmYWNlPSJub3JtYWwiIGZvbnQ9ImRlZmF1bHQiIHNpemU9IjEwMCUiPkFyc2VuaWNh
bHMvdXJpbmU8L3N0eWxlPjwva2V5d29yZD48a2V5d29yZD48c3R5bGUgZmFjZT0ibm9ybWFsIiBm
b250PSJkZWZhdWx0IiBzaXplPSIxMDAlIj5DaGlsZCwgUHJlc2Nob29sPC9zdHlsZT48L2tleXdv
cmQ+PGtleXdvcmQ+PHN0eWxlIGZhY2U9Im5vcm1hbCIgZm9udD0iZGVmYXVsdCIgc2l6ZT0iMTAw
JSI+Q29ob3J0IFN0dWRpZXM8L3N0eWxlPjwva2V5d29yZD48a2V5d29yZD48c3R5bGUgZmFjZT0i
bm9ybWFsIiBmb250PSJkZWZhdWx0IiBzaXplPSIxMDAlIj5DcmVhdGluaW5lL3VyaW5lPC9zdHls
ZT48L2tleXdvcmQ+PGtleXdvcmQ+PHN0eWxlIGZhY2U9Im5vcm1hbCIgZm9udD0iZGVmYXVsdCIg
c2l6ZT0iMTAwJSI+KkVudmlyb25tZW50YWwgRXhwb3N1cmU8L3N0eWxlPjwva2V5d29yZD48a2V5
d29yZD48c3R5bGUgZmFjZT0ibm9ybWFsIiBmb250PSJkZWZhdWx0IiBzaXplPSIxMDAlIj5GZW1h
bGU8L3N0eWxlPjwva2V5d29yZD48a2V5d29yZD48c3R5bGUgZmFjZT0ibm9ybWFsIiBmb250PSJk
ZWZhdWx0IiBzaXplPSIxMDAlIj5IdW1hbnM8L3N0eWxlPjwva2V5d29yZD48a2V5d29yZD48c3R5
bGUgZmFjZT0ibm9ybWFsIiBmb250PSJkZWZhdWx0IiBzaXplPSIxMDAlIj5JbmZhbnQ8L3N0eWxl
Pjwva2V5d29yZD48a2V5d29yZD48c3R5bGUgZmFjZT0ibm9ybWFsIiBmb250PSJkZWZhdWx0IiBz
aXplPSIxMDAlIj5JbmZhbnQsIE5ld2Jvcm48L3N0eWxlPjwva2V5d29yZD48a2V5d29yZD48c3R5
bGUgZmFjZT0ibm9ybWFsIiBmb250PSJkZWZhdWx0IiBzaXplPSIxMDAlIj5NYWxlPC9zdHlsZT48
L2tleXdvcmQ+PGtleXdvcmQ+PHN0eWxlIGZhY2U9Im5vcm1hbCIgZm9udD0iZGVmYXVsdCIgc2l6
ZT0iMTAwJSI+TW9udGFuYTwvc3R5bGU+PC9rZXl3b3JkPjxrZXl3b3JkPjxzdHlsZSBmYWNlPSJu
b3JtYWwiIGZvbnQ9ImRlZmF1bHQiIHNpemU9IjEwMCUiPlB1YmxpYyBIZWFsdGgvc3RhbmRhcmRz
PC9zdHlsZT48L2tleXdvcmQ+PGtleXdvcmQ+PHN0eWxlIGZhY2U9Im5vcm1hbCIgZm9udD0iZGVm
YXVsdCIgc2l6ZT0iMTAwJSI+U29pbCBQb2xsdXRhbnRzL2FuYWx5c2lzPC9zdHlsZT48L2tleXdv
cmQ+PGtleXdvcmQ+PHN0eWxlIGZhY2U9Im5vcm1hbCIgZm9udD0iZGVmYXVsdCIgc2l6ZT0iMTAw
JSI+U3BlY3Ryb3Bob3RvbWV0cnksIEF0b21pYzwvc3R5bGU+PC9rZXl3b3JkPjxrZXl3b3JkPjxz
dHlsZSBmYWNlPSJub3JtYWwiIGZvbnQ9ImRlZmF1bHQiIHNpemU9IjEwMCUiPlRlcmF0b2dlbnM8
L3N0eWxlPjwva2V5d29yZD48L2tleXdvcmRzPjxkYXRlcz48eWVhcj48c3R5bGUgZmFjZT0ibm9y
bWFsIiBmb250PSJkZWZhdWx0IiBzaXplPSIxMDAlIj4xOTk3PC9zdHlsZT48L3llYXI+PHB1Yi1k
YXRlcz48ZGF0ZT48c3R5bGUgZmFjZT0ibm9ybWFsIiBmb250PSJkZWZhdWx0IiBzaXplPSIxMDAl
Ij5KYW48L3N0eWxlPjwvZGF0ZT48L3B1Yi1kYXRlcz48L2RhdGVzPjxhY2Nlc3Npb24tbnVtPjxz
dHlsZSBmYWNlPSJub3JtYWwiIGZvbnQ9ImRlZmF1bHQiIHNpemU9IjEwMCUiPjkwMTIzNzQ8L3N0
eWxlPjwvYWNjZXNzaW9uLW51bT48dXJscz48cmVsYXRlZC11cmxzPjx1cmw+PHN0eWxlIGZhY2U9
Im5vcm1hbCIgZm9udD0iZGVmYXVsdCIgc2l6ZT0iMTAwJSI+aHR0cDovL3d3dy5uY2JpLm5sbS5u
aWguZ292L2VudHJlei9xdWVyeS5mY2dpP2NtZD1SZXRyaWV2ZSZhbXA7ZGI9UHViTWVkJmFtcDtk
b3B0PUNpdGF0aW9uJmFtcDtsaXN0X3VpZHM9OTAxMjM3NCAgPC9zdHlsZT48L3VybD48L3JlbGF0
ZWQtdXJscz48L3VybHM+PC9yZWNvcmQ+PC9DaXRlPjwvRW5kTm90ZT5=
</w:fldData>
        </w:fldChar>
      </w:r>
      <w:r w:rsidR="00781E7C" w:rsidRPr="00616376">
        <w:instrText xml:space="preserve"> ADDIN EN.CITE </w:instrText>
      </w:r>
      <w:r w:rsidR="00781E7C" w:rsidRPr="00616376">
        <w:rPr>
          <w:lang w:val="es-ES"/>
        </w:rPr>
        <w:fldChar w:fldCharType="begin">
          <w:fldData xml:space="preserve">PEVuZE5vdGU+PENpdGU+PEF1dGhvcj5Id2FuZzwvQXV0aG9yPjxZZWFyPjE5OTc8L1llYXI+PFJl
Y051bT43NzwvUmVjTnVtPjxEaXNwbGF5VGV4dD48c3R5bGUgZmFjZT0ic3VwZXJzY3JpcHQiPlsx
MF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Nzc8L3JlYy1udW1iZXI+PHJlZi10eXBlIG5hbWU9IkpvdXJuYWwgQXJ0aWNsZSI+MTc8L3Jl
Zi10eXBlPjxjb250cmlidXRvcnM+PGF1dGhvcnM+PGF1dGhvcj48c3R5bGUgZmFjZT0ibm9ybWFs
IiBmb250PSJkZWZhdWx0IiBzaXplPSIxMDAlIj5Id2FuZywgWS4gSC48L3N0eWxlPjwvYXV0aG9y
PjxhdXRob3I+PHN0eWxlIGZhY2U9Im5vcm1hbCIgZm9udD0iZGVmYXVsdCIgc2l6ZT0iMTAwJSI+
Qm9ybnNjaGVpbiwgUi4gTC48L3N0eWxlPjwvYXV0aG9yPjxhdXRob3I+PHN0eWxlIGZhY2U9Im5v
cm1hbCIgZm9udD0iZGVmYXVsdCIgc2l6ZT0iMTAwJSI+R3JvdGUsIEouPC9zdHlsZT48L2F1dGhv
cj48YXV0aG9yPjxzdHlsZSBmYWNlPSJub3JtYWwiIGZvbnQ9ImRlZmF1bHQiIHNpemU9IjEwMCUi
Pk1lbnJhdGgsIFcuPC9zdHlsZT48L2F1dGhvcj48YXV0aG9yPjxzdHlsZSBmYWNlPSJub3JtYWwi
IGZvbnQ9ImRlZmF1bHQiIHNpemU9IjEwMCUiPlJvZGEsIFMuPC9zdHlsZT48L2F1dGhvcj48L2F1
dGhvcnM+PC9jb250cmlidXRvcnM+PGF1dGgtYWRkcmVzcz48c3R5bGUgZmFjZT0ibm9ybWFsIiBm
b250PSJkZWZhdWx0IiBzaXplPSIxMDAlIj5JbnN0aXR1dGUgb2YgT2NjdXBhdGlvbmFsIE1lZGlj
aW5lIGFuZCBJbmR1c3RyaWFsIEh5Z2llbmUsIENvbGxlZ2Ugb2YgUHVibGljIEhlYWx0aCwgTmF0
aW9uYWwgVGFpd2FuIFVuaXZlcnNpdHksIFRhaXBlaSwgUmVwdWJsaWMgb2YgQ2hpbmEuIHloaEBu
dHVtYzEubWMubnR1LmVkdS50dzwvc3R5bGU+PC9hdXRoLWFkZHJlc3M+PHRpdGxlcz48dGl0bGU+
PHN0eWxlIGZhY2U9Im5vcm1hbCIgZm9udD0iZGVmYXVsdCIgc2l6ZT0iMTAwJSI+RW52aXJvbm1l
bnRhbCBhcnNlbmljIGV4cG9zdXJlIG9mIGNoaWxkcmVuIGFyb3VuZCBhIGZvcm1lciBjb3BwZXIg
c21lbHRlciBzaXRlPC9zdHlsZT48L3RpdGxlPjxzZWNvbmRhcnktdGl0bGU+PHN0eWxlIGZhY2U9
Im5vcm1hbCIgZm9udD0iZGVmYXVsdCIgc2l6ZT0iMTAwJSI+RW52aXJvbiBSZXM8L3N0eWxlPjwv
c2Vjb25kYXJ5LXRpdGxlPjwvdGl0bGVzPjxwZXJpb2RpY2FsPjxmdWxsLXRpdGxlPjxzdHlsZSBm
YWNlPSJub3JtYWwiIGZvbnQ9ImRlZmF1bHQiIHNpemU9IjEwMCUiPkVudmlyb24gUmVzPC9zdHls
ZT48L2Z1bGwtdGl0bGU+PC9wZXJpb2RpY2FsPjxwYWdlcz48c3R5bGUgZmFjZT0ibm9ybWFsIiBm
b250PSJkZWZhdWx0IiBzaXplPSIxMDAlIj43Mi04MTwvc3R5bGU+PC9wYWdlcz48dm9sdW1lPjxz
dHlsZSBmYWNlPSJub3JtYWwiIGZvbnQ9ImRlZmF1bHQiIHNpemU9IjEwMCUiPjcyPC9zdHlsZT48
L3ZvbHVtZT48bnVtYmVyPjxzdHlsZSBmYWNlPSJub3JtYWwiIGZvbnQ9ImRlZmF1bHQiIHNpemU9
IjEwMCUiPjE8L3N0eWxlPjwvbnVtYmVyPjxrZXl3b3Jkcz48a2V5d29yZD48c3R5bGUgZmFjZT0i
bm9ybWFsIiBmb250PSJkZWZhdWx0IiBzaXplPSIxMDAlIj5BaXIgUG9sbHV0aW9uLCBJbmRvb3I8
L3N0eWxlPjwva2V5d29yZD48a2V5d29yZD48c3R5bGUgZmFjZT0ibm9ybWFsIiBmb250PSJkZWZh
dWx0IiBzaXplPSIxMDAlIj5BcnNlbmljLyp1cmluZTwvc3R5bGU+PC9rZXl3b3JkPjxrZXl3b3Jk
PjxzdHlsZSBmYWNlPSJub3JtYWwiIGZvbnQ9ImRlZmF1bHQiIHNpemU9IjEwMCUiPkFyc2VuaWNh
bHMvdXJpbmU8L3N0eWxlPjwva2V5d29yZD48a2V5d29yZD48c3R5bGUgZmFjZT0ibm9ybWFsIiBm
b250PSJkZWZhdWx0IiBzaXplPSIxMDAlIj5DaGlsZCwgUHJlc2Nob29sPC9zdHlsZT48L2tleXdv
cmQ+PGtleXdvcmQ+PHN0eWxlIGZhY2U9Im5vcm1hbCIgZm9udD0iZGVmYXVsdCIgc2l6ZT0iMTAw
JSI+Q29ob3J0IFN0dWRpZXM8L3N0eWxlPjwva2V5d29yZD48a2V5d29yZD48c3R5bGUgZmFjZT0i
bm9ybWFsIiBmb250PSJkZWZhdWx0IiBzaXplPSIxMDAlIj5DcmVhdGluaW5lL3VyaW5lPC9zdHls
ZT48L2tleXdvcmQ+PGtleXdvcmQ+PHN0eWxlIGZhY2U9Im5vcm1hbCIgZm9udD0iZGVmYXVsdCIg
c2l6ZT0iMTAwJSI+KkVudmlyb25tZW50YWwgRXhwb3N1cmU8L3N0eWxlPjwva2V5d29yZD48a2V5
d29yZD48c3R5bGUgZmFjZT0ibm9ybWFsIiBmb250PSJkZWZhdWx0IiBzaXplPSIxMDAlIj5GZW1h
bGU8L3N0eWxlPjwva2V5d29yZD48a2V5d29yZD48c3R5bGUgZmFjZT0ibm9ybWFsIiBmb250PSJk
ZWZhdWx0IiBzaXplPSIxMDAlIj5IdW1hbnM8L3N0eWxlPjwva2V5d29yZD48a2V5d29yZD48c3R5
bGUgZmFjZT0ibm9ybWFsIiBmb250PSJkZWZhdWx0IiBzaXplPSIxMDAlIj5JbmZhbnQ8L3N0eWxl
Pjwva2V5d29yZD48a2V5d29yZD48c3R5bGUgZmFjZT0ibm9ybWFsIiBmb250PSJkZWZhdWx0IiBz
aXplPSIxMDAlIj5JbmZhbnQsIE5ld2Jvcm48L3N0eWxlPjwva2V5d29yZD48a2V5d29yZD48c3R5
bGUgZmFjZT0ibm9ybWFsIiBmb250PSJkZWZhdWx0IiBzaXplPSIxMDAlIj5NYWxlPC9zdHlsZT48
L2tleXdvcmQ+PGtleXdvcmQ+PHN0eWxlIGZhY2U9Im5vcm1hbCIgZm9udD0iZGVmYXVsdCIgc2l6
ZT0iMTAwJSI+TW9udGFuYTwvc3R5bGU+PC9rZXl3b3JkPjxrZXl3b3JkPjxzdHlsZSBmYWNlPSJu
b3JtYWwiIGZvbnQ9ImRlZmF1bHQiIHNpemU9IjEwMCUiPlB1YmxpYyBIZWFsdGgvc3RhbmRhcmRz
PC9zdHlsZT48L2tleXdvcmQ+PGtleXdvcmQ+PHN0eWxlIGZhY2U9Im5vcm1hbCIgZm9udD0iZGVm
YXVsdCIgc2l6ZT0iMTAwJSI+U29pbCBQb2xsdXRhbnRzL2FuYWx5c2lzPC9zdHlsZT48L2tleXdv
cmQ+PGtleXdvcmQ+PHN0eWxlIGZhY2U9Im5vcm1hbCIgZm9udD0iZGVmYXVsdCIgc2l6ZT0iMTAw
JSI+U3BlY3Ryb3Bob3RvbWV0cnksIEF0b21pYzwvc3R5bGU+PC9rZXl3b3JkPjxrZXl3b3JkPjxz
dHlsZSBmYWNlPSJub3JtYWwiIGZvbnQ9ImRlZmF1bHQiIHNpemU9IjEwMCUiPlRlcmF0b2dlbnM8
L3N0eWxlPjwva2V5d29yZD48L2tleXdvcmRzPjxkYXRlcz48eWVhcj48c3R5bGUgZmFjZT0ibm9y
bWFsIiBmb250PSJkZWZhdWx0IiBzaXplPSIxMDAlIj4xOTk3PC9zdHlsZT48L3llYXI+PHB1Yi1k
YXRlcz48ZGF0ZT48c3R5bGUgZmFjZT0ibm9ybWFsIiBmb250PSJkZWZhdWx0IiBzaXplPSIxMDAl
Ij5KYW48L3N0eWxlPjwvZGF0ZT48L3B1Yi1kYXRlcz48L2RhdGVzPjxhY2Nlc3Npb24tbnVtPjxz
dHlsZSBmYWNlPSJub3JtYWwiIGZvbnQ9ImRlZmF1bHQiIHNpemU9IjEwMCUiPjkwMTIzNzQ8L3N0
eWxlPjwvYWNjZXNzaW9uLW51bT48dXJscz48cmVsYXRlZC11cmxzPjx1cmw+PHN0eWxlIGZhY2U9
Im5vcm1hbCIgZm9udD0iZGVmYXVsdCIgc2l6ZT0iMTAwJSI+aHR0cDovL3d3dy5uY2JpLm5sbS5u
aWguZ292L2VudHJlei9xdWVyeS5mY2dpP2NtZD1SZXRyaWV2ZSZhbXA7ZGI9UHViTWVkJmFtcDtk
b3B0PUNpdGF0aW9uJmFtcDtsaXN0X3VpZHM9OTAxMjM3NCAgPC9zdHlsZT48L3VybD48L3JlbGF0
ZWQtdXJscz48L3VybHM+PC9yZWNvcmQ+PC9DaXRlPjwvRW5kTm90ZT5=
</w:fldData>
        </w:fldChar>
      </w:r>
      <w:r w:rsidR="00781E7C" w:rsidRPr="00616376">
        <w:instrText xml:space="preserve"> ADDIN EN.CITE.DATA </w:instrText>
      </w:r>
      <w:r w:rsidR="00781E7C" w:rsidRPr="00616376">
        <w:rPr>
          <w:lang w:val="es-ES"/>
        </w:rPr>
      </w:r>
      <w:r w:rsidR="00781E7C" w:rsidRPr="00616376">
        <w:rPr>
          <w:lang w:val="es-ES"/>
        </w:rPr>
        <w:fldChar w:fldCharType="end"/>
      </w:r>
      <w:r w:rsidRPr="00616376">
        <w:rPr>
          <w:lang w:val="es-ES"/>
        </w:rPr>
      </w:r>
      <w:r w:rsidRPr="00616376">
        <w:rPr>
          <w:lang w:val="es-ES"/>
        </w:rPr>
        <w:fldChar w:fldCharType="separate"/>
      </w:r>
      <w:r w:rsidR="00781E7C" w:rsidRPr="00616376">
        <w:rPr>
          <w:noProof/>
          <w:vertAlign w:val="superscript"/>
        </w:rPr>
        <w:t>[10]</w:t>
      </w:r>
      <w:r w:rsidRPr="00616376">
        <w:rPr>
          <w:lang w:val="es-ES"/>
        </w:rPr>
        <w:fldChar w:fldCharType="end"/>
      </w:r>
      <w:r w:rsidR="00516A26" w:rsidRPr="00616376">
        <w:t>, Mexico</w:t>
      </w:r>
      <w:r w:rsidRPr="00616376">
        <w:rPr>
          <w:lang w:val="es-ES"/>
        </w:rPr>
        <w:fldChar w:fldCharType="begin">
          <w:fldData xml:space="preserve">PEVuZE5vdGU+PENpdGU+PEF1dGhvcj5EaWF6LUJhcnJpZ2E8L0F1dGhvcj48WWVhcj4xOTkzPC9Z
ZWFyPjxSZWNOdW0+Nzg8L1JlY051bT48RGlzcGxheVRleHQ+PHN0eWxlIGZhY2U9InN1cGVyc2Ny
aXB0Ij5bMTF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c4PC9yZWMtbnVtYmVyPjxyZWYtdHlwZSBuYW1lPSJKb3VybmFsIEFydGljbGUi
PjE3PC9yZWYtdHlwZT48Y29udHJpYnV0b3JzPjxhdXRob3JzPjxhdXRob3I+PHN0eWxlIGZhY2U9
Im5vcm1hbCIgZm9udD0iZGVmYXVsdCIgc2l6ZT0iMTAwJSI+RGlhei1CYXJyaWdhLCBGLjwvc3R5
bGU+PC9hdXRob3I+PGF1dGhvcj48c3R5bGUgZmFjZT0ibm9ybWFsIiBmb250PSJkZWZhdWx0IiBz
aXplPSIxMDAlIj5TYW50b3MsIE0uIEEuPC9zdHlsZT48L2F1dGhvcj48YXV0aG9yPjxzdHlsZSBm
YWNlPSJub3JtYWwiIGZvbnQ9ImRlZmF1bHQiIHNpemU9IjEwMCUiPk1lamlhLCBKLiBKLjwvc3R5
bGU+PC9hdXRob3I+PGF1dGhvcj48c3R5bGUgZmFjZT0ibm9ybWFsIiBmb250PSJkZWZhdWx0IiBz
aXplPSIxMDAlIj5CYXRyZXMsIEwuPC9zdHlsZT48L2F1dGhvcj48YXV0aG9yPjxzdHlsZSBmYWNl
PSJub3JtYWwiIGZvbnQ9ImRlZmF1bHQiIHNpemU9IjEwMCUiPllhbmV6LCBMLjwvc3R5bGU+PC9h
dXRob3I+PGF1dGhvcj48c3R5bGUgZmFjZT0ibm9ybWFsIiBmb250PSJkZWZhdWx0IiBzaXplPSIx
MDAlIj5DYXJyaXphbGVzLCBMLjwvc3R5bGU+PC9hdXRob3I+PGF1dGhvcj48c3R5bGUgZmFjZT0i
bm9ybWFsIiBmb250PSJkZWZhdWx0IiBzaXplPSIxMDAlIj5WZXJhLCBFLjwvc3R5bGU+PC9hdXRo
b3I+PGF1dGhvcj48c3R5bGUgZmFjZT0ibm9ybWFsIiBmb250PSJkZWZhdWx0IiBzaXplPSIxMDAl
Ij5kZWwgUmF6bywgTC4gTS48L3N0eWxlPjwvYXV0aG9yPjxhdXRob3I+PHN0eWxlIGZhY2U9Im5v
cm1hbCIgZm9udD0iZGVmYXVsdCIgc2l6ZT0iMTAwJSI+Q2VicmlhbiwgTS4gRS48L3N0eWxlPjwv
YXV0aG9yPjwvYXV0aG9ycz48L2NvbnRyaWJ1dG9ycz48YXV0aC1hZGRyZXNzPjxzdHlsZSBmYWNl
PSJub3JtYWwiIGZvbnQ9ImRlZmF1bHQiIHNpemU9IjEwMCUiPkZhY3VsdGFkIGRlIE1lZGljaW5h
LCBVbml2ZXJzaWRhZCBBdXRvbm9tYSBkZSBTYW4gTHVpcyBQb3Rvc2ksIE1leGljby48L3N0eWxl
PjwvYXV0aC1hZGRyZXNzPjx0aXRsZXM+PHRpdGxlPjxzdHlsZSBmYWNlPSJub3JtYWwiIGZvbnQ9
ImRlZmF1bHQiIHNpemU9IjEwMCUiPkFyc2VuaWMgYW5kIGNhZG1pdW0gZXhwb3N1cmUgaW4gY2hp
bGRyZW4gbGl2aW5nIG5lYXIgYSBzbWVsdGVyIGNvbXBsZXggaW4gU2FuIEx1aXMgUG90b3NpLCBN
ZXhpY288L3N0eWxlPjwvdGl0bGU+PHNlY29uZGFyeS10aXRsZT48c3R5bGUgZmFjZT0ibm9ybWFs
IiBmb250PSJkZWZhdWx0IiBzaXplPSIxMDAlIj5FbnZpcm9uIFJlczwvc3R5bGU+PC9zZWNvbmRh
cnktdGl0bGU+PC90aXRsZXM+PHBlcmlvZGljYWw+PGZ1bGwtdGl0bGU+PHN0eWxlIGZhY2U9Im5v
cm1hbCIgZm9udD0iZGVmYXVsdCIgc2l6ZT0iMTAwJSI+RW52aXJvbiBSZXM8L3N0eWxlPjwvZnVs
bC10aXRsZT48L3BlcmlvZGljYWw+PHBhZ2VzPjxzdHlsZSBmYWNlPSJub3JtYWwiIGZvbnQ9ImRl
ZmF1bHQiIHNpemU9IjEwMCUiPjI0Mi01MDwvc3R5bGU+PC9wYWdlcz48dm9sdW1lPjxzdHlsZSBm
YWNlPSJub3JtYWwiIGZvbnQ9ImRlZmF1bHQiIHNpemU9IjEwMCUiPjYyPC9zdHlsZT48L3ZvbHVt
ZT48bnVtYmVyPjxzdHlsZSBmYWNlPSJub3JtYWwiIGZvbnQ9ImRlZmF1bHQiIHNpemU9IjEwMCUi
PjI8L3N0eWxlPjwvbnVtYmVyPjxrZXl3b3Jkcz48a2V5d29yZD48c3R5bGUgZmFjZT0ibm9ybWFs
IiBmb250PSJkZWZhdWx0IiBzaXplPSIxMDAlIj5BaXIgUG9sbHV0YW50cy8qYW5hbHlzaXM8L3N0
eWxlPjwva2V5d29yZD48a2V5d29yZD48c3R5bGUgZmFjZT0ibm9ybWFsIiBmb250PSJkZWZhdWx0
IiBzaXplPSIxMDAlIj5BcnNlbmljLyphbmFseXNpcy91cmluZTwvc3R5bGU+PC9rZXl3b3JkPjxr
ZXl3b3JkPjxzdHlsZSBmYWNlPSJub3JtYWwiIGZvbnQ9ImRlZmF1bHQiIHNpemU9IjEwMCUiPkNh
ZG1pdW0vKmFuYWx5c2lzL3VyaW5lPC9zdHlsZT48L2tleXdvcmQ+PGtleXdvcmQ+PHN0eWxlIGZh
Y2U9Im5vcm1hbCIgZm9udD0iZGVmYXVsdCIgc2l6ZT0iMTAwJSI+Q2hpbGQsIFByZXNjaG9vbDwv
c3R5bGU+PC9rZXl3b3JkPjxrZXl3b3JkPjxzdHlsZSBmYWNlPSJub3JtYWwiIGZvbnQ9ImRlZmF1
bHQiIHNpemU9IjEwMCUiPkVudmlyb25tZW50YWwgRXhwb3N1cmUvKmFuYWx5c2lzPC9zdHlsZT48
L2tleXdvcmQ+PGtleXdvcmQ+PHN0eWxlIGZhY2U9Im5vcm1hbCIgZm9udD0iZGVmYXVsdCIgc2l6
ZT0iMTAwJSI+RmVtYWxlPC9zdHlsZT48L2tleXdvcmQ+PGtleXdvcmQ+PHN0eWxlIGZhY2U9Im5v
cm1hbCIgZm9udD0iZGVmYXVsdCIgc2l6ZT0iMTAwJSI+SGFpci8qY2hlbWlzdHJ5PC9zdHlsZT48
L2tleXdvcmQ+PGtleXdvcmQ+PHN0eWxlIGZhY2U9Im5vcm1hbCIgZm9udD0iZGVmYXVsdCIgc2l6
ZT0iMTAwJSI+SHVtYW5zPC9zdHlsZT48L2tleXdvcmQ+PGtleXdvcmQ+PHN0eWxlIGZhY2U9Im5v
cm1hbCIgZm9udD0iZGVmYXVsdCIgc2l6ZT0iMTAwJSI+TWFsZTwvc3R5bGU+PC9rZXl3b3JkPjxr
ZXl3b3JkPjxzdHlsZSBmYWNlPSJub3JtYWwiIGZvbnQ9ImRlZmF1bHQiIHNpemU9IjEwMCUiPipN
ZXRhbGx1cmd5PC9zdHlsZT48L2tleXdvcmQ+PGtleXdvcmQ+PHN0eWxlIGZhY2U9Im5vcm1hbCIg
Zm9udD0iZGVmYXVsdCIgc2l6ZT0iMTAwJSI+TWV4aWNvPC9zdHlsZT48L2tleXdvcmQ+PGtleXdv
cmQ+PHN0eWxlIGZhY2U9Im5vcm1hbCIgZm9udD0iZGVmYXVsdCIgc2l6ZT0iMTAwJSI+U29pbC9h
bmFseXNpczwvc3R5bGU+PC9rZXl3b3JkPjwva2V5d29yZHM+PGRhdGVzPjx5ZWFyPjxzdHlsZSBm
YWNlPSJub3JtYWwiIGZvbnQ9ImRlZmF1bHQiIHNpemU9IjEwMCUiPjE5OTM8L3N0eWxlPjwveWVh
cj48cHViLWRhdGVzPjxkYXRlPjxzdHlsZSBmYWNlPSJub3JtYWwiIGZvbnQ9ImRlZmF1bHQiIHNp
emU9IjEwMCUiPkF1Zzwvc3R5bGU+PC9kYXRlPjwvcHViLWRhdGVzPjwvZGF0ZXM+PGFjY2Vzc2lv
bi1udW0+PHN0eWxlIGZhY2U9Im5vcm1hbCIgZm9udD0iZGVmYXVsdCIgc2l6ZT0iMTAwJSI+ODM0
NDIzMTwvc3R5bGU+PC9hY2Nlc3Npb24tbnVtPjx1cmxzPjxyZWxhdGVkLXVybHM+PHVybD48c3R5
bGUgZmFjZT0ibm9ybWFsIiBmb250PSJkZWZhdWx0IiBzaXplPSIxMDAlIj5odHRwOi8vd3d3Lm5j
YmkubmxtLm5paC5nb3YvZW50cmV6L3F1ZXJ5LmZjZ2k/Y21kPVJldHJpZXZlJmFtcDtkYj1QdWJN
ZWQmYW1wO2RvcHQ9Q2l0YXRpb24mYW1wO2xpc3RfdWlkcz04MzQ0MjMxICA8L3N0eWxlPjwvdXJs
PjwvcmVsYXRlZC11cmxzPjwvdXJscz48L3JlY29yZD48L0NpdGU+PC9FbmROb3RlPgB=
</w:fldData>
        </w:fldChar>
      </w:r>
      <w:r w:rsidR="00781E7C" w:rsidRPr="00616376">
        <w:instrText xml:space="preserve"> ADDIN EN.CITE </w:instrText>
      </w:r>
      <w:r w:rsidR="00781E7C" w:rsidRPr="00616376">
        <w:rPr>
          <w:lang w:val="es-ES"/>
        </w:rPr>
        <w:fldChar w:fldCharType="begin">
          <w:fldData xml:space="preserve">PEVuZE5vdGU+PENpdGU+PEF1dGhvcj5EaWF6LUJhcnJpZ2E8L0F1dGhvcj48WWVhcj4xOTkzPC9Z
ZWFyPjxSZWNOdW0+Nzg8L1JlY051bT48RGlzcGxheVRleHQ+PHN0eWxlIGZhY2U9InN1cGVyc2Ny
aXB0Ij5bMTF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c4PC9yZWMtbnVtYmVyPjxyZWYtdHlwZSBuYW1lPSJKb3VybmFsIEFydGljbGUi
PjE3PC9yZWYtdHlwZT48Y29udHJpYnV0b3JzPjxhdXRob3JzPjxhdXRob3I+PHN0eWxlIGZhY2U9
Im5vcm1hbCIgZm9udD0iZGVmYXVsdCIgc2l6ZT0iMTAwJSI+RGlhei1CYXJyaWdhLCBGLjwvc3R5
bGU+PC9hdXRob3I+PGF1dGhvcj48c3R5bGUgZmFjZT0ibm9ybWFsIiBmb250PSJkZWZhdWx0IiBz
aXplPSIxMDAlIj5TYW50b3MsIE0uIEEuPC9zdHlsZT48L2F1dGhvcj48YXV0aG9yPjxzdHlsZSBm
YWNlPSJub3JtYWwiIGZvbnQ9ImRlZmF1bHQiIHNpemU9IjEwMCUiPk1lamlhLCBKLiBKLjwvc3R5
bGU+PC9hdXRob3I+PGF1dGhvcj48c3R5bGUgZmFjZT0ibm9ybWFsIiBmb250PSJkZWZhdWx0IiBz
aXplPSIxMDAlIj5CYXRyZXMsIEwuPC9zdHlsZT48L2F1dGhvcj48YXV0aG9yPjxzdHlsZSBmYWNl
PSJub3JtYWwiIGZvbnQ9ImRlZmF1bHQiIHNpemU9IjEwMCUiPllhbmV6LCBMLjwvc3R5bGU+PC9h
dXRob3I+PGF1dGhvcj48c3R5bGUgZmFjZT0ibm9ybWFsIiBmb250PSJkZWZhdWx0IiBzaXplPSIx
MDAlIj5DYXJyaXphbGVzLCBMLjwvc3R5bGU+PC9hdXRob3I+PGF1dGhvcj48c3R5bGUgZmFjZT0i
bm9ybWFsIiBmb250PSJkZWZhdWx0IiBzaXplPSIxMDAlIj5WZXJhLCBFLjwvc3R5bGU+PC9hdXRo
b3I+PGF1dGhvcj48c3R5bGUgZmFjZT0ibm9ybWFsIiBmb250PSJkZWZhdWx0IiBzaXplPSIxMDAl
Ij5kZWwgUmF6bywgTC4gTS48L3N0eWxlPjwvYXV0aG9yPjxhdXRob3I+PHN0eWxlIGZhY2U9Im5v
cm1hbCIgZm9udD0iZGVmYXVsdCIgc2l6ZT0iMTAwJSI+Q2VicmlhbiwgTS4gRS48L3N0eWxlPjwv
YXV0aG9yPjwvYXV0aG9ycz48L2NvbnRyaWJ1dG9ycz48YXV0aC1hZGRyZXNzPjxzdHlsZSBmYWNl
PSJub3JtYWwiIGZvbnQ9ImRlZmF1bHQiIHNpemU9IjEwMCUiPkZhY3VsdGFkIGRlIE1lZGljaW5h
LCBVbml2ZXJzaWRhZCBBdXRvbm9tYSBkZSBTYW4gTHVpcyBQb3Rvc2ksIE1leGljby48L3N0eWxl
PjwvYXV0aC1hZGRyZXNzPjx0aXRsZXM+PHRpdGxlPjxzdHlsZSBmYWNlPSJub3JtYWwiIGZvbnQ9
ImRlZmF1bHQiIHNpemU9IjEwMCUiPkFyc2VuaWMgYW5kIGNhZG1pdW0gZXhwb3N1cmUgaW4gY2hp
bGRyZW4gbGl2aW5nIG5lYXIgYSBzbWVsdGVyIGNvbXBsZXggaW4gU2FuIEx1aXMgUG90b3NpLCBN
ZXhpY288L3N0eWxlPjwvdGl0bGU+PHNlY29uZGFyeS10aXRsZT48c3R5bGUgZmFjZT0ibm9ybWFs
IiBmb250PSJkZWZhdWx0IiBzaXplPSIxMDAlIj5FbnZpcm9uIFJlczwvc3R5bGU+PC9zZWNvbmRh
cnktdGl0bGU+PC90aXRsZXM+PHBlcmlvZGljYWw+PGZ1bGwtdGl0bGU+PHN0eWxlIGZhY2U9Im5v
cm1hbCIgZm9udD0iZGVmYXVsdCIgc2l6ZT0iMTAwJSI+RW52aXJvbiBSZXM8L3N0eWxlPjwvZnVs
bC10aXRsZT48L3BlcmlvZGljYWw+PHBhZ2VzPjxzdHlsZSBmYWNlPSJub3JtYWwiIGZvbnQ9ImRl
ZmF1bHQiIHNpemU9IjEwMCUiPjI0Mi01MDwvc3R5bGU+PC9wYWdlcz48dm9sdW1lPjxzdHlsZSBm
YWNlPSJub3JtYWwiIGZvbnQ9ImRlZmF1bHQiIHNpemU9IjEwMCUiPjYyPC9zdHlsZT48L3ZvbHVt
ZT48bnVtYmVyPjxzdHlsZSBmYWNlPSJub3JtYWwiIGZvbnQ9ImRlZmF1bHQiIHNpemU9IjEwMCUi
PjI8L3N0eWxlPjwvbnVtYmVyPjxrZXl3b3Jkcz48a2V5d29yZD48c3R5bGUgZmFjZT0ibm9ybWFs
IiBmb250PSJkZWZhdWx0IiBzaXplPSIxMDAlIj5BaXIgUG9sbHV0YW50cy8qYW5hbHlzaXM8L3N0
eWxlPjwva2V5d29yZD48a2V5d29yZD48c3R5bGUgZmFjZT0ibm9ybWFsIiBmb250PSJkZWZhdWx0
IiBzaXplPSIxMDAlIj5BcnNlbmljLyphbmFseXNpcy91cmluZTwvc3R5bGU+PC9rZXl3b3JkPjxr
ZXl3b3JkPjxzdHlsZSBmYWNlPSJub3JtYWwiIGZvbnQ9ImRlZmF1bHQiIHNpemU9IjEwMCUiPkNh
ZG1pdW0vKmFuYWx5c2lzL3VyaW5lPC9zdHlsZT48L2tleXdvcmQ+PGtleXdvcmQ+PHN0eWxlIGZh
Y2U9Im5vcm1hbCIgZm9udD0iZGVmYXVsdCIgc2l6ZT0iMTAwJSI+Q2hpbGQsIFByZXNjaG9vbDwv
c3R5bGU+PC9rZXl3b3JkPjxrZXl3b3JkPjxzdHlsZSBmYWNlPSJub3JtYWwiIGZvbnQ9ImRlZmF1
bHQiIHNpemU9IjEwMCUiPkVudmlyb25tZW50YWwgRXhwb3N1cmUvKmFuYWx5c2lzPC9zdHlsZT48
L2tleXdvcmQ+PGtleXdvcmQ+PHN0eWxlIGZhY2U9Im5vcm1hbCIgZm9udD0iZGVmYXVsdCIgc2l6
ZT0iMTAwJSI+RmVtYWxlPC9zdHlsZT48L2tleXdvcmQ+PGtleXdvcmQ+PHN0eWxlIGZhY2U9Im5v
cm1hbCIgZm9udD0iZGVmYXVsdCIgc2l6ZT0iMTAwJSI+SGFpci8qY2hlbWlzdHJ5PC9zdHlsZT48
L2tleXdvcmQ+PGtleXdvcmQ+PHN0eWxlIGZhY2U9Im5vcm1hbCIgZm9udD0iZGVmYXVsdCIgc2l6
ZT0iMTAwJSI+SHVtYW5zPC9zdHlsZT48L2tleXdvcmQ+PGtleXdvcmQ+PHN0eWxlIGZhY2U9Im5v
cm1hbCIgZm9udD0iZGVmYXVsdCIgc2l6ZT0iMTAwJSI+TWFsZTwvc3R5bGU+PC9rZXl3b3JkPjxr
ZXl3b3JkPjxzdHlsZSBmYWNlPSJub3JtYWwiIGZvbnQ9ImRlZmF1bHQiIHNpemU9IjEwMCUiPipN
ZXRhbGx1cmd5PC9zdHlsZT48L2tleXdvcmQ+PGtleXdvcmQ+PHN0eWxlIGZhY2U9Im5vcm1hbCIg
Zm9udD0iZGVmYXVsdCIgc2l6ZT0iMTAwJSI+TWV4aWNvPC9zdHlsZT48L2tleXdvcmQ+PGtleXdv
cmQ+PHN0eWxlIGZhY2U9Im5vcm1hbCIgZm9udD0iZGVmYXVsdCIgc2l6ZT0iMTAwJSI+U29pbC9h
bmFseXNpczwvc3R5bGU+PC9rZXl3b3JkPjwva2V5d29yZHM+PGRhdGVzPjx5ZWFyPjxzdHlsZSBm
YWNlPSJub3JtYWwiIGZvbnQ9ImRlZmF1bHQiIHNpemU9IjEwMCUiPjE5OTM8L3N0eWxlPjwveWVh
cj48cHViLWRhdGVzPjxkYXRlPjxzdHlsZSBmYWNlPSJub3JtYWwiIGZvbnQ9ImRlZmF1bHQiIHNp
emU9IjEwMCUiPkF1Zzwvc3R5bGU+PC9kYXRlPjwvcHViLWRhdGVzPjwvZGF0ZXM+PGFjY2Vzc2lv
bi1udW0+PHN0eWxlIGZhY2U9Im5vcm1hbCIgZm9udD0iZGVmYXVsdCIgc2l6ZT0iMTAwJSI+ODM0
NDIzMTwvc3R5bGU+PC9hY2Nlc3Npb24tbnVtPjx1cmxzPjxyZWxhdGVkLXVybHM+PHVybD48c3R5
bGUgZmFjZT0ibm9ybWFsIiBmb250PSJkZWZhdWx0IiBzaXplPSIxMDAlIj5odHRwOi8vd3d3Lm5j
YmkubmxtLm5paC5nb3YvZW50cmV6L3F1ZXJ5LmZjZ2k/Y21kPVJldHJpZXZlJmFtcDtkYj1QdWJN
ZWQmYW1wO2RvcHQ9Q2l0YXRpb24mYW1wO2xpc3RfdWlkcz04MzQ0MjMxICA8L3N0eWxlPjwvdXJs
PjwvcmVsYXRlZC11cmxzPjwvdXJscz48L3JlY29yZD48L0NpdGU+PC9FbmROb3RlPgB=
</w:fldData>
        </w:fldChar>
      </w:r>
      <w:r w:rsidR="00781E7C" w:rsidRPr="00616376">
        <w:instrText xml:space="preserve"> ADDIN EN.CITE.DATA </w:instrText>
      </w:r>
      <w:r w:rsidR="00781E7C" w:rsidRPr="00616376">
        <w:rPr>
          <w:lang w:val="es-ES"/>
        </w:rPr>
      </w:r>
      <w:r w:rsidR="00781E7C" w:rsidRPr="00616376">
        <w:rPr>
          <w:lang w:val="es-ES"/>
        </w:rPr>
        <w:fldChar w:fldCharType="end"/>
      </w:r>
      <w:r w:rsidRPr="00616376">
        <w:rPr>
          <w:lang w:val="es-ES"/>
        </w:rPr>
      </w:r>
      <w:r w:rsidRPr="00616376">
        <w:rPr>
          <w:lang w:val="es-ES"/>
        </w:rPr>
        <w:fldChar w:fldCharType="separate"/>
      </w:r>
      <w:r w:rsidR="00781E7C" w:rsidRPr="00616376">
        <w:rPr>
          <w:noProof/>
          <w:vertAlign w:val="superscript"/>
        </w:rPr>
        <w:t>[11]</w:t>
      </w:r>
      <w:r w:rsidRPr="00616376">
        <w:rPr>
          <w:lang w:val="es-ES"/>
        </w:rPr>
        <w:fldChar w:fldCharType="end"/>
      </w:r>
      <w:r w:rsidR="00516A26" w:rsidRPr="00616376">
        <w:t>, Peru</w:t>
      </w:r>
      <w:r w:rsidRPr="00616376">
        <w:rPr>
          <w:lang w:val="es-ES"/>
        </w:rPr>
        <w:fldChar w:fldCharType="begin">
          <w:fldData xml:space="preserve">PEVuZE5vdGU+PENpdGU+PEF1dGhvcj5SYW1pcmV6PC9BdXRob3I+PFllYXI+MTk4NjwvWWVhcj48
UmVjTnVtPjc5PC9SZWNOdW0+PERpc3BsYXlUZXh0PjxzdHlsZSBmYWNlPSJzdXBlcnNjcmlwdCI+
WzEy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3OTwvcmVjLW51bWJlcj48cmVmLXR5cGUgbmFtZT0iSm91cm5hbCBBcnRpY2xlIj4xNzwv
cmVmLXR5cGU+PGNvbnRyaWJ1dG9ycz48YXV0aG9ycz48YXV0aG9yPjxzdHlsZSBmYWNlPSJub3Jt
YWwiIGZvbnQ9ImRlZmF1bHQiIHNpemU9IjEwMCUiPlJhbWlyZXosIEEuIFYuPC9zdHlsZT48L2F1
dGhvcj48L2F1dGhvcnM+PC9jb250cmlidXRvcnM+PHRpdGxlcz48dGl0bGU+PHN0eWxlIGZhY2U9
Im5vcm1hbCIgZm9udD0iZGVmYXVsdCIgc2l6ZT0iMTAwJSI+W0Vudmlyb25tZW50YWwgcG9sbHV0
aW9uIGJ5IGNhZG1pdW0gaW4gYSBtZXRhbGx1cmd5IHBsYW50XTwvc3R5bGU+PC90aXRsZT48c2Vj
b25kYXJ5LXRpdGxlPjxzdHlsZSBmYWNlPSJub3JtYWwiIGZvbnQ9ImRlZmF1bHQiIHNpemU9IjEw
MCUiPkJvbCBPZmljaW5hIFNhbml0IFBhbmFtPC9zdHlsZT48L3NlY29uZGFyeS10aXRsZT48L3Rp
dGxlcz48cGVyaW9kaWNhbD48ZnVsbC10aXRsZT48c3R5bGUgZmFjZT0ibm9ybWFsIiBmb250PSJk
ZWZhdWx0IiBzaXplPSIxMDAlIj5Cb2wgT2ZpY2luYSBTYW5pdCBQYW5hbTwvc3R5bGU+PC9mdWxs
LXRpdGxlPjwvcGVyaW9kaWNhbD48cGFnZXM+PHN0eWxlIGZhY2U9Im5vcm1hbCIgZm9udD0iZGVm
YXVsdCIgc2l6ZT0iMTAwJSI+NTE0LTIxPC9zdHlsZT48L3BhZ2VzPjx2b2x1bWU+PHN0eWxlIGZh
Y2U9Im5vcm1hbCIgZm9udD0iZGVmYXVsdCIgc2l6ZT0iMTAwJSI+MTAxPC9zdHlsZT48L3ZvbHVt
ZT48bnVtYmVyPjxzdHlsZSBmYWNlPSJub3JtYWwiIGZvbnQ9ImRlZmF1bHQiIHNpemU9IjEwMCUi
PjU8L3N0eWxlPjwvbnVtYmVyPjxrZXl3b3Jkcz48a2V5d29yZD48c3R5bGUgZmFjZT0ibm9ybWFs
IiBmb250PSJkZWZhdWx0IiBzaXplPSIxMDAlIj5BZHVsdDwvc3R5bGU+PC9rZXl3b3JkPjxrZXl3
b3JkPjxzdHlsZSBmYWNlPSJub3JtYWwiIGZvbnQ9ImRlZmF1bHQiIHNpemU9IjEwMCUiPkFpciBQ
b2xsdXRhbnRzL2FkdmVyc2UgZWZmZWN0cy8qYW5hbHlzaXM8L3N0eWxlPjwva2V5d29yZD48a2V5
d29yZD48c3R5bGUgZmFjZT0ibm9ybWFsIiBmb250PSJkZWZhdWx0IiBzaXplPSIxMDAlIj5DYWRt
aXVtL2FkdmVyc2UgZWZmZWN0cy8qYW5hbHlzaXM8L3N0eWxlPjwva2V5d29yZD48a2V5d29yZD48
c3R5bGUgZmFjZT0ibm9ybWFsIiBmb250PSJkZWZhdWx0IiBzaXplPSIxMDAlIj5IdW1hbnM8L3N0
eWxlPjwva2V5d29yZD48a2V5d29yZD48c3R5bGUgZmFjZT0ibm9ybWFsIiBmb250PSJkZWZhdWx0
IiBzaXplPSIxMDAlIj5LaWRuZXkgRGlzZWFzZXMvKmNoZW1pY2FsbHkgaW5kdWNlZDwvc3R5bGU+
PC9rZXl3b3JkPjxrZXl3b3JkPjxzdHlsZSBmYWNlPSJub3JtYWwiIGZvbnQ9ImRlZmF1bHQiIHNp
emU9IjEwMCUiPk1hbGU8L3N0eWxlPjwva2V5d29yZD48a2V5d29yZD48c3R5bGUgZmFjZT0ibm9y
bWFsIiBmb250PSJkZWZhdWx0IiBzaXplPSIxMDAlIj4qTWV0YWxsdXJneTwvc3R5bGU+PC9rZXl3
b3JkPjxrZXl3b3JkPjxzdHlsZSBmYWNlPSJub3JtYWwiIGZvbnQ9ImRlZmF1bHQiIHNpemU9IjEw
MCUiPk1pZGRsZSBBZ2VkPC9zdHlsZT48L2tleXdvcmQ+PGtleXdvcmQ+PHN0eWxlIGZhY2U9Im5v
cm1hbCIgZm9udD0iZGVmYXVsdCIgc2l6ZT0iMTAwJSI+T3N0ZW9tYWxhY2lhLypjaGVtaWNhbGx5
IGluZHVjZWQ8L3N0eWxlPjwva2V5d29yZD48a2V5d29yZD48c3R5bGUgZmFjZT0ibm9ybWFsIiBm
b250PSJkZWZhdWx0IiBzaXplPSIxMDAlIj5SZXNwaXJhdGlvbiBEaXNvcmRlcnMvKmNoZW1pY2Fs
bHkgaW5kdWNlZDwvc3R5bGU+PC9rZXl3b3JkPjxrZXl3b3JkPjxzdHlsZSBmYWNlPSJub3JtYWwi
IGZvbnQ9ImRlZmF1bHQiIHNpemU9IjEwMCUiPlVyYmFuIFBvcHVsYXRpb248L3N0eWxlPjwva2V5
d29yZD48a2V5d29yZD48c3R5bGUgZmFjZT0ibm9ybWFsIiBmb250PSJkZWZhdWx0IiBzaXplPSIx
MDAlIj5iZXRhIDItTWljcm9nbG9idWxpbi9hbmFseXNpczwvc3R5bGU+PC9rZXl3b3JkPjwva2V5
d29yZHM+PGRhdGVzPjx5ZWFyPjxzdHlsZSBmYWNlPSJub3JtYWwiIGZvbnQ9ImRlZmF1bHQiIHNp
emU9IjEwMCUiPjE5ODY8L3N0eWxlPjwveWVhcj48cHViLWRhdGVzPjxkYXRlPjxzdHlsZSBmYWNl
PSJub3JtYWwiIGZvbnQ9ImRlZmF1bHQiIHNpemU9IjEwMCUiPk5vdjwvc3R5bGU+PC9kYXRlPjwv
cHViLWRhdGVzPjwvZGF0ZXM+PG9yaWctcHViPjxzdHlsZSBmYWNlPSJub3JtYWwiIGZvbnQ9ImRl
ZmF1bHQiIHNpemU9IjEwMCUiPkNvbnRhbWluYWNpb24gYW1iaWVudGFsIHBvciBjYWRtaW8gZW4g
dW5hIGNpdWRhZCBtZXRhbHVyZ2ljYS48L3N0eWxlPjwvb3JpZy1wdWI+PGFjY2Vzc2lvbi1udW0+
PHN0eWxlIGZhY2U9Im5vcm1hbCIgZm9udD0iZGVmYXVsdCIgc2l6ZT0iMTAwJSI+Mjk0NzU5ODwv
c3R5bGU+PC9hY2Nlc3Npb24tbnVtPjx1cmxzPjxyZWxhdGVkLXVybHM+PHVybD48c3R5bGUgZmFj
ZT0ibm9ybWFsIiBmb250PSJkZWZhdWx0IiBzaXplPSIxMDAlIj5odHRwOi8vd3d3Lm5jYmkubmxt
Lm5paC5nb3YvZW50cmV6L3F1ZXJ5LmZjZ2k/Y21kPVJldHJpZXZlJmFtcDtkYj1QdWJNZWQmYW1w
O2RvcHQ9Q2l0YXRpb24mYW1wO2xpc3RfdWlkcz0yOTQ3NTk4ICA8L3N0eWxlPjwvdXJsPjwvcmVs
YXRlZC11cmxzPjwvdXJscz48L3JlY29yZD48L0NpdGU+PC9FbmROb3RlPn==
</w:fldData>
        </w:fldChar>
      </w:r>
      <w:r w:rsidR="00781E7C" w:rsidRPr="00616376">
        <w:instrText xml:space="preserve"> ADDIN EN.CITE </w:instrText>
      </w:r>
      <w:r w:rsidR="00781E7C" w:rsidRPr="00616376">
        <w:rPr>
          <w:lang w:val="es-ES"/>
        </w:rPr>
        <w:fldChar w:fldCharType="begin">
          <w:fldData xml:space="preserve">PEVuZE5vdGU+PENpdGU+PEF1dGhvcj5SYW1pcmV6PC9BdXRob3I+PFllYXI+MTk4NjwvWWVhcj48
UmVjTnVtPjc5PC9SZWNOdW0+PERpc3BsYXlUZXh0PjxzdHlsZSBmYWNlPSJzdXBlcnNjcmlwdCI+
WzEy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3OTwvcmVjLW51bWJlcj48cmVmLXR5cGUgbmFtZT0iSm91cm5hbCBBcnRpY2xlIj4xNzwv
cmVmLXR5cGU+PGNvbnRyaWJ1dG9ycz48YXV0aG9ycz48YXV0aG9yPjxzdHlsZSBmYWNlPSJub3Jt
YWwiIGZvbnQ9ImRlZmF1bHQiIHNpemU9IjEwMCUiPlJhbWlyZXosIEEuIFYuPC9zdHlsZT48L2F1
dGhvcj48L2F1dGhvcnM+PC9jb250cmlidXRvcnM+PHRpdGxlcz48dGl0bGU+PHN0eWxlIGZhY2U9
Im5vcm1hbCIgZm9udD0iZGVmYXVsdCIgc2l6ZT0iMTAwJSI+W0Vudmlyb25tZW50YWwgcG9sbHV0
aW9uIGJ5IGNhZG1pdW0gaW4gYSBtZXRhbGx1cmd5IHBsYW50XTwvc3R5bGU+PC90aXRsZT48c2Vj
b25kYXJ5LXRpdGxlPjxzdHlsZSBmYWNlPSJub3JtYWwiIGZvbnQ9ImRlZmF1bHQiIHNpemU9IjEw
MCUiPkJvbCBPZmljaW5hIFNhbml0IFBhbmFtPC9zdHlsZT48L3NlY29uZGFyeS10aXRsZT48L3Rp
dGxlcz48cGVyaW9kaWNhbD48ZnVsbC10aXRsZT48c3R5bGUgZmFjZT0ibm9ybWFsIiBmb250PSJk
ZWZhdWx0IiBzaXplPSIxMDAlIj5Cb2wgT2ZpY2luYSBTYW5pdCBQYW5hbTwvc3R5bGU+PC9mdWxs
LXRpdGxlPjwvcGVyaW9kaWNhbD48cGFnZXM+PHN0eWxlIGZhY2U9Im5vcm1hbCIgZm9udD0iZGVm
YXVsdCIgc2l6ZT0iMTAwJSI+NTE0LTIxPC9zdHlsZT48L3BhZ2VzPjx2b2x1bWU+PHN0eWxlIGZh
Y2U9Im5vcm1hbCIgZm9udD0iZGVmYXVsdCIgc2l6ZT0iMTAwJSI+MTAxPC9zdHlsZT48L3ZvbHVt
ZT48bnVtYmVyPjxzdHlsZSBmYWNlPSJub3JtYWwiIGZvbnQ9ImRlZmF1bHQiIHNpemU9IjEwMCUi
PjU8L3N0eWxlPjwvbnVtYmVyPjxrZXl3b3Jkcz48a2V5d29yZD48c3R5bGUgZmFjZT0ibm9ybWFs
IiBmb250PSJkZWZhdWx0IiBzaXplPSIxMDAlIj5BZHVsdDwvc3R5bGU+PC9rZXl3b3JkPjxrZXl3
b3JkPjxzdHlsZSBmYWNlPSJub3JtYWwiIGZvbnQ9ImRlZmF1bHQiIHNpemU9IjEwMCUiPkFpciBQ
b2xsdXRhbnRzL2FkdmVyc2UgZWZmZWN0cy8qYW5hbHlzaXM8L3N0eWxlPjwva2V5d29yZD48a2V5
d29yZD48c3R5bGUgZmFjZT0ibm9ybWFsIiBmb250PSJkZWZhdWx0IiBzaXplPSIxMDAlIj5DYWRt
aXVtL2FkdmVyc2UgZWZmZWN0cy8qYW5hbHlzaXM8L3N0eWxlPjwva2V5d29yZD48a2V5d29yZD48
c3R5bGUgZmFjZT0ibm9ybWFsIiBmb250PSJkZWZhdWx0IiBzaXplPSIxMDAlIj5IdW1hbnM8L3N0
eWxlPjwva2V5d29yZD48a2V5d29yZD48c3R5bGUgZmFjZT0ibm9ybWFsIiBmb250PSJkZWZhdWx0
IiBzaXplPSIxMDAlIj5LaWRuZXkgRGlzZWFzZXMvKmNoZW1pY2FsbHkgaW5kdWNlZDwvc3R5bGU+
PC9rZXl3b3JkPjxrZXl3b3JkPjxzdHlsZSBmYWNlPSJub3JtYWwiIGZvbnQ9ImRlZmF1bHQiIHNp
emU9IjEwMCUiPk1hbGU8L3N0eWxlPjwva2V5d29yZD48a2V5d29yZD48c3R5bGUgZmFjZT0ibm9y
bWFsIiBmb250PSJkZWZhdWx0IiBzaXplPSIxMDAlIj4qTWV0YWxsdXJneTwvc3R5bGU+PC9rZXl3
b3JkPjxrZXl3b3JkPjxzdHlsZSBmYWNlPSJub3JtYWwiIGZvbnQ9ImRlZmF1bHQiIHNpemU9IjEw
MCUiPk1pZGRsZSBBZ2VkPC9zdHlsZT48L2tleXdvcmQ+PGtleXdvcmQ+PHN0eWxlIGZhY2U9Im5v
cm1hbCIgZm9udD0iZGVmYXVsdCIgc2l6ZT0iMTAwJSI+T3N0ZW9tYWxhY2lhLypjaGVtaWNhbGx5
IGluZHVjZWQ8L3N0eWxlPjwva2V5d29yZD48a2V5d29yZD48c3R5bGUgZmFjZT0ibm9ybWFsIiBm
b250PSJkZWZhdWx0IiBzaXplPSIxMDAlIj5SZXNwaXJhdGlvbiBEaXNvcmRlcnMvKmNoZW1pY2Fs
bHkgaW5kdWNlZDwvc3R5bGU+PC9rZXl3b3JkPjxrZXl3b3JkPjxzdHlsZSBmYWNlPSJub3JtYWwi
IGZvbnQ9ImRlZmF1bHQiIHNpemU9IjEwMCUiPlVyYmFuIFBvcHVsYXRpb248L3N0eWxlPjwva2V5
d29yZD48a2V5d29yZD48c3R5bGUgZmFjZT0ibm9ybWFsIiBmb250PSJkZWZhdWx0IiBzaXplPSIx
MDAlIj5iZXRhIDItTWljcm9nbG9idWxpbi9hbmFseXNpczwvc3R5bGU+PC9rZXl3b3JkPjwva2V5
d29yZHM+PGRhdGVzPjx5ZWFyPjxzdHlsZSBmYWNlPSJub3JtYWwiIGZvbnQ9ImRlZmF1bHQiIHNp
emU9IjEwMCUiPjE5ODY8L3N0eWxlPjwveWVhcj48cHViLWRhdGVzPjxkYXRlPjxzdHlsZSBmYWNl
PSJub3JtYWwiIGZvbnQ9ImRlZmF1bHQiIHNpemU9IjEwMCUiPk5vdjwvc3R5bGU+PC9kYXRlPjwv
cHViLWRhdGVzPjwvZGF0ZXM+PG9yaWctcHViPjxzdHlsZSBmYWNlPSJub3JtYWwiIGZvbnQ9ImRl
ZmF1bHQiIHNpemU9IjEwMCUiPkNvbnRhbWluYWNpb24gYW1iaWVudGFsIHBvciBjYWRtaW8gZW4g
dW5hIGNpdWRhZCBtZXRhbHVyZ2ljYS48L3N0eWxlPjwvb3JpZy1wdWI+PGFjY2Vzc2lvbi1udW0+
PHN0eWxlIGZhY2U9Im5vcm1hbCIgZm9udD0iZGVmYXVsdCIgc2l6ZT0iMTAwJSI+Mjk0NzU5ODwv
c3R5bGU+PC9hY2Nlc3Npb24tbnVtPjx1cmxzPjxyZWxhdGVkLXVybHM+PHVybD48c3R5bGUgZmFj
ZT0ibm9ybWFsIiBmb250PSJkZWZhdWx0IiBzaXplPSIxMDAlIj5odHRwOi8vd3d3Lm5jYmkubmxt
Lm5paC5nb3YvZW50cmV6L3F1ZXJ5LmZjZ2k/Y21kPVJldHJpZXZlJmFtcDtkYj1QdWJNZWQmYW1w
O2RvcHQ9Q2l0YXRpb24mYW1wO2xpc3RfdWlkcz0yOTQ3NTk4ICA8L3N0eWxlPjwvdXJsPjwvcmVs
YXRlZC11cmxzPjwvdXJscz48L3JlY29yZD48L0NpdGU+PC9FbmROb3RlPn==
</w:fldData>
        </w:fldChar>
      </w:r>
      <w:r w:rsidR="00781E7C" w:rsidRPr="00616376">
        <w:instrText xml:space="preserve"> ADDIN EN.CITE.DATA </w:instrText>
      </w:r>
      <w:r w:rsidR="00781E7C" w:rsidRPr="00616376">
        <w:rPr>
          <w:lang w:val="es-ES"/>
        </w:rPr>
      </w:r>
      <w:r w:rsidR="00781E7C" w:rsidRPr="00616376">
        <w:rPr>
          <w:lang w:val="es-ES"/>
        </w:rPr>
        <w:fldChar w:fldCharType="end"/>
      </w:r>
      <w:r w:rsidRPr="00616376">
        <w:rPr>
          <w:lang w:val="es-ES"/>
        </w:rPr>
      </w:r>
      <w:r w:rsidRPr="00616376">
        <w:rPr>
          <w:lang w:val="es-ES"/>
        </w:rPr>
        <w:fldChar w:fldCharType="separate"/>
      </w:r>
      <w:r w:rsidR="00781E7C" w:rsidRPr="00616376">
        <w:rPr>
          <w:noProof/>
          <w:vertAlign w:val="superscript"/>
        </w:rPr>
        <w:t>[12]</w:t>
      </w:r>
      <w:r w:rsidRPr="00616376">
        <w:rPr>
          <w:lang w:val="es-ES"/>
        </w:rPr>
        <w:fldChar w:fldCharType="end"/>
      </w:r>
      <w:r w:rsidR="00516A26" w:rsidRPr="00616376">
        <w:t>, and Chile</w:t>
      </w:r>
      <w:r w:rsidRPr="00616376">
        <w:rPr>
          <w:lang w:val="es-ES"/>
        </w:rPr>
        <w:fldChar w:fldCharType="begin">
          <w:fldData xml:space="preserve">PEVuZE5vdGU+PENpdGU+PEF1dGhvcj5SaXZhcmE8L0F1dGhvcj48WWVhcj4xOTk3PC9ZZWFyPjxS
ZWNOdW0+ODA8L1JlY051bT48RGlzcGxheVRleHQ+PHN0eWxlIGZhY2U9InN1cGVyc2NyaXB0Ij5b
MTN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gwPC9yZWMtbnVtYmVyPjxyZWYtdHlwZSBuYW1lPSJKb3VybmFsIEFydGljbGUiPjE3PC9y
ZWYtdHlwZT48Y29udHJpYnV0b3JzPjxhdXRob3JzPjxhdXRob3I+PHN0eWxlIGZhY2U9Im5vcm1h
bCIgZm9udD0iZGVmYXVsdCIgc2l6ZT0iMTAwJSI+Uml2YXJhLCBNLiBJLjwvc3R5bGU+PC9hdXRo
b3I+PGF1dGhvcj48c3R5bGUgZmFjZT0ibm9ybWFsIiBmb250PSJkZWZhdWx0IiBzaXplPSIxMDAl
Ij5DZWJyaWFuLCBNLjwvc3R5bGU+PC9hdXRob3I+PGF1dGhvcj48c3R5bGUgZmFjZT0ibm9ybWFs
IiBmb250PSJkZWZhdWx0IiBzaXplPSIxMDAlIj5Db3JleSwgRy48L3N0eWxlPjwvYXV0aG9yPjxh
dXRob3I+PHN0eWxlIGZhY2U9Im5vcm1hbCIgZm9udD0iZGVmYXVsdCIgc2l6ZT0iMTAwJSI+SGVy
bmFuZGV6LCBNLjwvc3R5bGU+PC9hdXRob3I+PGF1dGhvcj48c3R5bGUgZmFjZT0ibm9ybWFsIiBm
b250PSJkZWZhdWx0IiBzaXplPSIxMDAlIj5Sb21pZXUsIEkuPC9zdHlsZT48L2F1dGhvcj48L2F1
dGhvcnM+PC9jb250cmlidXRvcnM+PGF1dGgtYWRkcmVzcz48c3R5bGUgZmFjZT0ibm9ybWFsIiBm
b250PSJkZWZhdWx0IiBzaXplPSIxMDAlIj5NaW5pc3RyeSBvZiBIZWFsdGgsIFNhbnRpYWdvLCBD
aGlsZS4ganJtZWxvQHJldW5hLmNsPC9zdHlsZT48L2F1dGgtYWRkcmVzcz48dGl0bGVzPjx0aXRs
ZT48c3R5bGUgZmFjZT0ibm9ybWFsIiBmb250PSJkZWZhdWx0IiBzaXplPSIxMDAlIj5DYW5jZXIg
cmlzayBpbiBhbiBhcnNlbmljLWNvbnRhbWluYXRlZCBhcmVhIG9mIENoaWxlPC9zdHlsZT48L3Rp
dGxlPjxzZWNvbmRhcnktdGl0bGU+PHN0eWxlIGZhY2U9Im5vcm1hbCIgZm9udD0iZGVmYXVsdCIg
c2l6ZT0iMTAwJSI+VG94aWNvbCBJbmQgSGVhbHRoPC9zdHlsZT48L3NlY29uZGFyeS10aXRsZT48
L3RpdGxlcz48cGVyaW9kaWNhbD48ZnVsbC10aXRsZT48c3R5bGUgZmFjZT0ibm9ybWFsIiBmb250
PSJkZWZhdWx0IiBzaXplPSIxMDAlIj5Ub3hpY29sIEluZCBIZWFsdGg8L3N0eWxlPjwvZnVsbC10
aXRsZT48L3BlcmlvZGljYWw+PHBhZ2VzPjxzdHlsZSBmYWNlPSJub3JtYWwiIGZvbnQ9ImRlZmF1
bHQiIHNpemU9IjEwMCUiPjMyMS0zODwvc3R5bGU+PC9wYWdlcz48dm9sdW1lPjxzdHlsZSBmYWNl
PSJub3JtYWwiIGZvbnQ9ImRlZmF1bHQiIHNpemU9IjEwMCUiPjEzPC9zdHlsZT48L3ZvbHVtZT48
bnVtYmVyPjxzdHlsZSBmYWNlPSJub3JtYWwiIGZvbnQ9ImRlZmF1bHQiIHNpemU9IjEwMCUiPjIt
Mzwvc3R5bGU+PC9udW1iZXI+PGtleXdvcmRzPjxrZXl3b3JkPjxzdHlsZSBmYWNlPSJub3JtYWwi
IGZvbnQ9ImRlZmF1bHQiIHNpemU9IjEwMCUiPkFpciBQb2xsdXRhbnRzL2FkdmVyc2UgZWZmZWN0
czwvc3R5bGU+PC9rZXl3b3JkPjxrZXl3b3JkPjxzdHlsZSBmYWNlPSJub3JtYWwiIGZvbnQ9ImRl
ZmF1bHQiIHNpemU9IjEwMCUiPkFyc2VuaWMvKmFkdmVyc2UgZWZmZWN0czwvc3R5bGU+PC9rZXl3
b3JkPjxrZXl3b3JkPjxzdHlsZSBmYWNlPSJub3JtYWwiIGZvbnQ9ImRlZmF1bHQiIHNpemU9IjEw
MCUiPkNhcmNpbm9nZW5zLCBFbnZpcm9ubWVudGFsLyphZHZlcnNlIGVmZmVjdHM8L3N0eWxlPjwv
a2V5d29yZD48a2V5d29yZD48c3R5bGUgZmFjZT0ibm9ybWFsIiBmb250PSJkZWZhdWx0IiBzaXpl
PSIxMDAlIj5DaGlsZS9lcGlkZW1pb2xvZ3k8L3N0eWxlPjwva2V5d29yZD48a2V5d29yZD48c3R5
bGUgZmFjZT0ibm9ybWFsIiBmb250PSJkZWZhdWx0IiBzaXplPSIxMDAlIj5IdW1hbnM8L3N0eWxl
Pjwva2V5d29yZD48a2V5d29yZD48c3R5bGUgZmFjZT0ibm9ybWFsIiBmb250PSJkZWZhdWx0IiBz
aXplPSIxMDAlIj5OZW9wbGFzbXMvKmNoZW1pY2FsbHkgaW5kdWNlZC9tb3J0YWxpdHk8L3N0eWxl
Pjwva2V5d29yZD48a2V5d29yZD48c3R5bGUgZmFjZT0ibm9ybWFsIiBmb250PSJkZWZhdWx0IiBz
aXplPSIxMDAlIj5SaXNrIEZhY3RvcnM8L3N0eWxlPjwva2V5d29yZD48a2V5d29yZD48c3R5bGUg
ZmFjZT0ibm9ybWFsIiBmb250PSJkZWZhdWx0IiBzaXplPSIxMDAlIj5UaW1lIEZhY3RvcnM8L3N0
eWxlPjwva2V5d29yZD48a2V5d29yZD48c3R5bGUgZmFjZT0ibm9ybWFsIiBmb250PSJkZWZhdWx0
IiBzaXplPSIxMDAlIj5XYXRlciBQb2xsdXRhbnRzLCBDaGVtaWNhbC9hZHZlcnNlIGVmZmVjdHM8
L3N0eWxlPjwva2V5d29yZD48a2V5d29yZD48c3R5bGUgZmFjZT0ibm9ybWFsIiBmb250PSJkZWZh
dWx0IiBzaXplPSIxMDAlIj5XYXRlciBTdXBwbHk8L3N0eWxlPjwva2V5d29yZD48L2tleXdvcmRz
PjxkYXRlcz48eWVhcj48c3R5bGUgZmFjZT0ibm9ybWFsIiBmb250PSJkZWZhdWx0IiBzaXplPSIx
MDAlIj4xOTk3PC9zdHlsZT48L3llYXI+PHB1Yi1kYXRlcz48ZGF0ZT48c3R5bGUgZmFjZT0ibm9y
bWFsIiBmb250PSJkZWZhdWx0IiBzaXplPSIxMDAlIj5NYXItSnVuPC9zdHlsZT48L2RhdGU+PC9w
dWItZGF0ZXM+PC9kYXRlcz48YWNjZXNzaW9uLW51bT48c3R5bGUgZmFjZT0ibm9ybWFsIiBmb250
PSJkZWZhdWx0IiBzaXplPSIxMDAlIj45MjAwNzk4PC9zdHlsZT48L2FjY2Vzc2lvbi1udW0+PHVy
bHM+PHJlbGF0ZWQtdXJscz48dXJsPjxzdHlsZSBmYWNlPSJub3JtYWwiIGZvbnQ9ImRlZmF1bHQi
IHNpemU9IjEwMCUiPmh0dHA6Ly93d3cubmNiaS5ubG0ubmloLmdvdi9lbnRyZXovcXVlcnkuZmNn
aT9jbWQ9UmV0cmlldmUmYW1wO2RiPVB1Yk1lZCZhbXA7ZG9wdD1DaXRhdGlvbiZhbXA7bGlzdF91
aWRzPTkyMDA3OTggIDwvc3R5bGU+PC91cmw+PC9yZWxhdGVkLXVybHM+PC91cmxzPjwvcmVjb3Jk
PjwvQ2l0ZT48L0VuZE5vdGU+
</w:fldData>
        </w:fldChar>
      </w:r>
      <w:r w:rsidR="00781E7C" w:rsidRPr="00616376">
        <w:instrText xml:space="preserve"> ADDIN EN.CITE </w:instrText>
      </w:r>
      <w:r w:rsidR="00781E7C" w:rsidRPr="00616376">
        <w:rPr>
          <w:lang w:val="es-ES"/>
        </w:rPr>
        <w:fldChar w:fldCharType="begin">
          <w:fldData xml:space="preserve">PEVuZE5vdGU+PENpdGU+PEF1dGhvcj5SaXZhcmE8L0F1dGhvcj48WWVhcj4xOTk3PC9ZZWFyPjxS
ZWNOdW0+ODA8L1JlY051bT48RGlzcGxheVRleHQ+PHN0eWxlIGZhY2U9InN1cGVyc2NyaXB0Ij5b
MTN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gwPC9yZWMtbnVtYmVyPjxyZWYtdHlwZSBuYW1lPSJKb3VybmFsIEFydGljbGUiPjE3PC9y
ZWYtdHlwZT48Y29udHJpYnV0b3JzPjxhdXRob3JzPjxhdXRob3I+PHN0eWxlIGZhY2U9Im5vcm1h
bCIgZm9udD0iZGVmYXVsdCIgc2l6ZT0iMTAwJSI+Uml2YXJhLCBNLiBJLjwvc3R5bGU+PC9hdXRo
b3I+PGF1dGhvcj48c3R5bGUgZmFjZT0ibm9ybWFsIiBmb250PSJkZWZhdWx0IiBzaXplPSIxMDAl
Ij5DZWJyaWFuLCBNLjwvc3R5bGU+PC9hdXRob3I+PGF1dGhvcj48c3R5bGUgZmFjZT0ibm9ybWFs
IiBmb250PSJkZWZhdWx0IiBzaXplPSIxMDAlIj5Db3JleSwgRy48L3N0eWxlPjwvYXV0aG9yPjxh
dXRob3I+PHN0eWxlIGZhY2U9Im5vcm1hbCIgZm9udD0iZGVmYXVsdCIgc2l6ZT0iMTAwJSI+SGVy
bmFuZGV6LCBNLjwvc3R5bGU+PC9hdXRob3I+PGF1dGhvcj48c3R5bGUgZmFjZT0ibm9ybWFsIiBm
b250PSJkZWZhdWx0IiBzaXplPSIxMDAlIj5Sb21pZXUsIEkuPC9zdHlsZT48L2F1dGhvcj48L2F1
dGhvcnM+PC9jb250cmlidXRvcnM+PGF1dGgtYWRkcmVzcz48c3R5bGUgZmFjZT0ibm9ybWFsIiBm
b250PSJkZWZhdWx0IiBzaXplPSIxMDAlIj5NaW5pc3RyeSBvZiBIZWFsdGgsIFNhbnRpYWdvLCBD
aGlsZS4ganJtZWxvQHJldW5hLmNsPC9zdHlsZT48L2F1dGgtYWRkcmVzcz48dGl0bGVzPjx0aXRs
ZT48c3R5bGUgZmFjZT0ibm9ybWFsIiBmb250PSJkZWZhdWx0IiBzaXplPSIxMDAlIj5DYW5jZXIg
cmlzayBpbiBhbiBhcnNlbmljLWNvbnRhbWluYXRlZCBhcmVhIG9mIENoaWxlPC9zdHlsZT48L3Rp
dGxlPjxzZWNvbmRhcnktdGl0bGU+PHN0eWxlIGZhY2U9Im5vcm1hbCIgZm9udD0iZGVmYXVsdCIg
c2l6ZT0iMTAwJSI+VG94aWNvbCBJbmQgSGVhbHRoPC9zdHlsZT48L3NlY29uZGFyeS10aXRsZT48
L3RpdGxlcz48cGVyaW9kaWNhbD48ZnVsbC10aXRsZT48c3R5bGUgZmFjZT0ibm9ybWFsIiBmb250
PSJkZWZhdWx0IiBzaXplPSIxMDAlIj5Ub3hpY29sIEluZCBIZWFsdGg8L3N0eWxlPjwvZnVsbC10
aXRsZT48L3BlcmlvZGljYWw+PHBhZ2VzPjxzdHlsZSBmYWNlPSJub3JtYWwiIGZvbnQ9ImRlZmF1
bHQiIHNpemU9IjEwMCUiPjMyMS0zODwvc3R5bGU+PC9wYWdlcz48dm9sdW1lPjxzdHlsZSBmYWNl
PSJub3JtYWwiIGZvbnQ9ImRlZmF1bHQiIHNpemU9IjEwMCUiPjEzPC9zdHlsZT48L3ZvbHVtZT48
bnVtYmVyPjxzdHlsZSBmYWNlPSJub3JtYWwiIGZvbnQ9ImRlZmF1bHQiIHNpemU9IjEwMCUiPjIt
Mzwvc3R5bGU+PC9udW1iZXI+PGtleXdvcmRzPjxrZXl3b3JkPjxzdHlsZSBmYWNlPSJub3JtYWwi
IGZvbnQ9ImRlZmF1bHQiIHNpemU9IjEwMCUiPkFpciBQb2xsdXRhbnRzL2FkdmVyc2UgZWZmZWN0
czwvc3R5bGU+PC9rZXl3b3JkPjxrZXl3b3JkPjxzdHlsZSBmYWNlPSJub3JtYWwiIGZvbnQ9ImRl
ZmF1bHQiIHNpemU9IjEwMCUiPkFyc2VuaWMvKmFkdmVyc2UgZWZmZWN0czwvc3R5bGU+PC9rZXl3
b3JkPjxrZXl3b3JkPjxzdHlsZSBmYWNlPSJub3JtYWwiIGZvbnQ9ImRlZmF1bHQiIHNpemU9IjEw
MCUiPkNhcmNpbm9nZW5zLCBFbnZpcm9ubWVudGFsLyphZHZlcnNlIGVmZmVjdHM8L3N0eWxlPjwv
a2V5d29yZD48a2V5d29yZD48c3R5bGUgZmFjZT0ibm9ybWFsIiBmb250PSJkZWZhdWx0IiBzaXpl
PSIxMDAlIj5DaGlsZS9lcGlkZW1pb2xvZ3k8L3N0eWxlPjwva2V5d29yZD48a2V5d29yZD48c3R5
bGUgZmFjZT0ibm9ybWFsIiBmb250PSJkZWZhdWx0IiBzaXplPSIxMDAlIj5IdW1hbnM8L3N0eWxl
Pjwva2V5d29yZD48a2V5d29yZD48c3R5bGUgZmFjZT0ibm9ybWFsIiBmb250PSJkZWZhdWx0IiBz
aXplPSIxMDAlIj5OZW9wbGFzbXMvKmNoZW1pY2FsbHkgaW5kdWNlZC9tb3J0YWxpdHk8L3N0eWxl
Pjwva2V5d29yZD48a2V5d29yZD48c3R5bGUgZmFjZT0ibm9ybWFsIiBmb250PSJkZWZhdWx0IiBz
aXplPSIxMDAlIj5SaXNrIEZhY3RvcnM8L3N0eWxlPjwva2V5d29yZD48a2V5d29yZD48c3R5bGUg
ZmFjZT0ibm9ybWFsIiBmb250PSJkZWZhdWx0IiBzaXplPSIxMDAlIj5UaW1lIEZhY3RvcnM8L3N0
eWxlPjwva2V5d29yZD48a2V5d29yZD48c3R5bGUgZmFjZT0ibm9ybWFsIiBmb250PSJkZWZhdWx0
IiBzaXplPSIxMDAlIj5XYXRlciBQb2xsdXRhbnRzLCBDaGVtaWNhbC9hZHZlcnNlIGVmZmVjdHM8
L3N0eWxlPjwva2V5d29yZD48a2V5d29yZD48c3R5bGUgZmFjZT0ibm9ybWFsIiBmb250PSJkZWZh
dWx0IiBzaXplPSIxMDAlIj5XYXRlciBTdXBwbHk8L3N0eWxlPjwva2V5d29yZD48L2tleXdvcmRz
PjxkYXRlcz48eWVhcj48c3R5bGUgZmFjZT0ibm9ybWFsIiBmb250PSJkZWZhdWx0IiBzaXplPSIx
MDAlIj4xOTk3PC9zdHlsZT48L3llYXI+PHB1Yi1kYXRlcz48ZGF0ZT48c3R5bGUgZmFjZT0ibm9y
bWFsIiBmb250PSJkZWZhdWx0IiBzaXplPSIxMDAlIj5NYXItSnVuPC9zdHlsZT48L2RhdGU+PC9w
dWItZGF0ZXM+PC9kYXRlcz48YWNjZXNzaW9uLW51bT48c3R5bGUgZmFjZT0ibm9ybWFsIiBmb250
PSJkZWZhdWx0IiBzaXplPSIxMDAlIj45MjAwNzk4PC9zdHlsZT48L2FjY2Vzc2lvbi1udW0+PHVy
bHM+PHJlbGF0ZWQtdXJscz48dXJsPjxzdHlsZSBmYWNlPSJub3JtYWwiIGZvbnQ9ImRlZmF1bHQi
IHNpemU9IjEwMCUiPmh0dHA6Ly93d3cubmNiaS5ubG0ubmloLmdvdi9lbnRyZXovcXVlcnkuZmNn
aT9jbWQ9UmV0cmlldmUmYW1wO2RiPVB1Yk1lZCZhbXA7ZG9wdD1DaXRhdGlvbiZhbXA7bGlzdF91
aWRzPTkyMDA3OTggIDwvc3R5bGU+PC91cmw+PC9yZWxhdGVkLXVybHM+PC91cmxzPjwvcmVjb3Jk
PjwvQ2l0ZT48L0VuZE5vdGU+
</w:fldData>
        </w:fldChar>
      </w:r>
      <w:r w:rsidR="00781E7C" w:rsidRPr="00616376">
        <w:instrText xml:space="preserve"> ADDIN EN.CITE.DATA </w:instrText>
      </w:r>
      <w:r w:rsidR="00781E7C" w:rsidRPr="00616376">
        <w:rPr>
          <w:lang w:val="es-ES"/>
        </w:rPr>
      </w:r>
      <w:r w:rsidR="00781E7C" w:rsidRPr="00616376">
        <w:rPr>
          <w:lang w:val="es-ES"/>
        </w:rPr>
        <w:fldChar w:fldCharType="end"/>
      </w:r>
      <w:r w:rsidRPr="00616376">
        <w:rPr>
          <w:lang w:val="es-ES"/>
        </w:rPr>
      </w:r>
      <w:r w:rsidRPr="00616376">
        <w:rPr>
          <w:lang w:val="es-ES"/>
        </w:rPr>
        <w:fldChar w:fldCharType="separate"/>
      </w:r>
      <w:r w:rsidR="00781E7C" w:rsidRPr="00616376">
        <w:rPr>
          <w:noProof/>
          <w:vertAlign w:val="superscript"/>
        </w:rPr>
        <w:t>[13]</w:t>
      </w:r>
      <w:r w:rsidRPr="00616376">
        <w:rPr>
          <w:lang w:val="es-ES"/>
        </w:rPr>
        <w:fldChar w:fldCharType="end"/>
      </w:r>
      <w:r w:rsidRPr="00616376">
        <w:t xml:space="preserve">. </w:t>
      </w:r>
      <w:r w:rsidR="00923732" w:rsidRPr="00616376">
        <w:t>There are few studies showing that Chinese workers in copper smelter, steel or iron have high levels</w:t>
      </w:r>
      <w:r w:rsidR="00516A26" w:rsidRPr="00616376">
        <w:t xml:space="preserve"> of total arsenic in urine (50 </w:t>
      </w:r>
      <w:r w:rsidR="00923732" w:rsidRPr="00616376">
        <w:t xml:space="preserve">g/g creatinine). </w:t>
      </w:r>
      <w:r w:rsidR="00150DCB" w:rsidRPr="00616376">
        <w:t xml:space="preserve">These studies include those reported for </w:t>
      </w:r>
      <w:r w:rsidR="00516A26" w:rsidRPr="00616376">
        <w:t>Fushun city</w:t>
      </w:r>
      <w:r w:rsidR="00923732" w:rsidRPr="00616376">
        <w:fldChar w:fldCharType="begin"/>
      </w:r>
      <w:r w:rsidR="00781E7C" w:rsidRPr="00616376">
        <w:instrText xml:space="preserve"> ADDIN EN.CITE &lt;EndNote&gt;&lt;Cite&gt;&lt;Author&gt;Xi&lt;/Author&gt;&lt;Year&gt;2011&lt;/Year&gt;&lt;IDText&gt;Metabolic profile and assessment of occupational arsenic exposure in copper- and steel-smelting workers in China&lt;/IDText&gt;&lt;DisplayText&gt;&lt;style face="superscript"&gt;[14]&lt;/style&gt;&lt;/DisplayText&gt;&lt;record&gt;&lt;dates&gt;&lt;pub-dates&gt;&lt;date&gt;Mar&lt;/date&gt;&lt;/pub-dates&gt;&lt;year&gt;2011&lt;/year&gt;&lt;/dates&gt;&lt;keywords&gt;&lt;/keywords&gt;&lt;urls&gt;&lt;related-urls&gt;&lt;url&gt;http://www.ncbi.nlm.nih.gov/pubmed/21132326&lt;/url&gt;&lt;/related-urls&gt;&lt;/urls&gt;&lt;isbn&gt;1432-1246&lt;/isbn&gt;&lt;titles&gt;&lt;title&gt;Metabolic profile and assessment of occupational arsenic exposure in copper- and steel-smelting workers in China&lt;/title&gt;&lt;secondary-title&gt;Int Arch Occup Environ Health&lt;/secondary-title&gt;&lt;/titles&gt;&lt;pages&gt;347-53&lt;/pages&gt;&lt;number&gt;3&lt;/number&gt;&lt;contributors&gt;&lt;authors&gt;&lt;author&gt;Xi, S.&lt;/author&gt;&lt;author&gt;Zheng, Q.&lt;/author&gt;&lt;author&gt;Zhang, Q.&lt;/author&gt;&lt;author&gt;Sun, G.&lt;/author&gt;&lt;/authors&gt;&lt;/contributors&gt;&lt;language&gt;eng&lt;/language&gt;&lt;added-date format="utc"&gt;1403206027&lt;/added-date&gt;&lt;ref-type name="Journal Article"&gt;17&lt;/ref-type&gt;&lt;rec-number&gt;211&lt;/rec-number&gt;&lt;last-updated-date format="utc"&gt;1403206027&lt;/last-updated-date&gt;&lt;accession-num&gt;21132326&lt;/accession-num&gt;&lt;electronic-resource-num&gt;10.1007/s00420-010-0574-7&lt;/electronic-resource-num&gt;&lt;volume&gt;84&lt;/volume&gt;&lt;/record&gt;&lt;/Cite&gt;&lt;/EndNote&gt;</w:instrText>
      </w:r>
      <w:r w:rsidR="00923732" w:rsidRPr="00616376">
        <w:fldChar w:fldCharType="separate"/>
      </w:r>
      <w:r w:rsidR="00781E7C" w:rsidRPr="00616376">
        <w:rPr>
          <w:noProof/>
          <w:vertAlign w:val="superscript"/>
        </w:rPr>
        <w:t>[14]</w:t>
      </w:r>
      <w:r w:rsidR="00923732" w:rsidRPr="00616376">
        <w:fldChar w:fldCharType="end"/>
      </w:r>
      <w:r w:rsidR="00923732" w:rsidRPr="00616376">
        <w:t xml:space="preserve">, </w:t>
      </w:r>
      <w:r w:rsidR="00150DCB" w:rsidRPr="00616376">
        <w:t xml:space="preserve">Yunnan </w:t>
      </w:r>
      <w:r w:rsidR="00923732" w:rsidRPr="00616376">
        <w:t xml:space="preserve">province </w:t>
      </w:r>
      <w:r w:rsidR="00923732" w:rsidRPr="00616376">
        <w:fldChar w:fldCharType="begin"/>
      </w:r>
      <w:r w:rsidR="00781E7C" w:rsidRPr="00616376">
        <w:instrText xml:space="preserve"> ADDIN EN.CITE &lt;EndNote&gt;&lt;Cite&gt;&lt;Author&gt;Wen&lt;/Author&gt;&lt;Year&gt;2012&lt;/Year&gt;&lt;IDText&gt;Methylation capacity of arsenic and skin lesions in smelter plant workers&lt;/IDText&gt;&lt;DisplayText&gt;&lt;style face="superscript"&gt;[15]&lt;/style&gt;&lt;/DisplayText&gt;&lt;record&gt;&lt;dates&gt;&lt;pub-dates&gt;&lt;date&gt;Sep&lt;/date&gt;&lt;/pub-dates&gt;&lt;year&gt;2012&lt;/year&gt;&lt;/dates&gt;&lt;keywords&gt;&lt;/keywords&gt;&lt;urls&gt;&lt;related-urls&gt;&lt;url&gt;http://www.ncbi.nlm.nih.gov/pubmed/22885843&lt;/url&gt;&lt;/related-urls&gt;&lt;/urls&gt;&lt;isbn&gt;1872-7077&lt;/isbn&gt;&lt;titles&gt;&lt;title&gt;Methylation capacity of arsenic and skin lesions in smelter plant workers&lt;/title&gt;&lt;secondary-title&gt;Environ Toxicol Pharmacol&lt;/secondary-title&gt;&lt;/titles&gt;&lt;pages&gt;624-30&lt;/pages&gt;&lt;number&gt;2&lt;/number&gt;&lt;contributors&gt;&lt;authors&gt;&lt;author&gt;Wen, J.&lt;/author&gt;&lt;author&gt;Wen, W.&lt;/author&gt;&lt;author&gt;Li, L.&lt;/author&gt;&lt;author&gt;Liu, H.&lt;/author&gt;&lt;/authors&gt;&lt;/contributors&gt;&lt;language&gt;eng&lt;/language&gt;&lt;added-date format="utc"&gt;1403209315&lt;/added-date&gt;&lt;ref-type name="Journal Article"&gt;17&lt;/ref-type&gt;&lt;rec-number&gt;212&lt;/rec-number&gt;&lt;last-updated-date format="utc"&gt;1403209315&lt;/last-updated-date&gt;&lt;accession-num&gt;22885843&lt;/accession-num&gt;&lt;electronic-resource-num&gt;10.1016/j.etap.2012.07.003&lt;/electronic-resource-num&gt;&lt;volume&gt;34&lt;/volume&gt;&lt;/record&gt;&lt;/Cite&gt;&lt;/EndNote&gt;</w:instrText>
      </w:r>
      <w:r w:rsidR="00923732" w:rsidRPr="00616376">
        <w:fldChar w:fldCharType="separate"/>
      </w:r>
      <w:r w:rsidR="00781E7C" w:rsidRPr="00616376">
        <w:rPr>
          <w:noProof/>
          <w:vertAlign w:val="superscript"/>
        </w:rPr>
        <w:t>[15]</w:t>
      </w:r>
      <w:r w:rsidR="00923732" w:rsidRPr="00616376">
        <w:fldChar w:fldCharType="end"/>
      </w:r>
      <w:r w:rsidR="00516A26" w:rsidRPr="00616376">
        <w:t>, and Fuxin city</w:t>
      </w:r>
      <w:r w:rsidR="003D0BE3" w:rsidRPr="00616376">
        <w:fldChar w:fldCharType="begin"/>
      </w:r>
      <w:r w:rsidR="00781E7C" w:rsidRPr="00616376">
        <w:instrText xml:space="preserve"> ADDIN EN.CITE &lt;EndNote&gt;&lt;Cite&gt;&lt;Author&gt;Xu&lt;/Author&gt;&lt;Year&gt;2008&lt;/Year&gt;&lt;IDText&gt;Clinical manifestations and arsenic methylation after a rare subacute arsenic poisoning accident&lt;/IDText&gt;&lt;DisplayText&gt;&lt;style face="superscript"&gt;[16]&lt;/style&gt;&lt;/DisplayText&gt;&lt;record&gt;&lt;dates&gt;&lt;pub-dates&gt;&lt;date&gt;Jun&lt;/date&gt;&lt;/pub-dates&gt;&lt;year&gt;2008&lt;/year&gt;&lt;/dates&gt;&lt;keywords&gt;&lt;/keywords&gt;&lt;urls&gt;&lt;related-urls&gt;&lt;url&gt;http://www.ncbi.nlm.nih.gov/pubmed/18308700&lt;/url&gt;&lt;/related-urls&gt;&lt;/urls&gt;&lt;isbn&gt;1096-0929&lt;/isbn&gt;&lt;titles&gt;&lt;title&gt;Clinical manifestations and arsenic methylation after a rare subacute arsenic poisoning accident&lt;/title&gt;&lt;secondary-title&gt;Toxicol Sci&lt;/secondary-title&gt;&lt;/titles&gt;&lt;pages&gt;278-84&lt;/pages&gt;&lt;number&gt;2&lt;/number&gt;&lt;contributors&gt;&lt;authors&gt;&lt;author&gt;Xu, Y.&lt;/author&gt;&lt;author&gt;Wang, Y.&lt;/author&gt;&lt;author&gt;Zheng, Q.&lt;/author&gt;&lt;author&gt;Li, B.&lt;/author&gt;&lt;author&gt;Li, X.&lt;/author&gt;&lt;author&gt;Jin, Y.&lt;/author&gt;&lt;author&gt;Lv, X.&lt;/author&gt;&lt;author&gt;Qu, G.&lt;/author&gt;&lt;author&gt;Sun, G.&lt;/author&gt;&lt;/authors&gt;&lt;/contributors&gt;&lt;language&gt;eng&lt;/language&gt;&lt;added-date format="utc"&gt;1403212089&lt;/added-date&gt;&lt;ref-type name="Journal Article"&gt;17&lt;/ref-type&gt;&lt;rec-number&gt;213&lt;/rec-number&gt;&lt;last-updated-date format="utc"&gt;1403212089&lt;/last-updated-date&gt;&lt;accession-num&gt;18308700&lt;/accession-num&gt;&lt;electronic-resource-num&gt;10.1093/toxsci/kfn041&lt;/electronic-resource-num&gt;&lt;volume&gt;103&lt;/volume&gt;&lt;/record&gt;&lt;/Cite&gt;&lt;/EndNote&gt;</w:instrText>
      </w:r>
      <w:r w:rsidR="003D0BE3" w:rsidRPr="00616376">
        <w:fldChar w:fldCharType="separate"/>
      </w:r>
      <w:r w:rsidR="00781E7C" w:rsidRPr="00616376">
        <w:rPr>
          <w:noProof/>
          <w:vertAlign w:val="superscript"/>
        </w:rPr>
        <w:t>[16]</w:t>
      </w:r>
      <w:r w:rsidR="003D0BE3" w:rsidRPr="00616376">
        <w:fldChar w:fldCharType="end"/>
      </w:r>
      <w:r w:rsidR="00923732" w:rsidRPr="00616376">
        <w:t>.</w:t>
      </w:r>
    </w:p>
    <w:p w14:paraId="4705CA43" w14:textId="77777777" w:rsidR="00516A26" w:rsidRPr="00516A26" w:rsidRDefault="00516A26" w:rsidP="00616376">
      <w:pPr>
        <w:pStyle w:val="CuerpoA"/>
      </w:pPr>
    </w:p>
    <w:p w14:paraId="5212694C" w14:textId="7F5C2B66" w:rsidR="00C330B6" w:rsidRPr="00B1116E" w:rsidRDefault="00516A26" w:rsidP="00616376">
      <w:pPr>
        <w:pStyle w:val="CuerpoA"/>
      </w:pPr>
      <w:r w:rsidRPr="00B1116E">
        <w:t>CHRONIC ARSENIC EXPOSURE AND VASCULAR DISEASES</w:t>
      </w:r>
    </w:p>
    <w:p w14:paraId="275E6C1E" w14:textId="71E955CC" w:rsidR="00C330B6" w:rsidRPr="00516A26" w:rsidRDefault="00B54E04" w:rsidP="00516A26">
      <w:pPr>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T</w:t>
      </w:r>
      <w:r w:rsidR="00C330B6" w:rsidRPr="00516A26">
        <w:rPr>
          <w:rFonts w:ascii="Book Antiqua" w:eastAsia="ヒラギノ角ゴ Pro W3" w:hAnsi="Book Antiqua"/>
          <w:szCs w:val="24"/>
          <w:lang w:val="en-US"/>
        </w:rPr>
        <w:t>here are epidemiologic studies that showed an association between chronic arsenic</w:t>
      </w:r>
      <w:r w:rsidR="00516A26" w:rsidRPr="00516A26">
        <w:rPr>
          <w:rFonts w:ascii="Book Antiqua" w:eastAsia="ヒラギノ角ゴ Pro W3" w:hAnsi="Book Antiqua"/>
          <w:szCs w:val="24"/>
          <w:lang w:val="en-US"/>
        </w:rPr>
        <w:t xml:space="preserve"> exposure and vascular </w:t>
      </w:r>
      <w:proofErr w:type="gramStart"/>
      <w:r w:rsidR="00516A26" w:rsidRPr="00516A26">
        <w:rPr>
          <w:rFonts w:ascii="Book Antiqua" w:eastAsia="ヒラギノ角ゴ Pro W3" w:hAnsi="Book Antiqua"/>
          <w:szCs w:val="24"/>
          <w:lang w:val="en-US"/>
        </w:rPr>
        <w:t>diseases</w:t>
      </w:r>
      <w:proofErr w:type="gramEnd"/>
      <w:r w:rsidR="00C330B6" w:rsidRPr="00516A26">
        <w:rPr>
          <w:rFonts w:ascii="Book Antiqua" w:eastAsia="ヒラギノ角ゴ Pro W3" w:hAnsi="Book Antiqua"/>
          <w:szCs w:val="24"/>
          <w:lang w:val="en-US"/>
        </w:rPr>
        <w:fldChar w:fldCharType="begin">
          <w:fldData xml:space="preserve">PEVuZE5vdGU+PENpdGU+PEF1dGhvcj5DaGlvdTwvQXV0aG9yPjxZZWFyPjE5OTc8L1llYXI+PFJl
Y051bT44OTwvUmVjTnVtPjxEaXNwbGF5VGV4dD48c3R5bGUgZmFjZT0ic3VwZXJzY3JpcHQiPlsx
NywgMTh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g5PC9yZWMtbnVtYmVyPjxyZWYtdHlwZSBuYW1lPSJKb3VybmFsIEFydGljbGUiPjE3
PC9yZWYtdHlwZT48Y29udHJpYnV0b3JzPjxhdXRob3JzPjxhdXRob3I+PHN0eWxlIGZhY2U9Im5v
cm1hbCIgZm9udD0iZGVmYXVsdCIgc2l6ZT0iMTAwJSI+Q2hpb3UsIEguIFkuPC9zdHlsZT48L2F1
dGhvcj48YXV0aG9yPjxzdHlsZSBmYWNlPSJub3JtYWwiIGZvbnQ9ImRlZmF1bHQiIHNpemU9IjEw
MCUiPkh1YW5nLCBXLiBJLjwvc3R5bGU+PC9hdXRob3I+PGF1dGhvcj48c3R5bGUgZmFjZT0ibm9y
bWFsIiBmb250PSJkZWZhdWx0IiBzaXplPSIxMDAlIj5TdSwgQy4gTC48L3N0eWxlPjwvYXV0aG9y
PjxhdXRob3I+PHN0eWxlIGZhY2U9Im5vcm1hbCIgZm9udD0iZGVmYXVsdCIgc2l6ZT0iMTAwJSI+
Q2hhbmcsIFMuIEYuPC9zdHlsZT48L2F1dGhvcj48YXV0aG9yPjxzdHlsZSBmYWNlPSJub3JtYWwi
IGZvbnQ9ImRlZmF1bHQiIHNpemU9IjEwMCUiPkhzdSwgWS4gSC48L3N0eWxlPjwvYXV0aG9yPjxh
dXRob3I+PHN0eWxlIGZhY2U9Im5vcm1hbCIgZm9udD0iZGVmYXVsdCIgc2l6ZT0iMTAwJSI+Q2hl
biwgQy4gSi48L3N0eWxlPjwvYXV0aG9yPjwvYXV0aG9ycz48L2NvbnRyaWJ1dG9ycz48YXV0aC1h
ZGRyZXNzPjxzdHlsZSBmYWNlPSJub3JtYWwiIGZvbnQ9ImRlZmF1bHQiIHNpemU9IjEwMCUiPlNj
aG9vbCBvZiBQdWJsaWMgSGVhbHRoLCBUYWlwZWkgTWVkaWNhbCBDb2xsZWdlLCBUYWl3YW4sIFJP
Qy48L3N0eWxlPjwvYXV0aC1hZGRyZXNzPjx0aXRsZXM+PHRpdGxlPjxzdHlsZSBmYWNlPSJub3Jt
YWwiIGZvbnQ9ImRlZmF1bHQiIHNpemU9IjEwMCUiPkRvc2UtcmVzcG9uc2UgcmVsYXRpb25zaGlw
IGJldHdlZW4gcHJldmFsZW5jZSBvZiBjZXJlYnJvdmFzY3VsYXIgZGlzZWFzZSBhbmQgaW5nZXN0
ZWQgaW5vcmdhbmljIGFyc2VuaWM8L3N0eWxlPjwvdGl0bGU+PHNlY29uZGFyeS10aXRsZT48c3R5
bGUgZmFjZT0ibm9ybWFsIiBmb250PSJkZWZhdWx0IiBzaXplPSIxMDAlIj5TdHJva2U8L3N0eWxl
Pjwvc2Vjb25kYXJ5LXRpdGxlPjwvdGl0bGVzPjxwZXJpb2RpY2FsPjxmdWxsLXRpdGxlPjxzdHls
ZSBmYWNlPSJub3JtYWwiIGZvbnQ9ImRlZmF1bHQiIHNpemU9IjEwMCUiPlN0cm9rZTwvc3R5bGU+
PC9mdWxsLXRpdGxlPjwvcGVyaW9kaWNhbD48cGFnZXM+PHN0eWxlIGZhY2U9Im5vcm1hbCIgZm9u
dD0iZGVmYXVsdCIgc2l6ZT0iMTAwJSI+MTcxNy0yMzwvc3R5bGU+PC9wYWdlcz48dm9sdW1lPjxz
dHlsZSBmYWNlPSJub3JtYWwiIGZvbnQ9ImRlZmF1bHQiIHNpemU9IjEwMCUiPjI4PC9zdHlsZT48
L3ZvbHVtZT48bnVtYmVyPjxzdHlsZSBmYWNlPSJub3JtYWwiIGZvbnQ9ImRlZmF1bHQiIHNpemU9
IjEwMCUiPjk8L3N0eWxlPjwvbnVtYmVyPjxrZXl3b3Jkcz48a2V5d29yZD48c3R5bGUgZmFjZT0i
bm9ybWFsIiBmb250PSJkZWZhdWx0IiBzaXplPSIxMDAlIj5BZHVsdDwvc3R5bGU+PC9rZXl3b3Jk
PjxrZXl3b3JkPjxzdHlsZSBmYWNlPSJub3JtYWwiIGZvbnQ9ImRlZmF1bHQiIHNpemU9IjEwMCUi
PkFnZWQ8L3N0eWxlPjwva2V5d29yZD48a2V5d29yZD48c3R5bGUgZmFjZT0ibm9ybWFsIiBmb250
PSJkZWZhdWx0IiBzaXplPSIxMDAlIj5BcnNlbmljLyphbmFseXNpczwvc3R5bGU+PC9rZXl3b3Jk
PjxrZXl3b3JkPjxzdHlsZSBmYWNlPSJub3JtYWwiIGZvbnQ9ImRlZmF1bHQiIHNpemU9IjEwMCUi
PkNlcmVicmFsIEluZmFyY3Rpb24vZXBpZGVtaW9sb2d5PC9zdHlsZT48L2tleXdvcmQ+PGtleXdv
cmQ+PHN0eWxlIGZhY2U9Im5vcm1hbCIgZm9udD0iZGVmYXVsdCIgc2l6ZT0iMTAwJSI+Q2VyZWJy
b3Zhc2N1bGFyIERpc29yZGVycy8qZXBpZGVtaW9sb2d5PC9zdHlsZT48L2tleXdvcmQ+PGtleXdv
cmQ+PHN0eWxlIGZhY2U9Im5vcm1hbCIgZm9udD0iZGVmYXVsdCIgc2l6ZT0iMTAwJSI+RG9zZS1S
ZXNwb25zZSBSZWxhdGlvbnNoaXAsIERydWc8L3N0eWxlPjwva2V5d29yZD48a2V5d29yZD48c3R5
bGUgZmFjZT0ibm9ybWFsIiBmb250PSJkZWZhdWx0IiBzaXplPSIxMDAlIj5FbnZpcm9ubWVudGFs
IEV4cG9zdXJlPC9zdHlsZT48L2tleXdvcmQ+PGtleXdvcmQ+PHN0eWxlIGZhY2U9Im5vcm1hbCIg
Zm9udD0iZGVmYXVsdCIgc2l6ZT0iMTAwJSI+RmVtYWxlPC9zdHlsZT48L2tleXdvcmQ+PGtleXdv
cmQ+PHN0eWxlIGZhY2U9Im5vcm1hbCIgZm9udD0iZGVmYXVsdCIgc2l6ZT0iMTAwJSI+SHVtYW5z
PC9zdHlsZT48L2tleXdvcmQ+PGtleXdvcmQ+PHN0eWxlIGZhY2U9Im5vcm1hbCIgZm9udD0iZGVm
YXVsdCIgc2l6ZT0iMTAwJSI+TWFsZTwvc3R5bGU+PC9rZXl3b3JkPjxrZXl3b3JkPjxzdHlsZSBm
YWNlPSJub3JtYWwiIGZvbnQ9ImRlZmF1bHQiIHNpemU9IjEwMCUiPk1pZGRsZSBBZ2VkPC9zdHls
ZT48L2tleXdvcmQ+PGtleXdvcmQ+PHN0eWxlIGZhY2U9Im5vcm1hbCIgZm9udD0iZGVmYXVsdCIg
c2l6ZT0iMTAwJSI+T2RkcyBSYXRpbzwvc3R5bGU+PC9rZXl3b3JkPjxrZXl3b3JkPjxzdHlsZSBm
YWNlPSJub3JtYWwiIGZvbnQ9ImRlZmF1bHQiIHNpemU9IjEwMCUiPk9zbW9sYXIgQ29uY2VudHJh
dGlvbjwvc3R5bGU+PC9rZXl3b3JkPjxrZXl3b3JkPjxzdHlsZSBmYWNlPSJub3JtYWwiIGZvbnQ9
ImRlZmF1bHQiIHNpemU9IjEwMCUiPlByZXZhbGVuY2U8L3N0eWxlPjwva2V5d29yZD48a2V5d29y
ZD48c3R5bGUgZmFjZT0ibm9ybWFsIiBmb250PSJkZWZhdWx0IiBzaXplPSIxMDAlIj5SaXNrIEZh
Y3RvcnM8L3N0eWxlPjwva2V5d29yZD48a2V5d29yZD48c3R5bGUgZmFjZT0ibm9ybWFsIiBmb250
PSJkZWZhdWx0IiBzaXplPSIxMDAlIj5UaW1lIEZhY3RvcnM8L3N0eWxlPjwva2V5d29yZD48a2V5
d29yZD48c3R5bGUgZmFjZT0ibm9ybWFsIiBmb250PSJkZWZhdWx0IiBzaXplPSIxMDAlIj5XYXRl
ciBQb2xsdXRhbnRzLCBDaGVtaWNhbC8qYW5hbHlzaXM8L3N0eWxlPjwva2V5d29yZD48L2tleXdv
cmRzPjxkYXRlcz48eWVhcj48c3R5bGUgZmFjZT0ibm9ybWFsIiBmb250PSJkZWZhdWx0IiBzaXpl
PSIxMDAlIj4xOTk3PC9zdHlsZT48L3llYXI+PHB1Yi1kYXRlcz48ZGF0ZT48c3R5bGUgZmFjZT0i
bm9ybWFsIiBmb250PSJkZWZhdWx0IiBzaXplPSIxMDAlIj5TZXA8L3N0eWxlPjwvZGF0ZT48L3B1
Yi1kYXRlcz48L2RhdGVzPjxhY2Nlc3Npb24tbnVtPjxzdHlsZSBmYWNlPSJub3JtYWwiIGZvbnQ9
ImRlZmF1bHQiIHNpemU9IjEwMCUiPjkzMDMwMTQ8L3N0eWxlPjwvYWNjZXNzaW9uLW51bT48dXJs
cz48cmVsYXRlZC11cmxzPjx1cmw+PHN0eWxlIGZhY2U9Im5vcm1hbCIgZm9udD0iZGVmYXVsdCIg
c2l6ZT0iMTAwJSI+aHR0cDovL3d3dy5uY2JpLm5sbS5uaWguZ292L2VudHJlei9xdWVyeS5mY2dp
P2NtZD1SZXRyaWV2ZSZhbXA7ZGI9UHViTWVkJmFtcDtkb3B0PUNpdGF0aW9uJmFtcDtsaXN0X3Vp
ZHM9OTMwMzAxNCAgPC9zdHlsZT48L3VybD48L3JlbGF0ZWQtdXJscz48L3VybHM+PC9yZWNvcmQ+
PC9DaXRlPjxDaXRlPjxBdXRob3I+V2FuZzwvQXV0aG9yPjxZZWFyPjIwMDc8L1llYXI+PFJlY051
bT44NjwvUmVjTnVtPjxyZWNvcmQ+PGRhdGFiYXNlIG5hbWU9Im1ldGFsZXMgcGVzYWRvcy5lbmwi
IHBhdGg9IkM6XERvY3VtZW50cyBhbmQgU2V0dGluZ3NcQ2FybG9zIFJ1aXotVGFnbGVcRXNjcml0
b3Jpb1xNYXJ6byAyMDEzXFByb3llY3RvIEZvbmRlY3l0IDIwMTRcbWV0YWxlcyBwZXNhZG9zLmVu
bCI+bWV0YWxlcyBwZXNhZG9zLmVubDwvZGF0YWJhc2U+PHNvdXJjZS1hcHAgbmFtZT0iRW5kTm90
ZSIgdmVyc2lvbj0iOC4wIj5FbmROb3RlPC9zb3VyY2UtYXBwPjxyZWMtbnVtYmVyPjg2PC9yZWMt
bnVtYmVyPjxyZWYtdHlwZSBuYW1lPSJKb3VybmFsIEFydGljbGUiPjE3PC9yZWYtdHlwZT48Y29u
dHJpYnV0b3JzPjxhdXRob3JzPjxhdXRob3I+PHN0eWxlIGZhY2U9Im5vcm1hbCIgZm9udD0iZGVm
YXVsdCIgc2l6ZT0iMTAwJSI+V2FuZywgQy4gSC48L3N0eWxlPjwvYXV0aG9yPjxhdXRob3I+PHN0
eWxlIGZhY2U9Im5vcm1hbCIgZm9udD0iZGVmYXVsdCIgc2l6ZT0iMTAwJSI+SHNpYW8sIEMuIEsu
PC9zdHlsZT48L2F1dGhvcj48YXV0aG9yPjxzdHlsZSBmYWNlPSJub3JtYWwiIGZvbnQ9ImRlZmF1
bHQiIHNpemU9IjEwMCUiPkNoZW4sIEMuIEwuPC9zdHlsZT48L2F1dGhvcj48YXV0aG9yPjxzdHls
ZSBmYWNlPSJub3JtYWwiIGZvbnQ9ImRlZmF1bHQiIHNpemU9IjEwMCUiPkhzdSwgTC4gSS48L3N0
eWxlPjwvYXV0aG9yPjxhdXRob3I+PHN0eWxlIGZhY2U9Im5vcm1hbCIgZm9udD0iZGVmYXVsdCIg
c2l6ZT0iMTAwJSI+Q2hpb3UsIEguIFkuPC9zdHlsZT48L2F1dGhvcj48YXV0aG9yPjxzdHlsZSBm
YWNlPSJub3JtYWwiIGZvbnQ9ImRlZmF1bHQiIHNpemU9IjEwMCUiPkNoZW4sIFMuIFkuPC9zdHls
ZT48L2F1dGhvcj48YXV0aG9yPjxzdHlsZSBmYWNlPSJub3JtYWwiIGZvbnQ9ImRlZmF1bHQiIHNp
emU9IjEwMCUiPkhzdWVoLCBZLiBNLjwvc3R5bGU+PC9hdXRob3I+PGF1dGhvcj48c3R5bGUgZmFj
ZT0ibm9ybWFsIiBmb250PSJkZWZhdWx0IiBzaXplPSIxMDAlIj5XdSwgTS4gTS48L3N0eWxlPjwv
YXV0aG9yPjxhdXRob3I+PHN0eWxlIGZhY2U9Im5vcm1hbCIgZm9udD0iZGVmYXVsdCIgc2l6ZT0i
MTAwJSI+Q2hlbiwgQy4gSi48L3N0eWxlPjwvYXV0aG9yPjwvYXV0aG9ycz48L2NvbnRyaWJ1dG9y
cz48YXV0aC1hZGRyZXNzPjxzdHlsZSBmYWNlPSJub3JtYWwiIGZvbnQ9ImRlZmF1bHQiIHNpemU9
IjEwMCUiPkRlcGFydG1lbnQgb2YgQ2FyZGlvbG9neSwgQ2FyZGluYWwgVGllbiBIb3NwaXRhbCBh
bmQgQ29sbGVnZSBvZiBNZWRpY2luZSwgRnUgSmVuIENhdGhvbGljIFVuaXZlcnNpdHksIFRhaXBl
aSwgVGFpd2FuLjwvc3R5bGU+PC9hdXRoLWFkZHJlc3M+PHRpdGxlcz48dGl0bGU+PHN0eWxlIGZh
Y2U9Im5vcm1hbCIgZm9udD0iZGVmYXVsdCIgc2l6ZT0iMTAwJSI+QSByZXZpZXcgb2YgdGhlIGVw
aWRlbWlvbG9naWMgbGl0ZXJhdHVyZSBvbiB0aGUgcm9sZSBvZiBlbnZpcm9ubWVudGFsIGFyc2Vu
aWMgZXhwb3N1cmUgYW5kIGNhcmRpb3Zhc2N1bGFyIGRpc2Vhc2VzPC9zdHlsZT48L3RpdGxlPjxz
ZWNvbmRhcnktdGl0bGU+PHN0eWxlIGZhY2U9Im5vcm1hbCIgZm9udD0iZGVmYXVsdCIgc2l6ZT0i
MTAwJSI+VG94aWNvbCBBcHBsIFBoYXJtYWNvbDwvc3R5bGU+PC9zZWNvbmRhcnktdGl0bGU+PC90
aXRsZXM+PHBlcmlvZGljYWw+PGZ1bGwtdGl0bGU+PHN0eWxlIGZhY2U9Im5vcm1hbCIgZm9udD0i
ZGVmYXVsdCIgc2l6ZT0iMTAwJSI+VG94aWNvbCBBcHBsIFBoYXJtYWNvbDwvc3R5bGU+PC9mdWxs
LXRpdGxlPjwvcGVyaW9kaWNhbD48cGFnZXM+PHN0eWxlIGZhY2U9Im5vcm1hbCIgZm9udD0iZGVm
YXVsdCIgc2l6ZT0iMTAwJSI+MzE1LTI2PC9zdHlsZT48L3BhZ2VzPjx2b2x1bWU+PHN0eWxlIGZh
Y2U9Im5vcm1hbCIgZm9udD0iZGVmYXVsdCIgc2l6ZT0iMTAwJSI+MjIyPC9zdHlsZT48L3ZvbHVt
ZT48bnVtYmVyPjxzdHlsZSBmYWNlPSJub3JtYWwiIGZvbnQ9ImRlZmF1bHQiIHNpemU9IjEwMCUi
PjM8L3N0eWxlPjwvbnVtYmVyPjxrZXl3b3Jkcz48a2V5d29yZD48c3R5bGUgZmFjZT0ibm9ybWFs
IiBmb250PSJkZWZhdWx0IiBzaXplPSIxMDAlIj5BcnNlbmljLyp0b3hpY2l0eTwvc3R5bGU+PC9r
ZXl3b3JkPjxrZXl3b3JkPjxzdHlsZSBmYWNlPSJub3JtYWwiIGZvbnQ9ImRlZmF1bHQiIHNpemU9
IjEwMCUiPkNhcmRpb3Zhc2N1bGFyIERpc2Vhc2VzLypjaGVtaWNhbGx5IGluZHVjZWQvKmVwaWRl
bWlvbG9neS9nZW5ldGljczwvc3R5bGU+PC9rZXl3b3JkPjxrZXl3b3JkPjxzdHlsZSBmYWNlPSJu
b3JtYWwiIGZvbnQ9ImRlZmF1bHQiIHNpemU9IjEwMCUiPkNlcmVicm92YXNjdWxhciBEaXNvcmRl
cnMvY2hlbWljYWxseSBpbmR1Y2VkL2VwaWRlbWlvbG9neTwvc3R5bGU+PC9rZXl3b3JkPjxrZXl3
b3JkPjxzdHlsZSBmYWNlPSJub3JtYWwiIGZvbnQ9ImRlZmF1bHQiIHNpemU9IjEwMCUiPipFbnZp
cm9ubWVudGFsIEV4cG9zdXJlPC9zdHlsZT48L2tleXdvcmQ+PGtleXdvcmQ+PHN0eWxlIGZhY2U9
Im5vcm1hbCIgZm9udD0iZGVmYXVsdCIgc2l6ZT0iMTAwJSI+SHVtYW5zPC9zdHlsZT48L2tleXdv
cmQ+PGtleXdvcmQ+PHN0eWxlIGZhY2U9Im5vcm1hbCIgZm9udD0iZGVmYXVsdCIgc2l6ZT0iMTAw
JSI+TXlvY2FyZGlhbCBJc2NoZW1pYS9jaGVtaWNhbGx5IGluZHVjZWQvZXBpZGVtaW9sb2d5PC9z
dHlsZT48L2tleXdvcmQ+PGtleXdvcmQ+PHN0eWxlIGZhY2U9Im5vcm1hbCIgZm9udD0iZGVmYXVs
dCIgc2l6ZT0iMTAwJSI+T2NjdXBhdGlvbmFsIEV4cG9zdXJlL2FkdmVyc2UgZWZmZWN0czwvc3R5
bGU+PC9rZXl3b3JkPjxrZXl3b3JkPjxzdHlsZSBmYWNlPSJub3JtYWwiIGZvbnQ9ImRlZmF1bHQi
IHNpemU9IjEwMCUiPlBvaXNvbnMvKnRveGljaXR5PC9zdHlsZT48L2tleXdvcmQ+PGtleXdvcmQ+
PHN0eWxlIGZhY2U9Im5vcm1hbCIgZm9udD0iZGVmYXVsdCIgc2l6ZT0iMTAwJSI+VmFzY3VsYXIg
RGlzZWFzZXMvY2hlbWljYWxseSBpbmR1Y2VkL2VwaWRlbWlvbG9neTwvc3R5bGU+PC9rZXl3b3Jk
Pjwva2V5d29yZHM+PGRhdGVzPjx5ZWFyPjxzdHlsZSBmYWNlPSJub3JtYWwiIGZvbnQ9ImRlZmF1
bHQiIHNpemU9IjEwMCUiPjIwMDc8L3N0eWxlPjwveWVhcj48cHViLWRhdGVzPjxkYXRlPjxzdHls
ZSBmYWNlPSJub3JtYWwiIGZvbnQ9ImRlZmF1bHQiIHNpemU9IjEwMCUiPkF1ZyAxPC9zdHlsZT48
L2RhdGU+PC9wdWItZGF0ZXM+PC9kYXRlcz48YWNjZXNzaW9uLW51bT48c3R5bGUgZmFjZT0ibm9y
bWFsIiBmb250PSJkZWZhdWx0IiBzaXplPSIxMDAlIj4xNzQzMzM5Mzwvc3R5bGU+PC9hY2Nlc3Np
b24tbnVtPjx1cmxzPjxyZWxhdGVkLXVybHM+PHVybD48c3R5bGUgZmFjZT0ibm9ybWFsIiBmb250
PSJkZWZhdWx0IiBzaXplPSIxMDAlIj5odHRwOi8vd3d3Lm5jYmkubmxtLm5paC5nb3YvZW50cmV6
L3F1ZXJ5LmZjZ2k/Y21kPVJldHJpZXZlJmFtcDtkYj1QdWJNZWQmYW1wO2RvcHQ9Q2l0YXRpb24m
YW1wO2xpc3RfdWlkcz0xNzQzMzM5MyAgPC9zdHlsZT48L3VybD48L3JlbGF0ZWQtdXJscz48L3Vy
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DaGlvdTwvQXV0aG9yPjxZZWFyPjE5OTc8L1llYXI+PFJl
Y051bT44OTwvUmVjTnVtPjxEaXNwbGF5VGV4dD48c3R5bGUgZmFjZT0ic3VwZXJzY3JpcHQiPlsx
NywgMTh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g5PC9yZWMtbnVtYmVyPjxyZWYtdHlwZSBuYW1lPSJKb3VybmFsIEFydGljbGUiPjE3
PC9yZWYtdHlwZT48Y29udHJpYnV0b3JzPjxhdXRob3JzPjxhdXRob3I+PHN0eWxlIGZhY2U9Im5v
cm1hbCIgZm9udD0iZGVmYXVsdCIgc2l6ZT0iMTAwJSI+Q2hpb3UsIEguIFkuPC9zdHlsZT48L2F1
dGhvcj48YXV0aG9yPjxzdHlsZSBmYWNlPSJub3JtYWwiIGZvbnQ9ImRlZmF1bHQiIHNpemU9IjEw
MCUiPkh1YW5nLCBXLiBJLjwvc3R5bGU+PC9hdXRob3I+PGF1dGhvcj48c3R5bGUgZmFjZT0ibm9y
bWFsIiBmb250PSJkZWZhdWx0IiBzaXplPSIxMDAlIj5TdSwgQy4gTC48L3N0eWxlPjwvYXV0aG9y
PjxhdXRob3I+PHN0eWxlIGZhY2U9Im5vcm1hbCIgZm9udD0iZGVmYXVsdCIgc2l6ZT0iMTAwJSI+
Q2hhbmcsIFMuIEYuPC9zdHlsZT48L2F1dGhvcj48YXV0aG9yPjxzdHlsZSBmYWNlPSJub3JtYWwi
IGZvbnQ9ImRlZmF1bHQiIHNpemU9IjEwMCUiPkhzdSwgWS4gSC48L3N0eWxlPjwvYXV0aG9yPjxh
dXRob3I+PHN0eWxlIGZhY2U9Im5vcm1hbCIgZm9udD0iZGVmYXVsdCIgc2l6ZT0iMTAwJSI+Q2hl
biwgQy4gSi48L3N0eWxlPjwvYXV0aG9yPjwvYXV0aG9ycz48L2NvbnRyaWJ1dG9ycz48YXV0aC1h
ZGRyZXNzPjxzdHlsZSBmYWNlPSJub3JtYWwiIGZvbnQ9ImRlZmF1bHQiIHNpemU9IjEwMCUiPlNj
aG9vbCBvZiBQdWJsaWMgSGVhbHRoLCBUYWlwZWkgTWVkaWNhbCBDb2xsZWdlLCBUYWl3YW4sIFJP
Qy48L3N0eWxlPjwvYXV0aC1hZGRyZXNzPjx0aXRsZXM+PHRpdGxlPjxzdHlsZSBmYWNlPSJub3Jt
YWwiIGZvbnQ9ImRlZmF1bHQiIHNpemU9IjEwMCUiPkRvc2UtcmVzcG9uc2UgcmVsYXRpb25zaGlw
IGJldHdlZW4gcHJldmFsZW5jZSBvZiBjZXJlYnJvdmFzY3VsYXIgZGlzZWFzZSBhbmQgaW5nZXN0
ZWQgaW5vcmdhbmljIGFyc2VuaWM8L3N0eWxlPjwvdGl0bGU+PHNlY29uZGFyeS10aXRsZT48c3R5
bGUgZmFjZT0ibm9ybWFsIiBmb250PSJkZWZhdWx0IiBzaXplPSIxMDAlIj5TdHJva2U8L3N0eWxl
Pjwvc2Vjb25kYXJ5LXRpdGxlPjwvdGl0bGVzPjxwZXJpb2RpY2FsPjxmdWxsLXRpdGxlPjxzdHls
ZSBmYWNlPSJub3JtYWwiIGZvbnQ9ImRlZmF1bHQiIHNpemU9IjEwMCUiPlN0cm9rZTwvc3R5bGU+
PC9mdWxsLXRpdGxlPjwvcGVyaW9kaWNhbD48cGFnZXM+PHN0eWxlIGZhY2U9Im5vcm1hbCIgZm9u
dD0iZGVmYXVsdCIgc2l6ZT0iMTAwJSI+MTcxNy0yMzwvc3R5bGU+PC9wYWdlcz48dm9sdW1lPjxz
dHlsZSBmYWNlPSJub3JtYWwiIGZvbnQ9ImRlZmF1bHQiIHNpemU9IjEwMCUiPjI4PC9zdHlsZT48
L3ZvbHVtZT48bnVtYmVyPjxzdHlsZSBmYWNlPSJub3JtYWwiIGZvbnQ9ImRlZmF1bHQiIHNpemU9
IjEwMCUiPjk8L3N0eWxlPjwvbnVtYmVyPjxrZXl3b3Jkcz48a2V5d29yZD48c3R5bGUgZmFjZT0i
bm9ybWFsIiBmb250PSJkZWZhdWx0IiBzaXplPSIxMDAlIj5BZHVsdDwvc3R5bGU+PC9rZXl3b3Jk
PjxrZXl3b3JkPjxzdHlsZSBmYWNlPSJub3JtYWwiIGZvbnQ9ImRlZmF1bHQiIHNpemU9IjEwMCUi
PkFnZWQ8L3N0eWxlPjwva2V5d29yZD48a2V5d29yZD48c3R5bGUgZmFjZT0ibm9ybWFsIiBmb250
PSJkZWZhdWx0IiBzaXplPSIxMDAlIj5BcnNlbmljLyphbmFseXNpczwvc3R5bGU+PC9rZXl3b3Jk
PjxrZXl3b3JkPjxzdHlsZSBmYWNlPSJub3JtYWwiIGZvbnQ9ImRlZmF1bHQiIHNpemU9IjEwMCUi
PkNlcmVicmFsIEluZmFyY3Rpb24vZXBpZGVtaW9sb2d5PC9zdHlsZT48L2tleXdvcmQ+PGtleXdv
cmQ+PHN0eWxlIGZhY2U9Im5vcm1hbCIgZm9udD0iZGVmYXVsdCIgc2l6ZT0iMTAwJSI+Q2VyZWJy
b3Zhc2N1bGFyIERpc29yZGVycy8qZXBpZGVtaW9sb2d5PC9zdHlsZT48L2tleXdvcmQ+PGtleXdv
cmQ+PHN0eWxlIGZhY2U9Im5vcm1hbCIgZm9udD0iZGVmYXVsdCIgc2l6ZT0iMTAwJSI+RG9zZS1S
ZXNwb25zZSBSZWxhdGlvbnNoaXAsIERydWc8L3N0eWxlPjwva2V5d29yZD48a2V5d29yZD48c3R5
bGUgZmFjZT0ibm9ybWFsIiBmb250PSJkZWZhdWx0IiBzaXplPSIxMDAlIj5FbnZpcm9ubWVudGFs
IEV4cG9zdXJlPC9zdHlsZT48L2tleXdvcmQ+PGtleXdvcmQ+PHN0eWxlIGZhY2U9Im5vcm1hbCIg
Zm9udD0iZGVmYXVsdCIgc2l6ZT0iMTAwJSI+RmVtYWxlPC9zdHlsZT48L2tleXdvcmQ+PGtleXdv
cmQ+PHN0eWxlIGZhY2U9Im5vcm1hbCIgZm9udD0iZGVmYXVsdCIgc2l6ZT0iMTAwJSI+SHVtYW5z
PC9zdHlsZT48L2tleXdvcmQ+PGtleXdvcmQ+PHN0eWxlIGZhY2U9Im5vcm1hbCIgZm9udD0iZGVm
YXVsdCIgc2l6ZT0iMTAwJSI+TWFsZTwvc3R5bGU+PC9rZXl3b3JkPjxrZXl3b3JkPjxzdHlsZSBm
YWNlPSJub3JtYWwiIGZvbnQ9ImRlZmF1bHQiIHNpemU9IjEwMCUiPk1pZGRsZSBBZ2VkPC9zdHls
ZT48L2tleXdvcmQ+PGtleXdvcmQ+PHN0eWxlIGZhY2U9Im5vcm1hbCIgZm9udD0iZGVmYXVsdCIg
c2l6ZT0iMTAwJSI+T2RkcyBSYXRpbzwvc3R5bGU+PC9rZXl3b3JkPjxrZXl3b3JkPjxzdHlsZSBm
YWNlPSJub3JtYWwiIGZvbnQ9ImRlZmF1bHQiIHNpemU9IjEwMCUiPk9zbW9sYXIgQ29uY2VudHJh
dGlvbjwvc3R5bGU+PC9rZXl3b3JkPjxrZXl3b3JkPjxzdHlsZSBmYWNlPSJub3JtYWwiIGZvbnQ9
ImRlZmF1bHQiIHNpemU9IjEwMCUiPlByZXZhbGVuY2U8L3N0eWxlPjwva2V5d29yZD48a2V5d29y
ZD48c3R5bGUgZmFjZT0ibm9ybWFsIiBmb250PSJkZWZhdWx0IiBzaXplPSIxMDAlIj5SaXNrIEZh
Y3RvcnM8L3N0eWxlPjwva2V5d29yZD48a2V5d29yZD48c3R5bGUgZmFjZT0ibm9ybWFsIiBmb250
PSJkZWZhdWx0IiBzaXplPSIxMDAlIj5UaW1lIEZhY3RvcnM8L3N0eWxlPjwva2V5d29yZD48a2V5
d29yZD48c3R5bGUgZmFjZT0ibm9ybWFsIiBmb250PSJkZWZhdWx0IiBzaXplPSIxMDAlIj5XYXRl
ciBQb2xsdXRhbnRzLCBDaGVtaWNhbC8qYW5hbHlzaXM8L3N0eWxlPjwva2V5d29yZD48L2tleXdv
cmRzPjxkYXRlcz48eWVhcj48c3R5bGUgZmFjZT0ibm9ybWFsIiBmb250PSJkZWZhdWx0IiBzaXpl
PSIxMDAlIj4xOTk3PC9zdHlsZT48L3llYXI+PHB1Yi1kYXRlcz48ZGF0ZT48c3R5bGUgZmFjZT0i
bm9ybWFsIiBmb250PSJkZWZhdWx0IiBzaXplPSIxMDAlIj5TZXA8L3N0eWxlPjwvZGF0ZT48L3B1
Yi1kYXRlcz48L2RhdGVzPjxhY2Nlc3Npb24tbnVtPjxzdHlsZSBmYWNlPSJub3JtYWwiIGZvbnQ9
ImRlZmF1bHQiIHNpemU9IjEwMCUiPjkzMDMwMTQ8L3N0eWxlPjwvYWNjZXNzaW9uLW51bT48dXJs
cz48cmVsYXRlZC11cmxzPjx1cmw+PHN0eWxlIGZhY2U9Im5vcm1hbCIgZm9udD0iZGVmYXVsdCIg
c2l6ZT0iMTAwJSI+aHR0cDovL3d3dy5uY2JpLm5sbS5uaWguZ292L2VudHJlei9xdWVyeS5mY2dp
P2NtZD1SZXRyaWV2ZSZhbXA7ZGI9UHViTWVkJmFtcDtkb3B0PUNpdGF0aW9uJmFtcDtsaXN0X3Vp
ZHM9OTMwMzAxNCAgPC9zdHlsZT48L3VybD48L3JlbGF0ZWQtdXJscz48L3VybHM+PC9yZWNvcmQ+
PC9DaXRlPjxDaXRlPjxBdXRob3I+V2FuZzwvQXV0aG9yPjxZZWFyPjIwMDc8L1llYXI+PFJlY051
bT44NjwvUmVjTnVtPjxyZWNvcmQ+PGRhdGFiYXNlIG5hbWU9Im1ldGFsZXMgcGVzYWRvcy5lbmwi
IHBhdGg9IkM6XERvY3VtZW50cyBhbmQgU2V0dGluZ3NcQ2FybG9zIFJ1aXotVGFnbGVcRXNjcml0
b3Jpb1xNYXJ6byAyMDEzXFByb3llY3RvIEZvbmRlY3l0IDIwMTRcbWV0YWxlcyBwZXNhZG9zLmVu
bCI+bWV0YWxlcyBwZXNhZG9zLmVubDwvZGF0YWJhc2U+PHNvdXJjZS1hcHAgbmFtZT0iRW5kTm90
ZSIgdmVyc2lvbj0iOC4wIj5FbmROb3RlPC9zb3VyY2UtYXBwPjxyZWMtbnVtYmVyPjg2PC9yZWMt
bnVtYmVyPjxyZWYtdHlwZSBuYW1lPSJKb3VybmFsIEFydGljbGUiPjE3PC9yZWYtdHlwZT48Y29u
dHJpYnV0b3JzPjxhdXRob3JzPjxhdXRob3I+PHN0eWxlIGZhY2U9Im5vcm1hbCIgZm9udD0iZGVm
YXVsdCIgc2l6ZT0iMTAwJSI+V2FuZywgQy4gSC48L3N0eWxlPjwvYXV0aG9yPjxhdXRob3I+PHN0
eWxlIGZhY2U9Im5vcm1hbCIgZm9udD0iZGVmYXVsdCIgc2l6ZT0iMTAwJSI+SHNpYW8sIEMuIEsu
PC9zdHlsZT48L2F1dGhvcj48YXV0aG9yPjxzdHlsZSBmYWNlPSJub3JtYWwiIGZvbnQ9ImRlZmF1
bHQiIHNpemU9IjEwMCUiPkNoZW4sIEMuIEwuPC9zdHlsZT48L2F1dGhvcj48YXV0aG9yPjxzdHls
ZSBmYWNlPSJub3JtYWwiIGZvbnQ9ImRlZmF1bHQiIHNpemU9IjEwMCUiPkhzdSwgTC4gSS48L3N0
eWxlPjwvYXV0aG9yPjxhdXRob3I+PHN0eWxlIGZhY2U9Im5vcm1hbCIgZm9udD0iZGVmYXVsdCIg
c2l6ZT0iMTAwJSI+Q2hpb3UsIEguIFkuPC9zdHlsZT48L2F1dGhvcj48YXV0aG9yPjxzdHlsZSBm
YWNlPSJub3JtYWwiIGZvbnQ9ImRlZmF1bHQiIHNpemU9IjEwMCUiPkNoZW4sIFMuIFkuPC9zdHls
ZT48L2F1dGhvcj48YXV0aG9yPjxzdHlsZSBmYWNlPSJub3JtYWwiIGZvbnQ9ImRlZmF1bHQiIHNp
emU9IjEwMCUiPkhzdWVoLCBZLiBNLjwvc3R5bGU+PC9hdXRob3I+PGF1dGhvcj48c3R5bGUgZmFj
ZT0ibm9ybWFsIiBmb250PSJkZWZhdWx0IiBzaXplPSIxMDAlIj5XdSwgTS4gTS48L3N0eWxlPjwv
YXV0aG9yPjxhdXRob3I+PHN0eWxlIGZhY2U9Im5vcm1hbCIgZm9udD0iZGVmYXVsdCIgc2l6ZT0i
MTAwJSI+Q2hlbiwgQy4gSi48L3N0eWxlPjwvYXV0aG9yPjwvYXV0aG9ycz48L2NvbnRyaWJ1dG9y
cz48YXV0aC1hZGRyZXNzPjxzdHlsZSBmYWNlPSJub3JtYWwiIGZvbnQ9ImRlZmF1bHQiIHNpemU9
IjEwMCUiPkRlcGFydG1lbnQgb2YgQ2FyZGlvbG9neSwgQ2FyZGluYWwgVGllbiBIb3NwaXRhbCBh
bmQgQ29sbGVnZSBvZiBNZWRpY2luZSwgRnUgSmVuIENhdGhvbGljIFVuaXZlcnNpdHksIFRhaXBl
aSwgVGFpd2FuLjwvc3R5bGU+PC9hdXRoLWFkZHJlc3M+PHRpdGxlcz48dGl0bGU+PHN0eWxlIGZh
Y2U9Im5vcm1hbCIgZm9udD0iZGVmYXVsdCIgc2l6ZT0iMTAwJSI+QSByZXZpZXcgb2YgdGhlIGVw
aWRlbWlvbG9naWMgbGl0ZXJhdHVyZSBvbiB0aGUgcm9sZSBvZiBlbnZpcm9ubWVudGFsIGFyc2Vu
aWMgZXhwb3N1cmUgYW5kIGNhcmRpb3Zhc2N1bGFyIGRpc2Vhc2VzPC9zdHlsZT48L3RpdGxlPjxz
ZWNvbmRhcnktdGl0bGU+PHN0eWxlIGZhY2U9Im5vcm1hbCIgZm9udD0iZGVmYXVsdCIgc2l6ZT0i
MTAwJSI+VG94aWNvbCBBcHBsIFBoYXJtYWNvbDwvc3R5bGU+PC9zZWNvbmRhcnktdGl0bGU+PC90
aXRsZXM+PHBlcmlvZGljYWw+PGZ1bGwtdGl0bGU+PHN0eWxlIGZhY2U9Im5vcm1hbCIgZm9udD0i
ZGVmYXVsdCIgc2l6ZT0iMTAwJSI+VG94aWNvbCBBcHBsIFBoYXJtYWNvbDwvc3R5bGU+PC9mdWxs
LXRpdGxlPjwvcGVyaW9kaWNhbD48cGFnZXM+PHN0eWxlIGZhY2U9Im5vcm1hbCIgZm9udD0iZGVm
YXVsdCIgc2l6ZT0iMTAwJSI+MzE1LTI2PC9zdHlsZT48L3BhZ2VzPjx2b2x1bWU+PHN0eWxlIGZh
Y2U9Im5vcm1hbCIgZm9udD0iZGVmYXVsdCIgc2l6ZT0iMTAwJSI+MjIyPC9zdHlsZT48L3ZvbHVt
ZT48bnVtYmVyPjxzdHlsZSBmYWNlPSJub3JtYWwiIGZvbnQ9ImRlZmF1bHQiIHNpemU9IjEwMCUi
PjM8L3N0eWxlPjwvbnVtYmVyPjxrZXl3b3Jkcz48a2V5d29yZD48c3R5bGUgZmFjZT0ibm9ybWFs
IiBmb250PSJkZWZhdWx0IiBzaXplPSIxMDAlIj5BcnNlbmljLyp0b3hpY2l0eTwvc3R5bGU+PC9r
ZXl3b3JkPjxrZXl3b3JkPjxzdHlsZSBmYWNlPSJub3JtYWwiIGZvbnQ9ImRlZmF1bHQiIHNpemU9
IjEwMCUiPkNhcmRpb3Zhc2N1bGFyIERpc2Vhc2VzLypjaGVtaWNhbGx5IGluZHVjZWQvKmVwaWRl
bWlvbG9neS9nZW5ldGljczwvc3R5bGU+PC9rZXl3b3JkPjxrZXl3b3JkPjxzdHlsZSBmYWNlPSJu
b3JtYWwiIGZvbnQ9ImRlZmF1bHQiIHNpemU9IjEwMCUiPkNlcmVicm92YXNjdWxhciBEaXNvcmRl
cnMvY2hlbWljYWxseSBpbmR1Y2VkL2VwaWRlbWlvbG9neTwvc3R5bGU+PC9rZXl3b3JkPjxrZXl3
b3JkPjxzdHlsZSBmYWNlPSJub3JtYWwiIGZvbnQ9ImRlZmF1bHQiIHNpemU9IjEwMCUiPipFbnZp
cm9ubWVudGFsIEV4cG9zdXJlPC9zdHlsZT48L2tleXdvcmQ+PGtleXdvcmQ+PHN0eWxlIGZhY2U9
Im5vcm1hbCIgZm9udD0iZGVmYXVsdCIgc2l6ZT0iMTAwJSI+SHVtYW5zPC9zdHlsZT48L2tleXdv
cmQ+PGtleXdvcmQ+PHN0eWxlIGZhY2U9Im5vcm1hbCIgZm9udD0iZGVmYXVsdCIgc2l6ZT0iMTAw
JSI+TXlvY2FyZGlhbCBJc2NoZW1pYS9jaGVtaWNhbGx5IGluZHVjZWQvZXBpZGVtaW9sb2d5PC9z
dHlsZT48L2tleXdvcmQ+PGtleXdvcmQ+PHN0eWxlIGZhY2U9Im5vcm1hbCIgZm9udD0iZGVmYXVs
dCIgc2l6ZT0iMTAwJSI+T2NjdXBhdGlvbmFsIEV4cG9zdXJlL2FkdmVyc2UgZWZmZWN0czwvc3R5
bGU+PC9rZXl3b3JkPjxrZXl3b3JkPjxzdHlsZSBmYWNlPSJub3JtYWwiIGZvbnQ9ImRlZmF1bHQi
IHNpemU9IjEwMCUiPlBvaXNvbnMvKnRveGljaXR5PC9zdHlsZT48L2tleXdvcmQ+PGtleXdvcmQ+
PHN0eWxlIGZhY2U9Im5vcm1hbCIgZm9udD0iZGVmYXVsdCIgc2l6ZT0iMTAwJSI+VmFzY3VsYXIg
RGlzZWFzZXMvY2hlbWljYWxseSBpbmR1Y2VkL2VwaWRlbWlvbG9neTwvc3R5bGU+PC9rZXl3b3Jk
Pjwva2V5d29yZHM+PGRhdGVzPjx5ZWFyPjxzdHlsZSBmYWNlPSJub3JtYWwiIGZvbnQ9ImRlZmF1
bHQiIHNpemU9IjEwMCUiPjIwMDc8L3N0eWxlPjwveWVhcj48cHViLWRhdGVzPjxkYXRlPjxzdHls
ZSBmYWNlPSJub3JtYWwiIGZvbnQ9ImRlZmF1bHQiIHNpemU9IjEwMCUiPkF1ZyAxPC9zdHlsZT48
L2RhdGU+PC9wdWItZGF0ZXM+PC9kYXRlcz48YWNjZXNzaW9uLW51bT48c3R5bGUgZmFjZT0ibm9y
bWFsIiBmb250PSJkZWZhdWx0IiBzaXplPSIxMDAlIj4xNzQzMzM5Mzwvc3R5bGU+PC9hY2Nlc3Np
b24tbnVtPjx1cmxzPjxyZWxhdGVkLXVybHM+PHVybD48c3R5bGUgZmFjZT0ibm9ybWFsIiBmb250
PSJkZWZhdWx0IiBzaXplPSIxMDAlIj5odHRwOi8vd3d3Lm5jYmkubmxtLm5paC5nb3YvZW50cmV6
L3F1ZXJ5LmZjZ2k/Y21kPVJldHJpZXZlJmFtcDtkYj1QdWJNZWQmYW1wO2RvcHQ9Q2l0YXRpb24m
YW1wO2xpc3RfdWlkcz0xNzQzMzM5MyAgPC9zdHlsZT48L3VybD48L3JlbGF0ZWQtdXJscz48L3Vy
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516A26" w:rsidRPr="00516A26">
        <w:rPr>
          <w:rFonts w:ascii="Book Antiqua" w:eastAsia="ヒラギノ角ゴ Pro W3" w:hAnsi="Book Antiqua"/>
          <w:noProof/>
          <w:szCs w:val="24"/>
          <w:vertAlign w:val="superscript"/>
          <w:lang w:val="en-US"/>
        </w:rPr>
        <w:t>[17,</w:t>
      </w:r>
      <w:r w:rsidR="00781E7C" w:rsidRPr="00516A26">
        <w:rPr>
          <w:rFonts w:ascii="Book Antiqua" w:eastAsia="ヒラギノ角ゴ Pro W3" w:hAnsi="Book Antiqua"/>
          <w:noProof/>
          <w:szCs w:val="24"/>
          <w:vertAlign w:val="superscript"/>
          <w:lang w:val="en-US"/>
        </w:rPr>
        <w:t>18]</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In fact, the ingestion of the arsenic-</w:t>
      </w:r>
      <w:r w:rsidR="00C330B6" w:rsidRPr="00516A26">
        <w:rPr>
          <w:rFonts w:ascii="Book Antiqua" w:eastAsia="ヒラギノ角ゴ Pro W3" w:hAnsi="Book Antiqua"/>
          <w:szCs w:val="24"/>
          <w:lang w:val="en-US"/>
        </w:rPr>
        <w:lastRenderedPageBreak/>
        <w:t>contaminated drinking water produced an increased risk for ischemic heart disease, cerebrovascular disease, and</w:t>
      </w:r>
      <w:r w:rsidR="00516A26" w:rsidRPr="00516A26">
        <w:rPr>
          <w:rFonts w:ascii="Book Antiqua" w:eastAsia="ヒラギノ角ゴ Pro W3" w:hAnsi="Book Antiqua"/>
          <w:szCs w:val="24"/>
          <w:lang w:val="en-US"/>
        </w:rPr>
        <w:t xml:space="preserve"> peripheral vascular </w:t>
      </w:r>
      <w:proofErr w:type="gramStart"/>
      <w:r w:rsidR="00516A26" w:rsidRPr="00516A26">
        <w:rPr>
          <w:rFonts w:ascii="Book Antiqua" w:eastAsia="ヒラギノ角ゴ Pro W3" w:hAnsi="Book Antiqua"/>
          <w:szCs w:val="24"/>
          <w:lang w:val="en-US"/>
        </w:rPr>
        <w:t>resistance</w:t>
      </w:r>
      <w:proofErr w:type="gramEnd"/>
      <w:r w:rsidR="00C330B6" w:rsidRPr="00516A26">
        <w:rPr>
          <w:rFonts w:ascii="Book Antiqua" w:eastAsia="ヒラギノ角ゴ Pro W3" w:hAnsi="Book Antiqua"/>
          <w:szCs w:val="24"/>
          <w:lang w:val="en-US"/>
        </w:rPr>
        <w:fldChar w:fldCharType="begin">
          <w:fldData xml:space="preserve">PEVuZE5vdGU+PENpdGU+PEF1dGhvcj5DaGVuPC9BdXRob3I+PFllYXI+MTk2NDwvWWVhcj48UmVj
TnVtPjE8L1JlY051bT48RGlzcGxheVRleHQ+PHN0eWxlIGZhY2U9InN1cGVyc2NyaXB0Ij5bMTl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E8L3JlYy1udW1iZXI+PHJlZi10eXBlIG5hbWU9IkpvdXJuYWwgQXJ0aWNsZSI+MTc8L3JlZi10
eXBlPjxjb250cmlidXRvcnM+PGF1dGhvcnM+PGF1dGhvcj48c3R5bGUgZmFjZT0ibm9ybWFsIiBm
b250PSJkZWZhdWx0IiBzaXplPSIxMDAlIj5DaGVuLCBXLiBZLjwvc3R5bGU+PC9hdXRob3I+PGF1
dGhvcj48c3R5bGUgZmFjZT0ibm9ybWFsIiBmb250PSJkZWZhdWx0IiBzaXplPSIxMDAlIj5ZZW4s
IFQuIFMuPC9zdHlsZT48L2F1dGhvcj48L2F1dGhvcnM+PC9jb250cmlidXRvcnM+PHRpdGxlcz48
dGl0bGU+PHN0eWxlIGZhY2U9Im5vcm1hbCIgZm9udD0iZGVmYXVsdCIgc2l6ZT0iMTAwJSI+RXhw
ZXJpbWVudGFsIFN0dWRpZXMgT24gVGhlIERyaW5raW5nIFdhdGVyIE9mIEJsYWNrZm9vdCBFbmRl
bWljIEFyZWEuIDIuIFN0dWRpZXMgT24gVGhlIEVmZmVjdHMgT2YgRHJpbmtpbmcgV2F0ZXIgT2Yg
QmxhY2tmb290IEVuZGVtaWMgQXJlYSBPbiBQZXJpcGhlcmFsIFZhc2N1bGFyIFBlcmZ1c2lvbiBP
ZiBUaGUgSGluZCBMaW1icyBPZiBGcm9nczwvc3R5bGU+PC90aXRsZT48c2Vjb25kYXJ5LXRpdGxl
PjxzdHlsZSBmYWNlPSJub3JtYWwiIGZvbnQ9ImRlZmF1bHQiIHNpemU9IjEwMCUiPlRzYSBDaGlo
IEdhb3hpb25nIFlpIFh1ZSBZdWFuIFRvbmcgWHVlIEh1aTwvc3R5bGU+PC9zZWNvbmRhcnktdGl0
bGU+PC90aXRsZXM+PHBhZ2VzPjxzdHlsZSBmYWNlPSJub3JtYWwiIGZvbnQ9ImRlZmF1bHQiIHNp
emU9IjEwMCUiPjE1MC04PC9zdHlsZT48L3BhZ2VzPjx2b2x1bWU+PHN0eWxlIGZhY2U9Im5vcm1h
bCIgZm9udD0iZGVmYXVsdCIgc2l6ZT0iMTAwJSI+NjM8L3N0eWxlPjwvdm9sdW1lPjxrZXl3b3Jk
cz48a2V5d29yZD48c3R5bGUgZmFjZT0ibm9ybWFsIiBmb250PSJkZWZhdWx0IiBzaXplPSIxMDAl
Ij4qQWxrYWxpZXM8L3N0eWxlPjwva2V5d29yZD48a2V5d29yZD48c3R5bGUgZmFjZT0ibm9ybWFs
IiBmb250PSJkZWZhdWx0IiBzaXplPSIxMDAlIj4qQW51cmE8L3N0eWxlPjwva2V5d29yZD48a2V5
d29yZD48c3R5bGUgZmFjZT0ibm9ybWFsIiBmb250PSJkZWZhdWx0IiBzaXplPSIxMDAlIj4qQmxv
b2QgVmVzc2Vsczwvc3R5bGU+PC9rZXl3b3JkPjxrZXl3b3JkPjxzdHlsZSBmYWNlPSJub3JtYWwi
IGZvbnQ9ImRlZmF1bHQiIHNpemU9IjEwMCUiPkNoaW5hPC9zdHlsZT48L2tleXdvcmQ+PGtleXdv
cmQ+PHN0eWxlIGZhY2U9Im5vcm1hbCIgZm9udD0iZGVmYXVsdCIgc2l6ZT0iMTAwJSI+KkV4dHJl
bWl0aWVzPC9zdHlsZT48L2tleXdvcmQ+PGtleXdvcmQ+PHN0eWxlIGZhY2U9Im5vcm1hbCIgZm9u
dD0iZGVmYXVsdCIgc2l6ZT0iMTAwJSI+KlBlcmZ1c2lvbjwvc3R5bGU+PC9rZXl3b3JkPjxrZXl3
b3JkPjxzdHlsZSBmYWNlPSJub3JtYWwiIGZvbnQ9ImRlZmF1bHQiIHNpemU9IjEwMCUiPipSZXNl
YXJjaDwvc3R5bGU+PC9rZXl3b3JkPjxrZXl3b3JkPjxzdHlsZSBmYWNlPSJub3JtYWwiIGZvbnQ9
ImRlZmF1bHQiIHNpemU9IjEwMCUiPipUb3hpY29sb2d5PC9zdHlsZT48L2tleXdvcmQ+PGtleXdv
cmQ+PHN0eWxlIGZhY2U9Im5vcm1hbCIgZm9udD0iZGVmYXVsdCIgc2l6ZT0iMTAwJSI+KlZhc2N1
bGFyIERpc2Vhc2VzPC9zdHlsZT48L2tleXdvcmQ+PGtleXdvcmQ+PHN0eWxlIGZhY2U9Im5vcm1h
bCIgZm9udD0iZGVmYXVsdCIgc2l6ZT0iMTAwJSI+KldhdGVyIFBvbGx1dGlvbjwvc3R5bGU+PC9r
ZXl3b3JkPjwva2V5d29yZHM+PGRhdGVzPjx5ZWFyPjxzdHlsZSBmYWNlPSJub3JtYWwiIGZvbnQ9
ImRlZmF1bHQiIHNpemU9IjEwMCUiPjE5NjQ8L3N0eWxlPjwveWVhcj48cHViLWRhdGVzPjxkYXRl
PjxzdHlsZSBmYWNlPSJub3JtYWwiIGZvbnQ9ImRlZmF1bHQiIHNpemU9IjEwMCUiPk1hciAyODwv
c3R5bGU+PC9kYXRlPjwvcHViLWRhdGVzPjwvZGF0ZXM+PGFjY2Vzc2lvbi1udW0+PHN0eWxlIGZh
Y2U9Im5vcm1hbCIgZm9udD0iZGVmYXVsdCIgc2l6ZT0iMTAwJSI+MTQxOTk5MTU8L3N0eWxlPjwv
YWNjZXNzaW9uLW51bT48dXJscz48cmVsYXRlZC11cmxzPjx1cmw+PHN0eWxlIGZhY2U9Im5vcm1h
bCIgZm9udD0iZGVmYXVsdCIgc2l6ZT0iMTAwJSI+aHR0cDovL3d3dy5uY2JpLm5sbS5uaWguZ292
L2VudHJlei9xdWVyeS5mY2dpP2NtZD1SZXRyaWV2ZSZhbXA7ZGI9UHViTWVkJmFtcDtkb3B0PUNp
dGF0aW9uJmFtcDtsaXN0X3VpZHM9MTQxOTk5MTU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DaGVuPC9BdXRob3I+PFllYXI+MTk2NDwvWWVhcj48UmVj
TnVtPjE8L1JlY051bT48RGlzcGxheVRleHQ+PHN0eWxlIGZhY2U9InN1cGVyc2NyaXB0Ij5bMTl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E8L3JlYy1udW1iZXI+PHJlZi10eXBlIG5hbWU9IkpvdXJuYWwgQXJ0aWNsZSI+MTc8L3JlZi10
eXBlPjxjb250cmlidXRvcnM+PGF1dGhvcnM+PGF1dGhvcj48c3R5bGUgZmFjZT0ibm9ybWFsIiBm
b250PSJkZWZhdWx0IiBzaXplPSIxMDAlIj5DaGVuLCBXLiBZLjwvc3R5bGU+PC9hdXRob3I+PGF1
dGhvcj48c3R5bGUgZmFjZT0ibm9ybWFsIiBmb250PSJkZWZhdWx0IiBzaXplPSIxMDAlIj5ZZW4s
IFQuIFMuPC9zdHlsZT48L2F1dGhvcj48L2F1dGhvcnM+PC9jb250cmlidXRvcnM+PHRpdGxlcz48
dGl0bGU+PHN0eWxlIGZhY2U9Im5vcm1hbCIgZm9udD0iZGVmYXVsdCIgc2l6ZT0iMTAwJSI+RXhw
ZXJpbWVudGFsIFN0dWRpZXMgT24gVGhlIERyaW5raW5nIFdhdGVyIE9mIEJsYWNrZm9vdCBFbmRl
bWljIEFyZWEuIDIuIFN0dWRpZXMgT24gVGhlIEVmZmVjdHMgT2YgRHJpbmtpbmcgV2F0ZXIgT2Yg
QmxhY2tmb290IEVuZGVtaWMgQXJlYSBPbiBQZXJpcGhlcmFsIFZhc2N1bGFyIFBlcmZ1c2lvbiBP
ZiBUaGUgSGluZCBMaW1icyBPZiBGcm9nczwvc3R5bGU+PC90aXRsZT48c2Vjb25kYXJ5LXRpdGxl
PjxzdHlsZSBmYWNlPSJub3JtYWwiIGZvbnQ9ImRlZmF1bHQiIHNpemU9IjEwMCUiPlRzYSBDaGlo
IEdhb3hpb25nIFlpIFh1ZSBZdWFuIFRvbmcgWHVlIEh1aTwvc3R5bGU+PC9zZWNvbmRhcnktdGl0
bGU+PC90aXRsZXM+PHBhZ2VzPjxzdHlsZSBmYWNlPSJub3JtYWwiIGZvbnQ9ImRlZmF1bHQiIHNp
emU9IjEwMCUiPjE1MC04PC9zdHlsZT48L3BhZ2VzPjx2b2x1bWU+PHN0eWxlIGZhY2U9Im5vcm1h
bCIgZm9udD0iZGVmYXVsdCIgc2l6ZT0iMTAwJSI+NjM8L3N0eWxlPjwvdm9sdW1lPjxrZXl3b3Jk
cz48a2V5d29yZD48c3R5bGUgZmFjZT0ibm9ybWFsIiBmb250PSJkZWZhdWx0IiBzaXplPSIxMDAl
Ij4qQWxrYWxpZXM8L3N0eWxlPjwva2V5d29yZD48a2V5d29yZD48c3R5bGUgZmFjZT0ibm9ybWFs
IiBmb250PSJkZWZhdWx0IiBzaXplPSIxMDAlIj4qQW51cmE8L3N0eWxlPjwva2V5d29yZD48a2V5
d29yZD48c3R5bGUgZmFjZT0ibm9ybWFsIiBmb250PSJkZWZhdWx0IiBzaXplPSIxMDAlIj4qQmxv
b2QgVmVzc2Vsczwvc3R5bGU+PC9rZXl3b3JkPjxrZXl3b3JkPjxzdHlsZSBmYWNlPSJub3JtYWwi
IGZvbnQ9ImRlZmF1bHQiIHNpemU9IjEwMCUiPkNoaW5hPC9zdHlsZT48L2tleXdvcmQ+PGtleXdv
cmQ+PHN0eWxlIGZhY2U9Im5vcm1hbCIgZm9udD0iZGVmYXVsdCIgc2l6ZT0iMTAwJSI+KkV4dHJl
bWl0aWVzPC9zdHlsZT48L2tleXdvcmQ+PGtleXdvcmQ+PHN0eWxlIGZhY2U9Im5vcm1hbCIgZm9u
dD0iZGVmYXVsdCIgc2l6ZT0iMTAwJSI+KlBlcmZ1c2lvbjwvc3R5bGU+PC9rZXl3b3JkPjxrZXl3
b3JkPjxzdHlsZSBmYWNlPSJub3JtYWwiIGZvbnQ9ImRlZmF1bHQiIHNpemU9IjEwMCUiPipSZXNl
YXJjaDwvc3R5bGU+PC9rZXl3b3JkPjxrZXl3b3JkPjxzdHlsZSBmYWNlPSJub3JtYWwiIGZvbnQ9
ImRlZmF1bHQiIHNpemU9IjEwMCUiPipUb3hpY29sb2d5PC9zdHlsZT48L2tleXdvcmQ+PGtleXdv
cmQ+PHN0eWxlIGZhY2U9Im5vcm1hbCIgZm9udD0iZGVmYXVsdCIgc2l6ZT0iMTAwJSI+KlZhc2N1
bGFyIERpc2Vhc2VzPC9zdHlsZT48L2tleXdvcmQ+PGtleXdvcmQ+PHN0eWxlIGZhY2U9Im5vcm1h
bCIgZm9udD0iZGVmYXVsdCIgc2l6ZT0iMTAwJSI+KldhdGVyIFBvbGx1dGlvbjwvc3R5bGU+PC9r
ZXl3b3JkPjwva2V5d29yZHM+PGRhdGVzPjx5ZWFyPjxzdHlsZSBmYWNlPSJub3JtYWwiIGZvbnQ9
ImRlZmF1bHQiIHNpemU9IjEwMCUiPjE5NjQ8L3N0eWxlPjwveWVhcj48cHViLWRhdGVzPjxkYXRl
PjxzdHlsZSBmYWNlPSJub3JtYWwiIGZvbnQ9ImRlZmF1bHQiIHNpemU9IjEwMCUiPk1hciAyODwv
c3R5bGU+PC9kYXRlPjwvcHViLWRhdGVzPjwvZGF0ZXM+PGFjY2Vzc2lvbi1udW0+PHN0eWxlIGZh
Y2U9Im5vcm1hbCIgZm9udD0iZGVmYXVsdCIgc2l6ZT0iMTAwJSI+MTQxOTk5MTU8L3N0eWxlPjwv
YWNjZXNzaW9uLW51bT48dXJscz48cmVsYXRlZC11cmxzPjx1cmw+PHN0eWxlIGZhY2U9Im5vcm1h
bCIgZm9udD0iZGVmYXVsdCIgc2l6ZT0iMTAwJSI+aHR0cDovL3d3dy5uY2JpLm5sbS5uaWguZ292
L2VudHJlei9xdWVyeS5mY2dpP2NtZD1SZXRyaWV2ZSZhbXA7ZGI9UHViTWVkJmFtcDtkb3B0PUNp
dGF0aW9uJmFtcDtsaXN0X3VpZHM9MTQxOTk5MTU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19]</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Other studies report positive associations between chronic arsenic exposure in drinking water, and</w:t>
      </w:r>
      <w:r w:rsidR="00516A26" w:rsidRPr="00516A26">
        <w:rPr>
          <w:rFonts w:ascii="Book Antiqua" w:eastAsia="ヒラギノ角ゴ Pro W3" w:hAnsi="Book Antiqua"/>
          <w:szCs w:val="24"/>
          <w:lang w:val="en-US"/>
        </w:rPr>
        <w:t xml:space="preserve"> the prevalence of </w:t>
      </w:r>
      <w:proofErr w:type="gramStart"/>
      <w:r w:rsidR="00516A26" w:rsidRPr="00516A26">
        <w:rPr>
          <w:rFonts w:ascii="Book Antiqua" w:eastAsia="ヒラギノ角ゴ Pro W3" w:hAnsi="Book Antiqua"/>
          <w:szCs w:val="24"/>
          <w:lang w:val="en-US"/>
        </w:rPr>
        <w:t>hypertension</w:t>
      </w:r>
      <w:proofErr w:type="gramEnd"/>
      <w:r w:rsidR="00C330B6" w:rsidRPr="00516A26">
        <w:rPr>
          <w:rFonts w:ascii="Book Antiqua" w:eastAsia="ヒラギノ角ゴ Pro W3" w:hAnsi="Book Antiqua"/>
          <w:szCs w:val="24"/>
          <w:lang w:val="en-US"/>
        </w:rPr>
        <w:fldChar w:fldCharType="begin">
          <w:fldData xml:space="preserve">PEVuZE5vdGU+PENpdGU+PEF1dGhvcj5Cb3Jnb25vPC9BdXRob3I+PFllYXI+MTk3MTwvWWVhcj48
UmVjTnVtPjgyPC9SZWNOdW0+PERpc3BsYXlUZXh0PjxzdHlsZSBmYWNlPSJzdXBlcnNjcmlwdCI+
WzIwLTI0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4MjwvcmVjLW51bWJlcj48cmVmLXR5cGUgbmFtZT0iSm91cm5hbCBBcnRpY2xlIj4x
NzwvcmVmLXR5cGU+PGNvbnRyaWJ1dG9ycz48YXV0aG9ycz48YXV0aG9yPjxzdHlsZSBmYWNlPSJu
b3JtYWwiIGZvbnQ9ImRlZmF1bHQiIHNpemU9IjEwMCUiPkJvcmdvbm8sIEouIE0uPC9zdHlsZT48
L2F1dGhvcj48YXV0aG9yPjxzdHlsZSBmYWNlPSJub3JtYWwiIGZvbnQ9ImRlZmF1bHQiIHNpemU9
IjEwMCUiPkdyZWliZXIsIFIuPC9zdHlsZT48L2F1dGhvcj48L2F1dGhvcnM+PC9jb250cmlidXRv
cnM+PHRpdGxlcz48dGl0bGU+PHN0eWxlIGZhY2U9Im5vcm1hbCIgZm9udD0iZGVmYXVsdCIgc2l6
ZT0iMTAwJSI+W0VwaWRlbWlvbG9naWMgc3R1ZHkgb2YgYXJzZW5pYyBwb2lzb25pbmcgaW4gdGhl
IGNpdHkgb2YgQW50b2ZhZ2FzdGFdPC9zdHlsZT48L3RpdGxlPjxzZWNvbmRhcnktdGl0bGU+PHN0
eWxlIGZhY2U9Im5vcm1hbCIgZm9udD0iZGVmYXVsdCIgc2l6ZT0iMTAwJSI+UmV2IE1lZCBDaGls
PC9zdHlsZT48L3NlY29uZGFyeS10aXRsZT48L3RpdGxlcz48cGVyaW9kaWNhbD48ZnVsbC10aXRs
ZT48c3R5bGUgZmFjZT0ibm9ybWFsIiBmb250PSJkZWZhdWx0IiBzaXplPSIxMDAlIj5SZXYgTWVk
IENoaWw8L3N0eWxlPjwvZnVsbC10aXRsZT48L3BlcmlvZGljYWw+PHBhZ2VzPjxzdHlsZSBmYWNl
PSJub3JtYWwiIGZvbnQ9ImRlZmF1bHQiIHNpemU9IjEwMCUiPjcwMi03PC9zdHlsZT48L3BhZ2Vz
Pjx2b2x1bWU+PHN0eWxlIGZhY2U9Im5vcm1hbCIgZm9udD0iZGVmYXVsdCIgc2l6ZT0iMTAwJSI+
OTk8L3N0eWxlPjwvdm9sdW1lPjxudW1iZXI+PHN0eWxlIGZhY2U9Im5vcm1hbCIgZm9udD0iZGVm
YXVsdCIgc2l6ZT0iMTAwJSI+OTwvc3R5bGU+PC9udW1iZXI+PGtleXdvcmRzPjxrZXl3b3JkPjxz
dHlsZSBmYWNlPSJub3JtYWwiIGZvbnQ9ImRlZmF1bHQiIHNpemU9IjEwMCUiPipBcnNlbmljIFBv
aXNvbmluZzwvc3R5bGU+PC9rZXl3b3JkPjxrZXl3b3JkPjxzdHlsZSBmYWNlPSJub3JtYWwiIGZv
bnQ9ImRlZmF1bHQiIHNpemU9IjEwMCUiPkNoaWxkLCBQcmVzY2hvb2w8L3N0eWxlPjwva2V5d29y
ZD48a2V5d29yZD48c3R5bGUgZmFjZT0ibm9ybWFsIiBmb250PSJkZWZhdWx0IiBzaXplPSIxMDAl
Ij5DaGlsZTwvc3R5bGU+PC9rZXl3b3JkPjxrZXl3b3JkPjxzdHlsZSBmYWNlPSJub3JtYWwiIGZv
bnQ9ImRlZmF1bHQiIHNpemU9IjEwMCUiPkh1bWFuczwvc3R5bGU+PC9rZXl3b3JkPjxrZXl3b3Jk
PjxzdHlsZSBmYWNlPSJub3JtYWwiIGZvbnQ9ImRlZmF1bHQiIHNpemU9IjEwMCUiPkluZmFudDwv
c3R5bGU+PC9rZXl3b3JkPjxrZXl3b3JkPjxzdHlsZSBmYWNlPSJub3JtYWwiIGZvbnQ9ImRlZmF1
bHQiIHNpemU9IjEwMCUiPk1hbGU8L3N0eWxlPjwva2V5d29yZD48a2V5d29yZD48c3R5bGUgZmFj
ZT0ibm9ybWFsIiBmb250PSJkZWZhdWx0IiBzaXplPSIxMDAlIj4qV2F0ZXIgUG9sbHV0aW9uPC9z
dHlsZT48L2tleXdvcmQ+PGtleXdvcmQ+PHN0eWxlIGZhY2U9Im5vcm1hbCIgZm9udD0iZGVmYXVs
dCIgc2l6ZT0iMTAwJSI+V2F0ZXIgUG9sbHV0aW9uLCBDaGVtaWNhbDwvc3R5bGU+PC9rZXl3b3Jk
Pjwva2V5d29yZHM+PGRhdGVzPjx5ZWFyPjxzdHlsZSBmYWNlPSJub3JtYWwiIGZvbnQ9ImRlZmF1
bHQiIHNpemU9IjEwMCUiPjE5NzE8L3N0eWxlPjwveWVhcj48cHViLWRhdGVzPjxkYXRlPjxzdHls
ZSBmYWNlPSJub3JtYWwiIGZvbnQ9ImRlZmF1bHQiIHNpemU9IjEwMCUiPlNlcDwvc3R5bGU+PC9k
YXRlPjwvcHViLWRhdGVzPjwvZGF0ZXM+PG9yaWctcHViPjxzdHlsZSBmYWNlPSJub3JtYWwiIGZv
bnQ9ImRlZmF1bHQiIHNpemU9IjEwMCUiPkVzdHVkaW8gZXBpZGVtaW9sb2dpY28gZGVsIGFyc2Vu
aWNpc21vIGVuIGxhIGNpdWRhZCBkZSBBbnRvZmFnYXN0YS48L3N0eWxlPjwvb3JpZy1wdWI+PGFj
Y2Vzc2lvbi1udW0+PHN0eWxlIGZhY2U9Im5vcm1hbCIgZm9udD0iZGVmYXVsdCIgc2l6ZT0iMTAw
JSI+NTE1NzIxOTwvc3R5bGU+PC9hY2Nlc3Npb24tbnVtPjx1cmxzPjxyZWxhdGVkLXVybHM+PHVy
bD48c3R5bGUgZmFjZT0ibm9ybWFsIiBmb250PSJkZWZhdWx0IiBzaXplPSIxMDAlIj5odHRwOi8v
d3d3Lm5jYmkubmxtLm5paC5nb3YvZW50cmV6L3F1ZXJ5LmZjZ2k/Y21kPVJldHJpZXZlJmFtcDtk
Yj1QdWJNZWQmYW1wO2RvcHQ9Q2l0YXRpb24mYW1wO2xpc3RfdWlkcz01MTU3MjE5ICAgPC9zdHls
ZT48L3VybD48L3JlbGF0ZWQtdXJscz48L3VybHM+PC9yZWNvcmQ+PC9DaXRlPjxDaXRlPjxBdXRo
b3I+Um9zZW5iZXJnPC9BdXRob3I+PFllYXI+MTk3NDwvWWVhcj48UmVjTnVtPjgzPC9SZWNOdW0+
PHJlY29yZD48ZGF0YWJhc2UgbmFtZT0ibWV0YWxlcyBwZXNhZG9zLmVubCIgcGF0aD0iQzpcRG9j
dW1lbnRzIGFuZCBTZXR0aW5nc1xDYXJsb3MgUnVpei1UYWdsZVxFc2NyaXRvcmlvXE1hcnpvIDIw
MTNcUHJveWVjdG8gRm9uZGVjeXQgMjAxNFxtZXRhbGVzIHBlc2Fkb3MuZW5sIj5tZXRhbGVzIHBl
c2Fkb3MuZW5sPC9kYXRhYmFzZT48c291cmNlLWFwcCBuYW1lPSJFbmROb3RlIiB2ZXJzaW9uPSI4
LjAiPkVuZE5vdGU8L3NvdXJjZS1hcHA+PHJlYy1udW1iZXI+ODM8L3JlYy1udW1iZXI+PHJlZi10
eXBlIG5hbWU9IkpvdXJuYWwgQXJ0aWNsZSI+MTc8L3JlZi10eXBlPjxjb250cmlidXRvcnM+PGF1
dGhvcnM+PGF1dGhvcj48c3R5bGUgZmFjZT0ibm9ybWFsIiBmb250PSJkZWZhdWx0IiBzaXplPSIx
MDAlIj5Sb3NlbmJlcmcsIEguIEcuPC9zdHlsZT48L2F1dGhvcj48L2F1dGhvcnM+PC9jb250cmli
dXRvcnM+PHRpdGxlcz48dGl0bGU+PHN0eWxlIGZhY2U9Im5vcm1hbCIgZm9udD0iZGVmYXVsdCIg
c2l6ZT0iMTAwJSI+U3lzdGVtaWMgYXJ0ZXJpYWwgZGlzZWFzZSBhbmQgY2hyb25pYyBhcnNlbmlj
aXNtIGluIGluZmFudHM8L3N0eWxlPjwvdGl0bGU+PHNlY29uZGFyeS10aXRsZT48c3R5bGUgZmFj
ZT0ibm9ybWFsIiBmb250PSJkZWZhdWx0IiBzaXplPSIxMDAlIj5BcmNoIFBhdGhvbDwvc3R5bGU+
PC9zZWNvbmRhcnktdGl0bGU+PC90aXRsZXM+PHBlcmlvZGljYWw+PGZ1bGwtdGl0bGU+PHN0eWxl
IGZhY2U9Im5vcm1hbCIgZm9udD0iZGVmYXVsdCIgc2l6ZT0iMTAwJSI+QXJjaCBQYXRob2w8L3N0
eWxlPjwvZnVsbC10aXRsZT48L3BlcmlvZGljYWw+PHBhZ2VzPjxzdHlsZSBmYWNlPSJub3JtYWwi
IGZvbnQ9ImRlZmF1bHQiIHNpemU9IjEwMCUiPjM2MC01PC9zdHlsZT48L3BhZ2VzPjx2b2x1bWU+
PHN0eWxlIGZhY2U9Im5vcm1hbCIgZm9udD0iZGVmYXVsdCIgc2l6ZT0iMTAwJSI+OTc8L3N0eWxl
Pjwvdm9sdW1lPjxudW1iZXI+PHN0eWxlIGZhY2U9Im5vcm1hbCIgZm9udD0iZGVmYXVsdCIgc2l6
ZT0iMTAwJSI+Njwvc3R5bGU+PC9udW1iZXI+PGtleXdvcmRzPjxrZXl3b3JkPjxzdHlsZSBmYWNl
PSJub3JtYWwiIGZvbnQ9ImRlZmF1bHQiIHNpemU9IjEwMCUiPkFkb2xlc2NlbnQ8L3N0eWxlPjwv
a2V5d29yZD48a2V5d29yZD48c3R5bGUgZmFjZT0ibm9ybWFsIiBmb250PSJkZWZhdWx0IiBzaXpl
PSIxMDAlIj4qQXJzZW5pYyBQb2lzb25pbmc8L3N0eWxlPjwva2V5d29yZD48a2V5d29yZD48c3R5
bGUgZmFjZT0ibm9ybWFsIiBmb250PSJkZWZhdWx0IiBzaXplPSIxMDAlIj5BcnRlcmllcy8qcGF0
aG9sb2d5PC9zdHlsZT48L2tleXdvcmQ+PGtleXdvcmQ+PHN0eWxlIGZhY2U9Im5vcm1hbCIgZm9u
dD0iZGVmYXVsdCIgc2l6ZT0iMTAwJSI+QXV0b3BzeTwvc3R5bGU+PC9rZXl3b3JkPjxrZXl3b3Jk
PjxzdHlsZSBmYWNlPSJub3JtYWwiIGZvbnQ9ImRlZmF1bHQiIHNpemU9IjEwMCUiPkNoaWxkLCBQ
cmVzY2hvb2w8L3N0eWxlPjwva2V5d29yZD48a2V5d29yZD48c3R5bGUgZmFjZT0ibm9ybWFsIiBm
b250PSJkZWZhdWx0IiBzaXplPSIxMDAlIj5DaHJvbmljIERpc2Vhc2U8L3N0eWxlPjwva2V5d29y
ZD48a2V5d29yZD48c3R5bGUgZmFjZT0ibm9ybWFsIiBmb250PSJkZWZhdWx0IiBzaXplPSIxMDAl
Ij5Db3JvbmFyeSBWZXNzZWxzL3BhdGhvbG9neTwvc3R5bGU+PC9rZXl3b3JkPjxrZXl3b3JkPjxz
dHlsZSBmYWNlPSJub3JtYWwiIGZvbnQ9ImRlZmF1bHQiIHNpemU9IjEwMCUiPkZlbWFsZTwvc3R5
bGU+PC9rZXl3b3JkPjxrZXl3b3JkPjxzdHlsZSBmYWNlPSJub3JtYWwiIGZvbnQ9ImRlZmF1bHQi
IHNpemU9IjEwMCUiPkh1bWFuczwvc3R5bGU+PC9rZXl3b3JkPjxrZXl3b3JkPjxzdHlsZSBmYWNl
PSJub3JtYWwiIGZvbnQ9ImRlZmF1bHQiIHNpemU9IjEwMCUiPkxpdmVyL3BhdGhvbG9neTwvc3R5
bGU+PC9rZXl3b3JkPjxrZXl3b3JkPjxzdHlsZSBmYWNlPSJub3JtYWwiIGZvbnQ9ImRlZmF1bHQi
IHNpemU9IjEwMCUiPk1hbGU8L3N0eWxlPjwva2V5d29yZD48a2V5d29yZD48c3R5bGUgZmFjZT0i
bm9ybWFsIiBmb250PSJkZWZhdWx0IiBzaXplPSIxMDAlIj5NeW9jYXJkaXVtL3BhdGhvbG9neTwv
c3R5bGU+PC9rZXl3b3JkPjxrZXl3b3JkPjxzdHlsZSBmYWNlPSJub3JtYWwiIGZvbnQ9ImRlZmF1
bHQiIHNpemU9IjEwMCUiPk9yZ2FuIFNpemU8L3N0eWxlPjwva2V5d29yZD48a2V5d29yZD48c3R5
bGUgZmFjZT0ibm9ybWFsIiBmb250PSJkZWZhdWx0IiBzaXplPSIxMDAlIj5WYXNjdWxhciBEaXNl
YXNlcy9jaGVtaWNhbGx5IGluZHVjZWQvcGF0aG9sb2d5PC9zdHlsZT48L2tleXdvcmQ+PGtleXdv
cmQ+PHN0eWxlIGZhY2U9Im5vcm1hbCIgZm9udD0iZGVmYXVsdCIgc2l6ZT0iMTAwJSI+V2F0ZXIg
U3VwcGx5PC9zdHlsZT48L2tleXdvcmQ+PC9rZXl3b3Jkcz48ZGF0ZXM+PHllYXI+PHN0eWxlIGZh
Y2U9Im5vcm1hbCIgZm9udD0iZGVmYXVsdCIgc2l6ZT0iMTAwJSI+MTk3NDwvc3R5bGU+PC95ZWFy
PjxwdWItZGF0ZXM+PGRhdGU+PHN0eWxlIGZhY2U9Im5vcm1hbCIgZm9udD0iZGVmYXVsdCIgc2l6
ZT0iMTAwJSI+SnVuPC9zdHlsZT48L2RhdGU+PC9wdWItZGF0ZXM+PC9kYXRlcz48YWNjZXNzaW9u
LW51bT48c3R5bGUgZmFjZT0ibm9ybWFsIiBmb250PSJkZWZhdWx0IiBzaXplPSIxMDAlIj40ODI1
MDk4PC9zdHlsZT48L2FjY2Vzc2lvbi1udW0+PHVybHM+PHJlbGF0ZWQtdXJscz48dXJsPjxzdHls
ZSBmYWNlPSJub3JtYWwiIGZvbnQ9ImRlZmF1bHQiIHNpemU9IjEwMCUiPmh0dHA6Ly93d3cubmNi
aS5ubG0ubmloLmdvdi9lbnRyZXovcXVlcnkuZmNnaT9jbWQ9UmV0cmlldmUmYW1wO2RiPVB1Yk1l
ZCZhbXA7ZG9wdD1DaXRhdGlvbiZhbXA7bGlzdF91aWRzPTQ4MjUwOTggICA8L3N0eWxlPjwvdXJs
PjwvcmVsYXRlZC11cmxzPjwvdXJscz48L3JlY29yZD48L0NpdGU+PENpdGU+PEF1dGhvcj5aYWxk
aXZhcjwvQXV0aG9yPjxZZWFyPjE5NzQ8L1llYXI+PFJlY051bT44NDwvUmVjTnVtPjxyZWNvcmQ+
PGRhdGFiYXNlIG5hbWU9Im1ldGFsZXMgcGVzYWRvcy5lbmwiIHBhdGg9IkM6XERvY3VtZW50cyBh
bmQgU2V0dGluZ3NcQ2FybG9zIFJ1aXotVGFnbGVcRXNjcml0b3Jpb1xNYXJ6byAyMDEzXFByb3ll
Y3RvIEZvbmRlY3l0IDIwMTRcbWV0YWxlcyBwZXNhZG9zLmVubCI+bWV0YWxlcyBwZXNhZG9zLmVu
bDwvZGF0YWJhc2U+PHNvdXJjZS1hcHAgbmFtZT0iRW5kTm90ZSIgdmVyc2lvbj0iOC4wIj5FbmRO
b3RlPC9zb3VyY2UtYXBwPjxyZWMtbnVtYmVyPjg0PC9yZWMtbnVtYmVyPjxyZWYtdHlwZSBuYW1l
PSJKb3VybmFsIEFydGljbGUiPjE3PC9yZWYtdHlwZT48Y29udHJpYnV0b3JzPjxhdXRob3JzPjxh
dXRob3I+PHN0eWxlIGZhY2U9Im5vcm1hbCIgZm9udD0iZGVmYXVsdCIgc2l6ZT0iMTAwJSI+WmFs
ZGl2YXIsIFIuPC9zdHlsZT48L2F1dGhvcj48L2F1dGhvcnM+PC9jb250cmlidXRvcnM+PHRpdGxl
cz48dGl0bGU+PHN0eWxlIGZhY2U9Im5vcm1hbCIgZm9udD0iZGVmYXVsdCIgc2l6ZT0iMTAwJSI+
QXJzZW5pYyBjb250YW1pbmF0aW9uIG9mIGRyaW5raW5nIHdhdGVyIGFuZCBmb29kc3R1ZmZzIGNh
dXNpbmcgZW5kZW1pYyBjaHJvbmljIHBvaXNvbmluZzwvc3R5bGU+PC90aXRsZT48c2Vjb25kYXJ5
LXRpdGxlPjxzdHlsZSBmYWNlPSJub3JtYWwiIGZvbnQ9ImRlZmF1bHQiIHNpemU9IjEwMCUiPkJl
aXRyIFBhdGhvbDwvc3R5bGU+PC9zZWNvbmRhcnktdGl0bGU+PC90aXRsZXM+PHBlcmlvZGljYWw+
PGZ1bGwtdGl0bGU+PHN0eWxlIGZhY2U9Im5vcm1hbCIgZm9udD0iZGVmYXVsdCIgc2l6ZT0iMTAw
JSI+QmVpdHIgUGF0aG9sPC9zdHlsZT48L2Z1bGwtdGl0bGU+PC9wZXJpb2RpY2FsPjxwYWdlcz48
c3R5bGUgZmFjZT0ibm9ybWFsIiBmb250PSJkZWZhdWx0IiBzaXplPSIxMDAlIj4zODQtNDAwPC9z
dHlsZT48L3BhZ2VzPjx2b2x1bWU+PHN0eWxlIGZhY2U9Im5vcm1hbCIgZm9udD0iZGVmYXVsdCIg
c2l6ZT0iMTAwJSI+MTUxPC9zdHlsZT48L3ZvbHVtZT48bnVtYmVyPjxzdHlsZSBmYWNlPSJub3Jt
YWwiIGZvbnQ9ImRlZmF1bHQiIHNpemU9IjEwMCUiPjQ8L3N0eWxlPjwvbnVtYmVyPjxrZXl3b3Jk
cz48a2V5d29yZD48c3R5bGUgZmFjZT0ibm9ybWFsIiBmb250PSJkZWZhdWx0IiBzaXplPSIxMDAl
Ij5BcnNlbmljL2FuYWx5c2lzPC9zdHlsZT48L2tleXdvcmQ+PGtleXdvcmQ+PHN0eWxlIGZhY2U9
Im5vcm1hbCIgZm9udD0iZGVmYXVsdCIgc2l6ZT0iMTAwJSI+KkFyc2VuaWMgUG9pc29uaW5nPC9z
dHlsZT48L2tleXdvcmQ+PGtleXdvcmQ+PHN0eWxlIGZhY2U9Im5vcm1hbCIgZm9udD0iZGVmYXVs
dCIgc2l6ZT0iMTAwJSI+Q2hpbGU8L3N0eWxlPjwva2V5d29yZD48a2V5d29yZD48c3R5bGUgZmFj
ZT0ibm9ybWFsIiBmb250PSJkZWZhdWx0IiBzaXplPSIxMDAlIj5DaHJvbmljIERpc2Vhc2U8L3N0
eWxlPjwva2V5d29yZD48a2V5d29yZD48c3R5bGUgZmFjZT0ibm9ybWFsIiBmb250PSJkZWZhdWx0
IiBzaXplPSIxMDAlIj5GZW1hbGU8L3N0eWxlPjwva2V5d29yZD48a2V5d29yZD48c3R5bGUgZmFj
ZT0ibm9ybWFsIiBmb250PSJkZWZhdWx0IiBzaXplPSIxMDAlIj4qRm9vZCBDb250YW1pbmF0aW9u
PC9zdHlsZT48L2tleXdvcmQ+PGtleXdvcmQ+PHN0eWxlIGZhY2U9Im5vcm1hbCIgZm9udD0iZGVm
YXVsdCIgc2l6ZT0iMTAwJSI+Rm9vZCBQb2lzb25pbmcvZXBpZGVtaW9sb2d5L3BhdGhvbG9neTwv
c3R5bGU+PC9rZXl3b3JkPjxrZXl3b3JkPjxzdHlsZSBmYWNlPSJub3JtYWwiIGZvbnQ9ImRlZmF1
bHQiIHNpemU9IjEwMCUiPkh1bWFuczwvc3R5bGU+PC9rZXl3b3JkPjxrZXl3b3JkPjxzdHlsZSBm
YWNlPSJub3JtYWwiIGZvbnQ9ImRlZmF1bHQiIHNpemU9IjEwMCUiPk1hbGU8L3N0eWxlPjwva2V5
d29yZD48a2V5d29yZD48c3R5bGUgZmFjZT0ibm9ybWFsIiBmb250PSJkZWZhdWx0IiBzaXplPSIx
MDAlIj5Ta2luIERpc2Vhc2VzL2NoZW1pY2FsbHkgaW5kdWNlZDwvc3R5bGU+PC9rZXl3b3JkPjxr
ZXl3b3JkPjxzdHlsZSBmYWNlPSJub3JtYWwiIGZvbnQ9ImRlZmF1bHQiIHNpemU9IjEwMCUiPldh
dGVyL2FuYWx5c2lzPC9zdHlsZT48L2tleXdvcmQ+PGtleXdvcmQ+PHN0eWxlIGZhY2U9Im5vcm1h
bCIgZm9udD0iZGVmYXVsdCIgc2l6ZT0iMTAwJSI+KldhdGVyIFBvbGx1dGlvbiwgQ2hlbWljYWw8
L3N0eWxlPjwva2V5d29yZD48L2tleXdvcmRzPjxkYXRlcz48eWVhcj48c3R5bGUgZmFjZT0ibm9y
bWFsIiBmb250PSJkZWZhdWx0IiBzaXplPSIxMDAlIj4xOTc0PC9zdHlsZT48L3llYXI+PHB1Yi1k
YXRlcz48ZGF0ZT48c3R5bGUgZmFjZT0ibm9ybWFsIiBmb250PSJkZWZhdWx0IiBzaXplPSIxMDAl
Ij5BcHI8L3N0eWxlPjwvZGF0ZT48L3B1Yi1kYXRlcz48L2RhdGVzPjxhY2Nlc3Npb24tbnVtPjxz
dHlsZSBmYWNlPSJub3JtYWwiIGZvbnQ9ImRlZmF1bHQiIHNpemU9IjEwMCUiPjQ4MzgwMTU8L3N0
eWxlPjwvYWNjZXNzaW9uLW51bT48dXJscz48cmVsYXRlZC11cmxzPjx1cmw+PHN0eWxlIGZhY2U9
Im5vcm1hbCIgZm9udD0iZGVmYXVsdCIgc2l6ZT0iMTAwJSI+aHR0cDovL3d3dy5uY2JpLm5sbS5u
aWguZ292L2VudHJlei9xdWVyeS5mY2dpP2NtZD1SZXRyaWV2ZSZhbXA7ZGI9UHViTWVkJmFtcDtk
b3B0PUNpdGF0aW9uJmFtcDtsaXN0X3VpZHM9NDgzODAxNSAgIDwvc3R5bGU+PC91cmw+PC9yZWxh
dGVkLXVybHM+PC91cmxzPjwvcmVjb3JkPjwvQ2l0ZT48Q2l0ZT48QXV0aG9yPlppZXJvbGQ8L0F1
dGhvcj48WWVhcj4yMDA0PC9ZZWFyPjxSZWNOdW0+OTM8L1JlY051bT48cmVjb3JkPjxkYXRhYmFz
ZSBuYW1lPSJtZXRhbGVzIHBlc2Fkb3MuZW5sIiBwYXRoPSJDOlxEb2N1bWVudHMgYW5kIFNldHRp
bmdzXENhcmxvcyBSdWl6LVRhZ2xlXEVzY3JpdG9yaW9cTWFyem8gMjAxM1xQcm95ZWN0byBGb25k
ZWN5dCAyMDE0XG1ldGFsZXMgcGVzYWRvcy5lbmwiPm1ldGFsZXMgcGVzYWRvcy5lbmw8L2RhdGFi
YXNlPjxzb3VyY2UtYXBwIG5hbWU9IkVuZE5vdGUiIHZlcnNpb249IjguMCI+RW5kTm90ZTwvc291
cmNlLWFwcD48cmVjLW51bWJlcj45MzwvcmVjLW51bWJlcj48cmVmLXR5cGUgbmFtZT0iSm91cm5h
bCBBcnRpY2xlIj4xNzwvcmVmLXR5cGU+PGNvbnRyaWJ1dG9ycz48YXV0aG9ycz48YXV0aG9yPjxz
dHlsZSBmYWNlPSJub3JtYWwiIGZvbnQ9ImRlZmF1bHQiIHNpemU9IjEwMCUiPlppZXJvbGQsIEsu
IE0uPC9zdHlsZT48L2F1dGhvcj48YXV0aG9yPjxzdHlsZSBmYWNlPSJub3JtYWwiIGZvbnQ9ImRl
ZmF1bHQiIHNpemU9IjEwMCUiPktub2JlbG9jaCwgTC48L3N0eWxlPjwvYXV0aG9yPjxhdXRob3I+
PHN0eWxlIGZhY2U9Im5vcm1hbCIgZm9udD0iZGVmYXVsdCIgc2l6ZT0iMTAwJSI+QW5kZXJzb24s
IEguPC9zdHlsZT48L2F1dGhvcj48L2F1dGhvcnM+PC9jb250cmlidXRvcnM+PGF1dGgtYWRkcmVz
cz48c3R5bGUgZmFjZT0ibm9ybWFsIiBmb250PSJkZWZhdWx0IiBzaXplPSIxMDAlIj5EZXBhcnRt
ZW50IG9mIEVudmlyb25tZW50YWwgSGVhbHRoIFNjaWVuY2VzLCBBcm5vbGQgU2Nob29sIG9mIFB1
YmxpYyBIZWFsdGgsIDgwMCBTdW10ZXIgU3QsIFVuaXZlcnNpdHkgb2YgU291dGggQ2Fyb2xpbmEs
IENvbHVtYmlhLCBTQyAyOTIwOCwgVVNBLiB6aWVyb2xkQGd3bS5zYy5lZHU8L3N0eWxlPjwvYXV0
aC1hZGRyZXNzPjx0aXRsZXM+PHRpdGxlPjxzdHlsZSBmYWNlPSJub3JtYWwiIGZvbnQ9ImRlZmF1
bHQiIHNpemU9IjEwMCUiPlByZXZhbGVuY2Ugb2YgY2hyb25pYyBkaXNlYXNlcyBpbiBhZHVsdHMg
ZXhwb3NlZCB0byBhcnNlbmljLWNvbnRhbWluYXRlZCBkcmlua2luZyB3YXRlcjwvc3R5bGU+PC90
aXRsZT48c2Vjb25kYXJ5LXRpdGxlPjxzdHlsZSBmYWNlPSJub3JtYWwiIGZvbnQ9ImRlZmF1bHQi
IHNpemU9IjEwMCUiPkFtIEogUHVibGljIEhlYWx0aDwvc3R5bGU+PC9zZWNvbmRhcnktdGl0bGU+
PC90aXRsZXM+PHBlcmlvZGljYWw+PGZ1bGwtdGl0bGU+PHN0eWxlIGZhY2U9Im5vcm1hbCIgZm9u
dD0iZGVmYXVsdCIgc2l6ZT0iMTAwJSI+QW0gSiBQdWJsaWMgSGVhbHRoPC9zdHlsZT48L2Z1bGwt
dGl0bGU+PC9wZXJpb2RpY2FsPjxwYWdlcz48c3R5bGUgZmFjZT0ibm9ybWFsIiBmb250PSJkZWZh
dWx0IiBzaXplPSIxMDAlIj4xOTM2LTc8L3N0eWxlPjwvcGFnZXM+PHZvbHVtZT48c3R5bGUgZmFj
ZT0ibm9ybWFsIiBmb250PSJkZWZhdWx0IiBzaXplPSIxMDAlIj45NDwvc3R5bGU+PC92b2x1bWU+
PG51bWJlcj48c3R5bGUgZmFjZT0ibm9ybWFsIiBmb250PSJkZWZhdWx0IiBzaXplPSIxMDAlIj4x
MTwvc3R5bGU+PC9udW1iZXI+PGtleXdvcmRzPjxrZXl3b3JkPjxzdHlsZSBmYWNlPSJub3JtYWwi
IGZvbnQ9ImRlZmF1bHQiIHNpemU9IjEwMCUiPkFkdWx0PC9zdHlsZT48L2tleXdvcmQ+PGtleXdv
cmQ+PHN0eWxlIGZhY2U9Im5vcm1hbCIgZm9udD0iZGVmYXVsdCIgc2l6ZT0iMTAwJSI+QWdlZDwv
c3R5bGU+PC9rZXl3b3JkPjxrZXl3b3JkPjxzdHlsZSBmYWNlPSJub3JtYWwiIGZvbnQ9ImRlZmF1
bHQiIHNpemU9IjEwMCUiPkFnZWQsIDgwIGFuZCBvdmVyPC9zdHlsZT48L2tleXdvcmQ+PGtleXdv
cmQ+PHN0eWxlIGZhY2U9Im5vcm1hbCIgZm9udD0iZGVmYXVsdCIgc2l6ZT0iMTAwJSI+QXJzZW5p
Yy8qdG94aWNpdHk8L3N0eWxlPjwva2V5d29yZD48a2V5d29yZD48c3R5bGUgZmFjZT0ibm9ybWFs
IiBmb250PSJkZWZhdWx0IiBzaXplPSIxMDAlIj5DYXJkaW92YXNjdWxhciBEaXNlYXNlcy9jaGVt
aWNhbGx5IGluZHVjZWQvKmVwaWRlbWlvbG9neTwvc3R5bGU+PC9rZXl3b3JkPjxrZXl3b3JkPjxz
dHlsZSBmYWNlPSJub3JtYWwiIGZvbnQ9ImRlZmF1bHQiIHNpemU9IjEwMCUiPkNocm9uaWMgRGlz
ZWFzZS9lcGlkZW1pb2xvZ3k8L3N0eWxlPjwva2V5d29yZD48a2V5d29yZD48c3R5bGUgZmFjZT0i
bm9ybWFsIiBmb250PSJkZWZhdWx0IiBzaXplPSIxMDAlIj5EZXByZXNzaW9uL2NoZW1pY2FsbHkg
aW5kdWNlZC8qZXBpZGVtaW9sb2d5PC9zdHlsZT48L2tleXdvcmQ+PGtleXdvcmQ+PHN0eWxlIGZh
Y2U9Im5vcm1hbCIgZm9udD0iZGVmYXVsdCIgc2l6ZT0iMTAwJSI+RGlhYmV0ZXMgTWVsbGl0dXMs
IFR5cGUgMi9jaGVtaWNhbGx5IGluZHVjZWQvKmVwaWRlbWlvbG9neTwvc3R5bGU+PC9rZXl3b3Jk
PjxrZXl3b3JkPjxzdHlsZSBmYWNlPSJub3JtYWwiIGZvbnQ9ImRlZmF1bHQiIHNpemU9IjEwMCUi
PipFbnZpcm9ubWVudGFsIEV4cG9zdXJlPC9zdHlsZT48L2tleXdvcmQ+PGtleXdvcmQ+PHN0eWxl
IGZhY2U9Im5vcm1hbCIgZm9udD0iZGVmYXVsdCIgc2l6ZT0iMTAwJSI+RmVtYWxlPC9zdHlsZT48
L2tleXdvcmQ+PGtleXdvcmQ+PHN0eWxlIGZhY2U9Im5vcm1hbCIgZm9udD0iZGVmYXVsdCIgc2l6
ZT0iMTAwJSI+SHVtYW5zPC9zdHlsZT48L2tleXdvcmQ+PGtleXdvcmQ+PHN0eWxlIGZhY2U9Im5v
cm1hbCIgZm9udD0iZGVmYXVsdCIgc2l6ZT0iMTAwJSI+TG9naXN0aWMgTW9kZWxzPC9zdHlsZT48
L2tleXdvcmQ+PGtleXdvcmQ+PHN0eWxlIGZhY2U9Im5vcm1hbCIgZm9udD0iZGVmYXVsdCIgc2l6
ZT0iMTAwJSI+TWFsZTwvc3R5bGU+PC9rZXl3b3JkPjxrZXl3b3JkPjxzdHlsZSBmYWNlPSJub3Jt
YWwiIGZvbnQ9ImRlZmF1bHQiIHNpemU9IjEwMCUiPk1pZGRsZSBBZ2VkPC9zdHlsZT48L2tleXdv
cmQ+PGtleXdvcmQ+PHN0eWxlIGZhY2U9Im5vcm1hbCIgZm9udD0iZGVmYXVsdCIgc2l6ZT0iMTAw
JSI+UHJldmFsZW5jZTwvc3R5bGU+PC9rZXl3b3JkPjxrZXl3b3JkPjxzdHlsZSBmYWNlPSJub3Jt
YWwiIGZvbnQ9ImRlZmF1bHQiIHNpemU9IjEwMCUiPldhdGVyIFBvbGx1dGFudHMsIENoZW1pY2Fs
Lyp0b3hpY2l0eTwvc3R5bGU+PC9rZXl3b3JkPjxrZXl3b3JkPjxzdHlsZSBmYWNlPSJub3JtYWwi
IGZvbnQ9ImRlZmF1bHQiIHNpemU9IjEwMCUiPipXYXRlciBTdXBwbHk8L3N0eWxlPjwva2V5d29y
ZD48a2V5d29yZD48c3R5bGUgZmFjZT0ibm9ybWFsIiBmb250PSJkZWZhdWx0IiBzaXplPSIxMDAl
Ij5XaXNjb25zaW4vZXBpZGVtaW9sb2d5PC9zdHlsZT48L2tleXdvcmQ+PC9rZXl3b3Jkcz48ZGF0
ZXM+PHllYXI+PHN0eWxlIGZhY2U9Im5vcm1hbCIgZm9udD0iZGVmYXVsdCIgc2l6ZT0iMTAwJSI+
MjAwNDwvc3R5bGU+PC95ZWFyPjxwdWItZGF0ZXM+PGRhdGU+PHN0eWxlIGZhY2U9Im5vcm1hbCIg
Zm9udD0iZGVmYXVsdCIgc2l6ZT0iMTAwJSI+Tm92PC9zdHlsZT48L2RhdGU+PC9wdWItZGF0ZXM+
PC9kYXRlcz48YWNjZXNzaW9uLW51bT48c3R5bGUgZmFjZT0ibm9ybWFsIiBmb250PSJkZWZhdWx0
IiBzaXplPSIxMDAlIj4xNTUxNDIzMTwvc3R5bGU+PC9hY2Nlc3Npb24tbnVtPjx1cmxzPjxyZWxh
dGVkLXVybHM+PHVybD48c3R5bGUgZmFjZT0ibm9ybWFsIiBmb250PSJkZWZhdWx0IiBzaXplPSIx
MDAlIj5odHRwOi8vd3d3Lm5jYmkubmxtLm5paC5nb3YvZW50cmV6L3F1ZXJ5LmZjZ2k/Y21kPVJl
dHJpZXZlJmFtcDtkYj1QdWJNZWQmYW1wO2RvcHQ9Q2l0YXRpb24mYW1wO2xpc3RfdWlkcz0xNTUx
NDIzMSAgPC9zdHlsZT48L3VybD48L3JlbGF0ZWQtdXJscz48L3VybHM+PC9yZWNvcmQ+PC9DaXRl
PjxDaXRlPjxBdXRob3I+Q2hlbjwvQXV0aG9yPjxZZWFyPjIwMDc8L1llYXI+PFJlY051bT45Mjwv
UmVjTnVtPjxyZWNvcmQ+PGRhdGFiYXNlIG5hbWU9Im1ldGFsZXMgcGVzYWRvcy5lbmwiIHBhdGg9
IkM6XERvY3VtZW50cyBhbmQgU2V0dGluZ3NcQ2FybG9zIFJ1aXotVGFnbGVcRXNjcml0b3Jpb1xN
YXJ6byAyMDEzXFByb3llY3RvIEZvbmRlY3l0IDIwMTRcbWV0YWxlcyBwZXNhZG9zLmVubCI+bWV0
YWxlcyBwZXNhZG9zLmVubDwvZGF0YWJhc2U+PHNvdXJjZS1hcHAgbmFtZT0iRW5kTm90ZSIgdmVy
c2lvbj0iOC4wIj5FbmROb3RlPC9zb3VyY2UtYXBwPjxyZWMtbnVtYmVyPjkyPC9yZWMtbnVtYmVy
PjxyZWYtdHlwZSBuYW1lPSJKb3VybmFsIEFydGljbGUiPjE3PC9yZWYtdHlwZT48Y29udHJpYnV0
b3JzPjxhdXRob3JzPjxhdXRob3I+PHN0eWxlIGZhY2U9Im5vcm1hbCIgZm9udD0iZGVmYXVsdCIg
c2l6ZT0iMTAwJSI+Q2hlbiwgWS48L3N0eWxlPjwvYXV0aG9yPjxhdXRob3I+PHN0eWxlIGZhY2U9
Im5vcm1hbCIgZm9udD0iZGVmYXVsdCIgc2l6ZT0iMTAwJSI+RmFjdG9yLUxpdHZhaywgUC48L3N0
eWxlPjwvYXV0aG9yPjxhdXRob3I+PHN0eWxlIGZhY2U9Im5vcm1hbCIgZm9udD0iZGVmYXVsdCIg
c2l6ZT0iMTAwJSI+SG93ZSwgRy4gUi48L3N0eWxlPjwvYXV0aG9yPjxhdXRob3I+PHN0eWxlIGZh
Y2U9Im5vcm1hbCIgZm9udD0iZGVmYXVsdCIgc2l6ZT0iMTAwJSI+R3Jhemlhbm8sIEouIEguPC9z
dHlsZT48L2F1dGhvcj48YXV0aG9yPjxzdHlsZSBmYWNlPSJub3JtYWwiIGZvbnQ9ImRlZmF1bHQi
IHNpemU9IjEwMCUiPkJyYW5kdC1SYXVmLCBQLjwvc3R5bGU+PC9hdXRob3I+PGF1dGhvcj48c3R5
bGUgZmFjZT0ibm9ybWFsIiBmb250PSJkZWZhdWx0IiBzaXplPSIxMDAlIj5QYXJ2ZXosIEYuPC9z
dHlsZT48L2F1dGhvcj48YXV0aG9yPjxzdHlsZSBmYWNlPSJub3JtYWwiIGZvbnQ9ImRlZmF1bHQi
IHNpemU9IjEwMCUiPnZhbiBHZWVuLCBBLjwvc3R5bGU+PC9hdXRob3I+PGF1dGhvcj48c3R5bGUg
ZmFjZT0ibm9ybWFsIiBmb250PSJkZWZhdWx0IiBzaXplPSIxMDAlIj5BaHNhbiwgSC48L3N0eWxl
PjwvYXV0aG9yPjwvYXV0aG9ycz48L2NvbnRyaWJ1dG9ycz48YXV0aC1hZGRyZXNzPjxzdHlsZSBm
YWNlPSJub3JtYWwiIGZvbnQ9ImRlZmF1bHQiIHNpemU9IjEwMCUiPkRlcGFydG1lbnQgb2YgRXBp
ZGVtaW9sb2d5LCBNYWlsbWFuIFNjaG9vbCBvZiBQdWJsaWMgSGVhbHRoLCBDb2x1bWJpYSBVbml2
ZXJzaXR5LCBOZXcgWW9yaywgTlksIFVTQS4gWS5DaGVuQG1lZC5ueXUuZWR1PC9zdHlsZT48L2F1
dGgtYWRkcmVzcz48dGl0bGVzPjx0aXRsZT48c3R5bGUgZmFjZT0ibm9ybWFsIiBmb250PSJkZWZh
dWx0IiBzaXplPSIxMDAlIj5BcnNlbmljIGV4cG9zdXJlIGZyb20gZHJpbmtpbmcgd2F0ZXIsIGRp
ZXRhcnkgaW50YWtlcyBvZiBCIHZpdGFtaW5zIGFuZCBmb2xhdGUsIGFuZCByaXNrIG9mIGhpZ2gg
Ymxvb2QgcHJlc3N1cmUgaW4gQmFuZ2xhZGVzaDogYSBwb3B1bGF0aW9uLWJhc2VkLCBjcm9zcy1z
ZWN0aW9uYWwgc3R1ZHk8L3N0eWxlPjwvdGl0bGU+PHNlY29uZGFyeS10aXRsZT48c3R5bGUgZmFj
ZT0ibm9ybWFsIiBmb250PSJkZWZhdWx0IiBzaXplPSIxMDAlIj5BbSBKIEVwaWRlbWlvbDwvc3R5
bGU+PC9zZWNvbmRhcnktdGl0bGU+PC90aXRsZXM+PHBlcmlvZGljYWw+PGZ1bGwtdGl0bGU+PHN0
eWxlIGZhY2U9Im5vcm1hbCIgZm9udD0iZGVmYXVsdCIgc2l6ZT0iMTAwJSI+QW0gSiBFcGlkZW1p
b2w8L3N0eWxlPjwvZnVsbC10aXRsZT48L3BlcmlvZGljYWw+PHBhZ2VzPjxzdHlsZSBmYWNlPSJu
b3JtYWwiIGZvbnQ9ImRlZmF1bHQiIHNpemU9IjEwMCUiPjU0MS01Mjwvc3R5bGU+PC9wYWdlcz48
dm9sdW1lPjxzdHlsZSBmYWNlPSJub3JtYWwiIGZvbnQ9ImRlZmF1bHQiIHNpemU9IjEwMCUiPjE2
NTwvc3R5bGU+PC92b2x1bWU+PG51bWJlcj48c3R5bGUgZmFjZT0ibm9ybWFsIiBmb250PSJkZWZh
dWx0IiBzaXplPSIxMDAlIj41PC9zdHlsZT48L251bWJlcj48a2V5d29yZHM+PGtleXdvcmQ+PHN0
eWxlIGZhY2U9Im5vcm1hbCIgZm9udD0iZGVmYXVsdCIgc2l6ZT0iMTAwJSI+QWR1bHQ8L3N0eWxl
Pjwva2V5d29yZD48a2V5d29yZD48c3R5bGUgZmFjZT0ibm9ybWFsIiBmb250PSJkZWZhdWx0IiBz
aXplPSIxMDAlIj5BcnNlbmljLyp0b3hpY2l0eTwvc3R5bGU+PC9rZXl3b3JkPjxrZXl3b3JkPjxz
dHlsZSBmYWNlPSJub3JtYWwiIGZvbnQ9ImRlZmF1bHQiIHNpemU9IjEwMCUiPkJhbmdsYWRlc2gv
ZXBpZGVtaW9sb2d5PC9zdHlsZT48L2tleXdvcmQ+PGtleXdvcmQ+PHN0eWxlIGZhY2U9Im5vcm1h
bCIgZm9udD0iZGVmYXVsdCIgc2l6ZT0iMTAwJSI+Q3Jvc3MtU2VjdGlvbmFsIFN0dWRpZXM8L3N0
eWxlPjwva2V5d29yZD48a2V5d29yZD48c3R5bGUgZmFjZT0ibm9ybWFsIiBmb250PSJkZWZhdWx0
IiBzaXplPSIxMDAlIj5Eb3NlLVJlc3BvbnNlIFJlbGF0aW9uc2hpcCwgRHJ1Zzwvc3R5bGU+PC9r
ZXl3b3JkPjxrZXl3b3JkPjxzdHlsZSBmYWNlPSJub3JtYWwiIGZvbnQ9ImRlZmF1bHQiIHNpemU9
IjEwMCUiPkVudmlyb25tZW50YWwgRXhwb3N1cmUvKmFkdmVyc2UgZWZmZWN0czwvc3R5bGU+PC9r
ZXl3b3JkPjxrZXl3b3JkPjxzdHlsZSBmYWNlPSJub3JtYWwiIGZvbnQ9ImRlZmF1bHQiIHNpemU9
IjEwMCUiPkZlbWFsZTwvc3R5bGU+PC9rZXl3b3JkPjxrZXl3b3JkPjxzdHlsZSBmYWNlPSJub3Jt
YWwiIGZvbnQ9ImRlZmF1bHQiIHNpemU9IjEwMCUiPkZvbGljIEFjaWQvKmFkbWluaXN0cmF0aW9u
ICZhbXA7IGRvc2FnZTwvc3R5bGU+PC9rZXl3b3JkPjxrZXl3b3JkPjxzdHlsZSBmYWNlPSJub3Jt
YWwiIGZvbnQ9ImRlZmF1bHQiIHNpemU9IjEwMCUiPkh1bWFuczwvc3R5bGU+PC9rZXl3b3JkPjxr
ZXl3b3JkPjxzdHlsZSBmYWNlPSJub3JtYWwiIGZvbnQ9ImRlZmF1bHQiIHNpemU9IjEwMCUiPkh5
cGVydGVuc2lvbi8qZXBpZGVtaW9sb2d5L2V0aW9sb2d5PC9zdHlsZT48L2tleXdvcmQ+PGtleXdv
cmQ+PHN0eWxlIGZhY2U9Im5vcm1hbCIgZm9udD0iZGVmYXVsdCIgc2l6ZT0iMTAwJSI+TWFsZTwv
c3R5bGU+PC9rZXl3b3JkPjxrZXl3b3JkPjxzdHlsZSBmYWNlPSJub3JtYWwiIGZvbnQ9ImRlZmF1
bHQiIHNpemU9IjEwMCUiPk1pZGRsZSBBZ2VkPC9zdHlsZT48L2tleXdvcmQ+PGtleXdvcmQ+PHN0
eWxlIGZhY2U9Im5vcm1hbCIgZm9udD0iZGVmYXVsdCIgc2l6ZT0iMTAwJSI+UHJvc3BlY3RpdmUg
U3R1ZGllczwvc3R5bGU+PC9rZXl3b3JkPjxrZXl3b3JkPjxzdHlsZSBmYWNlPSJub3JtYWwiIGZv
bnQ9ImRlZmF1bHQiIHNpemU9IjEwMCUiPlF1ZXN0aW9ubmFpcmVzPC9zdHlsZT48L2tleXdvcmQ+
PGtleXdvcmQ+PHN0eWxlIGZhY2U9Im5vcm1hbCIgZm9udD0iZGVmYXVsdCIgc2l6ZT0iMTAwJSI+
UmVncmVzc2lvbiBBbmFseXNpczwvc3R5bGU+PC9rZXl3b3JkPjxrZXl3b3JkPjxzdHlsZSBmYWNl
PSJub3JtYWwiIGZvbnQ9ImRlZmF1bHQiIHNpemU9IjEwMCUiPlJpc2sgRmFjdG9yczwvc3R5bGU+
PC9rZXl3b3JkPjxrZXl3b3JkPjxzdHlsZSBmYWNlPSJub3JtYWwiIGZvbnQ9ImRlZmF1bHQiIHNp
emU9IjEwMCUiPlZpdGFtaW4gQiBDb21wbGV4LyphZG1pbmlzdHJhdGlvbiAmYW1wOyBkb3NhZ2U8
L3N0eWxlPjwva2V5d29yZD48a2V5d29yZD48c3R5bGUgZmFjZT0ibm9ybWFsIiBmb250PSJkZWZh
dWx0IiBzaXplPSIxMDAlIj5XYXRlciBTdXBwbHkvKmFuYWx5c2lzPC9zdHlsZT48L2tleXdvcmQ+
PC9rZXl3b3Jkcz48ZGF0ZXM+PHllYXI+PHN0eWxlIGZhY2U9Im5vcm1hbCIgZm9udD0iZGVmYXVs
dCIgc2l6ZT0iMTAwJSI+MjAwNzwvc3R5bGU+PC95ZWFyPjxwdWItZGF0ZXM+PGRhdGU+PHN0eWxl
IGZhY2U9Im5vcm1hbCIgZm9udD0iZGVmYXVsdCIgc2l6ZT0iMTAwJSI+TWFyIDE8L3N0eWxlPjwv
ZGF0ZT48L3B1Yi1kYXRlcz48L2RhdGVzPjxhY2Nlc3Npb24tbnVtPjxzdHlsZSBmYWNlPSJub3Jt
YWwiIGZvbnQ9ImRlZmF1bHQiIHNpemU9IjEwMCUiPjE3MTY0NDY0PC9zdHlsZT48L2FjY2Vzc2lv
bi1udW0+PHVybHM+PHJlbGF0ZWQtdXJscz48dXJsPjxzdHlsZSBmYWNlPSJub3JtYWwiIGZvbnQ9
ImRlZmF1bHQiIHNpemU9IjEwMCUiPmh0dHA6Ly93d3cubmNiaS5ubG0ubmloLmdvdi9lbnRyZXov
cXVlcnkuZmNnaT9jbWQ9UmV0cmlldmUmYW1wO2RiPVB1Yk1lZCZhbXA7ZG9wdD1DaXRhdGlvbiZh
bXA7bGlzdF91aWRzPTE3MTY0NDY0ICA8L3N0eWxlPjwvdXJsPjwvcmVsYXRlZC11cmxzPjwvdXJs
cz48L3JlY29yZD48L0NpdGU+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Cb3Jnb25vPC9BdXRob3I+PFllYXI+MTk3MTwvWWVhcj48
UmVjTnVtPjgyPC9SZWNOdW0+PERpc3BsYXlUZXh0PjxzdHlsZSBmYWNlPSJzdXBlcnNjcmlwdCI+
WzIwLTI0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4MjwvcmVjLW51bWJlcj48cmVmLXR5cGUgbmFtZT0iSm91cm5hbCBBcnRpY2xlIj4x
NzwvcmVmLXR5cGU+PGNvbnRyaWJ1dG9ycz48YXV0aG9ycz48YXV0aG9yPjxzdHlsZSBmYWNlPSJu
b3JtYWwiIGZvbnQ9ImRlZmF1bHQiIHNpemU9IjEwMCUiPkJvcmdvbm8sIEouIE0uPC9zdHlsZT48
L2F1dGhvcj48YXV0aG9yPjxzdHlsZSBmYWNlPSJub3JtYWwiIGZvbnQ9ImRlZmF1bHQiIHNpemU9
IjEwMCUiPkdyZWliZXIsIFIuPC9zdHlsZT48L2F1dGhvcj48L2F1dGhvcnM+PC9jb250cmlidXRv
cnM+PHRpdGxlcz48dGl0bGU+PHN0eWxlIGZhY2U9Im5vcm1hbCIgZm9udD0iZGVmYXVsdCIgc2l6
ZT0iMTAwJSI+W0VwaWRlbWlvbG9naWMgc3R1ZHkgb2YgYXJzZW5pYyBwb2lzb25pbmcgaW4gdGhl
IGNpdHkgb2YgQW50b2ZhZ2FzdGFdPC9zdHlsZT48L3RpdGxlPjxzZWNvbmRhcnktdGl0bGU+PHN0
eWxlIGZhY2U9Im5vcm1hbCIgZm9udD0iZGVmYXVsdCIgc2l6ZT0iMTAwJSI+UmV2IE1lZCBDaGls
PC9zdHlsZT48L3NlY29uZGFyeS10aXRsZT48L3RpdGxlcz48cGVyaW9kaWNhbD48ZnVsbC10aXRs
ZT48c3R5bGUgZmFjZT0ibm9ybWFsIiBmb250PSJkZWZhdWx0IiBzaXplPSIxMDAlIj5SZXYgTWVk
IENoaWw8L3N0eWxlPjwvZnVsbC10aXRsZT48L3BlcmlvZGljYWw+PHBhZ2VzPjxzdHlsZSBmYWNl
PSJub3JtYWwiIGZvbnQ9ImRlZmF1bHQiIHNpemU9IjEwMCUiPjcwMi03PC9zdHlsZT48L3BhZ2Vz
Pjx2b2x1bWU+PHN0eWxlIGZhY2U9Im5vcm1hbCIgZm9udD0iZGVmYXVsdCIgc2l6ZT0iMTAwJSI+
OTk8L3N0eWxlPjwvdm9sdW1lPjxudW1iZXI+PHN0eWxlIGZhY2U9Im5vcm1hbCIgZm9udD0iZGVm
YXVsdCIgc2l6ZT0iMTAwJSI+OTwvc3R5bGU+PC9udW1iZXI+PGtleXdvcmRzPjxrZXl3b3JkPjxz
dHlsZSBmYWNlPSJub3JtYWwiIGZvbnQ9ImRlZmF1bHQiIHNpemU9IjEwMCUiPipBcnNlbmljIFBv
aXNvbmluZzwvc3R5bGU+PC9rZXl3b3JkPjxrZXl3b3JkPjxzdHlsZSBmYWNlPSJub3JtYWwiIGZv
bnQ9ImRlZmF1bHQiIHNpemU9IjEwMCUiPkNoaWxkLCBQcmVzY2hvb2w8L3N0eWxlPjwva2V5d29y
ZD48a2V5d29yZD48c3R5bGUgZmFjZT0ibm9ybWFsIiBmb250PSJkZWZhdWx0IiBzaXplPSIxMDAl
Ij5DaGlsZTwvc3R5bGU+PC9rZXl3b3JkPjxrZXl3b3JkPjxzdHlsZSBmYWNlPSJub3JtYWwiIGZv
bnQ9ImRlZmF1bHQiIHNpemU9IjEwMCUiPkh1bWFuczwvc3R5bGU+PC9rZXl3b3JkPjxrZXl3b3Jk
PjxzdHlsZSBmYWNlPSJub3JtYWwiIGZvbnQ9ImRlZmF1bHQiIHNpemU9IjEwMCUiPkluZmFudDwv
c3R5bGU+PC9rZXl3b3JkPjxrZXl3b3JkPjxzdHlsZSBmYWNlPSJub3JtYWwiIGZvbnQ9ImRlZmF1
bHQiIHNpemU9IjEwMCUiPk1hbGU8L3N0eWxlPjwva2V5d29yZD48a2V5d29yZD48c3R5bGUgZmFj
ZT0ibm9ybWFsIiBmb250PSJkZWZhdWx0IiBzaXplPSIxMDAlIj4qV2F0ZXIgUG9sbHV0aW9uPC9z
dHlsZT48L2tleXdvcmQ+PGtleXdvcmQ+PHN0eWxlIGZhY2U9Im5vcm1hbCIgZm9udD0iZGVmYXVs
dCIgc2l6ZT0iMTAwJSI+V2F0ZXIgUG9sbHV0aW9uLCBDaGVtaWNhbDwvc3R5bGU+PC9rZXl3b3Jk
Pjwva2V5d29yZHM+PGRhdGVzPjx5ZWFyPjxzdHlsZSBmYWNlPSJub3JtYWwiIGZvbnQ9ImRlZmF1
bHQiIHNpemU9IjEwMCUiPjE5NzE8L3N0eWxlPjwveWVhcj48cHViLWRhdGVzPjxkYXRlPjxzdHls
ZSBmYWNlPSJub3JtYWwiIGZvbnQ9ImRlZmF1bHQiIHNpemU9IjEwMCUiPlNlcDwvc3R5bGU+PC9k
YXRlPjwvcHViLWRhdGVzPjwvZGF0ZXM+PG9yaWctcHViPjxzdHlsZSBmYWNlPSJub3JtYWwiIGZv
bnQ9ImRlZmF1bHQiIHNpemU9IjEwMCUiPkVzdHVkaW8gZXBpZGVtaW9sb2dpY28gZGVsIGFyc2Vu
aWNpc21vIGVuIGxhIGNpdWRhZCBkZSBBbnRvZmFnYXN0YS48L3N0eWxlPjwvb3JpZy1wdWI+PGFj
Y2Vzc2lvbi1udW0+PHN0eWxlIGZhY2U9Im5vcm1hbCIgZm9udD0iZGVmYXVsdCIgc2l6ZT0iMTAw
JSI+NTE1NzIxOTwvc3R5bGU+PC9hY2Nlc3Npb24tbnVtPjx1cmxzPjxyZWxhdGVkLXVybHM+PHVy
bD48c3R5bGUgZmFjZT0ibm9ybWFsIiBmb250PSJkZWZhdWx0IiBzaXplPSIxMDAlIj5odHRwOi8v
d3d3Lm5jYmkubmxtLm5paC5nb3YvZW50cmV6L3F1ZXJ5LmZjZ2k/Y21kPVJldHJpZXZlJmFtcDtk
Yj1QdWJNZWQmYW1wO2RvcHQ9Q2l0YXRpb24mYW1wO2xpc3RfdWlkcz01MTU3MjE5ICAgPC9zdHls
ZT48L3VybD48L3JlbGF0ZWQtdXJscz48L3VybHM+PC9yZWNvcmQ+PC9DaXRlPjxDaXRlPjxBdXRo
b3I+Um9zZW5iZXJnPC9BdXRob3I+PFllYXI+MTk3NDwvWWVhcj48UmVjTnVtPjgzPC9SZWNOdW0+
PHJlY29yZD48ZGF0YWJhc2UgbmFtZT0ibWV0YWxlcyBwZXNhZG9zLmVubCIgcGF0aD0iQzpcRG9j
dW1lbnRzIGFuZCBTZXR0aW5nc1xDYXJsb3MgUnVpei1UYWdsZVxFc2NyaXRvcmlvXE1hcnpvIDIw
MTNcUHJveWVjdG8gRm9uZGVjeXQgMjAxNFxtZXRhbGVzIHBlc2Fkb3MuZW5sIj5tZXRhbGVzIHBl
c2Fkb3MuZW5sPC9kYXRhYmFzZT48c291cmNlLWFwcCBuYW1lPSJFbmROb3RlIiB2ZXJzaW9uPSI4
LjAiPkVuZE5vdGU8L3NvdXJjZS1hcHA+PHJlYy1udW1iZXI+ODM8L3JlYy1udW1iZXI+PHJlZi10
eXBlIG5hbWU9IkpvdXJuYWwgQXJ0aWNsZSI+MTc8L3JlZi10eXBlPjxjb250cmlidXRvcnM+PGF1
dGhvcnM+PGF1dGhvcj48c3R5bGUgZmFjZT0ibm9ybWFsIiBmb250PSJkZWZhdWx0IiBzaXplPSIx
MDAlIj5Sb3NlbmJlcmcsIEguIEcuPC9zdHlsZT48L2F1dGhvcj48L2F1dGhvcnM+PC9jb250cmli
dXRvcnM+PHRpdGxlcz48dGl0bGU+PHN0eWxlIGZhY2U9Im5vcm1hbCIgZm9udD0iZGVmYXVsdCIg
c2l6ZT0iMTAwJSI+U3lzdGVtaWMgYXJ0ZXJpYWwgZGlzZWFzZSBhbmQgY2hyb25pYyBhcnNlbmlj
aXNtIGluIGluZmFudHM8L3N0eWxlPjwvdGl0bGU+PHNlY29uZGFyeS10aXRsZT48c3R5bGUgZmFj
ZT0ibm9ybWFsIiBmb250PSJkZWZhdWx0IiBzaXplPSIxMDAlIj5BcmNoIFBhdGhvbDwvc3R5bGU+
PC9zZWNvbmRhcnktdGl0bGU+PC90aXRsZXM+PHBlcmlvZGljYWw+PGZ1bGwtdGl0bGU+PHN0eWxl
IGZhY2U9Im5vcm1hbCIgZm9udD0iZGVmYXVsdCIgc2l6ZT0iMTAwJSI+QXJjaCBQYXRob2w8L3N0
eWxlPjwvZnVsbC10aXRsZT48L3BlcmlvZGljYWw+PHBhZ2VzPjxzdHlsZSBmYWNlPSJub3JtYWwi
IGZvbnQ9ImRlZmF1bHQiIHNpemU9IjEwMCUiPjM2MC01PC9zdHlsZT48L3BhZ2VzPjx2b2x1bWU+
PHN0eWxlIGZhY2U9Im5vcm1hbCIgZm9udD0iZGVmYXVsdCIgc2l6ZT0iMTAwJSI+OTc8L3N0eWxl
Pjwvdm9sdW1lPjxudW1iZXI+PHN0eWxlIGZhY2U9Im5vcm1hbCIgZm9udD0iZGVmYXVsdCIgc2l6
ZT0iMTAwJSI+Njwvc3R5bGU+PC9udW1iZXI+PGtleXdvcmRzPjxrZXl3b3JkPjxzdHlsZSBmYWNl
PSJub3JtYWwiIGZvbnQ9ImRlZmF1bHQiIHNpemU9IjEwMCUiPkFkb2xlc2NlbnQ8L3N0eWxlPjwv
a2V5d29yZD48a2V5d29yZD48c3R5bGUgZmFjZT0ibm9ybWFsIiBmb250PSJkZWZhdWx0IiBzaXpl
PSIxMDAlIj4qQXJzZW5pYyBQb2lzb25pbmc8L3N0eWxlPjwva2V5d29yZD48a2V5d29yZD48c3R5
bGUgZmFjZT0ibm9ybWFsIiBmb250PSJkZWZhdWx0IiBzaXplPSIxMDAlIj5BcnRlcmllcy8qcGF0
aG9sb2d5PC9zdHlsZT48L2tleXdvcmQ+PGtleXdvcmQ+PHN0eWxlIGZhY2U9Im5vcm1hbCIgZm9u
dD0iZGVmYXVsdCIgc2l6ZT0iMTAwJSI+QXV0b3BzeTwvc3R5bGU+PC9rZXl3b3JkPjxrZXl3b3Jk
PjxzdHlsZSBmYWNlPSJub3JtYWwiIGZvbnQ9ImRlZmF1bHQiIHNpemU9IjEwMCUiPkNoaWxkLCBQ
cmVzY2hvb2w8L3N0eWxlPjwva2V5d29yZD48a2V5d29yZD48c3R5bGUgZmFjZT0ibm9ybWFsIiBm
b250PSJkZWZhdWx0IiBzaXplPSIxMDAlIj5DaHJvbmljIERpc2Vhc2U8L3N0eWxlPjwva2V5d29y
ZD48a2V5d29yZD48c3R5bGUgZmFjZT0ibm9ybWFsIiBmb250PSJkZWZhdWx0IiBzaXplPSIxMDAl
Ij5Db3JvbmFyeSBWZXNzZWxzL3BhdGhvbG9neTwvc3R5bGU+PC9rZXl3b3JkPjxrZXl3b3JkPjxz
dHlsZSBmYWNlPSJub3JtYWwiIGZvbnQ9ImRlZmF1bHQiIHNpemU9IjEwMCUiPkZlbWFsZTwvc3R5
bGU+PC9rZXl3b3JkPjxrZXl3b3JkPjxzdHlsZSBmYWNlPSJub3JtYWwiIGZvbnQ9ImRlZmF1bHQi
IHNpemU9IjEwMCUiPkh1bWFuczwvc3R5bGU+PC9rZXl3b3JkPjxrZXl3b3JkPjxzdHlsZSBmYWNl
PSJub3JtYWwiIGZvbnQ9ImRlZmF1bHQiIHNpemU9IjEwMCUiPkxpdmVyL3BhdGhvbG9neTwvc3R5
bGU+PC9rZXl3b3JkPjxrZXl3b3JkPjxzdHlsZSBmYWNlPSJub3JtYWwiIGZvbnQ9ImRlZmF1bHQi
IHNpemU9IjEwMCUiPk1hbGU8L3N0eWxlPjwva2V5d29yZD48a2V5d29yZD48c3R5bGUgZmFjZT0i
bm9ybWFsIiBmb250PSJkZWZhdWx0IiBzaXplPSIxMDAlIj5NeW9jYXJkaXVtL3BhdGhvbG9neTwv
c3R5bGU+PC9rZXl3b3JkPjxrZXl3b3JkPjxzdHlsZSBmYWNlPSJub3JtYWwiIGZvbnQ9ImRlZmF1
bHQiIHNpemU9IjEwMCUiPk9yZ2FuIFNpemU8L3N0eWxlPjwva2V5d29yZD48a2V5d29yZD48c3R5
bGUgZmFjZT0ibm9ybWFsIiBmb250PSJkZWZhdWx0IiBzaXplPSIxMDAlIj5WYXNjdWxhciBEaXNl
YXNlcy9jaGVtaWNhbGx5IGluZHVjZWQvcGF0aG9sb2d5PC9zdHlsZT48L2tleXdvcmQ+PGtleXdv
cmQ+PHN0eWxlIGZhY2U9Im5vcm1hbCIgZm9udD0iZGVmYXVsdCIgc2l6ZT0iMTAwJSI+V2F0ZXIg
U3VwcGx5PC9zdHlsZT48L2tleXdvcmQ+PC9rZXl3b3Jkcz48ZGF0ZXM+PHllYXI+PHN0eWxlIGZh
Y2U9Im5vcm1hbCIgZm9udD0iZGVmYXVsdCIgc2l6ZT0iMTAwJSI+MTk3NDwvc3R5bGU+PC95ZWFy
PjxwdWItZGF0ZXM+PGRhdGU+PHN0eWxlIGZhY2U9Im5vcm1hbCIgZm9udD0iZGVmYXVsdCIgc2l6
ZT0iMTAwJSI+SnVuPC9zdHlsZT48L2RhdGU+PC9wdWItZGF0ZXM+PC9kYXRlcz48YWNjZXNzaW9u
LW51bT48c3R5bGUgZmFjZT0ibm9ybWFsIiBmb250PSJkZWZhdWx0IiBzaXplPSIxMDAlIj40ODI1
MDk4PC9zdHlsZT48L2FjY2Vzc2lvbi1udW0+PHVybHM+PHJlbGF0ZWQtdXJscz48dXJsPjxzdHls
ZSBmYWNlPSJub3JtYWwiIGZvbnQ9ImRlZmF1bHQiIHNpemU9IjEwMCUiPmh0dHA6Ly93d3cubmNi
aS5ubG0ubmloLmdvdi9lbnRyZXovcXVlcnkuZmNnaT9jbWQ9UmV0cmlldmUmYW1wO2RiPVB1Yk1l
ZCZhbXA7ZG9wdD1DaXRhdGlvbiZhbXA7bGlzdF91aWRzPTQ4MjUwOTggICA8L3N0eWxlPjwvdXJs
PjwvcmVsYXRlZC11cmxzPjwvdXJscz48L3JlY29yZD48L0NpdGU+PENpdGU+PEF1dGhvcj5aYWxk
aXZhcjwvQXV0aG9yPjxZZWFyPjE5NzQ8L1llYXI+PFJlY051bT44NDwvUmVjTnVtPjxyZWNvcmQ+
PGRhdGFiYXNlIG5hbWU9Im1ldGFsZXMgcGVzYWRvcy5lbmwiIHBhdGg9IkM6XERvY3VtZW50cyBh
bmQgU2V0dGluZ3NcQ2FybG9zIFJ1aXotVGFnbGVcRXNjcml0b3Jpb1xNYXJ6byAyMDEzXFByb3ll
Y3RvIEZvbmRlY3l0IDIwMTRcbWV0YWxlcyBwZXNhZG9zLmVubCI+bWV0YWxlcyBwZXNhZG9zLmVu
bDwvZGF0YWJhc2U+PHNvdXJjZS1hcHAgbmFtZT0iRW5kTm90ZSIgdmVyc2lvbj0iOC4wIj5FbmRO
b3RlPC9zb3VyY2UtYXBwPjxyZWMtbnVtYmVyPjg0PC9yZWMtbnVtYmVyPjxyZWYtdHlwZSBuYW1l
PSJKb3VybmFsIEFydGljbGUiPjE3PC9yZWYtdHlwZT48Y29udHJpYnV0b3JzPjxhdXRob3JzPjxh
dXRob3I+PHN0eWxlIGZhY2U9Im5vcm1hbCIgZm9udD0iZGVmYXVsdCIgc2l6ZT0iMTAwJSI+WmFs
ZGl2YXIsIFIuPC9zdHlsZT48L2F1dGhvcj48L2F1dGhvcnM+PC9jb250cmlidXRvcnM+PHRpdGxl
cz48dGl0bGU+PHN0eWxlIGZhY2U9Im5vcm1hbCIgZm9udD0iZGVmYXVsdCIgc2l6ZT0iMTAwJSI+
QXJzZW5pYyBjb250YW1pbmF0aW9uIG9mIGRyaW5raW5nIHdhdGVyIGFuZCBmb29kc3R1ZmZzIGNh
dXNpbmcgZW5kZW1pYyBjaHJvbmljIHBvaXNvbmluZzwvc3R5bGU+PC90aXRsZT48c2Vjb25kYXJ5
LXRpdGxlPjxzdHlsZSBmYWNlPSJub3JtYWwiIGZvbnQ9ImRlZmF1bHQiIHNpemU9IjEwMCUiPkJl
aXRyIFBhdGhvbDwvc3R5bGU+PC9zZWNvbmRhcnktdGl0bGU+PC90aXRsZXM+PHBlcmlvZGljYWw+
PGZ1bGwtdGl0bGU+PHN0eWxlIGZhY2U9Im5vcm1hbCIgZm9udD0iZGVmYXVsdCIgc2l6ZT0iMTAw
JSI+QmVpdHIgUGF0aG9sPC9zdHlsZT48L2Z1bGwtdGl0bGU+PC9wZXJpb2RpY2FsPjxwYWdlcz48
c3R5bGUgZmFjZT0ibm9ybWFsIiBmb250PSJkZWZhdWx0IiBzaXplPSIxMDAlIj4zODQtNDAwPC9z
dHlsZT48L3BhZ2VzPjx2b2x1bWU+PHN0eWxlIGZhY2U9Im5vcm1hbCIgZm9udD0iZGVmYXVsdCIg
c2l6ZT0iMTAwJSI+MTUxPC9zdHlsZT48L3ZvbHVtZT48bnVtYmVyPjxzdHlsZSBmYWNlPSJub3Jt
YWwiIGZvbnQ9ImRlZmF1bHQiIHNpemU9IjEwMCUiPjQ8L3N0eWxlPjwvbnVtYmVyPjxrZXl3b3Jk
cz48a2V5d29yZD48c3R5bGUgZmFjZT0ibm9ybWFsIiBmb250PSJkZWZhdWx0IiBzaXplPSIxMDAl
Ij5BcnNlbmljL2FuYWx5c2lzPC9zdHlsZT48L2tleXdvcmQ+PGtleXdvcmQ+PHN0eWxlIGZhY2U9
Im5vcm1hbCIgZm9udD0iZGVmYXVsdCIgc2l6ZT0iMTAwJSI+KkFyc2VuaWMgUG9pc29uaW5nPC9z
dHlsZT48L2tleXdvcmQ+PGtleXdvcmQ+PHN0eWxlIGZhY2U9Im5vcm1hbCIgZm9udD0iZGVmYXVs
dCIgc2l6ZT0iMTAwJSI+Q2hpbGU8L3N0eWxlPjwva2V5d29yZD48a2V5d29yZD48c3R5bGUgZmFj
ZT0ibm9ybWFsIiBmb250PSJkZWZhdWx0IiBzaXplPSIxMDAlIj5DaHJvbmljIERpc2Vhc2U8L3N0
eWxlPjwva2V5d29yZD48a2V5d29yZD48c3R5bGUgZmFjZT0ibm9ybWFsIiBmb250PSJkZWZhdWx0
IiBzaXplPSIxMDAlIj5GZW1hbGU8L3N0eWxlPjwva2V5d29yZD48a2V5d29yZD48c3R5bGUgZmFj
ZT0ibm9ybWFsIiBmb250PSJkZWZhdWx0IiBzaXplPSIxMDAlIj4qRm9vZCBDb250YW1pbmF0aW9u
PC9zdHlsZT48L2tleXdvcmQ+PGtleXdvcmQ+PHN0eWxlIGZhY2U9Im5vcm1hbCIgZm9udD0iZGVm
YXVsdCIgc2l6ZT0iMTAwJSI+Rm9vZCBQb2lzb25pbmcvZXBpZGVtaW9sb2d5L3BhdGhvbG9neTwv
c3R5bGU+PC9rZXl3b3JkPjxrZXl3b3JkPjxzdHlsZSBmYWNlPSJub3JtYWwiIGZvbnQ9ImRlZmF1
bHQiIHNpemU9IjEwMCUiPkh1bWFuczwvc3R5bGU+PC9rZXl3b3JkPjxrZXl3b3JkPjxzdHlsZSBm
YWNlPSJub3JtYWwiIGZvbnQ9ImRlZmF1bHQiIHNpemU9IjEwMCUiPk1hbGU8L3N0eWxlPjwva2V5
d29yZD48a2V5d29yZD48c3R5bGUgZmFjZT0ibm9ybWFsIiBmb250PSJkZWZhdWx0IiBzaXplPSIx
MDAlIj5Ta2luIERpc2Vhc2VzL2NoZW1pY2FsbHkgaW5kdWNlZDwvc3R5bGU+PC9rZXl3b3JkPjxr
ZXl3b3JkPjxzdHlsZSBmYWNlPSJub3JtYWwiIGZvbnQ9ImRlZmF1bHQiIHNpemU9IjEwMCUiPldh
dGVyL2FuYWx5c2lzPC9zdHlsZT48L2tleXdvcmQ+PGtleXdvcmQ+PHN0eWxlIGZhY2U9Im5vcm1h
bCIgZm9udD0iZGVmYXVsdCIgc2l6ZT0iMTAwJSI+KldhdGVyIFBvbGx1dGlvbiwgQ2hlbWljYWw8
L3N0eWxlPjwva2V5d29yZD48L2tleXdvcmRzPjxkYXRlcz48eWVhcj48c3R5bGUgZmFjZT0ibm9y
bWFsIiBmb250PSJkZWZhdWx0IiBzaXplPSIxMDAlIj4xOTc0PC9zdHlsZT48L3llYXI+PHB1Yi1k
YXRlcz48ZGF0ZT48c3R5bGUgZmFjZT0ibm9ybWFsIiBmb250PSJkZWZhdWx0IiBzaXplPSIxMDAl
Ij5BcHI8L3N0eWxlPjwvZGF0ZT48L3B1Yi1kYXRlcz48L2RhdGVzPjxhY2Nlc3Npb24tbnVtPjxz
dHlsZSBmYWNlPSJub3JtYWwiIGZvbnQ9ImRlZmF1bHQiIHNpemU9IjEwMCUiPjQ4MzgwMTU8L3N0
eWxlPjwvYWNjZXNzaW9uLW51bT48dXJscz48cmVsYXRlZC11cmxzPjx1cmw+PHN0eWxlIGZhY2U9
Im5vcm1hbCIgZm9udD0iZGVmYXVsdCIgc2l6ZT0iMTAwJSI+aHR0cDovL3d3dy5uY2JpLm5sbS5u
aWguZ292L2VudHJlei9xdWVyeS5mY2dpP2NtZD1SZXRyaWV2ZSZhbXA7ZGI9UHViTWVkJmFtcDtk
b3B0PUNpdGF0aW9uJmFtcDtsaXN0X3VpZHM9NDgzODAxNSAgIDwvc3R5bGU+PC91cmw+PC9yZWxh
dGVkLXVybHM+PC91cmxzPjwvcmVjb3JkPjwvQ2l0ZT48Q2l0ZT48QXV0aG9yPlppZXJvbGQ8L0F1
dGhvcj48WWVhcj4yMDA0PC9ZZWFyPjxSZWNOdW0+OTM8L1JlY051bT48cmVjb3JkPjxkYXRhYmFz
ZSBuYW1lPSJtZXRhbGVzIHBlc2Fkb3MuZW5sIiBwYXRoPSJDOlxEb2N1bWVudHMgYW5kIFNldHRp
bmdzXENhcmxvcyBSdWl6LVRhZ2xlXEVzY3JpdG9yaW9cTWFyem8gMjAxM1xQcm95ZWN0byBGb25k
ZWN5dCAyMDE0XG1ldGFsZXMgcGVzYWRvcy5lbmwiPm1ldGFsZXMgcGVzYWRvcy5lbmw8L2RhdGFi
YXNlPjxzb3VyY2UtYXBwIG5hbWU9IkVuZE5vdGUiIHZlcnNpb249IjguMCI+RW5kTm90ZTwvc291
cmNlLWFwcD48cmVjLW51bWJlcj45MzwvcmVjLW51bWJlcj48cmVmLXR5cGUgbmFtZT0iSm91cm5h
bCBBcnRpY2xlIj4xNzwvcmVmLXR5cGU+PGNvbnRyaWJ1dG9ycz48YXV0aG9ycz48YXV0aG9yPjxz
dHlsZSBmYWNlPSJub3JtYWwiIGZvbnQ9ImRlZmF1bHQiIHNpemU9IjEwMCUiPlppZXJvbGQsIEsu
IE0uPC9zdHlsZT48L2F1dGhvcj48YXV0aG9yPjxzdHlsZSBmYWNlPSJub3JtYWwiIGZvbnQ9ImRl
ZmF1bHQiIHNpemU9IjEwMCUiPktub2JlbG9jaCwgTC48L3N0eWxlPjwvYXV0aG9yPjxhdXRob3I+
PHN0eWxlIGZhY2U9Im5vcm1hbCIgZm9udD0iZGVmYXVsdCIgc2l6ZT0iMTAwJSI+QW5kZXJzb24s
IEguPC9zdHlsZT48L2F1dGhvcj48L2F1dGhvcnM+PC9jb250cmlidXRvcnM+PGF1dGgtYWRkcmVz
cz48c3R5bGUgZmFjZT0ibm9ybWFsIiBmb250PSJkZWZhdWx0IiBzaXplPSIxMDAlIj5EZXBhcnRt
ZW50IG9mIEVudmlyb25tZW50YWwgSGVhbHRoIFNjaWVuY2VzLCBBcm5vbGQgU2Nob29sIG9mIFB1
YmxpYyBIZWFsdGgsIDgwMCBTdW10ZXIgU3QsIFVuaXZlcnNpdHkgb2YgU291dGggQ2Fyb2xpbmEs
IENvbHVtYmlhLCBTQyAyOTIwOCwgVVNBLiB6aWVyb2xkQGd3bS5zYy5lZHU8L3N0eWxlPjwvYXV0
aC1hZGRyZXNzPjx0aXRsZXM+PHRpdGxlPjxzdHlsZSBmYWNlPSJub3JtYWwiIGZvbnQ9ImRlZmF1
bHQiIHNpemU9IjEwMCUiPlByZXZhbGVuY2Ugb2YgY2hyb25pYyBkaXNlYXNlcyBpbiBhZHVsdHMg
ZXhwb3NlZCB0byBhcnNlbmljLWNvbnRhbWluYXRlZCBkcmlua2luZyB3YXRlcjwvc3R5bGU+PC90
aXRsZT48c2Vjb25kYXJ5LXRpdGxlPjxzdHlsZSBmYWNlPSJub3JtYWwiIGZvbnQ9ImRlZmF1bHQi
IHNpemU9IjEwMCUiPkFtIEogUHVibGljIEhlYWx0aDwvc3R5bGU+PC9zZWNvbmRhcnktdGl0bGU+
PC90aXRsZXM+PHBlcmlvZGljYWw+PGZ1bGwtdGl0bGU+PHN0eWxlIGZhY2U9Im5vcm1hbCIgZm9u
dD0iZGVmYXVsdCIgc2l6ZT0iMTAwJSI+QW0gSiBQdWJsaWMgSGVhbHRoPC9zdHlsZT48L2Z1bGwt
dGl0bGU+PC9wZXJpb2RpY2FsPjxwYWdlcz48c3R5bGUgZmFjZT0ibm9ybWFsIiBmb250PSJkZWZh
dWx0IiBzaXplPSIxMDAlIj4xOTM2LTc8L3N0eWxlPjwvcGFnZXM+PHZvbHVtZT48c3R5bGUgZmFj
ZT0ibm9ybWFsIiBmb250PSJkZWZhdWx0IiBzaXplPSIxMDAlIj45NDwvc3R5bGU+PC92b2x1bWU+
PG51bWJlcj48c3R5bGUgZmFjZT0ibm9ybWFsIiBmb250PSJkZWZhdWx0IiBzaXplPSIxMDAlIj4x
MTwvc3R5bGU+PC9udW1iZXI+PGtleXdvcmRzPjxrZXl3b3JkPjxzdHlsZSBmYWNlPSJub3JtYWwi
IGZvbnQ9ImRlZmF1bHQiIHNpemU9IjEwMCUiPkFkdWx0PC9zdHlsZT48L2tleXdvcmQ+PGtleXdv
cmQ+PHN0eWxlIGZhY2U9Im5vcm1hbCIgZm9udD0iZGVmYXVsdCIgc2l6ZT0iMTAwJSI+QWdlZDwv
c3R5bGU+PC9rZXl3b3JkPjxrZXl3b3JkPjxzdHlsZSBmYWNlPSJub3JtYWwiIGZvbnQ9ImRlZmF1
bHQiIHNpemU9IjEwMCUiPkFnZWQsIDgwIGFuZCBvdmVyPC9zdHlsZT48L2tleXdvcmQ+PGtleXdv
cmQ+PHN0eWxlIGZhY2U9Im5vcm1hbCIgZm9udD0iZGVmYXVsdCIgc2l6ZT0iMTAwJSI+QXJzZW5p
Yy8qdG94aWNpdHk8L3N0eWxlPjwva2V5d29yZD48a2V5d29yZD48c3R5bGUgZmFjZT0ibm9ybWFs
IiBmb250PSJkZWZhdWx0IiBzaXplPSIxMDAlIj5DYXJkaW92YXNjdWxhciBEaXNlYXNlcy9jaGVt
aWNhbGx5IGluZHVjZWQvKmVwaWRlbWlvbG9neTwvc3R5bGU+PC9rZXl3b3JkPjxrZXl3b3JkPjxz
dHlsZSBmYWNlPSJub3JtYWwiIGZvbnQ9ImRlZmF1bHQiIHNpemU9IjEwMCUiPkNocm9uaWMgRGlz
ZWFzZS9lcGlkZW1pb2xvZ3k8L3N0eWxlPjwva2V5d29yZD48a2V5d29yZD48c3R5bGUgZmFjZT0i
bm9ybWFsIiBmb250PSJkZWZhdWx0IiBzaXplPSIxMDAlIj5EZXByZXNzaW9uL2NoZW1pY2FsbHkg
aW5kdWNlZC8qZXBpZGVtaW9sb2d5PC9zdHlsZT48L2tleXdvcmQ+PGtleXdvcmQ+PHN0eWxlIGZh
Y2U9Im5vcm1hbCIgZm9udD0iZGVmYXVsdCIgc2l6ZT0iMTAwJSI+RGlhYmV0ZXMgTWVsbGl0dXMs
IFR5cGUgMi9jaGVtaWNhbGx5IGluZHVjZWQvKmVwaWRlbWlvbG9neTwvc3R5bGU+PC9rZXl3b3Jk
PjxrZXl3b3JkPjxzdHlsZSBmYWNlPSJub3JtYWwiIGZvbnQ9ImRlZmF1bHQiIHNpemU9IjEwMCUi
PipFbnZpcm9ubWVudGFsIEV4cG9zdXJlPC9zdHlsZT48L2tleXdvcmQ+PGtleXdvcmQ+PHN0eWxl
IGZhY2U9Im5vcm1hbCIgZm9udD0iZGVmYXVsdCIgc2l6ZT0iMTAwJSI+RmVtYWxlPC9zdHlsZT48
L2tleXdvcmQ+PGtleXdvcmQ+PHN0eWxlIGZhY2U9Im5vcm1hbCIgZm9udD0iZGVmYXVsdCIgc2l6
ZT0iMTAwJSI+SHVtYW5zPC9zdHlsZT48L2tleXdvcmQ+PGtleXdvcmQ+PHN0eWxlIGZhY2U9Im5v
cm1hbCIgZm9udD0iZGVmYXVsdCIgc2l6ZT0iMTAwJSI+TG9naXN0aWMgTW9kZWxzPC9zdHlsZT48
L2tleXdvcmQ+PGtleXdvcmQ+PHN0eWxlIGZhY2U9Im5vcm1hbCIgZm9udD0iZGVmYXVsdCIgc2l6
ZT0iMTAwJSI+TWFsZTwvc3R5bGU+PC9rZXl3b3JkPjxrZXl3b3JkPjxzdHlsZSBmYWNlPSJub3Jt
YWwiIGZvbnQ9ImRlZmF1bHQiIHNpemU9IjEwMCUiPk1pZGRsZSBBZ2VkPC9zdHlsZT48L2tleXdv
cmQ+PGtleXdvcmQ+PHN0eWxlIGZhY2U9Im5vcm1hbCIgZm9udD0iZGVmYXVsdCIgc2l6ZT0iMTAw
JSI+UHJldmFsZW5jZTwvc3R5bGU+PC9rZXl3b3JkPjxrZXl3b3JkPjxzdHlsZSBmYWNlPSJub3Jt
YWwiIGZvbnQ9ImRlZmF1bHQiIHNpemU9IjEwMCUiPldhdGVyIFBvbGx1dGFudHMsIENoZW1pY2Fs
Lyp0b3hpY2l0eTwvc3R5bGU+PC9rZXl3b3JkPjxrZXl3b3JkPjxzdHlsZSBmYWNlPSJub3JtYWwi
IGZvbnQ9ImRlZmF1bHQiIHNpemU9IjEwMCUiPipXYXRlciBTdXBwbHk8L3N0eWxlPjwva2V5d29y
ZD48a2V5d29yZD48c3R5bGUgZmFjZT0ibm9ybWFsIiBmb250PSJkZWZhdWx0IiBzaXplPSIxMDAl
Ij5XaXNjb25zaW4vZXBpZGVtaW9sb2d5PC9zdHlsZT48L2tleXdvcmQ+PC9rZXl3b3Jkcz48ZGF0
ZXM+PHllYXI+PHN0eWxlIGZhY2U9Im5vcm1hbCIgZm9udD0iZGVmYXVsdCIgc2l6ZT0iMTAwJSI+
MjAwNDwvc3R5bGU+PC95ZWFyPjxwdWItZGF0ZXM+PGRhdGU+PHN0eWxlIGZhY2U9Im5vcm1hbCIg
Zm9udD0iZGVmYXVsdCIgc2l6ZT0iMTAwJSI+Tm92PC9zdHlsZT48L2RhdGU+PC9wdWItZGF0ZXM+
PC9kYXRlcz48YWNjZXNzaW9uLW51bT48c3R5bGUgZmFjZT0ibm9ybWFsIiBmb250PSJkZWZhdWx0
IiBzaXplPSIxMDAlIj4xNTUxNDIzMTwvc3R5bGU+PC9hY2Nlc3Npb24tbnVtPjx1cmxzPjxyZWxh
dGVkLXVybHM+PHVybD48c3R5bGUgZmFjZT0ibm9ybWFsIiBmb250PSJkZWZhdWx0IiBzaXplPSIx
MDAlIj5odHRwOi8vd3d3Lm5jYmkubmxtLm5paC5nb3YvZW50cmV6L3F1ZXJ5LmZjZ2k/Y21kPVJl
dHJpZXZlJmFtcDtkYj1QdWJNZWQmYW1wO2RvcHQ9Q2l0YXRpb24mYW1wO2xpc3RfdWlkcz0xNTUx
NDIzMSAgPC9zdHlsZT48L3VybD48L3JlbGF0ZWQtdXJscz48L3VybHM+PC9yZWNvcmQ+PC9DaXRl
PjxDaXRlPjxBdXRob3I+Q2hlbjwvQXV0aG9yPjxZZWFyPjIwMDc8L1llYXI+PFJlY051bT45Mjwv
UmVjTnVtPjxyZWNvcmQ+PGRhdGFiYXNlIG5hbWU9Im1ldGFsZXMgcGVzYWRvcy5lbmwiIHBhdGg9
IkM6XERvY3VtZW50cyBhbmQgU2V0dGluZ3NcQ2FybG9zIFJ1aXotVGFnbGVcRXNjcml0b3Jpb1xN
YXJ6byAyMDEzXFByb3llY3RvIEZvbmRlY3l0IDIwMTRcbWV0YWxlcyBwZXNhZG9zLmVubCI+bWV0
YWxlcyBwZXNhZG9zLmVubDwvZGF0YWJhc2U+PHNvdXJjZS1hcHAgbmFtZT0iRW5kTm90ZSIgdmVy
c2lvbj0iOC4wIj5FbmROb3RlPC9zb3VyY2UtYXBwPjxyZWMtbnVtYmVyPjkyPC9yZWMtbnVtYmVy
PjxyZWYtdHlwZSBuYW1lPSJKb3VybmFsIEFydGljbGUiPjE3PC9yZWYtdHlwZT48Y29udHJpYnV0
b3JzPjxhdXRob3JzPjxhdXRob3I+PHN0eWxlIGZhY2U9Im5vcm1hbCIgZm9udD0iZGVmYXVsdCIg
c2l6ZT0iMTAwJSI+Q2hlbiwgWS48L3N0eWxlPjwvYXV0aG9yPjxhdXRob3I+PHN0eWxlIGZhY2U9
Im5vcm1hbCIgZm9udD0iZGVmYXVsdCIgc2l6ZT0iMTAwJSI+RmFjdG9yLUxpdHZhaywgUC48L3N0
eWxlPjwvYXV0aG9yPjxhdXRob3I+PHN0eWxlIGZhY2U9Im5vcm1hbCIgZm9udD0iZGVmYXVsdCIg
c2l6ZT0iMTAwJSI+SG93ZSwgRy4gUi48L3N0eWxlPjwvYXV0aG9yPjxhdXRob3I+PHN0eWxlIGZh
Y2U9Im5vcm1hbCIgZm9udD0iZGVmYXVsdCIgc2l6ZT0iMTAwJSI+R3Jhemlhbm8sIEouIEguPC9z
dHlsZT48L2F1dGhvcj48YXV0aG9yPjxzdHlsZSBmYWNlPSJub3JtYWwiIGZvbnQ9ImRlZmF1bHQi
IHNpemU9IjEwMCUiPkJyYW5kdC1SYXVmLCBQLjwvc3R5bGU+PC9hdXRob3I+PGF1dGhvcj48c3R5
bGUgZmFjZT0ibm9ybWFsIiBmb250PSJkZWZhdWx0IiBzaXplPSIxMDAlIj5QYXJ2ZXosIEYuPC9z
dHlsZT48L2F1dGhvcj48YXV0aG9yPjxzdHlsZSBmYWNlPSJub3JtYWwiIGZvbnQ9ImRlZmF1bHQi
IHNpemU9IjEwMCUiPnZhbiBHZWVuLCBBLjwvc3R5bGU+PC9hdXRob3I+PGF1dGhvcj48c3R5bGUg
ZmFjZT0ibm9ybWFsIiBmb250PSJkZWZhdWx0IiBzaXplPSIxMDAlIj5BaHNhbiwgSC48L3N0eWxl
PjwvYXV0aG9yPjwvYXV0aG9ycz48L2NvbnRyaWJ1dG9ycz48YXV0aC1hZGRyZXNzPjxzdHlsZSBm
YWNlPSJub3JtYWwiIGZvbnQ9ImRlZmF1bHQiIHNpemU9IjEwMCUiPkRlcGFydG1lbnQgb2YgRXBp
ZGVtaW9sb2d5LCBNYWlsbWFuIFNjaG9vbCBvZiBQdWJsaWMgSGVhbHRoLCBDb2x1bWJpYSBVbml2
ZXJzaXR5LCBOZXcgWW9yaywgTlksIFVTQS4gWS5DaGVuQG1lZC5ueXUuZWR1PC9zdHlsZT48L2F1
dGgtYWRkcmVzcz48dGl0bGVzPjx0aXRsZT48c3R5bGUgZmFjZT0ibm9ybWFsIiBmb250PSJkZWZh
dWx0IiBzaXplPSIxMDAlIj5BcnNlbmljIGV4cG9zdXJlIGZyb20gZHJpbmtpbmcgd2F0ZXIsIGRp
ZXRhcnkgaW50YWtlcyBvZiBCIHZpdGFtaW5zIGFuZCBmb2xhdGUsIGFuZCByaXNrIG9mIGhpZ2gg
Ymxvb2QgcHJlc3N1cmUgaW4gQmFuZ2xhZGVzaDogYSBwb3B1bGF0aW9uLWJhc2VkLCBjcm9zcy1z
ZWN0aW9uYWwgc3R1ZHk8L3N0eWxlPjwvdGl0bGU+PHNlY29uZGFyeS10aXRsZT48c3R5bGUgZmFj
ZT0ibm9ybWFsIiBmb250PSJkZWZhdWx0IiBzaXplPSIxMDAlIj5BbSBKIEVwaWRlbWlvbDwvc3R5
bGU+PC9zZWNvbmRhcnktdGl0bGU+PC90aXRsZXM+PHBlcmlvZGljYWw+PGZ1bGwtdGl0bGU+PHN0
eWxlIGZhY2U9Im5vcm1hbCIgZm9udD0iZGVmYXVsdCIgc2l6ZT0iMTAwJSI+QW0gSiBFcGlkZW1p
b2w8L3N0eWxlPjwvZnVsbC10aXRsZT48L3BlcmlvZGljYWw+PHBhZ2VzPjxzdHlsZSBmYWNlPSJu
b3JtYWwiIGZvbnQ9ImRlZmF1bHQiIHNpemU9IjEwMCUiPjU0MS01Mjwvc3R5bGU+PC9wYWdlcz48
dm9sdW1lPjxzdHlsZSBmYWNlPSJub3JtYWwiIGZvbnQ9ImRlZmF1bHQiIHNpemU9IjEwMCUiPjE2
NTwvc3R5bGU+PC92b2x1bWU+PG51bWJlcj48c3R5bGUgZmFjZT0ibm9ybWFsIiBmb250PSJkZWZh
dWx0IiBzaXplPSIxMDAlIj41PC9zdHlsZT48L251bWJlcj48a2V5d29yZHM+PGtleXdvcmQ+PHN0
eWxlIGZhY2U9Im5vcm1hbCIgZm9udD0iZGVmYXVsdCIgc2l6ZT0iMTAwJSI+QWR1bHQ8L3N0eWxl
Pjwva2V5d29yZD48a2V5d29yZD48c3R5bGUgZmFjZT0ibm9ybWFsIiBmb250PSJkZWZhdWx0IiBz
aXplPSIxMDAlIj5BcnNlbmljLyp0b3hpY2l0eTwvc3R5bGU+PC9rZXl3b3JkPjxrZXl3b3JkPjxz
dHlsZSBmYWNlPSJub3JtYWwiIGZvbnQ9ImRlZmF1bHQiIHNpemU9IjEwMCUiPkJhbmdsYWRlc2gv
ZXBpZGVtaW9sb2d5PC9zdHlsZT48L2tleXdvcmQ+PGtleXdvcmQ+PHN0eWxlIGZhY2U9Im5vcm1h
bCIgZm9udD0iZGVmYXVsdCIgc2l6ZT0iMTAwJSI+Q3Jvc3MtU2VjdGlvbmFsIFN0dWRpZXM8L3N0
eWxlPjwva2V5d29yZD48a2V5d29yZD48c3R5bGUgZmFjZT0ibm9ybWFsIiBmb250PSJkZWZhdWx0
IiBzaXplPSIxMDAlIj5Eb3NlLVJlc3BvbnNlIFJlbGF0aW9uc2hpcCwgRHJ1Zzwvc3R5bGU+PC9r
ZXl3b3JkPjxrZXl3b3JkPjxzdHlsZSBmYWNlPSJub3JtYWwiIGZvbnQ9ImRlZmF1bHQiIHNpemU9
IjEwMCUiPkVudmlyb25tZW50YWwgRXhwb3N1cmUvKmFkdmVyc2UgZWZmZWN0czwvc3R5bGU+PC9r
ZXl3b3JkPjxrZXl3b3JkPjxzdHlsZSBmYWNlPSJub3JtYWwiIGZvbnQ9ImRlZmF1bHQiIHNpemU9
IjEwMCUiPkZlbWFsZTwvc3R5bGU+PC9rZXl3b3JkPjxrZXl3b3JkPjxzdHlsZSBmYWNlPSJub3Jt
YWwiIGZvbnQ9ImRlZmF1bHQiIHNpemU9IjEwMCUiPkZvbGljIEFjaWQvKmFkbWluaXN0cmF0aW9u
ICZhbXA7IGRvc2FnZTwvc3R5bGU+PC9rZXl3b3JkPjxrZXl3b3JkPjxzdHlsZSBmYWNlPSJub3Jt
YWwiIGZvbnQ9ImRlZmF1bHQiIHNpemU9IjEwMCUiPkh1bWFuczwvc3R5bGU+PC9rZXl3b3JkPjxr
ZXl3b3JkPjxzdHlsZSBmYWNlPSJub3JtYWwiIGZvbnQ9ImRlZmF1bHQiIHNpemU9IjEwMCUiPkh5
cGVydGVuc2lvbi8qZXBpZGVtaW9sb2d5L2V0aW9sb2d5PC9zdHlsZT48L2tleXdvcmQ+PGtleXdv
cmQ+PHN0eWxlIGZhY2U9Im5vcm1hbCIgZm9udD0iZGVmYXVsdCIgc2l6ZT0iMTAwJSI+TWFsZTwv
c3R5bGU+PC9rZXl3b3JkPjxrZXl3b3JkPjxzdHlsZSBmYWNlPSJub3JtYWwiIGZvbnQ9ImRlZmF1
bHQiIHNpemU9IjEwMCUiPk1pZGRsZSBBZ2VkPC9zdHlsZT48L2tleXdvcmQ+PGtleXdvcmQ+PHN0
eWxlIGZhY2U9Im5vcm1hbCIgZm9udD0iZGVmYXVsdCIgc2l6ZT0iMTAwJSI+UHJvc3BlY3RpdmUg
U3R1ZGllczwvc3R5bGU+PC9rZXl3b3JkPjxrZXl3b3JkPjxzdHlsZSBmYWNlPSJub3JtYWwiIGZv
bnQ9ImRlZmF1bHQiIHNpemU9IjEwMCUiPlF1ZXN0aW9ubmFpcmVzPC9zdHlsZT48L2tleXdvcmQ+
PGtleXdvcmQ+PHN0eWxlIGZhY2U9Im5vcm1hbCIgZm9udD0iZGVmYXVsdCIgc2l6ZT0iMTAwJSI+
UmVncmVzc2lvbiBBbmFseXNpczwvc3R5bGU+PC9rZXl3b3JkPjxrZXl3b3JkPjxzdHlsZSBmYWNl
PSJub3JtYWwiIGZvbnQ9ImRlZmF1bHQiIHNpemU9IjEwMCUiPlJpc2sgRmFjdG9yczwvc3R5bGU+
PC9rZXl3b3JkPjxrZXl3b3JkPjxzdHlsZSBmYWNlPSJub3JtYWwiIGZvbnQ9ImRlZmF1bHQiIHNp
emU9IjEwMCUiPlZpdGFtaW4gQiBDb21wbGV4LyphZG1pbmlzdHJhdGlvbiAmYW1wOyBkb3NhZ2U8
L3N0eWxlPjwva2V5d29yZD48a2V5d29yZD48c3R5bGUgZmFjZT0ibm9ybWFsIiBmb250PSJkZWZh
dWx0IiBzaXplPSIxMDAlIj5XYXRlciBTdXBwbHkvKmFuYWx5c2lzPC9zdHlsZT48L2tleXdvcmQ+
PC9rZXl3b3Jkcz48ZGF0ZXM+PHllYXI+PHN0eWxlIGZhY2U9Im5vcm1hbCIgZm9udD0iZGVmYXVs
dCIgc2l6ZT0iMTAwJSI+MjAwNzwvc3R5bGU+PC95ZWFyPjxwdWItZGF0ZXM+PGRhdGU+PHN0eWxl
IGZhY2U9Im5vcm1hbCIgZm9udD0iZGVmYXVsdCIgc2l6ZT0iMTAwJSI+TWFyIDE8L3N0eWxlPjwv
ZGF0ZT48L3B1Yi1kYXRlcz48L2RhdGVzPjxhY2Nlc3Npb24tbnVtPjxzdHlsZSBmYWNlPSJub3Jt
YWwiIGZvbnQ9ImRlZmF1bHQiIHNpemU9IjEwMCUiPjE3MTY0NDY0PC9zdHlsZT48L2FjY2Vzc2lv
bi1udW0+PHVybHM+PHJlbGF0ZWQtdXJscz48dXJsPjxzdHlsZSBmYWNlPSJub3JtYWwiIGZvbnQ9
ImRlZmF1bHQiIHNpemU9IjEwMCUiPmh0dHA6Ly93d3cubmNiaS5ubG0ubmloLmdvdi9lbnRyZXov
cXVlcnkuZmNnaT9jbWQ9UmV0cmlldmUmYW1wO2RiPVB1Yk1lZCZhbXA7ZG9wdD1DaXRhdGlvbiZh
bXA7bGlzdF91aWRzPTE3MTY0NDY0ICA8L3N0eWxlPjwvdXJsPjwvcmVsYXRlZC11cmxzPjwvdXJs
cz48L3JlY29yZD48L0NpdGU+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20-24]</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w:t>
      </w:r>
    </w:p>
    <w:p w14:paraId="6C6676C4" w14:textId="229B9DE9" w:rsidR="001705CB" w:rsidRPr="00516A26" w:rsidRDefault="00C330B6" w:rsidP="00516A26">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Currently, arsenic effects on systemic b</w:t>
      </w:r>
      <w:r w:rsidR="00516A26" w:rsidRPr="00516A26">
        <w:rPr>
          <w:rFonts w:ascii="Book Antiqua" w:eastAsia="ヒラギノ角ゴ Pro W3" w:hAnsi="Book Antiqua"/>
          <w:szCs w:val="24"/>
          <w:lang w:val="en-US"/>
        </w:rPr>
        <w:t xml:space="preserve">lood pressure are </w:t>
      </w:r>
      <w:proofErr w:type="gramStart"/>
      <w:r w:rsidR="00516A26" w:rsidRPr="00516A26">
        <w:rPr>
          <w:rFonts w:ascii="Book Antiqua" w:eastAsia="ヒラギノ角ゴ Pro W3" w:hAnsi="Book Antiqua"/>
          <w:szCs w:val="24"/>
          <w:lang w:val="en-US"/>
        </w:rPr>
        <w:t>controversial</w:t>
      </w:r>
      <w:proofErr w:type="gramEnd"/>
      <w:r w:rsidRPr="00516A26">
        <w:rPr>
          <w:rFonts w:ascii="Book Antiqua" w:eastAsia="ヒラギノ角ゴ Pro W3" w:hAnsi="Book Antiqua"/>
          <w:szCs w:val="24"/>
          <w:lang w:val="en-US"/>
        </w:rPr>
        <w:fldChar w:fldCharType="begin">
          <w:fldData xml:space="preserve">PEVuZE5vdGU+PENpdGU+PEF1dGhvcj5BYmlyPC9BdXRob3I+PFllYXI+MjAxMjwvWWVhcj48UmVj
TnVtPjkwPC9SZWNOdW0+PERpc3BsYXlUZXh0PjxzdHlsZSBmYWNlPSJzdXBlcnNjcmlwdCI+WzI1
LCAyNl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OTA8L3JlYy1udW1iZXI+PHJlZi10eXBlIG5hbWU9IkpvdXJuYWwgQXJ0aWNsZSI+MTc8
L3JlZi10eXBlPjxjb250cmlidXRvcnM+PGF1dGhvcnM+PGF1dGhvcj48c3R5bGUgZmFjZT0ibm9y
bWFsIiBmb250PSJkZWZhdWx0IiBzaXplPSIxMDAlIj5BYmlyLCBULjwvc3R5bGU+PC9hdXRob3I+
PGF1dGhvcj48c3R5bGUgZmFjZT0ibm9ybWFsIiBmb250PSJkZWZhdWx0IiBzaXplPSIxMDAlIj5S
YWhtYW4sIEIuPC9zdHlsZT48L2F1dGhvcj48YXV0aG9yPjxzdHlsZSBmYWNlPSJub3JtYWwiIGZv
bnQ9ImRlZmF1bHQiIHNpemU9IjEwMCUiPkQmYXBvcztFc3RlLCBDLjwvc3R5bGU+PC9hdXRob3I+
PGF1dGhvcj48c3R5bGUgZmFjZT0ibm9ybWFsIiBmb250PSJkZWZhdWx0IiBzaXplPSIxMDAlIj5B
LCBGLjwvc3R5bGU+PC9hdXRob3I+PGF1dGhvcj48c3R5bGUgZmFjZT0ibm9ybWFsIiBmb250PSJk
ZWZhdWx0IiBzaXplPSIxMDAlIj5NaWx0b24sIEEuIEguPC9zdHlsZT48L2F1dGhvcj48L2F1dGhv
cnM+PC9jb250cmlidXRvcnM+PGF1dGgtYWRkcmVzcz48c3R5bGUgZmFjZT0ibm9ybWFsIiBmb250
PSJkZWZhdWx0IiBzaXplPSIxMDAlIj5DZW50cmUgZm9yIENsaW5pY2FsIEVwaWRlbWlvbG9neSBh
bmQgQmlvc3RhdGlzdGljcyAoQ0NFQiksIFRoZSBTY2hvb2wgb2YgTWVkaWNpbmUgYW5kIFB1Ymxp
YyBIZWFsdGgsIEZhY3VsdHkgb2YgSGVhbHRoLCBUaGUgVW5pdmVyc2l0eSBvZiBOZXdjYXN0bGUs
IE5ld2Nhc3RsZSwgTlNXIDIwMDgsIEF1c3RyYWxpYS48L3N0eWxlPjwvYXV0aC1hZGRyZXNzPjx0
aXRsZXM+PHRpdGxlPjxzdHlsZSBmYWNlPSJub3JtYWwiIGZvbnQ9ImRlZmF1bHQiIHNpemU9IjEw
MCUiPlRoZSBBc3NvY2lhdGlvbiBiZXR3ZWVuIENocm9uaWMgQXJzZW5pYyBFeHBvc3VyZSBhbmQg
SHlwZXJ0ZW5zaW9uOiBBIE1ldGEtQW5hbHlzaXM8L3N0eWxlPjwvdGl0bGU+PHNlY29uZGFyeS10
aXRsZT48c3R5bGUgZmFjZT0ibm9ybWFsIiBmb250PSJkZWZhdWx0IiBzaXplPSIxMDAlIj5KIFRv
eGljb2w8L3N0eWxlPjwvc2Vjb25kYXJ5LXRpdGxlPjwvdGl0bGVzPjxwZXJpb2RpY2FsPjxmdWxs
LXRpdGxlPjxzdHlsZSBmYWNlPSJub3JtYWwiIGZvbnQ9ImRlZmF1bHQiIHNpemU9IjEwMCUiPkog
VG94aWNvbDwvc3R5bGU+PC9mdWxsLXRpdGxlPjwvcGVyaW9kaWNhbD48cGFnZXM+PHN0eWxlIGZh
Y2U9Im5vcm1hbCIgZm9udD0iZGVmYXVsdCIgc2l6ZT0iMTAwJSI+MTk4NzkzPC9zdHlsZT48L3Bh
Z2VzPjx2b2x1bWU+PHN0eWxlIGZhY2U9Im5vcm1hbCIgZm9udD0iZGVmYXVsdCIgc2l6ZT0iMTAw
JSI+MjAxMjwvc3R5bGU+PC92b2x1bWU+PGRhdGVzPjx5ZWFyPjxzdHlsZSBmYWNlPSJub3JtYWwi
IGZvbnQ9ImRlZmF1bHQiIHNpemU9IjEwMCUiPjIwMTI8L3N0eWxlPjwveWVhcj48L2RhdGVzPjxh
Y2Nlc3Npb24tbnVtPjxzdHlsZSBmYWNlPSJub3JtYWwiIGZvbnQ9ImRlZmF1bHQiIHNpemU9IjEw
MCUiPjIyNTIzNDg0PC9zdHlsZT48L2FjY2Vzc2lvbi1udW0+PHVybHM+PHJlbGF0ZWQtdXJscz48
dXJsPjxzdHlsZSBmYWNlPSJub3JtYWwiIGZvbnQ9ImRlZmF1bHQiIHNpemU9IjEwMCUiPmh0dHA6
Ly93d3cubmNiaS5ubG0ubmloLmdvdi9lbnRyZXovcXVlcnkuZmNnaT9jbWQ9UmV0cmlldmUmYW1w
O2RiPVB1Yk1lZCZhbXA7ZG9wdD1DaXRhdGlvbiZhbXA7bGlzdF91aWRzPTIyNTIzNDg0ICA8L3N0
eWxlPjwvdXJsPjwvcmVsYXRlZC11cmxzPjwvdXJscz48L3JlY29yZD48L0NpdGU+PENpdGU+PEF1
dGhvcj5Jc2xhbTwvQXV0aG9yPjxZZWFyPjIwMTI8L1llYXI+PFJlY051bT45MTwvUmVjTnVtPjxy
ZWNvcmQ+PGRhdGFiYXNlIG5hbWU9Im1ldGFsZXMgcGVzYWRvcy5lbmwiIHBhdGg9IkM6XERvY3Vt
ZW50cyBhbmQgU2V0dGluZ3NcQ2FybG9zIFJ1aXotVGFnbGVcRXNjcml0b3Jpb1xNYXJ6byAyMDEz
XFByb3llY3RvIEZvbmRlY3l0IDIwMTRcbWV0YWxlcyBwZXNhZG9zLmVubCI+bWV0YWxlcyBwZXNh
ZG9zLmVubDwvZGF0YWJhc2U+PHNvdXJjZS1hcHAgbmFtZT0iRW5kTm90ZSIgdmVyc2lvbj0iOC4w
Ij5FbmROb3RlPC9zb3VyY2UtYXBwPjxyZWMtbnVtYmVyPjkxPC9yZWMtbnVtYmVyPjxyZWYtdHlw
ZSBuYW1lPSJKb3VybmFsIEFydGljbGUiPjE3PC9yZWYtdHlwZT48Y29udHJpYnV0b3JzPjxhdXRo
b3JzPjxhdXRob3I+PHN0eWxlIGZhY2U9Im5vcm1hbCIgZm9udD0iZGVmYXVsdCIgc2l6ZT0iMTAw
JSI+SXNsYW0sIE0uIFIuPC9zdHlsZT48L2F1dGhvcj48YXV0aG9yPjxzdHlsZSBmYWNlPSJub3Jt
YWwiIGZvbnQ9ImRlZmF1bHQiIHNpemU9IjEwMCUiPktoYW4sIEkuPC9zdHlsZT48L2F1dGhvcj48
YXV0aG9yPjxzdHlsZSBmYWNlPSJub3JtYWwiIGZvbnQ9ImRlZmF1bHQiIHNpemU9IjEwMCUiPkF0
dGlhLCBKLjwvc3R5bGU+PC9hdXRob3I+PGF1dGhvcj48c3R5bGUgZmFjZT0ibm9ybWFsIiBmb250
PSJkZWZhdWx0IiBzaXplPSIxMDAlIj5IYXNzYW4sIFMuIE0uPC9zdHlsZT48L2F1dGhvcj48YXV0
aG9yPjxzdHlsZSBmYWNlPSJub3JtYWwiIGZvbnQ9ImRlZmF1bHQiIHNpemU9IjEwMCUiPk1jRXZv
eSwgTS48L3N0eWxlPjwvYXV0aG9yPjxhdXRob3I+PHN0eWxlIGZhY2U9Im5vcm1hbCIgZm9udD0i
ZGVmYXVsdCIgc2l6ZT0iMTAwJSI+RCZhcG9zO0VzdGUsIEMuPC9zdHlsZT48L2F1dGhvcj48YXV0
aG9yPjxzdHlsZSBmYWNlPSJub3JtYWwiIGZvbnQ9ImRlZmF1bHQiIHNpemU9IjEwMCUiPkF6aW0s
IFMuPC9zdHlsZT48L2F1dGhvcj48YXV0aG9yPjxzdHlsZSBmYWNlPSJub3JtYWwiIGZvbnQ9ImRl
ZmF1bHQiIHNpemU9IjEwMCUiPkFraHRlciwgQS48L3N0eWxlPjwvYXV0aG9yPjxhdXRob3I+PHN0
eWxlIGZhY2U9Im5vcm1hbCIgZm9udD0iZGVmYXVsdCIgc2l6ZT0iMTAwJSI+QWt0ZXIsIFMuPC9z
dHlsZT48L2F1dGhvcj48YXV0aG9yPjxzdHlsZSBmYWNlPSJub3JtYWwiIGZvbnQ9ImRlZmF1bHQi
IHNpemU9IjEwMCUiPlNoYWhpZHVsbGFoLCBTLiBNLjwvc3R5bGU+PC9hdXRob3I+PGF1dGhvcj48
c3R5bGUgZmFjZT0ibm9ybWFsIiBmb250PSJkZWZhdWx0IiBzaXplPSIxMDAlIj5NaWx0b24sIEEu
IEguPC9zdHlsZT48L2F1dGhvcj48L2F1dGhvcnM+PC9jb250cmlidXRvcnM+PGF1dGgtYWRkcmVz
cz48c3R5bGUgZmFjZT0ibm9ybWFsIiBmb250PSJkZWZhdWx0IiBzaXplPSIxMDAlIj5DZW50cmUg
Zm9yIENsaW5pY2FsIEVwaWRlbWlvbG9neSAmYW1wOyBCaW9zdGF0aXN0aWNzLCBUaGUgVW5pdmVy
c2l0eSBvZiBOZXdjYXN0bGUsIE5ldyBMYW1idG9uIEhlaWdodHMsIE5TVywgQXVzdHJhbGlhLiBt
ZHJhZmlxdWwuaXNsYW1AbmV3Y2FzdGxlLmVkdS5hdTwvc3R5bGU+PC9hdXRoLWFkZHJlc3M+PHRp
dGxlcz48dGl0bGU+PHN0eWxlIGZhY2U9Im5vcm1hbCIgZm9udD0iZGVmYXVsdCIgc2l6ZT0iMTAw
JSI+QXNzb2NpYXRpb24gYmV0d2VlbiBoeXBlcnRlbnNpb24gYW5kIGNocm9uaWMgYXJzZW5pYyBl
eHBvc3VyZSBpbiBkcmlua2luZyB3YXRlcjogYSBjcm9zcy1zZWN0aW9uYWwgc3R1ZHkgaW4gQmFu
Z2xhZGVzaDwvc3R5bGU+PC90aXRsZT48c2Vjb25kYXJ5LXRpdGxlPjxzdHlsZSBmYWNlPSJub3Jt
YWwiIGZvbnQ9ImRlZmF1bHQiIHNpemU9IjEwMCUiPkludCBKIEVudmlyb24gUmVzIFB1YmxpYyBI
ZWFsdGg8L3N0eWxlPjwvc2Vjb25kYXJ5LXRpdGxlPjwvdGl0bGVzPjxwZXJpb2RpY2FsPjxmdWxs
LXRpdGxlPjxzdHlsZSBmYWNlPSJub3JtYWwiIGZvbnQ9ImRlZmF1bHQiIHNpemU9IjEwMCUiPklu
dCBKIEVudmlyb24gUmVzIFB1YmxpYyBIZWFsdGg8L3N0eWxlPjwvZnVsbC10aXRsZT48L3Blcmlv
ZGljYWw+PHBhZ2VzPjxzdHlsZSBmYWNlPSJub3JtYWwiIGZvbnQ9ImRlZmF1bHQiIHNpemU9IjEw
MCUiPjQ1MjItMzY8L3N0eWxlPjwvcGFnZXM+PHZvbHVtZT48c3R5bGUgZmFjZT0ibm9ybWFsIiBm
b250PSJkZWZhdWx0IiBzaXplPSIxMDAlIj45PC9zdHlsZT48L3ZvbHVtZT48bnVtYmVyPjxzdHls
ZSBmYWNlPSJub3JtYWwiIGZvbnQ9ImRlZmF1bHQiIHNpemU9IjEwMCUiPjEyPC9zdHlsZT48L251
bWJlcj48ZGF0ZXM+PHllYXI+PHN0eWxlIGZhY2U9Im5vcm1hbCIgZm9udD0iZGVmYXVsdCIgc2l6
ZT0iMTAwJSI+MjAxMjwvc3R5bGU+PC95ZWFyPjxwdWItZGF0ZXM+PGRhdGU+PHN0eWxlIGZhY2U9
Im5vcm1hbCIgZm9udD0iZGVmYXVsdCIgc2l6ZT0iMTAwJSI+RGVjPC9zdHlsZT48L2RhdGU+PC9w
dWItZGF0ZXM+PC9kYXRlcz48YWNjZXNzaW9uLW51bT48c3R5bGUgZmFjZT0ibm9ybWFsIiBmb250
PSJkZWZhdWx0IiBzaXplPSIxMDAlIj4yMzIyMjIwNzwvc3R5bGU+PC9hY2Nlc3Npb24tbnVtPjx1
cmxzPjxyZWxhdGVkLXVybHM+PHVybD48c3R5bGUgZmFjZT0ibm9ybWFsIiBmb250PSJkZWZhdWx0
IiBzaXplPSIxMDAlIj5odHRwOi8vd3d3Lm5jYmkubmxtLm5paC5nb3YvZW50cmV6L3F1ZXJ5LmZj
Z2k/Y21kPVJldHJpZXZlJmFtcDtkYj1QdWJNZWQmYW1wO2RvcHQ9Q2l0YXRpb24mYW1wO2xpc3Rf
dWlkcz0yMzIyMjIwNyAgPC9zdHlsZT48L3VybD48L3JlbGF0ZWQtdXJscz48L3VybHM+PC9yZWNv
cmQ+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BYmlyPC9BdXRob3I+PFllYXI+MjAxMjwvWWVhcj48UmVj
TnVtPjkwPC9SZWNOdW0+PERpc3BsYXlUZXh0PjxzdHlsZSBmYWNlPSJzdXBlcnNjcmlwdCI+WzI1
LCAyNl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OTA8L3JlYy1udW1iZXI+PHJlZi10eXBlIG5hbWU9IkpvdXJuYWwgQXJ0aWNsZSI+MTc8
L3JlZi10eXBlPjxjb250cmlidXRvcnM+PGF1dGhvcnM+PGF1dGhvcj48c3R5bGUgZmFjZT0ibm9y
bWFsIiBmb250PSJkZWZhdWx0IiBzaXplPSIxMDAlIj5BYmlyLCBULjwvc3R5bGU+PC9hdXRob3I+
PGF1dGhvcj48c3R5bGUgZmFjZT0ibm9ybWFsIiBmb250PSJkZWZhdWx0IiBzaXplPSIxMDAlIj5S
YWhtYW4sIEIuPC9zdHlsZT48L2F1dGhvcj48YXV0aG9yPjxzdHlsZSBmYWNlPSJub3JtYWwiIGZv
bnQ9ImRlZmF1bHQiIHNpemU9IjEwMCUiPkQmYXBvcztFc3RlLCBDLjwvc3R5bGU+PC9hdXRob3I+
PGF1dGhvcj48c3R5bGUgZmFjZT0ibm9ybWFsIiBmb250PSJkZWZhdWx0IiBzaXplPSIxMDAlIj5B
LCBGLjwvc3R5bGU+PC9hdXRob3I+PGF1dGhvcj48c3R5bGUgZmFjZT0ibm9ybWFsIiBmb250PSJk
ZWZhdWx0IiBzaXplPSIxMDAlIj5NaWx0b24sIEEuIEguPC9zdHlsZT48L2F1dGhvcj48L2F1dGhv
cnM+PC9jb250cmlidXRvcnM+PGF1dGgtYWRkcmVzcz48c3R5bGUgZmFjZT0ibm9ybWFsIiBmb250
PSJkZWZhdWx0IiBzaXplPSIxMDAlIj5DZW50cmUgZm9yIENsaW5pY2FsIEVwaWRlbWlvbG9neSBh
bmQgQmlvc3RhdGlzdGljcyAoQ0NFQiksIFRoZSBTY2hvb2wgb2YgTWVkaWNpbmUgYW5kIFB1Ymxp
YyBIZWFsdGgsIEZhY3VsdHkgb2YgSGVhbHRoLCBUaGUgVW5pdmVyc2l0eSBvZiBOZXdjYXN0bGUs
IE5ld2Nhc3RsZSwgTlNXIDIwMDgsIEF1c3RyYWxpYS48L3N0eWxlPjwvYXV0aC1hZGRyZXNzPjx0
aXRsZXM+PHRpdGxlPjxzdHlsZSBmYWNlPSJub3JtYWwiIGZvbnQ9ImRlZmF1bHQiIHNpemU9IjEw
MCUiPlRoZSBBc3NvY2lhdGlvbiBiZXR3ZWVuIENocm9uaWMgQXJzZW5pYyBFeHBvc3VyZSBhbmQg
SHlwZXJ0ZW5zaW9uOiBBIE1ldGEtQW5hbHlzaXM8L3N0eWxlPjwvdGl0bGU+PHNlY29uZGFyeS10
aXRsZT48c3R5bGUgZmFjZT0ibm9ybWFsIiBmb250PSJkZWZhdWx0IiBzaXplPSIxMDAlIj5KIFRv
eGljb2w8L3N0eWxlPjwvc2Vjb25kYXJ5LXRpdGxlPjwvdGl0bGVzPjxwZXJpb2RpY2FsPjxmdWxs
LXRpdGxlPjxzdHlsZSBmYWNlPSJub3JtYWwiIGZvbnQ9ImRlZmF1bHQiIHNpemU9IjEwMCUiPkog
VG94aWNvbDwvc3R5bGU+PC9mdWxsLXRpdGxlPjwvcGVyaW9kaWNhbD48cGFnZXM+PHN0eWxlIGZh
Y2U9Im5vcm1hbCIgZm9udD0iZGVmYXVsdCIgc2l6ZT0iMTAwJSI+MTk4NzkzPC9zdHlsZT48L3Bh
Z2VzPjx2b2x1bWU+PHN0eWxlIGZhY2U9Im5vcm1hbCIgZm9udD0iZGVmYXVsdCIgc2l6ZT0iMTAw
JSI+MjAxMjwvc3R5bGU+PC92b2x1bWU+PGRhdGVzPjx5ZWFyPjxzdHlsZSBmYWNlPSJub3JtYWwi
IGZvbnQ9ImRlZmF1bHQiIHNpemU9IjEwMCUiPjIwMTI8L3N0eWxlPjwveWVhcj48L2RhdGVzPjxh
Y2Nlc3Npb24tbnVtPjxzdHlsZSBmYWNlPSJub3JtYWwiIGZvbnQ9ImRlZmF1bHQiIHNpemU9IjEw
MCUiPjIyNTIzNDg0PC9zdHlsZT48L2FjY2Vzc2lvbi1udW0+PHVybHM+PHJlbGF0ZWQtdXJscz48
dXJsPjxzdHlsZSBmYWNlPSJub3JtYWwiIGZvbnQ9ImRlZmF1bHQiIHNpemU9IjEwMCUiPmh0dHA6
Ly93d3cubmNiaS5ubG0ubmloLmdvdi9lbnRyZXovcXVlcnkuZmNnaT9jbWQ9UmV0cmlldmUmYW1w
O2RiPVB1Yk1lZCZhbXA7ZG9wdD1DaXRhdGlvbiZhbXA7bGlzdF91aWRzPTIyNTIzNDg0ICA8L3N0
eWxlPjwvdXJsPjwvcmVsYXRlZC11cmxzPjwvdXJscz48L3JlY29yZD48L0NpdGU+PENpdGU+PEF1
dGhvcj5Jc2xhbTwvQXV0aG9yPjxZZWFyPjIwMTI8L1llYXI+PFJlY051bT45MTwvUmVjTnVtPjxy
ZWNvcmQ+PGRhdGFiYXNlIG5hbWU9Im1ldGFsZXMgcGVzYWRvcy5lbmwiIHBhdGg9IkM6XERvY3Vt
ZW50cyBhbmQgU2V0dGluZ3NcQ2FybG9zIFJ1aXotVGFnbGVcRXNjcml0b3Jpb1xNYXJ6byAyMDEz
XFByb3llY3RvIEZvbmRlY3l0IDIwMTRcbWV0YWxlcyBwZXNhZG9zLmVubCI+bWV0YWxlcyBwZXNh
ZG9zLmVubDwvZGF0YWJhc2U+PHNvdXJjZS1hcHAgbmFtZT0iRW5kTm90ZSIgdmVyc2lvbj0iOC4w
Ij5FbmROb3RlPC9zb3VyY2UtYXBwPjxyZWMtbnVtYmVyPjkxPC9yZWMtbnVtYmVyPjxyZWYtdHlw
ZSBuYW1lPSJKb3VybmFsIEFydGljbGUiPjE3PC9yZWYtdHlwZT48Y29udHJpYnV0b3JzPjxhdXRo
b3JzPjxhdXRob3I+PHN0eWxlIGZhY2U9Im5vcm1hbCIgZm9udD0iZGVmYXVsdCIgc2l6ZT0iMTAw
JSI+SXNsYW0sIE0uIFIuPC9zdHlsZT48L2F1dGhvcj48YXV0aG9yPjxzdHlsZSBmYWNlPSJub3Jt
YWwiIGZvbnQ9ImRlZmF1bHQiIHNpemU9IjEwMCUiPktoYW4sIEkuPC9zdHlsZT48L2F1dGhvcj48
YXV0aG9yPjxzdHlsZSBmYWNlPSJub3JtYWwiIGZvbnQ9ImRlZmF1bHQiIHNpemU9IjEwMCUiPkF0
dGlhLCBKLjwvc3R5bGU+PC9hdXRob3I+PGF1dGhvcj48c3R5bGUgZmFjZT0ibm9ybWFsIiBmb250
PSJkZWZhdWx0IiBzaXplPSIxMDAlIj5IYXNzYW4sIFMuIE0uPC9zdHlsZT48L2F1dGhvcj48YXV0
aG9yPjxzdHlsZSBmYWNlPSJub3JtYWwiIGZvbnQ9ImRlZmF1bHQiIHNpemU9IjEwMCUiPk1jRXZv
eSwgTS48L3N0eWxlPjwvYXV0aG9yPjxhdXRob3I+PHN0eWxlIGZhY2U9Im5vcm1hbCIgZm9udD0i
ZGVmYXVsdCIgc2l6ZT0iMTAwJSI+RCZhcG9zO0VzdGUsIEMuPC9zdHlsZT48L2F1dGhvcj48YXV0
aG9yPjxzdHlsZSBmYWNlPSJub3JtYWwiIGZvbnQ9ImRlZmF1bHQiIHNpemU9IjEwMCUiPkF6aW0s
IFMuPC9zdHlsZT48L2F1dGhvcj48YXV0aG9yPjxzdHlsZSBmYWNlPSJub3JtYWwiIGZvbnQ9ImRl
ZmF1bHQiIHNpemU9IjEwMCUiPkFraHRlciwgQS48L3N0eWxlPjwvYXV0aG9yPjxhdXRob3I+PHN0
eWxlIGZhY2U9Im5vcm1hbCIgZm9udD0iZGVmYXVsdCIgc2l6ZT0iMTAwJSI+QWt0ZXIsIFMuPC9z
dHlsZT48L2F1dGhvcj48YXV0aG9yPjxzdHlsZSBmYWNlPSJub3JtYWwiIGZvbnQ9ImRlZmF1bHQi
IHNpemU9IjEwMCUiPlNoYWhpZHVsbGFoLCBTLiBNLjwvc3R5bGU+PC9hdXRob3I+PGF1dGhvcj48
c3R5bGUgZmFjZT0ibm9ybWFsIiBmb250PSJkZWZhdWx0IiBzaXplPSIxMDAlIj5NaWx0b24sIEEu
IEguPC9zdHlsZT48L2F1dGhvcj48L2F1dGhvcnM+PC9jb250cmlidXRvcnM+PGF1dGgtYWRkcmVz
cz48c3R5bGUgZmFjZT0ibm9ybWFsIiBmb250PSJkZWZhdWx0IiBzaXplPSIxMDAlIj5DZW50cmUg
Zm9yIENsaW5pY2FsIEVwaWRlbWlvbG9neSAmYW1wOyBCaW9zdGF0aXN0aWNzLCBUaGUgVW5pdmVy
c2l0eSBvZiBOZXdjYXN0bGUsIE5ldyBMYW1idG9uIEhlaWdodHMsIE5TVywgQXVzdHJhbGlhLiBt
ZHJhZmlxdWwuaXNsYW1AbmV3Y2FzdGxlLmVkdS5hdTwvc3R5bGU+PC9hdXRoLWFkZHJlc3M+PHRp
dGxlcz48dGl0bGU+PHN0eWxlIGZhY2U9Im5vcm1hbCIgZm9udD0iZGVmYXVsdCIgc2l6ZT0iMTAw
JSI+QXNzb2NpYXRpb24gYmV0d2VlbiBoeXBlcnRlbnNpb24gYW5kIGNocm9uaWMgYXJzZW5pYyBl
eHBvc3VyZSBpbiBkcmlua2luZyB3YXRlcjogYSBjcm9zcy1zZWN0aW9uYWwgc3R1ZHkgaW4gQmFu
Z2xhZGVzaDwvc3R5bGU+PC90aXRsZT48c2Vjb25kYXJ5LXRpdGxlPjxzdHlsZSBmYWNlPSJub3Jt
YWwiIGZvbnQ9ImRlZmF1bHQiIHNpemU9IjEwMCUiPkludCBKIEVudmlyb24gUmVzIFB1YmxpYyBI
ZWFsdGg8L3N0eWxlPjwvc2Vjb25kYXJ5LXRpdGxlPjwvdGl0bGVzPjxwZXJpb2RpY2FsPjxmdWxs
LXRpdGxlPjxzdHlsZSBmYWNlPSJub3JtYWwiIGZvbnQ9ImRlZmF1bHQiIHNpemU9IjEwMCUiPklu
dCBKIEVudmlyb24gUmVzIFB1YmxpYyBIZWFsdGg8L3N0eWxlPjwvZnVsbC10aXRsZT48L3Blcmlv
ZGljYWw+PHBhZ2VzPjxzdHlsZSBmYWNlPSJub3JtYWwiIGZvbnQ9ImRlZmF1bHQiIHNpemU9IjEw
MCUiPjQ1MjItMzY8L3N0eWxlPjwvcGFnZXM+PHZvbHVtZT48c3R5bGUgZmFjZT0ibm9ybWFsIiBm
b250PSJkZWZhdWx0IiBzaXplPSIxMDAlIj45PC9zdHlsZT48L3ZvbHVtZT48bnVtYmVyPjxzdHls
ZSBmYWNlPSJub3JtYWwiIGZvbnQ9ImRlZmF1bHQiIHNpemU9IjEwMCUiPjEyPC9zdHlsZT48L251
bWJlcj48ZGF0ZXM+PHllYXI+PHN0eWxlIGZhY2U9Im5vcm1hbCIgZm9udD0iZGVmYXVsdCIgc2l6
ZT0iMTAwJSI+MjAxMjwvc3R5bGU+PC95ZWFyPjxwdWItZGF0ZXM+PGRhdGU+PHN0eWxlIGZhY2U9
Im5vcm1hbCIgZm9udD0iZGVmYXVsdCIgc2l6ZT0iMTAwJSI+RGVjPC9zdHlsZT48L2RhdGU+PC9w
dWItZGF0ZXM+PC9kYXRlcz48YWNjZXNzaW9uLW51bT48c3R5bGUgZmFjZT0ibm9ybWFsIiBmb250
PSJkZWZhdWx0IiBzaXplPSIxMDAlIj4yMzIyMjIwNzwvc3R5bGU+PC9hY2Nlc3Npb24tbnVtPjx1
cmxzPjxyZWxhdGVkLXVybHM+PHVybD48c3R5bGUgZmFjZT0ibm9ybWFsIiBmb250PSJkZWZhdWx0
IiBzaXplPSIxMDAlIj5odHRwOi8vd3d3Lm5jYmkubmxtLm5paC5nb3YvZW50cmV6L3F1ZXJ5LmZj
Z2k/Y21kPVJldHJpZXZlJmFtcDtkYj1QdWJNZWQmYW1wO2RvcHQ9Q2l0YXRpb24mYW1wO2xpc3Rf
dWlkcz0yMzIyMjIwNyAgPC9zdHlsZT48L3VybD48L3JlbGF0ZWQtdXJscz48L3VybHM+PC9yZWNv
cmQ+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516A26" w:rsidRPr="00516A26">
        <w:rPr>
          <w:rFonts w:ascii="Book Antiqua" w:eastAsia="ヒラギノ角ゴ Pro W3" w:hAnsi="Book Antiqua"/>
          <w:noProof/>
          <w:szCs w:val="24"/>
          <w:vertAlign w:val="superscript"/>
          <w:lang w:val="en-US"/>
        </w:rPr>
        <w:t>[25,</w:t>
      </w:r>
      <w:r w:rsidR="00781E7C" w:rsidRPr="00516A26">
        <w:rPr>
          <w:rFonts w:ascii="Book Antiqua" w:eastAsia="ヒラギノ角ゴ Pro W3" w:hAnsi="Book Antiqua"/>
          <w:noProof/>
          <w:szCs w:val="24"/>
          <w:vertAlign w:val="superscript"/>
          <w:lang w:val="en-US"/>
        </w:rPr>
        <w:t>26]</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However, there is ample evidence that arsenic exposure mainly increases the</w:t>
      </w:r>
      <w:r w:rsidR="00516A26" w:rsidRPr="00516A26">
        <w:rPr>
          <w:rFonts w:ascii="Book Antiqua" w:eastAsia="ヒラギノ角ゴ Pro W3" w:hAnsi="Book Antiqua"/>
          <w:szCs w:val="24"/>
          <w:lang w:val="en-US"/>
        </w:rPr>
        <w:t xml:space="preserve"> vascular peripheral </w:t>
      </w:r>
      <w:proofErr w:type="gramStart"/>
      <w:r w:rsidR="00516A26" w:rsidRPr="00516A26">
        <w:rPr>
          <w:rFonts w:ascii="Book Antiqua" w:eastAsia="ヒラギノ角ゴ Pro W3" w:hAnsi="Book Antiqua"/>
          <w:szCs w:val="24"/>
          <w:lang w:val="en-US"/>
        </w:rPr>
        <w:t>resistance</w:t>
      </w:r>
      <w:proofErr w:type="gramEnd"/>
      <w:r w:rsidRPr="00516A26">
        <w:rPr>
          <w:rFonts w:ascii="Book Antiqua" w:eastAsia="ヒラギノ角ゴ Pro W3" w:hAnsi="Book Antiqua"/>
          <w:szCs w:val="24"/>
          <w:lang w:val="en-US"/>
        </w:rPr>
        <w:fldChar w:fldCharType="begin">
          <w:fldData xml:space="preserve">PEVuZE5vdGU+PENpdGU+PEF1dGhvcj5DaGVuPC9BdXRob3I+PFllYXI+MTk2NDwvWWVhcj48UmVj
TnVtPjE8L1JlY051bT48RGlzcGxheVRleHQ+PHN0eWxlIGZhY2U9InN1cGVyc2NyaXB0Ij5bMTks
IDI3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xPC9yZWMtbnVtYmVyPjxyZWYtdHlwZSBuYW1lPSJKb3VybmFsIEFydGljbGUiPjE3PC9y
ZWYtdHlwZT48Y29udHJpYnV0b3JzPjxhdXRob3JzPjxhdXRob3I+PHN0eWxlIGZhY2U9Im5vcm1h
bCIgZm9udD0iZGVmYXVsdCIgc2l6ZT0iMTAwJSI+Q2hlbiwgVy4gWS48L3N0eWxlPjwvYXV0aG9y
PjxhdXRob3I+PHN0eWxlIGZhY2U9Im5vcm1hbCIgZm9udD0iZGVmYXVsdCIgc2l6ZT0iMTAwJSI+
WWVuLCBULiBTLjwvc3R5bGU+PC9hdXRob3I+PC9hdXRob3JzPjwvY29udHJpYnV0b3JzPjx0aXRs
ZXM+PHRpdGxlPjxzdHlsZSBmYWNlPSJub3JtYWwiIGZvbnQ9ImRlZmF1bHQiIHNpemU9IjEwMCUi
PkV4cGVyaW1lbnRhbCBTdHVkaWVzIE9uIFRoZSBEcmlua2luZyBXYXRlciBPZiBCbGFja2Zvb3Qg
RW5kZW1pYyBBcmVhLiAyLiBTdHVkaWVzIE9uIFRoZSBFZmZlY3RzIE9mIERyaW5raW5nIFdhdGVy
IE9mIEJsYWNrZm9vdCBFbmRlbWljIEFyZWEgT24gUGVyaXBoZXJhbCBWYXNjdWxhciBQZXJmdXNp
b24gT2YgVGhlIEhpbmQgTGltYnMgT2YgRnJvZ3M8L3N0eWxlPjwvdGl0bGU+PHNlY29uZGFyeS10
aXRsZT48c3R5bGUgZmFjZT0ibm9ybWFsIiBmb250PSJkZWZhdWx0IiBzaXplPSIxMDAlIj5Uc2Eg
Q2hpaCBHYW94aW9uZyBZaSBYdWUgWXVhbiBUb25nIFh1ZSBIdWk8L3N0eWxlPjwvc2Vjb25kYXJ5
LXRpdGxlPjwvdGl0bGVzPjxwYWdlcz48c3R5bGUgZmFjZT0ibm9ybWFsIiBmb250PSJkZWZhdWx0
IiBzaXplPSIxMDAlIj4xNTAtODwvc3R5bGU+PC9wYWdlcz48dm9sdW1lPjxzdHlsZSBmYWNlPSJu
b3JtYWwiIGZvbnQ9ImRlZmF1bHQiIHNpemU9IjEwMCUiPjYzPC9zdHlsZT48L3ZvbHVtZT48a2V5
d29yZHM+PGtleXdvcmQ+PHN0eWxlIGZhY2U9Im5vcm1hbCIgZm9udD0iZGVmYXVsdCIgc2l6ZT0i
MTAwJSI+KkFsa2FsaWVzPC9zdHlsZT48L2tleXdvcmQ+PGtleXdvcmQ+PHN0eWxlIGZhY2U9Im5v
cm1hbCIgZm9udD0iZGVmYXVsdCIgc2l6ZT0iMTAwJSI+KkFudXJhPC9zdHlsZT48L2tleXdvcmQ+
PGtleXdvcmQ+PHN0eWxlIGZhY2U9Im5vcm1hbCIgZm9udD0iZGVmYXVsdCIgc2l6ZT0iMTAwJSI+
KkJsb29kIFZlc3NlbHM8L3N0eWxlPjwva2V5d29yZD48a2V5d29yZD48c3R5bGUgZmFjZT0ibm9y
bWFsIiBmb250PSJkZWZhdWx0IiBzaXplPSIxMDAlIj5DaGluYTwvc3R5bGU+PC9rZXl3b3JkPjxr
ZXl3b3JkPjxzdHlsZSBmYWNlPSJub3JtYWwiIGZvbnQ9ImRlZmF1bHQiIHNpemU9IjEwMCUiPipF
eHRyZW1pdGllczwvc3R5bGU+PC9rZXl3b3JkPjxrZXl3b3JkPjxzdHlsZSBmYWNlPSJub3JtYWwi
IGZvbnQ9ImRlZmF1bHQiIHNpemU9IjEwMCUiPipQZXJmdXNpb248L3N0eWxlPjwva2V5d29yZD48
a2V5d29yZD48c3R5bGUgZmFjZT0ibm9ybWFsIiBmb250PSJkZWZhdWx0IiBzaXplPSIxMDAlIj4q
UmVzZWFyY2g8L3N0eWxlPjwva2V5d29yZD48a2V5d29yZD48c3R5bGUgZmFjZT0ibm9ybWFsIiBm
b250PSJkZWZhdWx0IiBzaXplPSIxMDAlIj4qVG94aWNvbG9neTwvc3R5bGU+PC9rZXl3b3JkPjxr
ZXl3b3JkPjxzdHlsZSBmYWNlPSJub3JtYWwiIGZvbnQ9ImRlZmF1bHQiIHNpemU9IjEwMCUiPipW
YXNjdWxhciBEaXNlYXNlczwvc3R5bGU+PC9rZXl3b3JkPjxrZXl3b3JkPjxzdHlsZSBmYWNlPSJu
b3JtYWwiIGZvbnQ9ImRlZmF1bHQiIHNpemU9IjEwMCUiPipXYXRlciBQb2xsdXRpb248L3N0eWxl
Pjwva2V5d29yZD48L2tleXdvcmRzPjxkYXRlcz48eWVhcj48c3R5bGUgZmFjZT0ibm9ybWFsIiBm
b250PSJkZWZhdWx0IiBzaXplPSIxMDAlIj4xOTY0PC9zdHlsZT48L3llYXI+PHB1Yi1kYXRlcz48
ZGF0ZT48c3R5bGUgZmFjZT0ibm9ybWFsIiBmb250PSJkZWZhdWx0IiBzaXplPSIxMDAlIj5NYXIg
Mjg8L3N0eWxlPjwvZGF0ZT48L3B1Yi1kYXRlcz48L2RhdGVzPjxhY2Nlc3Npb24tbnVtPjxzdHls
ZSBmYWNlPSJub3JtYWwiIGZvbnQ9ImRlZmF1bHQiIHNpemU9IjEwMCUiPjE0MTk5OTE1PC9zdHls
ZT48L2FjY2Vzc2lvbi1udW0+PHVybHM+PHJlbGF0ZWQtdXJscz48dXJsPjxzdHlsZSBmYWNlPSJu
b3JtYWwiIGZvbnQ9ImRlZmF1bHQiIHNpemU9IjEwMCUiPmh0dHA6Ly93d3cubmNiaS5ubG0ubmlo
Lmdvdi9lbnRyZXovcXVlcnkuZmNnaT9jbWQ9UmV0cmlldmUmYW1wO2RiPVB1Yk1lZCZhbXA7ZG9w
dD1DaXRhdGlvbiZhbXA7bGlzdF91aWRzPTE0MTk5OTE1ICA8L3N0eWxlPjwvdXJsPjwvcmVsYXRl
ZC11cmxzPjwvdXJscz48L3JlY29yZD48L0NpdGU+PENpdGU+PEF1dGhvcj5MZWU8L0F1dGhvcj48
WWVhcj4yMDA1PC9ZZWFyPjxSZWNOdW0+NDwvUmVjTnVt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Q8L3JlYy1udW1iZXI+PHJlZi10eXBlIG5hbWU9IkpvdXJuYWwgQXJ0aWNs
ZSI+MTc8L3JlZi10eXBlPjxjb250cmlidXRvcnM+PGF1dGhvcnM+PGF1dGhvcj48c3R5bGUgZmFj
ZT0ibm9ybWFsIiBmb250PSJkZWZhdWx0IiBzaXplPSIxMDAlIj5MZWUsIE0uIFkuPC9zdHlsZT48
L2F1dGhvcj48YXV0aG9yPjxzdHlsZSBmYWNlPSJub3JtYWwiIGZvbnQ9ImRlZmF1bHQiIHNpemU9
IjEwMCUiPkxlZSwgWS4gSC48L3N0eWxlPjwvYXV0aG9yPjxhdXRob3I+PHN0eWxlIGZhY2U9Im5v
cm1hbCIgZm9udD0iZGVmYXVsdCIgc2l6ZT0iMTAwJSI+TGltLCBLLiBNLjwvc3R5bGU+PC9hdXRo
b3I+PGF1dGhvcj48c3R5bGUgZmFjZT0ibm9ybWFsIiBmb250PSJkZWZhdWx0IiBzaXplPSIxMDAl
Ij5DaHVuZywgUy4gTS48L3N0eWxlPjwvYXV0aG9yPjxhdXRob3I+PHN0eWxlIGZhY2U9Im5vcm1h
bCIgZm9udD0iZGVmYXVsdCIgc2l6ZT0iMTAwJSI+QmFlLCBPLiBOLjwvc3R5bGU+PC9hdXRob3I+
PGF1dGhvcj48c3R5bGUgZmFjZT0ibm9ybWFsIiBmb250PSJkZWZhdWx0IiBzaXplPSIxMDAlIj5L
aW0sIEguPC9zdHlsZT48L2F1dGhvcj48YXV0aG9yPjxzdHlsZSBmYWNlPSJub3JtYWwiIGZvbnQ9
ImRlZmF1bHQiIHNpemU9IjEwMCUiPkxlZSwgQy4gUi48L3N0eWxlPjwvYXV0aG9yPjxhdXRob3I+
PHN0eWxlIGZhY2U9Im5vcm1hbCIgZm9udD0iZGVmYXVsdCIgc2l6ZT0iMTAwJSI+UGFyaywgSi4g
RC48L3N0eWxlPjwvYXV0aG9yPjxhdXRob3I+PHN0eWxlIGZhY2U9Im5vcm1hbCIgZm9udD0iZGVm
YXVsdCIgc2l6ZT0iMTAwJSI+Q2h1bmcsIEouIEguPC9zdHlsZT48L2F1dGhvcj48L2F1dGhvcnM+
PC9jb250cmlidXRvcnM+PGF1dGgtYWRkcmVzcz48c3R5bGUgZmFjZT0ibm9ybWFsIiBmb250PSJk
ZWZhdWx0IiBzaXplPSIxMDAlIj5Db2xsZWdlIG9mIFBoYXJtYWN5LCBTZW91bCBOYXRpb25hbCBV
bml2ZXJzaXR5LCBTZW91bCwgS29yZWEuPC9zdHlsZT48L2F1dGgtYWRkcmVzcz48dGl0bGVzPjx0
aXRsZT48c3R5bGUgZmFjZT0ibm9ybWFsIiBmb250PSJkZWZhdWx0IiBzaXplPSIxMDAlIj5Jbm9y
Z2FuaWMgYXJzZW5pdGUgcG90ZW50aWF0ZXMgdmFzb2NvbnN0cmljdGlvbiB0aHJvdWdoIGNhbGNp
dW0gc2Vuc2l0aXphdGlvbiBpbiB2YXNjdWxhciBzbW9vdGggbXVzY2xlPC9zdHlsZT48L3RpdGxl
PjxzZWNvbmRhcnktdGl0bGU+PHN0eWxlIGZhY2U9Im5vcm1hbCIgZm9udD0iZGVmYXVsdCIgc2l6
ZT0iMTAwJSI+RW52aXJvbiBIZWFsdGggUGVyc3BlY3Q8L3N0eWxlPjwvc2Vjb25kYXJ5LXRpdGxl
PjwvdGl0bGVzPjxwZXJpb2RpY2FsPjxmdWxsLXRpdGxlPjxzdHlsZSBmYWNlPSJub3JtYWwiIGZv
bnQ9ImRlZmF1bHQiIHNpemU9IjEwMCUiPkVudmlyb24gSGVhbHRoIFBlcnNwZWN0PC9zdHlsZT48
L2Z1bGwtdGl0bGU+PC9wZXJpb2RpY2FsPjxwYWdlcz48c3R5bGUgZmFjZT0ibm9ybWFsIiBmb250
PSJkZWZhdWx0IiBzaXplPSIxMDAlIj4xMzMwLTU8L3N0eWxlPjwvcGFnZXM+PHZvbHVtZT48c3R5
bGUgZmFjZT0ibm9ybWFsIiBmb250PSJkZWZhdWx0IiBzaXplPSIxMDAlIj4xMTM8L3N0eWxlPjwv
dm9sdW1lPjxudW1iZXI+PHN0eWxlIGZhY2U9Im5vcm1hbCIgZm9udD0iZGVmYXVsdCIgc2l6ZT0i
MTAwJSI+MTA8L3N0eWxlPjwvbnVtYmVyPjxrZXl3b3Jkcz48a2V5d29yZD48c3R5bGUgZmFjZT0i
bm9ybWFsIiBmb250PSJkZWZhdWx0IiBzaXplPSIxMDAlIj5BbmltYWxzPC9zdHlsZT48L2tleXdv
cmQ+PGtleXdvcmQ+PHN0eWxlIGZhY2U9Im5vcm1hbCIgZm9udD0iZGVmYXVsdCIgc2l6ZT0iMTAw
JSI+QXJzZW5pdGVzLypwaGFybWFjb2xvZ3k8L3N0eWxlPjwva2V5d29yZD48a2V5d29yZD48c3R5
bGUgZmFjZT0ibm9ybWFsIiBmb250PSJkZWZhdWx0IiBzaXplPSIxMDAlIj5CbG9vZCBQcmVzc3Vy
ZTwvc3R5bGU+PC9rZXl3b3JkPjxrZXl3b3JkPjxzdHlsZSBmYWNlPSJub3JtYWwiIGZvbnQ9ImRl
ZmF1bHQiIHNpemU9IjEwMCUiPkNhbGNpdW0vKm1ldGFib2xpc208L3N0eWxlPjwva2V5d29yZD48
a2V5d29yZD48c3R5bGUgZmFjZT0ibm9ybWFsIiBmb250PSJkZWZhdWx0IiBzaXplPSIxMDAlIj5N
YWxlPC9zdHlsZT48L2tleXdvcmQ+PGtleXdvcmQ+PHN0eWxlIGZhY2U9Im5vcm1hbCIgZm9udD0i
ZGVmYXVsdCIgc2l6ZT0iMTAwJSI+TXVzY2xlLCBTbW9vdGgsIFZhc2N1bGFyLypkcnVnIGVmZmVj
dHMvcGh5c2lvbG9neTwvc3R5bGU+PC9rZXl3b3JkPjxrZXl3b3JkPjxzdHlsZSBmYWNlPSJub3Jt
YWwiIGZvbnQ9ImRlZmF1bHQiIHNpemU9IjEwMCUiPk15b3NpbiBMaWdodCBDaGFpbnMvbWV0YWJv
bGlzbTwvc3R5bGU+PC9rZXl3b3JkPjxrZXl3b3JkPjxzdHlsZSBmYWNlPSJub3JtYWwiIGZvbnQ9
ImRlZmF1bHQiIHNpemU9IjEwMCUiPlBoZW55bGVwaHJpbmUvcGhhcm1hY29sb2d5PC9zdHlsZT48
L2tleXdvcmQ+PGtleXdvcmQ+PHN0eWxlIGZhY2U9Im5vcm1hbCIgZm9udD0iZGVmYXVsdCIgc2l6
ZT0iMTAwJSI+UGhvc3Bob3J5bGF0aW9uPC9zdHlsZT48L2tleXdvcmQ+PGtleXdvcmQ+PHN0eWxl
IGZhY2U9Im5vcm1hbCIgZm9udD0iZGVmYXVsdCIgc2l6ZT0iMTAwJSI+UmF0czwvc3R5bGU+PC9r
ZXl3b3JkPjxrZXl3b3JkPjxzdHlsZSBmYWNlPSJub3JtYWwiIGZvbnQ9ImRlZmF1bHQiIHNpemU9
IjEwMCUiPlJhdHMsIFNwcmFndWUtRGF3bGV5PC9zdHlsZT48L2tleXdvcmQ+PGtleXdvcmQ+PHN0
eWxlIGZhY2U9Im5vcm1hbCIgZm9udD0iZGVmYXVsdCIgc2l6ZT0iMTAwJSI+VmFzb2NvbnN0cmlj
dGlvbi8qZHJ1ZyBlZmZlY3RzPC9zdHlsZT48L2tleXdvcmQ+PC9rZXl3b3Jkcz48ZGF0ZXM+PHll
YXI+PHN0eWxlIGZhY2U9Im5vcm1hbCIgZm9udD0iZGVmYXVsdCIgc2l6ZT0iMTAwJSI+MjAwNTwv
c3R5bGU+PC95ZWFyPjxwdWItZGF0ZXM+PGRhdGU+PHN0eWxlIGZhY2U9Im5vcm1hbCIgZm9udD0i
ZGVmYXVsdCIgc2l6ZT0iMTAwJSI+T2N0PC9zdHlsZT48L2RhdGU+PC9wdWItZGF0ZXM+PC9kYXRl
cz48YWNjZXNzaW9uLW51bT48c3R5bGUgZmFjZT0ibm9ybWFsIiBmb250PSJkZWZhdWx0IiBzaXpl
PSIxMDAlIj4xNjIwMzI0Mjwvc3R5bGU+PC9hY2Nlc3Npb24tbnVtPjx1cmxzPjxyZWxhdGVkLXVy
bHM+PHVybD48c3R5bGUgZmFjZT0ibm9ybWFsIiBmb250PSJkZWZhdWx0IiBzaXplPSIxMDAlIj5o
dHRwOi8vd3d3Lm5jYmkubmxtLm5paC5nb3YvZW50cmV6L3F1ZXJ5LmZjZ2k/Y21kPVJldHJpZXZl
JmFtcDtkYj1QdWJNZWQmYW1wO2RvcHQ9Q2l0YXRpb24mYW1wO2xpc3RfdWlkcz0xNjIwMzI0MiAg
PC9zdHlsZT48L3VybD48L3JlbGF0ZWQtdXJscz48L3VybHM+PC9yZWNvcmQ+PC9DaXRlPjwvRW5k
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DaGVuPC9BdXRob3I+PFllYXI+MTk2NDwvWWVhcj48UmVj
TnVtPjE8L1JlY051bT48RGlzcGxheVRleHQ+PHN0eWxlIGZhY2U9InN1cGVyc2NyaXB0Ij5bMTks
IDI3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xPC9yZWMtbnVtYmVyPjxyZWYtdHlwZSBuYW1lPSJKb3VybmFsIEFydGljbGUiPjE3PC9y
ZWYtdHlwZT48Y29udHJpYnV0b3JzPjxhdXRob3JzPjxhdXRob3I+PHN0eWxlIGZhY2U9Im5vcm1h
bCIgZm9udD0iZGVmYXVsdCIgc2l6ZT0iMTAwJSI+Q2hlbiwgVy4gWS48L3N0eWxlPjwvYXV0aG9y
PjxhdXRob3I+PHN0eWxlIGZhY2U9Im5vcm1hbCIgZm9udD0iZGVmYXVsdCIgc2l6ZT0iMTAwJSI+
WWVuLCBULiBTLjwvc3R5bGU+PC9hdXRob3I+PC9hdXRob3JzPjwvY29udHJpYnV0b3JzPjx0aXRs
ZXM+PHRpdGxlPjxzdHlsZSBmYWNlPSJub3JtYWwiIGZvbnQ9ImRlZmF1bHQiIHNpemU9IjEwMCUi
PkV4cGVyaW1lbnRhbCBTdHVkaWVzIE9uIFRoZSBEcmlua2luZyBXYXRlciBPZiBCbGFja2Zvb3Qg
RW5kZW1pYyBBcmVhLiAyLiBTdHVkaWVzIE9uIFRoZSBFZmZlY3RzIE9mIERyaW5raW5nIFdhdGVy
IE9mIEJsYWNrZm9vdCBFbmRlbWljIEFyZWEgT24gUGVyaXBoZXJhbCBWYXNjdWxhciBQZXJmdXNp
b24gT2YgVGhlIEhpbmQgTGltYnMgT2YgRnJvZ3M8L3N0eWxlPjwvdGl0bGU+PHNlY29uZGFyeS10
aXRsZT48c3R5bGUgZmFjZT0ibm9ybWFsIiBmb250PSJkZWZhdWx0IiBzaXplPSIxMDAlIj5Uc2Eg
Q2hpaCBHYW94aW9uZyBZaSBYdWUgWXVhbiBUb25nIFh1ZSBIdWk8L3N0eWxlPjwvc2Vjb25kYXJ5
LXRpdGxlPjwvdGl0bGVzPjxwYWdlcz48c3R5bGUgZmFjZT0ibm9ybWFsIiBmb250PSJkZWZhdWx0
IiBzaXplPSIxMDAlIj4xNTAtODwvc3R5bGU+PC9wYWdlcz48dm9sdW1lPjxzdHlsZSBmYWNlPSJu
b3JtYWwiIGZvbnQ9ImRlZmF1bHQiIHNpemU9IjEwMCUiPjYzPC9zdHlsZT48L3ZvbHVtZT48a2V5
d29yZHM+PGtleXdvcmQ+PHN0eWxlIGZhY2U9Im5vcm1hbCIgZm9udD0iZGVmYXVsdCIgc2l6ZT0i
MTAwJSI+KkFsa2FsaWVzPC9zdHlsZT48L2tleXdvcmQ+PGtleXdvcmQ+PHN0eWxlIGZhY2U9Im5v
cm1hbCIgZm9udD0iZGVmYXVsdCIgc2l6ZT0iMTAwJSI+KkFudXJhPC9zdHlsZT48L2tleXdvcmQ+
PGtleXdvcmQ+PHN0eWxlIGZhY2U9Im5vcm1hbCIgZm9udD0iZGVmYXVsdCIgc2l6ZT0iMTAwJSI+
KkJsb29kIFZlc3NlbHM8L3N0eWxlPjwva2V5d29yZD48a2V5d29yZD48c3R5bGUgZmFjZT0ibm9y
bWFsIiBmb250PSJkZWZhdWx0IiBzaXplPSIxMDAlIj5DaGluYTwvc3R5bGU+PC9rZXl3b3JkPjxr
ZXl3b3JkPjxzdHlsZSBmYWNlPSJub3JtYWwiIGZvbnQ9ImRlZmF1bHQiIHNpemU9IjEwMCUiPipF
eHRyZW1pdGllczwvc3R5bGU+PC9rZXl3b3JkPjxrZXl3b3JkPjxzdHlsZSBmYWNlPSJub3JtYWwi
IGZvbnQ9ImRlZmF1bHQiIHNpemU9IjEwMCUiPipQZXJmdXNpb248L3N0eWxlPjwva2V5d29yZD48
a2V5d29yZD48c3R5bGUgZmFjZT0ibm9ybWFsIiBmb250PSJkZWZhdWx0IiBzaXplPSIxMDAlIj4q
UmVzZWFyY2g8L3N0eWxlPjwva2V5d29yZD48a2V5d29yZD48c3R5bGUgZmFjZT0ibm9ybWFsIiBm
b250PSJkZWZhdWx0IiBzaXplPSIxMDAlIj4qVG94aWNvbG9neTwvc3R5bGU+PC9rZXl3b3JkPjxr
ZXl3b3JkPjxzdHlsZSBmYWNlPSJub3JtYWwiIGZvbnQ9ImRlZmF1bHQiIHNpemU9IjEwMCUiPipW
YXNjdWxhciBEaXNlYXNlczwvc3R5bGU+PC9rZXl3b3JkPjxrZXl3b3JkPjxzdHlsZSBmYWNlPSJu
b3JtYWwiIGZvbnQ9ImRlZmF1bHQiIHNpemU9IjEwMCUiPipXYXRlciBQb2xsdXRpb248L3N0eWxl
Pjwva2V5d29yZD48L2tleXdvcmRzPjxkYXRlcz48eWVhcj48c3R5bGUgZmFjZT0ibm9ybWFsIiBm
b250PSJkZWZhdWx0IiBzaXplPSIxMDAlIj4xOTY0PC9zdHlsZT48L3llYXI+PHB1Yi1kYXRlcz48
ZGF0ZT48c3R5bGUgZmFjZT0ibm9ybWFsIiBmb250PSJkZWZhdWx0IiBzaXplPSIxMDAlIj5NYXIg
Mjg8L3N0eWxlPjwvZGF0ZT48L3B1Yi1kYXRlcz48L2RhdGVzPjxhY2Nlc3Npb24tbnVtPjxzdHls
ZSBmYWNlPSJub3JtYWwiIGZvbnQ9ImRlZmF1bHQiIHNpemU9IjEwMCUiPjE0MTk5OTE1PC9zdHls
ZT48L2FjY2Vzc2lvbi1udW0+PHVybHM+PHJlbGF0ZWQtdXJscz48dXJsPjxzdHlsZSBmYWNlPSJu
b3JtYWwiIGZvbnQ9ImRlZmF1bHQiIHNpemU9IjEwMCUiPmh0dHA6Ly93d3cubmNiaS5ubG0ubmlo
Lmdvdi9lbnRyZXovcXVlcnkuZmNnaT9jbWQ9UmV0cmlldmUmYW1wO2RiPVB1Yk1lZCZhbXA7ZG9w
dD1DaXRhdGlvbiZhbXA7bGlzdF91aWRzPTE0MTk5OTE1ICA8L3N0eWxlPjwvdXJsPjwvcmVsYXRl
ZC11cmxzPjwvdXJscz48L3JlY29yZD48L0NpdGU+PENpdGU+PEF1dGhvcj5MZWU8L0F1dGhvcj48
WWVhcj4yMDA1PC9ZZWFyPjxSZWNOdW0+NDwvUmVjTnVt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Q8L3JlYy1udW1iZXI+PHJlZi10eXBlIG5hbWU9IkpvdXJuYWwgQXJ0aWNs
ZSI+MTc8L3JlZi10eXBlPjxjb250cmlidXRvcnM+PGF1dGhvcnM+PGF1dGhvcj48c3R5bGUgZmFj
ZT0ibm9ybWFsIiBmb250PSJkZWZhdWx0IiBzaXplPSIxMDAlIj5MZWUsIE0uIFkuPC9zdHlsZT48
L2F1dGhvcj48YXV0aG9yPjxzdHlsZSBmYWNlPSJub3JtYWwiIGZvbnQ9ImRlZmF1bHQiIHNpemU9
IjEwMCUiPkxlZSwgWS4gSC48L3N0eWxlPjwvYXV0aG9yPjxhdXRob3I+PHN0eWxlIGZhY2U9Im5v
cm1hbCIgZm9udD0iZGVmYXVsdCIgc2l6ZT0iMTAwJSI+TGltLCBLLiBNLjwvc3R5bGU+PC9hdXRo
b3I+PGF1dGhvcj48c3R5bGUgZmFjZT0ibm9ybWFsIiBmb250PSJkZWZhdWx0IiBzaXplPSIxMDAl
Ij5DaHVuZywgUy4gTS48L3N0eWxlPjwvYXV0aG9yPjxhdXRob3I+PHN0eWxlIGZhY2U9Im5vcm1h
bCIgZm9udD0iZGVmYXVsdCIgc2l6ZT0iMTAwJSI+QmFlLCBPLiBOLjwvc3R5bGU+PC9hdXRob3I+
PGF1dGhvcj48c3R5bGUgZmFjZT0ibm9ybWFsIiBmb250PSJkZWZhdWx0IiBzaXplPSIxMDAlIj5L
aW0sIEguPC9zdHlsZT48L2F1dGhvcj48YXV0aG9yPjxzdHlsZSBmYWNlPSJub3JtYWwiIGZvbnQ9
ImRlZmF1bHQiIHNpemU9IjEwMCUiPkxlZSwgQy4gUi48L3N0eWxlPjwvYXV0aG9yPjxhdXRob3I+
PHN0eWxlIGZhY2U9Im5vcm1hbCIgZm9udD0iZGVmYXVsdCIgc2l6ZT0iMTAwJSI+UGFyaywgSi4g
RC48L3N0eWxlPjwvYXV0aG9yPjxhdXRob3I+PHN0eWxlIGZhY2U9Im5vcm1hbCIgZm9udD0iZGVm
YXVsdCIgc2l6ZT0iMTAwJSI+Q2h1bmcsIEouIEguPC9zdHlsZT48L2F1dGhvcj48L2F1dGhvcnM+
PC9jb250cmlidXRvcnM+PGF1dGgtYWRkcmVzcz48c3R5bGUgZmFjZT0ibm9ybWFsIiBmb250PSJk
ZWZhdWx0IiBzaXplPSIxMDAlIj5Db2xsZWdlIG9mIFBoYXJtYWN5LCBTZW91bCBOYXRpb25hbCBV
bml2ZXJzaXR5LCBTZW91bCwgS29yZWEuPC9zdHlsZT48L2F1dGgtYWRkcmVzcz48dGl0bGVzPjx0
aXRsZT48c3R5bGUgZmFjZT0ibm9ybWFsIiBmb250PSJkZWZhdWx0IiBzaXplPSIxMDAlIj5Jbm9y
Z2FuaWMgYXJzZW5pdGUgcG90ZW50aWF0ZXMgdmFzb2NvbnN0cmljdGlvbiB0aHJvdWdoIGNhbGNp
dW0gc2Vuc2l0aXphdGlvbiBpbiB2YXNjdWxhciBzbW9vdGggbXVzY2xlPC9zdHlsZT48L3RpdGxl
PjxzZWNvbmRhcnktdGl0bGU+PHN0eWxlIGZhY2U9Im5vcm1hbCIgZm9udD0iZGVmYXVsdCIgc2l6
ZT0iMTAwJSI+RW52aXJvbiBIZWFsdGggUGVyc3BlY3Q8L3N0eWxlPjwvc2Vjb25kYXJ5LXRpdGxl
PjwvdGl0bGVzPjxwZXJpb2RpY2FsPjxmdWxsLXRpdGxlPjxzdHlsZSBmYWNlPSJub3JtYWwiIGZv
bnQ9ImRlZmF1bHQiIHNpemU9IjEwMCUiPkVudmlyb24gSGVhbHRoIFBlcnNwZWN0PC9zdHlsZT48
L2Z1bGwtdGl0bGU+PC9wZXJpb2RpY2FsPjxwYWdlcz48c3R5bGUgZmFjZT0ibm9ybWFsIiBmb250
PSJkZWZhdWx0IiBzaXplPSIxMDAlIj4xMzMwLTU8L3N0eWxlPjwvcGFnZXM+PHZvbHVtZT48c3R5
bGUgZmFjZT0ibm9ybWFsIiBmb250PSJkZWZhdWx0IiBzaXplPSIxMDAlIj4xMTM8L3N0eWxlPjwv
dm9sdW1lPjxudW1iZXI+PHN0eWxlIGZhY2U9Im5vcm1hbCIgZm9udD0iZGVmYXVsdCIgc2l6ZT0i
MTAwJSI+MTA8L3N0eWxlPjwvbnVtYmVyPjxrZXl3b3Jkcz48a2V5d29yZD48c3R5bGUgZmFjZT0i
bm9ybWFsIiBmb250PSJkZWZhdWx0IiBzaXplPSIxMDAlIj5BbmltYWxzPC9zdHlsZT48L2tleXdv
cmQ+PGtleXdvcmQ+PHN0eWxlIGZhY2U9Im5vcm1hbCIgZm9udD0iZGVmYXVsdCIgc2l6ZT0iMTAw
JSI+QXJzZW5pdGVzLypwaGFybWFjb2xvZ3k8L3N0eWxlPjwva2V5d29yZD48a2V5d29yZD48c3R5
bGUgZmFjZT0ibm9ybWFsIiBmb250PSJkZWZhdWx0IiBzaXplPSIxMDAlIj5CbG9vZCBQcmVzc3Vy
ZTwvc3R5bGU+PC9rZXl3b3JkPjxrZXl3b3JkPjxzdHlsZSBmYWNlPSJub3JtYWwiIGZvbnQ9ImRl
ZmF1bHQiIHNpemU9IjEwMCUiPkNhbGNpdW0vKm1ldGFib2xpc208L3N0eWxlPjwva2V5d29yZD48
a2V5d29yZD48c3R5bGUgZmFjZT0ibm9ybWFsIiBmb250PSJkZWZhdWx0IiBzaXplPSIxMDAlIj5N
YWxlPC9zdHlsZT48L2tleXdvcmQ+PGtleXdvcmQ+PHN0eWxlIGZhY2U9Im5vcm1hbCIgZm9udD0i
ZGVmYXVsdCIgc2l6ZT0iMTAwJSI+TXVzY2xlLCBTbW9vdGgsIFZhc2N1bGFyLypkcnVnIGVmZmVj
dHMvcGh5c2lvbG9neTwvc3R5bGU+PC9rZXl3b3JkPjxrZXl3b3JkPjxzdHlsZSBmYWNlPSJub3Jt
YWwiIGZvbnQ9ImRlZmF1bHQiIHNpemU9IjEwMCUiPk15b3NpbiBMaWdodCBDaGFpbnMvbWV0YWJv
bGlzbTwvc3R5bGU+PC9rZXl3b3JkPjxrZXl3b3JkPjxzdHlsZSBmYWNlPSJub3JtYWwiIGZvbnQ9
ImRlZmF1bHQiIHNpemU9IjEwMCUiPlBoZW55bGVwaHJpbmUvcGhhcm1hY29sb2d5PC9zdHlsZT48
L2tleXdvcmQ+PGtleXdvcmQ+PHN0eWxlIGZhY2U9Im5vcm1hbCIgZm9udD0iZGVmYXVsdCIgc2l6
ZT0iMTAwJSI+UGhvc3Bob3J5bGF0aW9uPC9zdHlsZT48L2tleXdvcmQ+PGtleXdvcmQ+PHN0eWxl
IGZhY2U9Im5vcm1hbCIgZm9udD0iZGVmYXVsdCIgc2l6ZT0iMTAwJSI+UmF0czwvc3R5bGU+PC9r
ZXl3b3JkPjxrZXl3b3JkPjxzdHlsZSBmYWNlPSJub3JtYWwiIGZvbnQ9ImRlZmF1bHQiIHNpemU9
IjEwMCUiPlJhdHMsIFNwcmFndWUtRGF3bGV5PC9zdHlsZT48L2tleXdvcmQ+PGtleXdvcmQ+PHN0
eWxlIGZhY2U9Im5vcm1hbCIgZm9udD0iZGVmYXVsdCIgc2l6ZT0iMTAwJSI+VmFzb2NvbnN0cmlj
dGlvbi8qZHJ1ZyBlZmZlY3RzPC9zdHlsZT48L2tleXdvcmQ+PC9rZXl3b3Jkcz48ZGF0ZXM+PHll
YXI+PHN0eWxlIGZhY2U9Im5vcm1hbCIgZm9udD0iZGVmYXVsdCIgc2l6ZT0iMTAwJSI+MjAwNTwv
c3R5bGU+PC95ZWFyPjxwdWItZGF0ZXM+PGRhdGU+PHN0eWxlIGZhY2U9Im5vcm1hbCIgZm9udD0i
ZGVmYXVsdCIgc2l6ZT0iMTAwJSI+T2N0PC9zdHlsZT48L2RhdGU+PC9wdWItZGF0ZXM+PC9kYXRl
cz48YWNjZXNzaW9uLW51bT48c3R5bGUgZmFjZT0ibm9ybWFsIiBmb250PSJkZWZhdWx0IiBzaXpl
PSIxMDAlIj4xNjIwMzI0Mjwvc3R5bGU+PC9hY2Nlc3Npb24tbnVtPjx1cmxzPjxyZWxhdGVkLXVy
bHM+PHVybD48c3R5bGUgZmFjZT0ibm9ybWFsIiBmb250PSJkZWZhdWx0IiBzaXplPSIxMDAlIj5o
dHRwOi8vd3d3Lm5jYmkubmxtLm5paC5nb3YvZW50cmV6L3F1ZXJ5LmZjZ2k/Y21kPVJldHJpZXZl
JmFtcDtkYj1QdWJNZWQmYW1wO2RvcHQ9Q2l0YXRpb24mYW1wO2xpc3RfdWlkcz0xNjIwMzI0MiAg
PC9zdHlsZT48L3VybD48L3JlbGF0ZWQtdXJscz48L3VybHM+PC9yZWNvcmQ+PC9DaXRlPjwvRW5k
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516A26" w:rsidRPr="00516A26">
        <w:rPr>
          <w:rFonts w:ascii="Book Antiqua" w:eastAsia="ヒラギノ角ゴ Pro W3" w:hAnsi="Book Antiqua"/>
          <w:noProof/>
          <w:szCs w:val="24"/>
          <w:vertAlign w:val="superscript"/>
          <w:lang w:val="en-US"/>
        </w:rPr>
        <w:t>[19,</w:t>
      </w:r>
      <w:r w:rsidR="00781E7C" w:rsidRPr="00516A26">
        <w:rPr>
          <w:rFonts w:ascii="Book Antiqua" w:eastAsia="ヒラギノ角ゴ Pro W3" w:hAnsi="Book Antiqua"/>
          <w:noProof/>
          <w:szCs w:val="24"/>
          <w:vertAlign w:val="superscript"/>
          <w:lang w:val="en-US"/>
        </w:rPr>
        <w:t>27]</w:t>
      </w:r>
      <w:r w:rsidRPr="00516A26">
        <w:rPr>
          <w:rFonts w:ascii="Book Antiqua" w:eastAsia="ヒラギノ角ゴ Pro W3" w:hAnsi="Book Antiqua"/>
          <w:szCs w:val="24"/>
          <w:lang w:val="en-US"/>
        </w:rPr>
        <w:fldChar w:fldCharType="end"/>
      </w:r>
      <w:r w:rsidR="00150DCB" w:rsidRPr="00516A26">
        <w:rPr>
          <w:rFonts w:ascii="Book Antiqua" w:eastAsia="ヒラギノ角ゴ Pro W3" w:hAnsi="Book Antiqua"/>
          <w:szCs w:val="24"/>
          <w:lang w:val="en-US"/>
        </w:rPr>
        <w:t xml:space="preserve">, which defines the </w:t>
      </w:r>
      <w:r w:rsidR="00EB30CF" w:rsidRPr="00516A26">
        <w:rPr>
          <w:rFonts w:ascii="Book Antiqua" w:eastAsia="ヒラギノ角ゴ Pro W3" w:hAnsi="Book Antiqua"/>
          <w:szCs w:val="24"/>
          <w:lang w:val="en-US"/>
        </w:rPr>
        <w:t>difficulty to blood flow through the blood vessels, p</w:t>
      </w:r>
      <w:r w:rsidR="001705CB" w:rsidRPr="00516A26">
        <w:rPr>
          <w:rFonts w:ascii="Book Antiqua" w:eastAsia="ヒラギノ角ゴ Pro W3" w:hAnsi="Book Antiqua"/>
          <w:szCs w:val="24"/>
          <w:lang w:val="en-US"/>
        </w:rPr>
        <w:t>articularly the small arteries.</w:t>
      </w:r>
    </w:p>
    <w:p w14:paraId="31E71C10" w14:textId="435D9384" w:rsidR="00C330B6" w:rsidRPr="00516A26" w:rsidRDefault="009327BD" w:rsidP="00516A26">
      <w:pPr>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 xml:space="preserve">Vascular rhythmic contractions, or </w:t>
      </w:r>
      <w:proofErr w:type="spellStart"/>
      <w:r w:rsidRPr="00516A26">
        <w:rPr>
          <w:rFonts w:ascii="Book Antiqua" w:eastAsia="ヒラギノ角ゴ Pro W3" w:hAnsi="Book Antiqua"/>
          <w:szCs w:val="24"/>
          <w:lang w:val="en-US"/>
        </w:rPr>
        <w:t>vasomotion</w:t>
      </w:r>
      <w:proofErr w:type="spellEnd"/>
      <w:r w:rsidRPr="00516A26">
        <w:rPr>
          <w:rFonts w:ascii="Book Antiqua" w:eastAsia="ヒラギノ角ゴ Pro W3" w:hAnsi="Book Antiqua"/>
          <w:szCs w:val="24"/>
          <w:lang w:val="en-US"/>
        </w:rPr>
        <w:t>, are local mechanism</w:t>
      </w:r>
      <w:r w:rsidR="00150DCB" w:rsidRPr="00516A26">
        <w:rPr>
          <w:rFonts w:ascii="Book Antiqua" w:eastAsia="ヒラギノ角ゴ Pro W3" w:hAnsi="Book Antiqua"/>
          <w:szCs w:val="24"/>
          <w:lang w:val="en-US"/>
        </w:rPr>
        <w:t>s</w:t>
      </w:r>
      <w:r w:rsidRPr="00516A26">
        <w:rPr>
          <w:rFonts w:ascii="Book Antiqua" w:eastAsia="ヒラギノ角ゴ Pro W3" w:hAnsi="Book Antiqua"/>
          <w:szCs w:val="24"/>
          <w:lang w:val="en-US"/>
        </w:rPr>
        <w:t xml:space="preserve"> </w:t>
      </w:r>
      <w:r w:rsidR="00150DCB" w:rsidRPr="00516A26">
        <w:rPr>
          <w:rFonts w:ascii="Book Antiqua" w:eastAsia="ヒラギノ角ゴ Pro W3" w:hAnsi="Book Antiqua"/>
          <w:szCs w:val="24"/>
          <w:lang w:val="en-US"/>
        </w:rPr>
        <w:t xml:space="preserve">that </w:t>
      </w:r>
      <w:r w:rsidRPr="00516A26">
        <w:rPr>
          <w:rFonts w:ascii="Book Antiqua" w:eastAsia="ヒラギノ角ゴ Pro W3" w:hAnsi="Book Antiqua"/>
          <w:szCs w:val="24"/>
          <w:lang w:val="en-US"/>
        </w:rPr>
        <w:t>regulate the vas</w:t>
      </w:r>
      <w:r w:rsidR="00516A26" w:rsidRPr="00516A26">
        <w:rPr>
          <w:rFonts w:ascii="Book Antiqua" w:eastAsia="ヒラギノ角ゴ Pro W3" w:hAnsi="Book Antiqua"/>
          <w:szCs w:val="24"/>
          <w:lang w:val="en-US"/>
        </w:rPr>
        <w:t xml:space="preserve">cular resistance and blood </w:t>
      </w:r>
      <w:proofErr w:type="gramStart"/>
      <w:r w:rsidR="00516A26" w:rsidRPr="00516A26">
        <w:rPr>
          <w:rFonts w:ascii="Book Antiqua" w:eastAsia="ヒラギノ角ゴ Pro W3" w:hAnsi="Book Antiqua"/>
          <w:szCs w:val="24"/>
          <w:lang w:val="en-US"/>
        </w:rPr>
        <w:t>flow</w:t>
      </w:r>
      <w:proofErr w:type="gramEnd"/>
      <w:r w:rsidRPr="00516A26">
        <w:rPr>
          <w:rFonts w:ascii="Book Antiqua" w:eastAsia="ヒラギノ角ゴ Pro W3" w:hAnsi="Book Antiqua"/>
          <w:szCs w:val="24"/>
          <w:lang w:val="en-US"/>
        </w:rPr>
        <w:fldChar w:fldCharType="begin">
          <w:fldData xml:space="preserve">PEVuZE5vdGU+PENpdGU+PEF1dGhvcj5OaWxzc29uPC9BdXRob3I+PFllYXI+MjAwMzwvWWVhcj48
SURUZXh0PlZhc29tb3Rpb246IG1lY2hhbmlzbXMgYW5kIHBoeXNpb2xvZ2ljYWwgaW1wb3J0YW5j
ZTwvSURUZXh0PjxEaXNwbGF5VGV4dD48c3R5bGUgZmFjZT0ic3VwZXJzY3JpcHQiPlsyOC0zMF08
L3N0eWxlPjwvRGlzcGxheVRleHQ+PHJlY29yZD48ZGF0ZXM+PHB1Yi1kYXRlcz48ZGF0ZT5NYXI8
L2RhdGU+PC9wdWItZGF0ZXM+PHllYXI+MjAwMzwveWVhcj48L2RhdGVzPjxrZXl3b3Jkcz48L2tl
eXdvcmRzPjx1cmxzPjxyZWxhdGVkLXVybHM+PHVybD5odHRwOi8vd3d3Lm5jYmkubmxtLm5paC5n
b3YvZW50cmV6L3F1ZXJ5LmZjZ2k/Y21kPVJldHJpZXZlJmFtcDtkYj1QdWJNZWQmYW1wO2RvcHQ9
Q2l0YXRpb24mYW1wO2xpc3RfdWlkcz0xNDk5MzQyOTwvdXJsPjwvcmVsYXRlZC11cmxzPjwvdXJs
cz48dGl0bGVzPjx0aXRsZT5WYXNvbW90aW9uOiBtZWNoYW5pc21zIGFuZCBwaHlzaW9sb2dpY2Fs
IGltcG9ydGFuY2U8L3RpdGxlPjxzZWNvbmRhcnktdGl0bGU+TW9sIEludGVydjwvc2Vjb25kYXJ5
LXRpdGxlPjwvdGl0bGVzPjxwYWdlcz43OS04OSwgNTE8L3BhZ2VzPjxudW1iZXI+MjwvbnVtYmVy
Pjxjb250cmlidXRvcnM+PGF1dGhvcnM+PGF1dGhvcj5OaWxzc29uLCBILjwvYXV0aG9yPjxhdXRo
b3I+QWFsa2phZXIsIEMuPC9hdXRob3I+PC9hdXRob3JzPjwvY29udHJpYnV0b3JzPjxhZGRlZC1k
YXRlIGZvcm1hdD0idXRjIj4xMzkwMzMxNTE1PC9hZGRlZC1kYXRlPjxyZWYtdHlwZSBuYW1lPSJK
b3VybmFsIEFydGljbGUiPjE3PC9yZWYtdHlwZT48YXV0aC1hZGRyZXNzPlRoZSBXYXRlciBhbmQg
U2FsdCBDZW50ZXIgYW5kIERlcGFydG1lbnQgb2YgUGh5c2lvbG9neSBVbml2ZXJzaXR5IG9mIEFh
cmh1cywgVW5pdmVyc2l0ZXRzcGFya2VuLCBCbGRnIDE2MCBEay04MDAwIEFhcmh1cyBDLCBEZW5t
YXJrLiBob2xnZXIubmlsc3NvbkBmaS5hdS5kazwvYXV0aC1hZGRyZXNzPjxyZWMtbnVtYmVyPjQ3
PC9yZWMtbnVtYmVyPjxsYXN0LXVwZGF0ZWQtZGF0ZSBmb3JtYXQ9InV0YyI+MTM5MDMzNTI2NDwv
bGFzdC11cGRhdGVkLWRhdGU+PGFjY2Vzc2lvbi1udW0+MTQ5OTM0Mjk8L2FjY2Vzc2lvbi1udW0+
PHZvbHVtZT4zPC92b2x1bWU+PC9yZWNvcmQ+PC9DaXRlPjxDaXRlPjxBdXRob3I+RnVuazwvQXV0
aG9yPjxZZWFyPjE5ODM8L1llYXI+PElEVGV4dD5TcG9udGFuZW91cyBhcnRlcmlvbGFyIHZhc29t
b3Rpb24gYXMgYSBkZXRlcm1pbmFudCBvZiBwZXJpcGhlcmFsIHZhc2N1bGFyIHJlc2lzdGFuY2U8
L0lEVGV4dD48cmVjb3JkPjxrZXl3b3Jkcz48L2tleXdvcmRzPjx1cmxzPjxyZWxhdGVkLXVybHM+
PHVybD5odHRwOi8vd3d3Lm5jYmkubmxtLm5paC5nb3YvZW50cmV6L3F1ZXJ5LmZjZ2k/Y21kPVJl
dHJpZXZlJmFtcDtkYj1QdWJNZWQmYW1wO2RvcHQ9Q2l0YXRpb24mYW1wO2xpc3RfdWlkcz02Njc4
ODM2PC91cmw+PC9yZWxhdGVkLXVybHM+PC91cmxzPjx0aXRsZXM+PHRpdGxlPlNwb250YW5lb3Vz
IGFydGVyaW9sYXIgdmFzb21vdGlvbiBhcyBhIGRldGVybWluYW50IG9mIHBlcmlwaGVyYWwgdmFz
Y3VsYXIgcmVzaXN0YW5jZTwvdGl0bGU+PHNlY29uZGFyeS10aXRsZT5JbnQgSiBNaWNyb2NpcmMg
Q2xpbiBFeHA8L3NlY29uZGFyeS10aXRsZT48L3RpdGxlcz48cGFnZXM+MTEtMjU8L3BhZ2VzPjxu
dW1iZXI+MTwvbnVtYmVyPjxjb250cmlidXRvcnM+PGF1dGhvcnM+PGF1dGhvcj5GdW5rLCBXLjwv
YXV0aG9yPjxhdXRob3I+RW5kcmljaCwgQi48L2F1dGhvcj48YXV0aG9yPk1lc3NtZXIsIEsuPC9h
dXRob3I+PGF1dGhvcj5JbnRhZ2xpZXR0YSwgTS48L2F1dGhvcj48L2F1dGhvcnM+PC9jb250cmli
dXRvcnM+PGFkZGVkLWRhdGUgZm9ybWF0PSJ1dGMiPjEzOTAzMzE1MTU8L2FkZGVkLWRhdGU+PHJl
Zi10eXBlIG5hbWU9IkpvdXJuYWwgQXJ0aWNsZSI+MTc8L3JlZi10eXBlPjxkYXRlcz48eWVhcj4x
OTgzPC95ZWFyPjwvZGF0ZXM+PHJlYy1udW1iZXI+NDY8L3JlYy1udW1iZXI+PGxhc3QtdXBkYXRl
ZC1kYXRlIGZvcm1hdD0idXRjIj4xMzkwMzM1MjY0PC9sYXN0LXVwZGF0ZWQtZGF0ZT48YWNjZXNz
aW9uLW51bT42Njc4ODM2PC9hY2Nlc3Npb24tbnVtPjx2b2x1bWU+Mjwvdm9sdW1lPjwvcmVjb3Jk
PjwvQ2l0ZT48Q2l0ZT48QXV0aG9yPkdyYXR0b248L0F1dGhvcj48WWVhcj4xOTk4PC9ZZWFyPjxJ
RFRleHQ+Q29udHJpYnV0aW9uIG9mIHZhc29tb3Rpb24gdG8gdmFzY3VsYXIgcmVzaXN0YW5jZTog
YSBjb21wYXJpc29uIG9mIGFydGVyaWVzIGZyb20gdmlyZ2luIGFuZCBwcmVnbmFudCByYXRzPC9J
RFRleHQ+PHJlY29yZD48ZGF0ZXM+PHB1Yi1kYXRlcz48ZGF0ZT5EZWM8L2RhdGU+PC9wdWItZGF0
ZXM+PHllYXI+MTk5ODwveWVhcj48L2RhdGVzPjxrZXl3b3Jkcz48L2tleXdvcmRzPjx1cmxzPjxy
ZWxhdGVkLXVybHM+PHVybD5odHRwOi8vd3d3Lm5jYmkubmxtLm5paC5nb3YvcHVibWVkLzk4NDM1
NTA8L3VybD48L3JlbGF0ZWQtdXJscz48L3VybHM+PGlzYm4+ODc1MC03NTg3PC9pc2JuPjx0aXRs
ZXM+PHRpdGxlPkNvbnRyaWJ1dGlvbiBvZiB2YXNvbW90aW9uIHRvIHZhc2N1bGFyIHJlc2lzdGFu
Y2U6IGEgY29tcGFyaXNvbiBvZiBhcnRlcmllcyBmcm9tIHZpcmdpbiBhbmQgcHJlZ25hbnQgcmF0
czwvdGl0bGU+PHNlY29uZGFyeS10aXRsZT5KIEFwcGwgUGh5c2lvbCAoMTk4NSk8L3NlY29uZGFy
eS10aXRsZT48L3RpdGxlcz48cGFnZXM+MjI1NS02MDwvcGFnZXM+PG51bWJlcj42PC9udW1iZXI+
PGNvbnRyaWJ1dG9ycz48YXV0aG9ycz48YXV0aG9yPkdyYXR0b24sIFIuIEouPC9hdXRob3I+PGF1
dGhvcj5HYW5kbGV5LCBSLiBFLjwvYXV0aG9yPjxhdXRob3I+TWNDYXJ0aHksIEouIEYuPC9hdXRo
b3I+PGF1dGhvcj5NaWNoYWx1aywgVy4gSy48L2F1dGhvcj48YXV0aG9yPlNsaW5rZXIsIEIuIEsu
PC9hdXRob3I+PGF1dGhvcj5NY0xhdWdobGluLCBNLiBLLjwvYXV0aG9yPjwvYXV0aG9ycz48L2Nv
bnRyaWJ1dG9ycz48bGFuZ3VhZ2U+ZW5nPC9sYW5ndWFnZT48YWRkZWQtZGF0ZSBmb3JtYXQ9InV0
YyI+MTM5NjM1NTg5NTwvYWRkZWQtZGF0ZT48cmVmLXR5cGUgbmFtZT0iSm91cm5hbCBBcnRpY2xl
Ij4xNzwvcmVmLXR5cGU+PHJlYy1udW1iZXI+MTM4PC9yZWMtbnVtYmVyPjxsYXN0LXVwZGF0ZWQt
ZGF0ZSBmb3JtYXQ9InV0YyI+MTM5NjM1NTg5NTwvbGFzdC11cGRhdGVkLWRhdGU+PGFjY2Vzc2lv
bi1udW0+OTg0MzU1MDwvYWNjZXNzaW9uLW51bT48dm9sdW1lPjg1PC92b2x1bWU+PC9yZWNvcmQ+
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OaWxzc29uPC9BdXRob3I+PFllYXI+MjAwMzwvWWVhcj48
SURUZXh0PlZhc29tb3Rpb246IG1lY2hhbmlzbXMgYW5kIHBoeXNpb2xvZ2ljYWwgaW1wb3J0YW5j
ZTwvSURUZXh0PjxEaXNwbGF5VGV4dD48c3R5bGUgZmFjZT0ic3VwZXJzY3JpcHQiPlsyOC0zMF08
L3N0eWxlPjwvRGlzcGxheVRleHQ+PHJlY29yZD48ZGF0ZXM+PHB1Yi1kYXRlcz48ZGF0ZT5NYXI8
L2RhdGU+PC9wdWItZGF0ZXM+PHllYXI+MjAwMzwveWVhcj48L2RhdGVzPjxrZXl3b3Jkcz48L2tl
eXdvcmRzPjx1cmxzPjxyZWxhdGVkLXVybHM+PHVybD5odHRwOi8vd3d3Lm5jYmkubmxtLm5paC5n
b3YvZW50cmV6L3F1ZXJ5LmZjZ2k/Y21kPVJldHJpZXZlJmFtcDtkYj1QdWJNZWQmYW1wO2RvcHQ9
Q2l0YXRpb24mYW1wO2xpc3RfdWlkcz0xNDk5MzQyOTwvdXJsPjwvcmVsYXRlZC11cmxzPjwvdXJs
cz48dGl0bGVzPjx0aXRsZT5WYXNvbW90aW9uOiBtZWNoYW5pc21zIGFuZCBwaHlzaW9sb2dpY2Fs
IGltcG9ydGFuY2U8L3RpdGxlPjxzZWNvbmRhcnktdGl0bGU+TW9sIEludGVydjwvc2Vjb25kYXJ5
LXRpdGxlPjwvdGl0bGVzPjxwYWdlcz43OS04OSwgNTE8L3BhZ2VzPjxudW1iZXI+MjwvbnVtYmVy
Pjxjb250cmlidXRvcnM+PGF1dGhvcnM+PGF1dGhvcj5OaWxzc29uLCBILjwvYXV0aG9yPjxhdXRo
b3I+QWFsa2phZXIsIEMuPC9hdXRob3I+PC9hdXRob3JzPjwvY29udHJpYnV0b3JzPjxhZGRlZC1k
YXRlIGZvcm1hdD0idXRjIj4xMzkwMzMxNTE1PC9hZGRlZC1kYXRlPjxyZWYtdHlwZSBuYW1lPSJK
b3VybmFsIEFydGljbGUiPjE3PC9yZWYtdHlwZT48YXV0aC1hZGRyZXNzPlRoZSBXYXRlciBhbmQg
U2FsdCBDZW50ZXIgYW5kIERlcGFydG1lbnQgb2YgUGh5c2lvbG9neSBVbml2ZXJzaXR5IG9mIEFh
cmh1cywgVW5pdmVyc2l0ZXRzcGFya2VuLCBCbGRnIDE2MCBEay04MDAwIEFhcmh1cyBDLCBEZW5t
YXJrLiBob2xnZXIubmlsc3NvbkBmaS5hdS5kazwvYXV0aC1hZGRyZXNzPjxyZWMtbnVtYmVyPjQ3
PC9yZWMtbnVtYmVyPjxsYXN0LXVwZGF0ZWQtZGF0ZSBmb3JtYXQ9InV0YyI+MTM5MDMzNTI2NDwv
bGFzdC11cGRhdGVkLWRhdGU+PGFjY2Vzc2lvbi1udW0+MTQ5OTM0Mjk8L2FjY2Vzc2lvbi1udW0+
PHZvbHVtZT4zPC92b2x1bWU+PC9yZWNvcmQ+PC9DaXRlPjxDaXRlPjxBdXRob3I+RnVuazwvQXV0
aG9yPjxZZWFyPjE5ODM8L1llYXI+PElEVGV4dD5TcG9udGFuZW91cyBhcnRlcmlvbGFyIHZhc29t
b3Rpb24gYXMgYSBkZXRlcm1pbmFudCBvZiBwZXJpcGhlcmFsIHZhc2N1bGFyIHJlc2lzdGFuY2U8
L0lEVGV4dD48cmVjb3JkPjxrZXl3b3Jkcz48L2tleXdvcmRzPjx1cmxzPjxyZWxhdGVkLXVybHM+
PHVybD5odHRwOi8vd3d3Lm5jYmkubmxtLm5paC5nb3YvZW50cmV6L3F1ZXJ5LmZjZ2k/Y21kPVJl
dHJpZXZlJmFtcDtkYj1QdWJNZWQmYW1wO2RvcHQ9Q2l0YXRpb24mYW1wO2xpc3RfdWlkcz02Njc4
ODM2PC91cmw+PC9yZWxhdGVkLXVybHM+PC91cmxzPjx0aXRsZXM+PHRpdGxlPlNwb250YW5lb3Vz
IGFydGVyaW9sYXIgdmFzb21vdGlvbiBhcyBhIGRldGVybWluYW50IG9mIHBlcmlwaGVyYWwgdmFz
Y3VsYXIgcmVzaXN0YW5jZTwvdGl0bGU+PHNlY29uZGFyeS10aXRsZT5JbnQgSiBNaWNyb2NpcmMg
Q2xpbiBFeHA8L3NlY29uZGFyeS10aXRsZT48L3RpdGxlcz48cGFnZXM+MTEtMjU8L3BhZ2VzPjxu
dW1iZXI+MTwvbnVtYmVyPjxjb250cmlidXRvcnM+PGF1dGhvcnM+PGF1dGhvcj5GdW5rLCBXLjwv
YXV0aG9yPjxhdXRob3I+RW5kcmljaCwgQi48L2F1dGhvcj48YXV0aG9yPk1lc3NtZXIsIEsuPC9h
dXRob3I+PGF1dGhvcj5JbnRhZ2xpZXR0YSwgTS48L2F1dGhvcj48L2F1dGhvcnM+PC9jb250cmli
dXRvcnM+PGFkZGVkLWRhdGUgZm9ybWF0PSJ1dGMiPjEzOTAzMzE1MTU8L2FkZGVkLWRhdGU+PHJl
Zi10eXBlIG5hbWU9IkpvdXJuYWwgQXJ0aWNsZSI+MTc8L3JlZi10eXBlPjxkYXRlcz48eWVhcj4x
OTgzPC95ZWFyPjwvZGF0ZXM+PHJlYy1udW1iZXI+NDY8L3JlYy1udW1iZXI+PGxhc3QtdXBkYXRl
ZC1kYXRlIGZvcm1hdD0idXRjIj4xMzkwMzM1MjY0PC9sYXN0LXVwZGF0ZWQtZGF0ZT48YWNjZXNz
aW9uLW51bT42Njc4ODM2PC9hY2Nlc3Npb24tbnVtPjx2b2x1bWU+Mjwvdm9sdW1lPjwvcmVjb3Jk
PjwvQ2l0ZT48Q2l0ZT48QXV0aG9yPkdyYXR0b248L0F1dGhvcj48WWVhcj4xOTk4PC9ZZWFyPjxJ
RFRleHQ+Q29udHJpYnV0aW9uIG9mIHZhc29tb3Rpb24gdG8gdmFzY3VsYXIgcmVzaXN0YW5jZTog
YSBjb21wYXJpc29uIG9mIGFydGVyaWVzIGZyb20gdmlyZ2luIGFuZCBwcmVnbmFudCByYXRzPC9J
RFRleHQ+PHJlY29yZD48ZGF0ZXM+PHB1Yi1kYXRlcz48ZGF0ZT5EZWM8L2RhdGU+PC9wdWItZGF0
ZXM+PHllYXI+MTk5ODwveWVhcj48L2RhdGVzPjxrZXl3b3Jkcz48L2tleXdvcmRzPjx1cmxzPjxy
ZWxhdGVkLXVybHM+PHVybD5odHRwOi8vd3d3Lm5jYmkubmxtLm5paC5nb3YvcHVibWVkLzk4NDM1
NTA8L3VybD48L3JlbGF0ZWQtdXJscz48L3VybHM+PGlzYm4+ODc1MC03NTg3PC9pc2JuPjx0aXRs
ZXM+PHRpdGxlPkNvbnRyaWJ1dGlvbiBvZiB2YXNvbW90aW9uIHRvIHZhc2N1bGFyIHJlc2lzdGFu
Y2U6IGEgY29tcGFyaXNvbiBvZiBhcnRlcmllcyBmcm9tIHZpcmdpbiBhbmQgcHJlZ25hbnQgcmF0
czwvdGl0bGU+PHNlY29uZGFyeS10aXRsZT5KIEFwcGwgUGh5c2lvbCAoMTk4NSk8L3NlY29uZGFy
eS10aXRsZT48L3RpdGxlcz48cGFnZXM+MjI1NS02MDwvcGFnZXM+PG51bWJlcj42PC9udW1iZXI+
PGNvbnRyaWJ1dG9ycz48YXV0aG9ycz48YXV0aG9yPkdyYXR0b24sIFIuIEouPC9hdXRob3I+PGF1
dGhvcj5HYW5kbGV5LCBSLiBFLjwvYXV0aG9yPjxhdXRob3I+TWNDYXJ0aHksIEouIEYuPC9hdXRo
b3I+PGF1dGhvcj5NaWNoYWx1aywgVy4gSy48L2F1dGhvcj48YXV0aG9yPlNsaW5rZXIsIEIuIEsu
PC9hdXRob3I+PGF1dGhvcj5NY0xhdWdobGluLCBNLiBLLjwvYXV0aG9yPjwvYXV0aG9ycz48L2Nv
bnRyaWJ1dG9ycz48bGFuZ3VhZ2U+ZW5nPC9sYW5ndWFnZT48YWRkZWQtZGF0ZSBmb3JtYXQ9InV0
YyI+MTM5NjM1NTg5NTwvYWRkZWQtZGF0ZT48cmVmLXR5cGUgbmFtZT0iSm91cm5hbCBBcnRpY2xl
Ij4xNzwvcmVmLXR5cGU+PHJlYy1udW1iZXI+MTM4PC9yZWMtbnVtYmVyPjxsYXN0LXVwZGF0ZWQt
ZGF0ZSBmb3JtYXQ9InV0YyI+MTM5NjM1NTg5NTwvbGFzdC11cGRhdGVkLWRhdGU+PGFjY2Vzc2lv
bi1udW0+OTg0MzU1MDwvYWNjZXNzaW9uLW51bT48dm9sdW1lPjg1PC92b2x1bWU+PC9yZWNvcmQ+
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28-30]</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For instance, a</w:t>
      </w:r>
      <w:r w:rsidRPr="00516A26">
        <w:rPr>
          <w:rStyle w:val="hps"/>
          <w:rFonts w:ascii="Book Antiqua" w:hAnsi="Book Antiqua" w:cs="Courier New"/>
          <w:szCs w:val="24"/>
          <w:lang w:val="en"/>
        </w:rPr>
        <w:t>n increase</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in</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the amplitude of the</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rhythmic contractions</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cause an increased</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blood flow</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because</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the</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vascular</w:t>
      </w:r>
      <w:r w:rsidRPr="00516A26">
        <w:rPr>
          <w:rFonts w:ascii="Book Antiqua" w:hAnsi="Book Antiqua" w:cs="Courier New"/>
          <w:szCs w:val="24"/>
          <w:lang w:val="en"/>
        </w:rPr>
        <w:t xml:space="preserve"> </w:t>
      </w:r>
      <w:r w:rsidRPr="00516A26">
        <w:rPr>
          <w:rStyle w:val="hps"/>
          <w:rFonts w:ascii="Book Antiqua" w:hAnsi="Book Antiqua" w:cs="Courier New"/>
          <w:szCs w:val="24"/>
          <w:lang w:val="en"/>
        </w:rPr>
        <w:t>resistance</w:t>
      </w:r>
      <w:r w:rsidRPr="00516A26">
        <w:rPr>
          <w:rFonts w:ascii="Book Antiqua" w:hAnsi="Book Antiqua" w:cs="Courier New"/>
          <w:szCs w:val="24"/>
          <w:lang w:val="en"/>
        </w:rPr>
        <w:t xml:space="preserve"> </w:t>
      </w:r>
      <w:r w:rsidR="00516A26" w:rsidRPr="00516A26">
        <w:rPr>
          <w:rStyle w:val="hps"/>
          <w:rFonts w:ascii="Book Antiqua" w:hAnsi="Book Antiqua" w:cs="Courier New"/>
          <w:szCs w:val="24"/>
          <w:lang w:val="en"/>
        </w:rPr>
        <w:t>is reduced</w:t>
      </w:r>
      <w:r w:rsidRPr="00516A26">
        <w:rPr>
          <w:rStyle w:val="hps"/>
          <w:rFonts w:ascii="Book Antiqua" w:hAnsi="Book Antiqua" w:cs="Courier New"/>
          <w:szCs w:val="24"/>
          <w:lang w:val="en"/>
        </w:rPr>
        <w:fldChar w:fldCharType="begin"/>
      </w:r>
      <w:r w:rsidR="00781E7C" w:rsidRPr="00516A26">
        <w:rPr>
          <w:rStyle w:val="hps"/>
          <w:rFonts w:ascii="Book Antiqua" w:hAnsi="Book Antiqua" w:cs="Courier New"/>
          <w:szCs w:val="24"/>
          <w:lang w:val="en"/>
        </w:rPr>
        <w:instrText xml:space="preserve"> ADDIN EN.CITE &lt;EndNote&gt;&lt;Cite&gt;&lt;Author&gt;Pradhan&lt;/Author&gt;&lt;Year&gt;2011&lt;/Year&gt;&lt;IDText&gt;Informational dynamics of vasomotion in microvascular networks: a review&lt;/IDText&gt;&lt;DisplayText&gt;&lt;style face="superscript"&gt;[31]&lt;/style&gt;&lt;/DisplayText&gt;&lt;record&gt;&lt;dates&gt;&lt;pub-dates&gt;&lt;date&gt;Feb&lt;/date&gt;&lt;/pub-dates&gt;&lt;year&gt;2011&lt;/year&gt;&lt;/dates&gt;&lt;keywords&gt;&lt;/keywords&gt;&lt;urls&gt;&lt;related-urls&gt;&lt;url&gt;http://www.ncbi.nlm.nih.gov/entrez/query.fcgi?cmd=Retrieve&amp;amp;db=PubMed&amp;amp;dopt=Citation&amp;amp;list_uids=20887358&lt;/url&gt;&lt;/related-urls&gt;&lt;/urls&gt;&lt;titles&gt;&lt;title&gt;Informational dynamics of vasomotion in microvascular networks: a review&lt;/title&gt;&lt;secondary-title&gt;Acta Physiol (Oxf)&lt;/secondary-title&gt;&lt;/titles&gt;&lt;pages&gt;193-218&lt;/pages&gt;&lt;number&gt;2&lt;/number&gt;&lt;contributors&gt;&lt;authors&gt;&lt;author&gt;Pradhan, R. K.&lt;/author&gt;&lt;author&gt;Chakravarthy, V. S.&lt;/author&gt;&lt;/authors&gt;&lt;/contributors&gt;&lt;added-date format="utc"&gt;1390331515&lt;/added-date&gt;&lt;ref-type name="Journal Article"&gt;17&lt;/ref-type&gt;&lt;auth-address&gt;Biotechnology and Bioengineering Center, Medical College of Wisconsin, Milwaukee, WI 53226-6509, USA. rpradhan@mcw.edu&lt;/auth-address&gt;&lt;rec-number&gt;48&lt;/rec-number&gt;&lt;last-updated-date format="utc"&gt;1390335264&lt;/last-updated-date&gt;&lt;accession-num&gt;20887358&lt;/accession-num&gt;&lt;volume&gt;201&lt;/volume&gt;&lt;/record&gt;&lt;/Cite&gt;&lt;/EndNote&gt;</w:instrText>
      </w:r>
      <w:r w:rsidRPr="00516A26">
        <w:rPr>
          <w:rStyle w:val="hps"/>
          <w:rFonts w:ascii="Book Antiqua" w:hAnsi="Book Antiqua" w:cs="Courier New"/>
          <w:szCs w:val="24"/>
          <w:lang w:val="en"/>
        </w:rPr>
        <w:fldChar w:fldCharType="separate"/>
      </w:r>
      <w:r w:rsidR="00781E7C" w:rsidRPr="00516A26">
        <w:rPr>
          <w:rStyle w:val="hps"/>
          <w:rFonts w:ascii="Book Antiqua" w:hAnsi="Book Antiqua" w:cs="Courier New"/>
          <w:noProof/>
          <w:szCs w:val="24"/>
          <w:vertAlign w:val="superscript"/>
          <w:lang w:val="en"/>
        </w:rPr>
        <w:t>[31]</w:t>
      </w:r>
      <w:r w:rsidRPr="00516A26">
        <w:rPr>
          <w:rStyle w:val="hps"/>
          <w:rFonts w:ascii="Book Antiqua" w:hAnsi="Book Antiqua" w:cs="Courier New"/>
          <w:szCs w:val="24"/>
          <w:lang w:val="en"/>
        </w:rPr>
        <w:fldChar w:fldCharType="end"/>
      </w:r>
      <w:r w:rsidRPr="00516A26">
        <w:rPr>
          <w:rFonts w:ascii="Book Antiqua" w:hAnsi="Book Antiqua" w:cs="Courier New"/>
          <w:szCs w:val="24"/>
          <w:lang w:val="en"/>
        </w:rPr>
        <w:t xml:space="preserve">. </w:t>
      </w:r>
      <w:r w:rsidR="00C330B6" w:rsidRPr="00516A26">
        <w:rPr>
          <w:rFonts w:ascii="Book Antiqua" w:eastAsia="ヒラギノ角ゴ Pro W3" w:hAnsi="Book Antiqua"/>
          <w:szCs w:val="24"/>
          <w:lang w:val="en-US"/>
        </w:rPr>
        <w:t xml:space="preserve">Since vascular rhythmic contractions of blood vessels are involved in modulating the vascular resistance, the blood </w:t>
      </w:r>
      <w:r w:rsidR="00516A26" w:rsidRPr="00516A26">
        <w:rPr>
          <w:rFonts w:ascii="Book Antiqua" w:eastAsia="ヒラギノ角ゴ Pro W3" w:hAnsi="Book Antiqua"/>
          <w:szCs w:val="24"/>
          <w:lang w:val="en-US"/>
        </w:rPr>
        <w:t xml:space="preserve">flow, and the systemic </w:t>
      </w:r>
      <w:proofErr w:type="gramStart"/>
      <w:r w:rsidR="00516A26" w:rsidRPr="00516A26">
        <w:rPr>
          <w:rFonts w:ascii="Book Antiqua" w:eastAsia="ヒラギノ角ゴ Pro W3" w:hAnsi="Book Antiqua"/>
          <w:szCs w:val="24"/>
          <w:lang w:val="en-US"/>
        </w:rPr>
        <w:t>pressure</w:t>
      </w:r>
      <w:proofErr w:type="gramEnd"/>
      <w:r w:rsidR="00C330B6" w:rsidRPr="00516A26">
        <w:rPr>
          <w:rFonts w:ascii="Book Antiqua" w:eastAsia="ヒラギノ角ゴ Pro W3" w:hAnsi="Book Antiqua"/>
          <w:szCs w:val="24"/>
          <w:lang w:val="en-US"/>
        </w:rPr>
        <w:fldChar w:fldCharType="begin">
          <w:fldData xml:space="preserve">PEVuZE5vdGU+PENpdGU+PEF1dGhvcj5GdW5rPC9BdXRob3I+PFllYXI+MTk4MzwvWWVhcj48UmVj
TnVtPjMzPC9SZWNOdW0+PERpc3BsYXlUZXh0PjxzdHlsZSBmYWNlPSJzdXBlcnNjcmlwdCI+WzI4
LCAyO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zM8L3JlYy1udW1iZXI+PHJlZi10eXBlIG5hbWU9IkpvdXJuYWwgQXJ0aWNsZSI+MTc8
L3JlZi10eXBlPjxjb250cmlidXRvcnM+PGF1dGhvcnM+PGF1dGhvcj48c3R5bGUgZmFjZT0ibm9y
bWFsIiBmb250PSJkZWZhdWx0IiBzaXplPSIxMDAlIj5GdW5rLCBXLjwvc3R5bGU+PC9hdXRob3I+
PGF1dGhvcj48c3R5bGUgZmFjZT0ibm9ybWFsIiBmb250PSJkZWZhdWx0IiBzaXplPSIxMDAlIj5F
bmRyaWNoLCBCLjwvc3R5bGU+PC9hdXRob3I+PGF1dGhvcj48c3R5bGUgZmFjZT0ibm9ybWFsIiBm
b250PSJkZWZhdWx0IiBzaXplPSIxMDAlIj5NZXNzbWVyLCBLLjwvc3R5bGU+PC9hdXRob3I+PGF1
dGhvcj48c3R5bGUgZmFjZT0ibm9ybWFsIiBmb250PSJkZWZhdWx0IiBzaXplPSIxMDAlIj5JbnRh
Z2xpZXR0YSwgTS48L3N0eWxlPjwvYXV0aG9yPjwvYXV0aG9ycz48L2NvbnRyaWJ1dG9ycz48dGl0
bGVzPjx0aXRsZT48c3R5bGUgZmFjZT0ibm9ybWFsIiBmb250PSJkZWZhdWx0IiBzaXplPSIxMDAl
Ij5TcG9udGFuZW91cyBhcnRlcmlvbGFyIHZhc29tb3Rpb24gYXMgYSBkZXRlcm1pbmFudCBvZiBw
ZXJpcGhlcmFsIHZhc2N1bGFyIHJlc2lzdGFuY2U8L3N0eWxlPjwvdGl0bGU+PHNlY29uZGFyeS10
aXRsZT48c3R5bGUgZmFjZT0ibm9ybWFsIiBmb250PSJkZWZhdWx0IiBzaXplPSIxMDAlIj5JbnQg
SiBNaWNyb2NpcmMgQ2xpbiBFeHA8L3N0eWxlPjwvc2Vjb25kYXJ5LXRpdGxlPjwvdGl0bGVzPjxw
YWdlcz48c3R5bGUgZmFjZT0ibm9ybWFsIiBmb250PSJkZWZhdWx0IiBzaXplPSIxMDAlIj4xMS0y
NTwvc3R5bGU+PC9wYWdlcz48dm9sdW1lPjxzdHlsZSBmYWNlPSJub3JtYWwiIGZvbnQ9ImRlZmF1
bHQiIHNpemU9IjEwMCUiPjI8L3N0eWxlPjwvdm9sdW1lPjxudW1iZXI+PHN0eWxlIGZhY2U9Im5v
cm1hbCIgZm9udD0iZGVmYXVsdCIgc2l6ZT0iMTAwJSI+MTwvc3R5bGU+PC9udW1iZXI+PGtleXdv
cmRzPjxrZXl3b3JkPjxzdHlsZSBmYWNlPSJub3JtYWwiIGZvbnQ9ImRlZmF1bHQiIHNpemU9IjEw
MCUiPkFuaW1hbHM8L3N0eWxlPjwva2V5d29yZD48a2V5d29yZD48c3R5bGUgZmFjZT0ibm9ybWFs
IiBmb250PSJkZWZhdWx0IiBzaXplPSIxMDAlIj5BcnRlcmlvbGVzL3BoeXNpb2xvZ3k8L3N0eWxl
Pjwva2V5d29yZD48a2V5d29yZD48c3R5bGUgZmFjZT0ibm9ybWFsIiBmb250PSJkZWZhdWx0IiBz
aXplPSIxMDAlIj5DYXBpbGxhcmllcy9waHlzaW9sb2d5PC9zdHlsZT48L2tleXdvcmQ+PGtleXdv
cmQ+PHN0eWxlIGZhY2U9Im5vcm1hbCIgZm9udD0iZGVmYXVsdCIgc2l6ZT0iMTAwJSI+Q3JpY2V0
aW5hZTwvc3R5bGU+PC9rZXl3b3JkPjxrZXl3b3JkPjxzdHlsZSBmYWNlPSJub3JtYWwiIGZvbnQ9
ImRlZmF1bHQiIHNpemU9IjEwMCUiPkhlbW9keW5hbWljIFByb2Nlc3Nlczwvc3R5bGU+PC9rZXl3
b3JkPjxrZXl3b3JkPjxzdHlsZSBmYWNlPSJub3JtYWwiIGZvbnQ9ImRlZmF1bHQiIHNpemU9IjEw
MCUiPk1hbGU8L3N0eWxlPjwva2V5d29yZD48a2V5d29yZD48c3R5bGUgZmFjZT0ibm9ybWFsIiBm
b250PSJkZWZhdWx0IiBzaXplPSIxMDAlIj5NZXNvY3JpY2V0dXM8L3N0eWxlPjwva2V5d29yZD48
a2V5d29yZD48c3R5bGUgZmFjZT0ibm9ybWFsIiBmb250PSJkZWZhdWx0IiBzaXplPSIxMDAlIj5N
dXNjbGUgQ29udHJhY3Rpb248L3N0eWxlPjwva2V5d29yZD48a2V5d29yZD48c3R5bGUgZmFjZT0i
bm9ybWFsIiBmb250PSJkZWZhdWx0IiBzaXplPSIxMDAlIj5SZXNlYXJjaCBTdXBwb3J0LCBOb24t
VS5TLiBHb3YmYXBvczt0PC9zdHlsZT48L2tleXdvcmQ+PGtleXdvcmQ+PHN0eWxlIGZhY2U9Im5v
cm1hbCIgZm9udD0iZGVmYXVsdCIgc2l6ZT0iMTAwJSI+UmVzZWFyY2ggU3VwcG9ydCwgVS5TLiBH
b3YmYXBvczt0LCBQLkguUy48L3N0eWxlPjwva2V5d29yZD48a2V5d29yZD48c3R5bGUgZmFjZT0i
bm9ybWFsIiBmb250PSJkZWZhdWx0IiBzaXplPSIxMDAlIj5Ta2luLypibG9vZCBzdXBwbHk8L3N0
eWxlPjwva2V5d29yZD48a2V5d29yZD48c3R5bGUgZmFjZT0ibm9ybWFsIiBmb250PSJkZWZhdWx0
IiBzaXplPSIxMDAlIj4qVmFzY3VsYXIgUmVzaXN0YW5jZTwvc3R5bGU+PC9rZXl3b3JkPjxrZXl3
b3JkPjxzdHlsZSBmYWNlPSJub3JtYWwiIGZvbnQ9ImRlZmF1bHQiIHNpemU9IjEwMCUiPlZhc29t
b3RvciBTeXN0ZW0vKnBoeXNpb2xvZ3k8L3N0eWxlPjwva2V5d29yZD48L2tleXdvcmRzPjxkYXRl
cz48eWVhcj48c3R5bGUgZmFjZT0ibm9ybWFsIiBmb250PSJkZWZhdWx0IiBzaXplPSIxMDAlIj4x
OTgzPC9zdHlsZT48L3llYXI+PC9kYXRlcz48YWNjZXNzaW9uLW51bT48c3R5bGUgZmFjZT0ibm9y
bWFsIiBmb250PSJkZWZhdWx0IiBzaXplPSIxMDAlIj42Njc4ODM2PC9zdHlsZT48L2FjY2Vzc2lv
bi1udW0+PHVybHM+PHJlbGF0ZWQtdXJscz48dXJsPjxzdHlsZSBmYWNlPSJub3JtYWwiIGZvbnQ9
ImRlZmF1bHQiIHNpemU9IjEwMCUiPmh0dHA6Ly93d3cubmNiaS5ubG0ubmloLmdvdi9lbnRyZXov
cXVlcnkuZmNnaT9jbWQ9UmV0cmlldmUmYW1wO2RiPVB1Yk1lZCZhbXA7ZG9wdD1DaXRhdGlvbiZh
bXA7bGlzdF91aWRzPTY2Nzg4MzYgICA8L3N0eWxlPjwvdXJsPjwvcmVsYXRlZC11cmxzPjwvdXJs
cz48L3JlY29yZD48L0NpdGU+PENpdGU+PEF1dGhvcj5OaWxzc29uPC9BdXRob3I+PFllYXI+MjAw
MzwvWWVhcj48UmVjTnVtPjM0PC9SZWNOdW0+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zQ8L3JlYy1udW1iZXI+PHJlZi10eXBlIG5hbWU9IkpvdXJuYWwgQXJ0aWNsZSI+MTc8
L3JlZi10eXBlPjxjb250cmlidXRvcnM+PGF1dGhvcnM+PGF1dGhvcj48c3R5bGUgZmFjZT0ibm9y
bWFsIiBmb250PSJkZWZhdWx0IiBzaXplPSIxMDAlIj5OaWxzc29uLCBILjwvc3R5bGU+PC9hdXRo
b3I+PGF1dGhvcj48c3R5bGUgZmFjZT0ibm9ybWFsIiBmb250PSJkZWZhdWx0IiBzaXplPSIxMDAl
Ij5BYWxramFlciwgQy48L3N0eWxlPjwvYXV0aG9yPjwvYXV0aG9ycz48L2NvbnRyaWJ1dG9ycz48
YXV0aC1hZGRyZXNzPjxzdHlsZSBmYWNlPSJub3JtYWwiIGZvbnQ9ImRlZmF1bHQiIHNpemU9IjEw
MCUiPlRoZSBXYXRlciBhbmQgU2FsdCBDZW50ZXIgYW5kIERlcGFydG1lbnQgb2YgUGh5c2lvbG9n
eSBVbml2ZXJzaXR5IG9mIEFhcmh1cywgVW5pdmVyc2l0ZXRzcGFya2VuLCBCbGRnIDE2MCBEay04
MDAwIEFhcmh1cyBDLCBEZW5tYXJrLiBob2xnZXIubmlsc3NvbkBmaS5hdS5kazwvc3R5bGU+PC9h
dXRoLWFkZHJlc3M+PHRpdGxlcz48dGl0bGU+PHN0eWxlIGZhY2U9Im5vcm1hbCIgZm9udD0iZGVm
YXVsdCIgc2l6ZT0iMTAwJSI+VmFzb21vdGlvbjogbWVjaGFuaXNtcyBhbmQgcGh5c2lvbG9naWNh
bCBpbXBvcnRhbmNlPC9zdHlsZT48L3RpdGxlPjxzZWNvbmRhcnktdGl0bGU+PHN0eWxlIGZhY2U9
Im5vcm1hbCIgZm9udD0iZGVmYXVsdCIgc2l6ZT0iMTAwJSI+TW9sIEludGVydjwvc3R5bGU+PC9z
ZWNvbmRhcnktdGl0bGU+PC90aXRsZXM+PHBhZ2VzPjxzdHlsZSBmYWNlPSJub3JtYWwiIGZvbnQ9
ImRlZmF1bHQiIHNpemU9IjEwMCUiPjc5LTg5LCA1MTwvc3R5bGU+PC9wYWdlcz48dm9sdW1lPjxz
dHlsZSBmYWNlPSJub3JtYWwiIGZvbnQ9ImRlZmF1bHQiIHNpemU9IjEwMCUiPjM8L3N0eWxlPjwv
dm9sdW1lPjxudW1iZXI+PHN0eWxlIGZhY2U9Im5vcm1hbCIgZm9udD0iZGVmYXVsdCIgc2l6ZT0i
MTAwJSI+Mjwvc3R5bGU+PC9udW1iZXI+PGtleXdvcmRzPjxrZXl3b3JkPjxzdHlsZSBmYWNlPSJu
b3JtYWwiIGZvbnQ9ImRlZmF1bHQiIHNpemU9IjEwMCUiPkFuaW1hbHM8L3N0eWxlPjwva2V5d29y
ZD48a2V5d29yZD48c3R5bGUgZmFjZT0ibm9ybWFsIiBmb250PSJkZWZhdWx0IiBzaXplPSIxMDAl
Ij5IdW1hbnM8L3N0eWxlPjwva2V5d29yZD48a2V5d29yZD48c3R5bGUgZmFjZT0ibm9ybWFsIiBm
b250PSJkZWZhdWx0IiBzaXplPSIxMDAlIj5NZW1icmFuZSBQb3RlbnRpYWxzPC9zdHlsZT48L2tl
eXdvcmQ+PGtleXdvcmQ+PHN0eWxlIGZhY2U9Im5vcm1hbCIgZm9udD0iZGVmYXVsdCIgc2l6ZT0i
MTAwJSI+TXVzY2xlLCBTbW9vdGgvbWV0YWJvbGlzbTwvc3R5bGU+PC9rZXl3b3JkPjxrZXl3b3Jk
PjxzdHlsZSBmYWNlPSJub3JtYWwiIGZvbnQ9ImRlZmF1bHQiIHNpemU9IjEwMCUiPk5vcmVwaW5l
cGhyaW5lL21ldGFib2xpc208L3N0eWxlPjwva2V5d29yZD48a2V5d29yZD48c3R5bGUgZmFjZT0i
bm9ybWFsIiBmb250PSJkZWZhdWx0IiBzaXplPSIxMDAlIj5WYXNvbW90b3IgU3lzdGVtLypwaHlz
aW9sb2d5PC9zdHlsZT48L2tleXdvcmQ+PC9rZXl3b3Jkcz48ZGF0ZXM+PHllYXI+PHN0eWxlIGZh
Y2U9Im5vcm1hbCIgZm9udD0iZGVmYXVsdCIgc2l6ZT0iMTAwJSI+MjAwMzwvc3R5bGU+PC95ZWFy
PjxwdWItZGF0ZXM+PGRhdGU+PHN0eWxlIGZhY2U9Im5vcm1hbCIgZm9udD0iZGVmYXVsdCIgc2l6
ZT0iMTAwJSI+TWFyPC9zdHlsZT48L2RhdGU+PC9wdWItZGF0ZXM+PC9kYXRlcz48YWNjZXNzaW9u
LW51bT48c3R5bGUgZmFjZT0ibm9ybWFsIiBmb250PSJkZWZhdWx0IiBzaXplPSIxMDAlIj4xNDk5
MzQyOTwvc3R5bGU+PC9hY2Nlc3Npb24tbnVtPjx1cmxzPjxyZWxhdGVkLXVybHM+PHVybD48c3R5
bGUgZmFjZT0ibm9ybWFsIiBmb250PSJkZWZhdWx0IiBzaXplPSIxMDAlIj5odHRwOi8vd3d3Lm5j
YmkubmxtLm5paC5nb3YvZW50cmV6L3F1ZXJ5LmZjZ2k/Y21kPVJldHJpZXZlJmFtcDtkYj1QdWJN
ZWQmYW1wO2RvcHQ9Q2l0YXRpb24mYW1wO2xpc3RfdWlkcz0xNDk5MzQyOSAgIDwvc3R5bGU+PC91
cmw+PC9yZWxhdGVkLXVy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GdW5rPC9BdXRob3I+PFllYXI+MTk4MzwvWWVhcj48UmVj
TnVtPjMzPC9SZWNOdW0+PERpc3BsYXlUZXh0PjxzdHlsZSBmYWNlPSJzdXBlcnNjcmlwdCI+WzI4
LCAyO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zM8L3JlYy1udW1iZXI+PHJlZi10eXBlIG5hbWU9IkpvdXJuYWwgQXJ0aWNsZSI+MTc8
L3JlZi10eXBlPjxjb250cmlidXRvcnM+PGF1dGhvcnM+PGF1dGhvcj48c3R5bGUgZmFjZT0ibm9y
bWFsIiBmb250PSJkZWZhdWx0IiBzaXplPSIxMDAlIj5GdW5rLCBXLjwvc3R5bGU+PC9hdXRob3I+
PGF1dGhvcj48c3R5bGUgZmFjZT0ibm9ybWFsIiBmb250PSJkZWZhdWx0IiBzaXplPSIxMDAlIj5F
bmRyaWNoLCBCLjwvc3R5bGU+PC9hdXRob3I+PGF1dGhvcj48c3R5bGUgZmFjZT0ibm9ybWFsIiBm
b250PSJkZWZhdWx0IiBzaXplPSIxMDAlIj5NZXNzbWVyLCBLLjwvc3R5bGU+PC9hdXRob3I+PGF1
dGhvcj48c3R5bGUgZmFjZT0ibm9ybWFsIiBmb250PSJkZWZhdWx0IiBzaXplPSIxMDAlIj5JbnRh
Z2xpZXR0YSwgTS48L3N0eWxlPjwvYXV0aG9yPjwvYXV0aG9ycz48L2NvbnRyaWJ1dG9ycz48dGl0
bGVzPjx0aXRsZT48c3R5bGUgZmFjZT0ibm9ybWFsIiBmb250PSJkZWZhdWx0IiBzaXplPSIxMDAl
Ij5TcG9udGFuZW91cyBhcnRlcmlvbGFyIHZhc29tb3Rpb24gYXMgYSBkZXRlcm1pbmFudCBvZiBw
ZXJpcGhlcmFsIHZhc2N1bGFyIHJlc2lzdGFuY2U8L3N0eWxlPjwvdGl0bGU+PHNlY29uZGFyeS10
aXRsZT48c3R5bGUgZmFjZT0ibm9ybWFsIiBmb250PSJkZWZhdWx0IiBzaXplPSIxMDAlIj5JbnQg
SiBNaWNyb2NpcmMgQ2xpbiBFeHA8L3N0eWxlPjwvc2Vjb25kYXJ5LXRpdGxlPjwvdGl0bGVzPjxw
YWdlcz48c3R5bGUgZmFjZT0ibm9ybWFsIiBmb250PSJkZWZhdWx0IiBzaXplPSIxMDAlIj4xMS0y
NTwvc3R5bGU+PC9wYWdlcz48dm9sdW1lPjxzdHlsZSBmYWNlPSJub3JtYWwiIGZvbnQ9ImRlZmF1
bHQiIHNpemU9IjEwMCUiPjI8L3N0eWxlPjwvdm9sdW1lPjxudW1iZXI+PHN0eWxlIGZhY2U9Im5v
cm1hbCIgZm9udD0iZGVmYXVsdCIgc2l6ZT0iMTAwJSI+MTwvc3R5bGU+PC9udW1iZXI+PGtleXdv
cmRzPjxrZXl3b3JkPjxzdHlsZSBmYWNlPSJub3JtYWwiIGZvbnQ9ImRlZmF1bHQiIHNpemU9IjEw
MCUiPkFuaW1hbHM8L3N0eWxlPjwva2V5d29yZD48a2V5d29yZD48c3R5bGUgZmFjZT0ibm9ybWFs
IiBmb250PSJkZWZhdWx0IiBzaXplPSIxMDAlIj5BcnRlcmlvbGVzL3BoeXNpb2xvZ3k8L3N0eWxl
Pjwva2V5d29yZD48a2V5d29yZD48c3R5bGUgZmFjZT0ibm9ybWFsIiBmb250PSJkZWZhdWx0IiBz
aXplPSIxMDAlIj5DYXBpbGxhcmllcy9waHlzaW9sb2d5PC9zdHlsZT48L2tleXdvcmQ+PGtleXdv
cmQ+PHN0eWxlIGZhY2U9Im5vcm1hbCIgZm9udD0iZGVmYXVsdCIgc2l6ZT0iMTAwJSI+Q3JpY2V0
aW5hZTwvc3R5bGU+PC9rZXl3b3JkPjxrZXl3b3JkPjxzdHlsZSBmYWNlPSJub3JtYWwiIGZvbnQ9
ImRlZmF1bHQiIHNpemU9IjEwMCUiPkhlbW9keW5hbWljIFByb2Nlc3Nlczwvc3R5bGU+PC9rZXl3
b3JkPjxrZXl3b3JkPjxzdHlsZSBmYWNlPSJub3JtYWwiIGZvbnQ9ImRlZmF1bHQiIHNpemU9IjEw
MCUiPk1hbGU8L3N0eWxlPjwva2V5d29yZD48a2V5d29yZD48c3R5bGUgZmFjZT0ibm9ybWFsIiBm
b250PSJkZWZhdWx0IiBzaXplPSIxMDAlIj5NZXNvY3JpY2V0dXM8L3N0eWxlPjwva2V5d29yZD48
a2V5d29yZD48c3R5bGUgZmFjZT0ibm9ybWFsIiBmb250PSJkZWZhdWx0IiBzaXplPSIxMDAlIj5N
dXNjbGUgQ29udHJhY3Rpb248L3N0eWxlPjwva2V5d29yZD48a2V5d29yZD48c3R5bGUgZmFjZT0i
bm9ybWFsIiBmb250PSJkZWZhdWx0IiBzaXplPSIxMDAlIj5SZXNlYXJjaCBTdXBwb3J0LCBOb24t
VS5TLiBHb3YmYXBvczt0PC9zdHlsZT48L2tleXdvcmQ+PGtleXdvcmQ+PHN0eWxlIGZhY2U9Im5v
cm1hbCIgZm9udD0iZGVmYXVsdCIgc2l6ZT0iMTAwJSI+UmVzZWFyY2ggU3VwcG9ydCwgVS5TLiBH
b3YmYXBvczt0LCBQLkguUy48L3N0eWxlPjwva2V5d29yZD48a2V5d29yZD48c3R5bGUgZmFjZT0i
bm9ybWFsIiBmb250PSJkZWZhdWx0IiBzaXplPSIxMDAlIj5Ta2luLypibG9vZCBzdXBwbHk8L3N0
eWxlPjwva2V5d29yZD48a2V5d29yZD48c3R5bGUgZmFjZT0ibm9ybWFsIiBmb250PSJkZWZhdWx0
IiBzaXplPSIxMDAlIj4qVmFzY3VsYXIgUmVzaXN0YW5jZTwvc3R5bGU+PC9rZXl3b3JkPjxrZXl3
b3JkPjxzdHlsZSBmYWNlPSJub3JtYWwiIGZvbnQ9ImRlZmF1bHQiIHNpemU9IjEwMCUiPlZhc29t
b3RvciBTeXN0ZW0vKnBoeXNpb2xvZ3k8L3N0eWxlPjwva2V5d29yZD48L2tleXdvcmRzPjxkYXRl
cz48eWVhcj48c3R5bGUgZmFjZT0ibm9ybWFsIiBmb250PSJkZWZhdWx0IiBzaXplPSIxMDAlIj4x
OTgzPC9zdHlsZT48L3llYXI+PC9kYXRlcz48YWNjZXNzaW9uLW51bT48c3R5bGUgZmFjZT0ibm9y
bWFsIiBmb250PSJkZWZhdWx0IiBzaXplPSIxMDAlIj42Njc4ODM2PC9zdHlsZT48L2FjY2Vzc2lv
bi1udW0+PHVybHM+PHJlbGF0ZWQtdXJscz48dXJsPjxzdHlsZSBmYWNlPSJub3JtYWwiIGZvbnQ9
ImRlZmF1bHQiIHNpemU9IjEwMCUiPmh0dHA6Ly93d3cubmNiaS5ubG0ubmloLmdvdi9lbnRyZXov
cXVlcnkuZmNnaT9jbWQ9UmV0cmlldmUmYW1wO2RiPVB1Yk1lZCZhbXA7ZG9wdD1DaXRhdGlvbiZh
bXA7bGlzdF91aWRzPTY2Nzg4MzYgICA8L3N0eWxlPjwvdXJsPjwvcmVsYXRlZC11cmxzPjwvdXJs
cz48L3JlY29yZD48L0NpdGU+PENpdGU+PEF1dGhvcj5OaWxzc29uPC9BdXRob3I+PFllYXI+MjAw
MzwvWWVhcj48UmVjTnVtPjM0PC9SZWNOdW0+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zQ8L3JlYy1udW1iZXI+PHJlZi10eXBlIG5hbWU9IkpvdXJuYWwgQXJ0aWNsZSI+MTc8
L3JlZi10eXBlPjxjb250cmlidXRvcnM+PGF1dGhvcnM+PGF1dGhvcj48c3R5bGUgZmFjZT0ibm9y
bWFsIiBmb250PSJkZWZhdWx0IiBzaXplPSIxMDAlIj5OaWxzc29uLCBILjwvc3R5bGU+PC9hdXRo
b3I+PGF1dGhvcj48c3R5bGUgZmFjZT0ibm9ybWFsIiBmb250PSJkZWZhdWx0IiBzaXplPSIxMDAl
Ij5BYWxramFlciwgQy48L3N0eWxlPjwvYXV0aG9yPjwvYXV0aG9ycz48L2NvbnRyaWJ1dG9ycz48
YXV0aC1hZGRyZXNzPjxzdHlsZSBmYWNlPSJub3JtYWwiIGZvbnQ9ImRlZmF1bHQiIHNpemU9IjEw
MCUiPlRoZSBXYXRlciBhbmQgU2FsdCBDZW50ZXIgYW5kIERlcGFydG1lbnQgb2YgUGh5c2lvbG9n
eSBVbml2ZXJzaXR5IG9mIEFhcmh1cywgVW5pdmVyc2l0ZXRzcGFya2VuLCBCbGRnIDE2MCBEay04
MDAwIEFhcmh1cyBDLCBEZW5tYXJrLiBob2xnZXIubmlsc3NvbkBmaS5hdS5kazwvc3R5bGU+PC9h
dXRoLWFkZHJlc3M+PHRpdGxlcz48dGl0bGU+PHN0eWxlIGZhY2U9Im5vcm1hbCIgZm9udD0iZGVm
YXVsdCIgc2l6ZT0iMTAwJSI+VmFzb21vdGlvbjogbWVjaGFuaXNtcyBhbmQgcGh5c2lvbG9naWNh
bCBpbXBvcnRhbmNlPC9zdHlsZT48L3RpdGxlPjxzZWNvbmRhcnktdGl0bGU+PHN0eWxlIGZhY2U9
Im5vcm1hbCIgZm9udD0iZGVmYXVsdCIgc2l6ZT0iMTAwJSI+TW9sIEludGVydjwvc3R5bGU+PC9z
ZWNvbmRhcnktdGl0bGU+PC90aXRsZXM+PHBhZ2VzPjxzdHlsZSBmYWNlPSJub3JtYWwiIGZvbnQ9
ImRlZmF1bHQiIHNpemU9IjEwMCUiPjc5LTg5LCA1MTwvc3R5bGU+PC9wYWdlcz48dm9sdW1lPjxz
dHlsZSBmYWNlPSJub3JtYWwiIGZvbnQ9ImRlZmF1bHQiIHNpemU9IjEwMCUiPjM8L3N0eWxlPjwv
dm9sdW1lPjxudW1iZXI+PHN0eWxlIGZhY2U9Im5vcm1hbCIgZm9udD0iZGVmYXVsdCIgc2l6ZT0i
MTAwJSI+Mjwvc3R5bGU+PC9udW1iZXI+PGtleXdvcmRzPjxrZXl3b3JkPjxzdHlsZSBmYWNlPSJu
b3JtYWwiIGZvbnQ9ImRlZmF1bHQiIHNpemU9IjEwMCUiPkFuaW1hbHM8L3N0eWxlPjwva2V5d29y
ZD48a2V5d29yZD48c3R5bGUgZmFjZT0ibm9ybWFsIiBmb250PSJkZWZhdWx0IiBzaXplPSIxMDAl
Ij5IdW1hbnM8L3N0eWxlPjwva2V5d29yZD48a2V5d29yZD48c3R5bGUgZmFjZT0ibm9ybWFsIiBm
b250PSJkZWZhdWx0IiBzaXplPSIxMDAlIj5NZW1icmFuZSBQb3RlbnRpYWxzPC9zdHlsZT48L2tl
eXdvcmQ+PGtleXdvcmQ+PHN0eWxlIGZhY2U9Im5vcm1hbCIgZm9udD0iZGVmYXVsdCIgc2l6ZT0i
MTAwJSI+TXVzY2xlLCBTbW9vdGgvbWV0YWJvbGlzbTwvc3R5bGU+PC9rZXl3b3JkPjxrZXl3b3Jk
PjxzdHlsZSBmYWNlPSJub3JtYWwiIGZvbnQ9ImRlZmF1bHQiIHNpemU9IjEwMCUiPk5vcmVwaW5l
cGhyaW5lL21ldGFib2xpc208L3N0eWxlPjwva2V5d29yZD48a2V5d29yZD48c3R5bGUgZmFjZT0i
bm9ybWFsIiBmb250PSJkZWZhdWx0IiBzaXplPSIxMDAlIj5WYXNvbW90b3IgU3lzdGVtLypwaHlz
aW9sb2d5PC9zdHlsZT48L2tleXdvcmQ+PC9rZXl3b3Jkcz48ZGF0ZXM+PHllYXI+PHN0eWxlIGZh
Y2U9Im5vcm1hbCIgZm9udD0iZGVmYXVsdCIgc2l6ZT0iMTAwJSI+MjAwMzwvc3R5bGU+PC95ZWFy
PjxwdWItZGF0ZXM+PGRhdGU+PHN0eWxlIGZhY2U9Im5vcm1hbCIgZm9udD0iZGVmYXVsdCIgc2l6
ZT0iMTAwJSI+TWFyPC9zdHlsZT48L2RhdGU+PC9wdWItZGF0ZXM+PC9kYXRlcz48YWNjZXNzaW9u
LW51bT48c3R5bGUgZmFjZT0ibm9ybWFsIiBmb250PSJkZWZhdWx0IiBzaXplPSIxMDAlIj4xNDk5
MzQyOTwvc3R5bGU+PC9hY2Nlc3Npb24tbnVtPjx1cmxzPjxyZWxhdGVkLXVybHM+PHVybD48c3R5
bGUgZmFjZT0ibm9ybWFsIiBmb250PSJkZWZhdWx0IiBzaXplPSIxMDAlIj5odHRwOi8vd3d3Lm5j
YmkubmxtLm5paC5nb3YvZW50cmV6L3F1ZXJ5LmZjZ2k/Y21kPVJldHJpZXZlJmFtcDtkYj1QdWJN
ZWQmYW1wO2RvcHQ9Q2l0YXRpb24mYW1wO2xpc3RfdWlkcz0xNDk5MzQyOSAgIDwvc3R5bGU+PC91
cmw+PC9yZWxhdGVkLXVy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516A26" w:rsidRPr="00516A26">
        <w:rPr>
          <w:rFonts w:ascii="Book Antiqua" w:eastAsia="ヒラギノ角ゴ Pro W3" w:hAnsi="Book Antiqua"/>
          <w:noProof/>
          <w:szCs w:val="24"/>
          <w:vertAlign w:val="superscript"/>
          <w:lang w:val="en-US"/>
        </w:rPr>
        <w:t>[28,</w:t>
      </w:r>
      <w:r w:rsidR="00781E7C" w:rsidRPr="00516A26">
        <w:rPr>
          <w:rFonts w:ascii="Book Antiqua" w:eastAsia="ヒラギノ角ゴ Pro W3" w:hAnsi="Book Antiqua"/>
          <w:noProof/>
          <w:szCs w:val="24"/>
          <w:vertAlign w:val="superscript"/>
          <w:lang w:val="en-US"/>
        </w:rPr>
        <w:t>29]</w:t>
      </w:r>
      <w:r w:rsidR="00C330B6" w:rsidRPr="00516A26">
        <w:rPr>
          <w:rFonts w:ascii="Book Antiqua" w:eastAsia="ヒラギノ角ゴ Pro W3" w:hAnsi="Book Antiqua"/>
          <w:szCs w:val="24"/>
          <w:lang w:val="en-US"/>
        </w:rPr>
        <w:fldChar w:fldCharType="end"/>
      </w:r>
      <w:r w:rsidR="00601C8A" w:rsidRPr="00516A26">
        <w:rPr>
          <w:rFonts w:ascii="Book Antiqua" w:eastAsia="ヒラギノ角ゴ Pro W3" w:hAnsi="Book Antiqua"/>
          <w:szCs w:val="24"/>
          <w:lang w:val="en-US"/>
        </w:rPr>
        <w:t xml:space="preserve">, </w:t>
      </w:r>
      <w:r w:rsidR="00150DCB" w:rsidRPr="00516A26">
        <w:rPr>
          <w:rFonts w:ascii="Book Antiqua" w:eastAsia="ヒラギノ角ゴ Pro W3" w:hAnsi="Book Antiqua"/>
          <w:szCs w:val="24"/>
          <w:lang w:val="en-US"/>
        </w:rPr>
        <w:t xml:space="preserve">the effects of chronic low dose exposures to arsenic on vascular rhythmic contractions becomes of great interest. </w:t>
      </w:r>
    </w:p>
    <w:p w14:paraId="0A2C6A28" w14:textId="77777777" w:rsidR="00C330B6" w:rsidRPr="00516A26" w:rsidRDefault="00C330B6" w:rsidP="00516A26">
      <w:pPr>
        <w:spacing w:line="360" w:lineRule="auto"/>
        <w:jc w:val="both"/>
        <w:rPr>
          <w:rFonts w:ascii="Book Antiqua" w:eastAsia="ヒラギノ角ゴ Pro W3" w:hAnsi="Book Antiqua"/>
          <w:szCs w:val="24"/>
          <w:u w:val="single"/>
          <w:lang w:val="en-US"/>
        </w:rPr>
      </w:pPr>
    </w:p>
    <w:p w14:paraId="64F139ED" w14:textId="1011536F" w:rsidR="00C330B6" w:rsidRPr="00516A26" w:rsidRDefault="00516A26" w:rsidP="00516A26">
      <w:pPr>
        <w:spacing w:line="360" w:lineRule="auto"/>
        <w:jc w:val="both"/>
        <w:rPr>
          <w:rFonts w:ascii="Book Antiqua" w:eastAsia="ヒラギノ角ゴ Pro W3" w:hAnsi="Book Antiqua"/>
          <w:b/>
          <w:szCs w:val="24"/>
          <w:lang w:val="en-US"/>
        </w:rPr>
      </w:pPr>
      <w:r w:rsidRPr="00516A26">
        <w:rPr>
          <w:rFonts w:ascii="Book Antiqua" w:eastAsia="ヒラギノ角ゴ Pro W3" w:hAnsi="Book Antiqua"/>
          <w:b/>
          <w:szCs w:val="24"/>
          <w:lang w:val="en-US"/>
        </w:rPr>
        <w:t>VASCULAR RHYTHMIC CONTRACTIONS</w:t>
      </w:r>
    </w:p>
    <w:p w14:paraId="1548182F" w14:textId="74517C11" w:rsidR="00C330B6" w:rsidRPr="00516A26" w:rsidRDefault="00C330B6" w:rsidP="00516A26">
      <w:pPr>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Vascular rhythmic contractions may be considered as a compensatory mechanism to pr</w:t>
      </w:r>
      <w:r w:rsidR="00516A26">
        <w:rPr>
          <w:rFonts w:ascii="Book Antiqua" w:eastAsia="ヒラギノ角ゴ Pro W3" w:hAnsi="Book Antiqua"/>
          <w:szCs w:val="24"/>
          <w:lang w:val="en-US"/>
        </w:rPr>
        <w:t xml:space="preserve">eserve the perfusion of </w:t>
      </w:r>
      <w:proofErr w:type="gramStart"/>
      <w:r w:rsidR="00516A26">
        <w:rPr>
          <w:rFonts w:ascii="Book Antiqua" w:eastAsia="ヒラギノ角ゴ Pro W3" w:hAnsi="Book Antiqua"/>
          <w:szCs w:val="24"/>
          <w:lang w:val="en-US"/>
        </w:rPr>
        <w:t>tissues</w:t>
      </w:r>
      <w:proofErr w:type="gramEnd"/>
      <w:r w:rsidRPr="00516A26">
        <w:rPr>
          <w:rFonts w:ascii="Book Antiqua" w:eastAsia="ヒラギノ角ゴ Pro W3" w:hAnsi="Book Antiqua"/>
          <w:szCs w:val="24"/>
          <w:lang w:val="en-US"/>
        </w:rPr>
        <w:fldChar w:fldCharType="begin">
          <w:fldData xml:space="preserve">PEVuZE5vdGU+PENpdGU+PEF1dGhvcj5QcmFkaGFuPC9BdXRob3I+PFllYXI+MjAxMTwvWWVhcj48
UmVjTnVtPjEzNTwvUmVjTnVtPjxEaXNwbGF5VGV4dD48c3R5bGUgZmFjZT0ic3VwZXJzY3JpcHQi
PlszM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M1PC9yZWMtbnVtYmVyPjxyZWYtdHlwZSBuYW1lPSJKb3VybmFsIEFydGljbGUiPjE3
PC9yZWYtdHlwZT48Y29udHJpYnV0b3JzPjxhdXRob3JzPjxhdXRob3I+PHN0eWxlIGZhY2U9Im5v
cm1hbCIgZm9udD0iZGVmYXVsdCIgc2l6ZT0iMTAwJSI+UHJhZGhhbiwgUi4gSy48L3N0eWxlPjwv
YXV0aG9yPjxhdXRob3I+PHN0eWxlIGZhY2U9Im5vcm1hbCIgZm9udD0iZGVmYXVsdCIgc2l6ZT0i
MTAwJSI+Q2hha3JhdmFydGh5LCBWLiBTLjwvc3R5bGU+PC9hdXRob3I+PC9hdXRob3JzPjwvY29u
dHJpYnV0b3JzPjxhdXRoLWFkZHJlc3M+PHN0eWxlIGZhY2U9Im5vcm1hbCIgZm9udD0iZGVmYXVs
dCIgc2l6ZT0iMTAwJSI+QmlvdGVjaG5vbG9neSBhbmQgQmlvZW5naW5lZXJpbmcgQ2VudGVyLCBN
ZWRpY2FsIENvbGxlZ2Ugb2YgV2lzY29uc2luLCBNaWx3YXVrZWUsIFdJIDUzMjI2LTY1MDksIFVT
QS4gcnByYWRoYW5AbWN3LmVkdTwvc3R5bGU+PC9hdXRoLWFkZHJlc3M+PHRpdGxlcz48dGl0bGU+
PHN0eWxlIGZhY2U9Im5vcm1hbCIgZm9udD0iZGVmYXVsdCIgc2l6ZT0iMTAwJSI+SW5mb3JtYXRp
b25hbCBkeW5hbWljcyBvZiB2YXNvbW90aW9uIGluIG1pY3JvdmFzY3VsYXIgbmV0d29ya3M6IGEg
cmV2aWV3PC9zdHlsZT48L3RpdGxlPjxzZWNvbmRhcnktdGl0bGU+PHN0eWxlIGZhY2U9Im5vcm1h
bCIgZm9udD0iZGVmYXVsdCIgc2l6ZT0iMTAwJSI+QWN0YSBQaHlzaW9sIChPeGYpPC9zdHlsZT48
L3NlY29uZGFyeS10aXRsZT48L3RpdGxlcz48cGVyaW9kaWNhbD48ZnVsbC10aXRsZT48c3R5bGUg
ZmFjZT0ibm9ybWFsIiBmb250PSJkZWZhdWx0IiBzaXplPSIxMDAlIj5BY3RhIFBoeXNpb2wgKE94
Zik8L3N0eWxlPjwvZnVsbC10aXRsZT48L3BlcmlvZGljYWw+PHBhZ2VzPjxzdHlsZSBmYWNlPSJu
b3JtYWwiIGZvbnQ9ImRlZmF1bHQiIHNpemU9IjEwMCUiPjE5My0yMTg8L3N0eWxlPjwvcGFnZXM+
PHZvbHVtZT48c3R5bGUgZmFjZT0ibm9ybWFsIiBmb250PSJkZWZhdWx0IiBzaXplPSIxMDAlIj4y
MDE8L3N0eWxlPjwvdm9sdW1lPjxudW1iZXI+PHN0eWxlIGZhY2U9Im5vcm1hbCIgZm9udD0iZGVm
YXVsdCIgc2l6ZT0iMTAwJSI+Mjwvc3R5bGU+PC9udW1iZXI+PGtleXdvcmRzPjxrZXl3b3JkPjxz
dHlsZSBmYWNlPSJub3JtYWwiIGZvbnQ9ImRlZmF1bHQiIHNpemU9IjEwMCUiPkFuaW1hbHM8L3N0
eWxlPjwva2V5d29yZD48a2V5d29yZD48c3R5bGUgZmFjZT0ibm9ybWFsIiBmb250PSJkZWZhdWx0
IiBzaXplPSIxMDAlIj5IdW1hbnM8L3N0eWxlPjwva2V5d29yZD48a2V5d29yZD48c3R5bGUgZmFj
ZT0ibm9ybWFsIiBmb250PSJkZWZhdWx0IiBzaXplPSIxMDAlIj5NaWNyb3Zlc3NlbHMvKnBoeXNp
b2xvZ3k8L3N0eWxlPjwva2V5d29yZD48a2V5d29yZD48c3R5bGUgZmFjZT0ibm9ybWFsIiBmb250
PSJkZWZhdWx0IiBzaXplPSIxMDAlIj5Nb2RlbHMsIENhcmRpb3Zhc2N1bGFyPC9zdHlsZT48L2tl
eXdvcmQ+PGtleXdvcmQ+PHN0eWxlIGZhY2U9Im5vcm1hbCIgZm9udD0iZGVmYXVsdCIgc2l6ZT0i
MTAwJSI+TW92ZW1lbnQvKnBoeXNpb2xvZ3k8L3N0eWxlPjwva2V5d29yZD48a2V5d29yZD48c3R5
bGUgZmFjZT0ibm9ybWFsIiBmb250PSJkZWZhdWx0IiBzaXplPSIxMDAlIj5TaWduYWwgVHJhbnNk
dWN0aW9uPC9zdHlsZT48L2tleXdvcmQ+PC9rZXl3b3Jkcz48ZGF0ZXM+PHllYXI+PHN0eWxlIGZh
Y2U9Im5vcm1hbCIgZm9udD0iZGVmYXVsdCIgc2l6ZT0iMTAwJSI+MjAxMTwvc3R5bGU+PC95ZWFy
PjxwdWItZGF0ZXM+PGRhdGU+PHN0eWxlIGZhY2U9Im5vcm1hbCIgZm9udD0iZGVmYXVsdCIgc2l6
ZT0iMTAwJSI+RmViPC9zdHlsZT48L2RhdGU+PC9wdWItZGF0ZXM+PC9kYXRlcz48YWNjZXNzaW9u
LW51bT48c3R5bGUgZmFjZT0ibm9ybWFsIiBmb250PSJkZWZhdWx0IiBzaXplPSIxMDAlIj4yMDg4
NzM1ODwvc3R5bGU+PC9hY2Nlc3Npb24tbnVtPjx1cmxzPjxyZWxhdGVkLXVybHM+PHVybD48c3R5
bGUgZmFjZT0ibm9ybWFsIiBmb250PSJkZWZhdWx0IiBzaXplPSIxMDAlIj5odHRwOi8vd3d3Lm5j
YmkubmxtLm5paC5nb3YvZW50cmV6L3F1ZXJ5LmZjZ2k/Y21kPVJldHJpZXZlJmFtcDtkYj1QdWJN
ZWQmYW1wO2RvcHQ9Q2l0YXRpb24mYW1wO2xpc3RfdWlkcz0yMDg4NzM1OCAgPC9zdHlsZT48L3Vy
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cmFkaGFuPC9BdXRob3I+PFllYXI+MjAxMTwvWWVhcj48
UmVjTnVtPjEzNTwvUmVjTnVtPjxEaXNwbGF5VGV4dD48c3R5bGUgZmFjZT0ic3VwZXJzY3JpcHQi
PlszMV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M1PC9yZWMtbnVtYmVyPjxyZWYtdHlwZSBuYW1lPSJKb3VybmFsIEFydGljbGUiPjE3
PC9yZWYtdHlwZT48Y29udHJpYnV0b3JzPjxhdXRob3JzPjxhdXRob3I+PHN0eWxlIGZhY2U9Im5v
cm1hbCIgZm9udD0iZGVmYXVsdCIgc2l6ZT0iMTAwJSI+UHJhZGhhbiwgUi4gSy48L3N0eWxlPjwv
YXV0aG9yPjxhdXRob3I+PHN0eWxlIGZhY2U9Im5vcm1hbCIgZm9udD0iZGVmYXVsdCIgc2l6ZT0i
MTAwJSI+Q2hha3JhdmFydGh5LCBWLiBTLjwvc3R5bGU+PC9hdXRob3I+PC9hdXRob3JzPjwvY29u
dHJpYnV0b3JzPjxhdXRoLWFkZHJlc3M+PHN0eWxlIGZhY2U9Im5vcm1hbCIgZm9udD0iZGVmYXVs
dCIgc2l6ZT0iMTAwJSI+QmlvdGVjaG5vbG9neSBhbmQgQmlvZW5naW5lZXJpbmcgQ2VudGVyLCBN
ZWRpY2FsIENvbGxlZ2Ugb2YgV2lzY29uc2luLCBNaWx3YXVrZWUsIFdJIDUzMjI2LTY1MDksIFVT
QS4gcnByYWRoYW5AbWN3LmVkdTwvc3R5bGU+PC9hdXRoLWFkZHJlc3M+PHRpdGxlcz48dGl0bGU+
PHN0eWxlIGZhY2U9Im5vcm1hbCIgZm9udD0iZGVmYXVsdCIgc2l6ZT0iMTAwJSI+SW5mb3JtYXRp
b25hbCBkeW5hbWljcyBvZiB2YXNvbW90aW9uIGluIG1pY3JvdmFzY3VsYXIgbmV0d29ya3M6IGEg
cmV2aWV3PC9zdHlsZT48L3RpdGxlPjxzZWNvbmRhcnktdGl0bGU+PHN0eWxlIGZhY2U9Im5vcm1h
bCIgZm9udD0iZGVmYXVsdCIgc2l6ZT0iMTAwJSI+QWN0YSBQaHlzaW9sIChPeGYpPC9zdHlsZT48
L3NlY29uZGFyeS10aXRsZT48L3RpdGxlcz48cGVyaW9kaWNhbD48ZnVsbC10aXRsZT48c3R5bGUg
ZmFjZT0ibm9ybWFsIiBmb250PSJkZWZhdWx0IiBzaXplPSIxMDAlIj5BY3RhIFBoeXNpb2wgKE94
Zik8L3N0eWxlPjwvZnVsbC10aXRsZT48L3BlcmlvZGljYWw+PHBhZ2VzPjxzdHlsZSBmYWNlPSJu
b3JtYWwiIGZvbnQ9ImRlZmF1bHQiIHNpemU9IjEwMCUiPjE5My0yMTg8L3N0eWxlPjwvcGFnZXM+
PHZvbHVtZT48c3R5bGUgZmFjZT0ibm9ybWFsIiBmb250PSJkZWZhdWx0IiBzaXplPSIxMDAlIj4y
MDE8L3N0eWxlPjwvdm9sdW1lPjxudW1iZXI+PHN0eWxlIGZhY2U9Im5vcm1hbCIgZm9udD0iZGVm
YXVsdCIgc2l6ZT0iMTAwJSI+Mjwvc3R5bGU+PC9udW1iZXI+PGtleXdvcmRzPjxrZXl3b3JkPjxz
dHlsZSBmYWNlPSJub3JtYWwiIGZvbnQ9ImRlZmF1bHQiIHNpemU9IjEwMCUiPkFuaW1hbHM8L3N0
eWxlPjwva2V5d29yZD48a2V5d29yZD48c3R5bGUgZmFjZT0ibm9ybWFsIiBmb250PSJkZWZhdWx0
IiBzaXplPSIxMDAlIj5IdW1hbnM8L3N0eWxlPjwva2V5d29yZD48a2V5d29yZD48c3R5bGUgZmFj
ZT0ibm9ybWFsIiBmb250PSJkZWZhdWx0IiBzaXplPSIxMDAlIj5NaWNyb3Zlc3NlbHMvKnBoeXNp
b2xvZ3k8L3N0eWxlPjwva2V5d29yZD48a2V5d29yZD48c3R5bGUgZmFjZT0ibm9ybWFsIiBmb250
PSJkZWZhdWx0IiBzaXplPSIxMDAlIj5Nb2RlbHMsIENhcmRpb3Zhc2N1bGFyPC9zdHlsZT48L2tl
eXdvcmQ+PGtleXdvcmQ+PHN0eWxlIGZhY2U9Im5vcm1hbCIgZm9udD0iZGVmYXVsdCIgc2l6ZT0i
MTAwJSI+TW92ZW1lbnQvKnBoeXNpb2xvZ3k8L3N0eWxlPjwva2V5d29yZD48a2V5d29yZD48c3R5
bGUgZmFjZT0ibm9ybWFsIiBmb250PSJkZWZhdWx0IiBzaXplPSIxMDAlIj5TaWduYWwgVHJhbnNk
dWN0aW9uPC9zdHlsZT48L2tleXdvcmQ+PC9rZXl3b3Jkcz48ZGF0ZXM+PHllYXI+PHN0eWxlIGZh
Y2U9Im5vcm1hbCIgZm9udD0iZGVmYXVsdCIgc2l6ZT0iMTAwJSI+MjAxMTwvc3R5bGU+PC95ZWFy
PjxwdWItZGF0ZXM+PGRhdGU+PHN0eWxlIGZhY2U9Im5vcm1hbCIgZm9udD0iZGVmYXVsdCIgc2l6
ZT0iMTAwJSI+RmViPC9zdHlsZT48L2RhdGU+PC9wdWItZGF0ZXM+PC9kYXRlcz48YWNjZXNzaW9u
LW51bT48c3R5bGUgZmFjZT0ibm9ybWFsIiBmb250PSJkZWZhdWx0IiBzaXplPSIxMDAlIj4yMDg4
NzM1ODwvc3R5bGU+PC9hY2Nlc3Npb24tbnVtPjx1cmxzPjxyZWxhdGVkLXVybHM+PHVybD48c3R5
bGUgZmFjZT0ibm9ybWFsIiBmb250PSJkZWZhdWx0IiBzaXplPSIxMDAlIj5odHRwOi8vd3d3Lm5j
YmkubmxtLm5paC5nb3YvZW50cmV6L3F1ZXJ5LmZjZ2k/Y21kPVJldHJpZXZlJmFtcDtkYj1QdWJN
ZWQmYW1wO2RvcHQ9Q2l0YXRpb24mYW1wO2xpc3RfdWlkcz0yMDg4NzM1OCAgPC9zdHlsZT48L3Vy
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1]</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especiall</w:t>
      </w:r>
      <w:r w:rsidR="00516A26">
        <w:rPr>
          <w:rFonts w:ascii="Book Antiqua" w:eastAsia="ヒラギノ角ゴ Pro W3" w:hAnsi="Book Antiqua"/>
          <w:szCs w:val="24"/>
          <w:lang w:val="en-US"/>
        </w:rPr>
        <w:t>y in patients with hypertension</w:t>
      </w:r>
      <w:r w:rsidRPr="00516A26">
        <w:rPr>
          <w:rFonts w:ascii="Book Antiqua" w:eastAsia="ヒラギノ角ゴ Pro W3" w:hAnsi="Book Antiqua"/>
          <w:szCs w:val="24"/>
          <w:lang w:val="en-US"/>
        </w:rPr>
        <w:fldChar w:fldCharType="begin">
          <w:fldData xml:space="preserve">PEVuZE5vdGU+PENpdGU+PEF1dGhvcj5Ib2xsZW5iZXJnPC9BdXRob3I+PFllYXI+MTk4NDwvWWVh
cj48UmVjTnVtPjEzNjwvUmVjTnVtPjxEaXNwbGF5VGV4dD48c3R5bGUgZmFjZT0ic3VwZXJzY3Jp
cHQiPlszMiwgMzNdPC9zdHlsZT48L0Rpc3BsYXlUZXh0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EzNjwvcmVjLW51bWJlcj48cmVmLXR5cGUgbmFtZT0iSm91cm5hbCBBcnRp
Y2xlIj4xNzwvcmVmLXR5cGU+PGNvbnRyaWJ1dG9ycz48YXV0aG9ycz48YXV0aG9yPjxzdHlsZSBm
YWNlPSJub3JtYWwiIGZvbnQ9ImRlZmF1bHQiIHNpemU9IjEwMCUiPkhvbGxlbmJlcmcsIE4uIEsu
PC9zdHlsZT48L2F1dGhvcj48YXV0aG9yPjxzdHlsZSBmYWNlPSJub3JtYWwiIGZvbnQ9ImRlZmF1
bHQiIHNpemU9IjEwMCUiPlNhbmRvciwgVC48L3N0eWxlPjwvYXV0aG9yPjwvYXV0aG9ycz48L2Nv
bnRyaWJ1dG9ycz48dGl0bGVzPjx0aXRsZT48c3R5bGUgZmFjZT0ibm9ybWFsIiBmb250PSJkZWZh
dWx0IiBzaXplPSIxMDAlIj5WYXNvbW90aW9uIG9mIHJlbmFsIGJsb29kIGZsb3cgaW4gZXNzZW50
aWFsIGh5cGVydGVuc2lvbi4gT3NjaWxsYXRpb25zIGluIHhlbm9uIHRyYW5zaXQ8L3N0eWxlPjwv
dGl0bGU+PHNlY29uZGFyeS10aXRsZT48c3R5bGUgZmFjZT0ibm9ybWFsIiBmb250PSJkZWZhdWx0
IiBzaXplPSIxMDAlIj5IeXBlcnRlbnNpb248L3N0eWxlPjwvc2Vjb25kYXJ5LXRpdGxlPjwvdGl0
bGVzPjxwZXJpb2RpY2FsPjxmdWxsLXRpdGxlPjxzdHlsZSBmYWNlPSJub3JtYWwiIGZvbnQ9ImRl
ZmF1bHQiIHNpemU9IjEwMCUiPkh5cGVydGVuc2lvbjwvc3R5bGU+PC9mdWxsLXRpdGxlPjwvcGVy
aW9kaWNhbD48cGFnZXM+PHN0eWxlIGZhY2U9Im5vcm1hbCIgZm9udD0iZGVmYXVsdCIgc2l6ZT0i
MTAwJSI+NTc5LTg1PC9zdHlsZT48L3BhZ2VzPjx2b2x1bWU+PHN0eWxlIGZhY2U9Im5vcm1hbCIg
Zm9udD0iZGVmYXVsdCIgc2l6ZT0iMTAwJSI+Njwvc3R5bGU+PC92b2x1bWU+PG51bWJlcj48c3R5
bGUgZmFjZT0ibm9ybWFsIiBmb250PSJkZWZhdWx0IiBzaXplPSIxMDAlIj40PC9zdHlsZT48L251
bWJlcj48a2V5d29yZHM+PGtleXdvcmQ+PHN0eWxlIGZhY2U9Im5vcm1hbCIgZm9udD0iZGVmYXVs
dCIgc2l6ZT0iMTAwJSI+Qmxvb2QgUHJlc3N1cmU8L3N0eWxlPjwva2V5d29yZD48a2V5d29yZD48
c3R5bGUgZmFjZT0ibm9ybWFsIiBmb250PSJkZWZhdWx0IiBzaXplPSIxMDAlIj5CbG9vZCBQcmVz
c3VyZSBEZXRlcm1pbmF0aW9uL21ldGhvZHM8L3N0eWxlPjwva2V5d29yZD48a2V5d29yZD48c3R5
bGUgZmFjZT0ibm9ybWFsIiBmb250PSJkZWZhdWx0IiBzaXplPSIxMDAlIj5IdW1hbnM8L3N0eWxl
Pjwva2V5d29yZD48a2V5d29yZD48c3R5bGUgZmFjZT0ibm9ybWFsIiBmb250PSJkZWZhdWx0IiBz
aXplPSIxMDAlIj5IeXBlcnRlbnNpb24vKnBoeXNpb3BhdGhvbG9neTwvc3R5bGU+PC9rZXl3b3Jk
PjxrZXl3b3JkPjxzdHlsZSBmYWNlPSJub3JtYWwiIGZvbnQ9ImRlZmF1bHQiIHNpemU9IjEwMCUi
PktpZG5leS8qYmxvb2Qgc3VwcGx5PC9zdHlsZT48L2tleXdvcmQ+PGtleXdvcmQ+PHN0eWxlIGZh
Y2U9Im5vcm1hbCIgZm9udD0iZGVmYXVsdCIgc2l6ZT0iMTAwJSI+TWV0aG9kczwvc3R5bGU+PC9r
ZXl3b3JkPjxrZXl3b3JkPjxzdHlsZSBmYWNlPSJub3JtYWwiIGZvbnQ9ImRlZmF1bHQiIHNpemU9
IjEwMCUiPlJlZ2lvbmFsIEJsb29kIEZsb3c8L3N0eWxlPjwva2V5d29yZD48a2V5d29yZD48c3R5
bGUgZmFjZT0ibm9ybWFsIiBmb250PSJkZWZhdWx0IiBzaXplPSIxMDAlIj5TdHJlc3MsIFBzeWNo
b2xvZ2ljYWwvcGh5c2lvcGF0aG9sb2d5PC9zdHlsZT48L2tleXdvcmQ+PGtleXdvcmQ+PHN0eWxl
IGZhY2U9Im5vcm1hbCIgZm9udD0iZGVmYXVsdCIgc2l6ZT0iMTAwJSI+VmFzb21vdG9yIFN5c3Rl
bS8qcGh5c2lvcGF0aG9sb2d5PC9zdHlsZT48L2tleXdvcmQ+PGtleXdvcmQ+PHN0eWxlIGZhY2U9
Im5vcm1hbCIgZm9udD0iZGVmYXVsdCIgc2l6ZT0iMTAwJSI+WGVub24gUmFkaW9pc290b3Blcy9k
aWFnbm9zdGljIHVzZTwvc3R5bGU+PC9rZXl3b3JkPjwva2V5d29yZHM+PGRhdGVzPjx5ZWFyPjxz
dHlsZSBmYWNlPSJub3JtYWwiIGZvbnQ9ImRlZmF1bHQiIHNpemU9IjEwMCUiPjE5ODQ8L3N0eWxl
PjwveWVhcj48cHViLWRhdGVzPjxkYXRlPjxzdHlsZSBmYWNlPSJub3JtYWwiIGZvbnQ9ImRlZmF1
bHQiIHNpemU9IjEwMCUiPkp1bC1BdWc8L3N0eWxlPjwvZGF0ZT48L3B1Yi1kYXRlcz48L2RhdGVz
PjxhY2Nlc3Npb24tbnVtPjxzdHlsZSBmYWNlPSJub3JtYWwiIGZvbnQ9ImRlZmF1bHQiIHNpemU9
IjEwMCUiPjY3NDYwODc8L3N0eWxlPjwvYWNjZXNzaW9uLW51bT48dXJscz48cmVsYXRlZC11cmxz
Pjx1cmw+PHN0eWxlIGZhY2U9Im5vcm1hbCIgZm9udD0iZGVmYXVsdCIgc2l6ZT0iMTAwJSI+aHR0
cDovL3d3dy5uY2JpLm5sbS5uaWguZ292L2VudHJlei9xdWVyeS5mY2dpP2NtZD1SZXRyaWV2ZSZh
bXA7ZGI9UHViTWVkJmFtcDtkb3B0PUNpdGF0aW9uJmFtcDtsaXN0X3VpZHM9Njc0NjA4NyAgPC9z
dHlsZT48L3VybD48L3JlbGF0ZWQtdXJscz48L3VybHM+PC9yZWNvcmQ+PC9DaXRlPjxDaXRlPjxB
dXRob3I+RnJpZWxpbmdzZG9yZjwvQXV0aG9yPjxZZWFyPjE5OTY8L1llYXI+PFJlY051bT4xMzc8
L1JlY051bT48cmVjb3JkPjxkYXRhYmFzZSBuYW1lPSJtZXRhbGVzIHBlc2Fkb3MuZW5sIiBwYXRo
PSJDOlxEb2N1bWVudHMgYW5kIFNldHRpbmdzXENhcmxvcyBSdWl6LVRhZ2xlXEVzY3JpdG9yaW9c
TWFyem8gMjAxM1xQcm95ZWN0byBGb25kZWN5dCAyMDE0XG1ldGFsZXMgcGVzYWRvcy5lbmwiPm1l
dGFsZXMgcGVzYWRvcy5lbmw8L2RhdGFiYXNlPjxzb3VyY2UtYXBwIG5hbWU9IkVuZE5vdGUiIHZl
cnNpb249IjguMCI+RW5kTm90ZTwvc291cmNlLWFwcD48cmVjLW51bWJlcj4xMzc8L3JlYy1udW1i
ZXI+PHJlZi10eXBlIG5hbWU9IkpvdXJuYWwgQXJ0aWNsZSI+MTc8L3JlZi10eXBlPjxjb250cmli
dXRvcnM+PGF1dGhvcnM+PGF1dGhvcj48c3R5bGUgZmFjZT0ibm9ybWFsIiBmb250PSJkZWZhdWx0
IiBzaXplPSIxMDAlIj5GcmllbGluZ3Nkb3JmLCBKLjwvc3R5bGU+PC9hdXRob3I+PGF1dGhvcj48
c3R5bGUgZmFjZT0ibm9ybWFsIiBmb250PSJkZWZhdWx0IiBzaXplPSIxMDAlIj5LYXVmbWFubiwg
UC48L3N0eWxlPjwvYXV0aG9yPjxhdXRob3I+PHN0eWxlIGZhY2U9Im5vcm1hbCIgZm9udD0iZGVm
YXVsdCIgc2l6ZT0iMTAwJSI+U2VpbGVyLCBDLjwvc3R5bGU+PC9hdXRob3I+PGF1dGhvcj48c3R5
bGUgZmFjZT0ibm9ybWFsIiBmb250PSJkZWZhdWx0IiBzaXplPSIxMDAlIj5WYXNzYWxsaSwgRy48
L3N0eWxlPjwvYXV0aG9yPjxhdXRob3I+PHN0eWxlIGZhY2U9Im5vcm1hbCIgZm9udD0iZGVmYXVs
dCIgc2l6ZT0iMTAwJSI+U3V0ZXIsIFQuPC9zdHlsZT48L2F1dGhvcj48YXV0aG9yPjxzdHlsZSBm
YWNlPSJub3JtYWwiIGZvbnQ9ImRlZmF1bHQiIHNpemU9IjEwMCUiPkhlc3MsIE8uIE0uPC9zdHls
ZT48L2F1dGhvcj48L2F1dGhvcnM+PC9jb250cmlidXRvcnM+PGF1dGgtYWRkcmVzcz48c3R5bGUg
ZmFjZT0ibm9ybWFsIiBmb250PSJkZWZhdWx0IiBzaXplPSIxMDAlIj5EZXBhcnRtZW50IG9mIENh
cmRpb2xvZ3ksIFVuaXZlcnNpdHkgSG9zcGl0YWwsIFp1cmljaCwgU3dpdHplcmxhbmQuPC9zdHls
ZT48L2F1dGgtYWRkcmVzcz48dGl0bGVzPjx0aXRsZT48c3R5bGUgZmFjZT0ibm9ybWFsIiBmb250
PSJkZWZhdWx0IiBzaXplPSIxMDAlIj5BYm5vcm1hbCBjb3JvbmFyeSB2YXNvbW90aW9uIGluIGh5
cGVydGVuc2lvbjogcm9sZSBvZiBjb3JvbmFyeSBhcnRlcnkgZGlzZWFzZTwvc3R5bGU+PC90aXRs
ZT48c2Vjb25kYXJ5LXRpdGxlPjxzdHlsZSBmYWNlPSJub3JtYWwiIGZvbnQ9ImRlZmF1bHQiIHNp
emU9IjEwMCUiPkogQW0gQ29sbCBDYXJkaW9sPC9zdHlsZT48L3NlY29uZGFyeS10aXRsZT48L3Rp
dGxlcz48cGVyaW9kaWNhbD48ZnVsbC10aXRsZT48c3R5bGUgZmFjZT0ibm9ybWFsIiBmb250PSJk
ZWZhdWx0IiBzaXplPSIxMDAlIj5KIEFtIENvbGwgQ2FyZGlvbDwvc3R5bGU+PC9mdWxsLXRpdGxl
PjwvcGVyaW9kaWNhbD48cGFnZXM+PHN0eWxlIGZhY2U9Im5vcm1hbCIgZm9udD0iZGVmYXVsdCIg
c2l6ZT0iMTAwJSI+OTM1LTQxPC9zdHlsZT48L3BhZ2VzPjx2b2x1bWU+PHN0eWxlIGZhY2U9Im5v
cm1hbCIgZm9udD0iZGVmYXVsdCIgc2l6ZT0iMTAwJSI+Mjg8L3N0eWxlPjwvdm9sdW1lPjxudW1i
ZXI+PHN0eWxlIGZhY2U9Im5vcm1hbCIgZm9udD0iZGVmYXVsdCIgc2l6ZT0iMTAwJSI+NDwvc3R5
bGU+PC9udW1iZXI+PGtleXdvcmRzPjxrZXl3b3JkPjxzdHlsZSBmYWNlPSJub3JtYWwiIGZvbnQ9
ImRlZmF1bHQiIHNpemU9IjEwMCUiPkNvcm9uYXJ5IEFuZ2lvZ3JhcGh5PC9zdHlsZT48L2tleXdv
cmQ+PGtleXdvcmQ+PHN0eWxlIGZhY2U9Im5vcm1hbCIgZm9udD0iZGVmYXVsdCIgc2l6ZT0iMTAw
JSI+Q29yb25hcnkgRGlzZWFzZS8qcGh5c2lvcGF0aG9sb2d5PC9zdHlsZT48L2tleXdvcmQ+PGtl
eXdvcmQ+PHN0eWxlIGZhY2U9Im5vcm1hbCIgZm9udD0iZGVmYXVsdCIgc2l6ZT0iMTAwJSI+Q29y
b25hcnkgVmVzc2Vscy8qcGh5c2lvcGF0aG9sb2d5PC9zdHlsZT48L2tleXdvcmQ+PGtleXdvcmQ+
PHN0eWxlIGZhY2U9Im5vcm1hbCIgZm9udD0iZGVmYXVsdCIgc2l6ZT0iMTAwJSI+RW5kb3RoZWxp
dW0sIFZhc2N1bGFyLypwaHlzaW9wYXRob2xvZ3k8L3N0eWxlPjwva2V5d29yZD48a2V5d29yZD48
c3R5bGUgZmFjZT0ibm9ybWFsIiBmb250PSJkZWZhdWx0IiBzaXplPSIxMDAlIj5FeGVyY2lzZSBU
ZXN0PC9zdHlsZT48L2tleXdvcmQ+PGtleXdvcmQ+PHN0eWxlIGZhY2U9Im5vcm1hbCIgZm9udD0i
ZGVmYXVsdCIgc2l6ZT0iMTAwJSI+RmVtYWxlPC9zdHlsZT48L2tleXdvcmQ+PGtleXdvcmQ+PHN0
eWxlIGZhY2U9Im5vcm1hbCIgZm9udD0iZGVmYXVsdCIgc2l6ZT0iMTAwJSI+SHVtYW5zPC9zdHls
ZT48L2tleXdvcmQ+PGtleXdvcmQ+PHN0eWxlIGZhY2U9Im5vcm1hbCIgZm9udD0iZGVmYXVsdCIg
c2l6ZT0iMTAwJSI+SHlwZXJ0ZW5zaW9uLypwaHlzaW9wYXRob2xvZ3k8L3N0eWxlPjwva2V5d29y
ZD48a2V5d29yZD48c3R5bGUgZmFjZT0ibm9ybWFsIiBmb250PSJkZWZhdWx0IiBzaXplPSIxMDAl
Ij5NYWxlPC9zdHlsZT48L2tleXdvcmQ+PGtleXdvcmQ+PHN0eWxlIGZhY2U9Im5vcm1hbCIgZm9u
dD0iZGVmYXVsdCIgc2l6ZT0iMTAwJSI+TWlkZGxlIEFnZWQ8L3N0eWxlPjwva2V5d29yZD48a2V5
d29yZD48c3R5bGUgZmFjZT0ibm9ybWFsIiBmb250PSJkZWZhdWx0IiBzaXplPSIxMDAlIj5WYXNv
Y29uc3RyaWN0aW9uL3BoeXNpb2xvZ3k8L3N0eWxlPjwva2V5d29yZD48a2V5d29yZD48c3R5bGUg
ZmFjZT0ibm9ybWFsIiBmb250PSJkZWZhdWx0IiBzaXplPSIxMDAlIj5WYXNvZGlsYXRpb24vcGh5
c2lvbG9neTwvc3R5bGU+PC9rZXl3b3JkPjxrZXl3b3JkPjxzdHlsZSBmYWNlPSJub3JtYWwiIGZv
bnQ9ImRlZmF1bHQiIHNpemU9IjEwMCUiPlZhc29tb3RvciBTeXN0ZW0vKnBoeXNpb3BhdGhvbG9n
eTwvc3R5bGU+PC9rZXl3b3JkPjwva2V5d29yZHM+PGRhdGVzPjx5ZWFyPjxzdHlsZSBmYWNlPSJu
b3JtYWwiIGZvbnQ9ImRlZmF1bHQiIHNpemU9IjEwMCUiPjE5OTY8L3N0eWxlPjwveWVhcj48cHVi
LWRhdGVzPjxkYXRlPjxzdHlsZSBmYWNlPSJub3JtYWwiIGZvbnQ9ImRlZmF1bHQiIHNpemU9IjEw
MCUiPk9jdDwvc3R5bGU+PC9kYXRlPjwvcHViLWRhdGVzPjwvZGF0ZXM+PGFjY2Vzc2lvbi1udW0+
PHN0eWxlIGZhY2U9Im5vcm1hbCIgZm9udD0iZGVmYXVsdCIgc2l6ZT0iMTAwJSI+ODgzNzU3MTwv
c3R5bGU+PC9hY2Nlc3Npb24tbnVtPjx1cmxzPjxyZWxhdGVkLXVybHM+PHVybD48c3R5bGUgZmFj
ZT0ibm9ybWFsIiBmb250PSJkZWZhdWx0IiBzaXplPSIxMDAlIj5odHRwOi8vd3d3Lm5jYmkubmxt
Lm5paC5nb3YvZW50cmV6L3F1ZXJ5LmZjZ2k/Y21kPVJldHJpZXZlJmFtcDtkYj1QdWJNZWQmYW1w
O2RvcHQ9Q2l0YXRpb24mYW1wO2xpc3RfdWlkcz04ODM3NTcxICA8L3N0eWxlPjwvdXJsPjwvcmVs
YXRlZC11cmxzPjwvdXJscz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b2xsZW5iZXJnPC9BdXRob3I+PFllYXI+MTk4NDwvWWVh
cj48UmVjTnVtPjEzNjwvUmVjTnVtPjxEaXNwbGF5VGV4dD48c3R5bGUgZmFjZT0ic3VwZXJzY3Jp
cHQiPlszMiwgMzNdPC9zdHlsZT48L0Rpc3BsYXlUZXh0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EzNjwvcmVjLW51bWJlcj48cmVmLXR5cGUgbmFtZT0iSm91cm5hbCBBcnRp
Y2xlIj4xNzwvcmVmLXR5cGU+PGNvbnRyaWJ1dG9ycz48YXV0aG9ycz48YXV0aG9yPjxzdHlsZSBm
YWNlPSJub3JtYWwiIGZvbnQ9ImRlZmF1bHQiIHNpemU9IjEwMCUiPkhvbGxlbmJlcmcsIE4uIEsu
PC9zdHlsZT48L2F1dGhvcj48YXV0aG9yPjxzdHlsZSBmYWNlPSJub3JtYWwiIGZvbnQ9ImRlZmF1
bHQiIHNpemU9IjEwMCUiPlNhbmRvciwgVC48L3N0eWxlPjwvYXV0aG9yPjwvYXV0aG9ycz48L2Nv
bnRyaWJ1dG9ycz48dGl0bGVzPjx0aXRsZT48c3R5bGUgZmFjZT0ibm9ybWFsIiBmb250PSJkZWZh
dWx0IiBzaXplPSIxMDAlIj5WYXNvbW90aW9uIG9mIHJlbmFsIGJsb29kIGZsb3cgaW4gZXNzZW50
aWFsIGh5cGVydGVuc2lvbi4gT3NjaWxsYXRpb25zIGluIHhlbm9uIHRyYW5zaXQ8L3N0eWxlPjwv
dGl0bGU+PHNlY29uZGFyeS10aXRsZT48c3R5bGUgZmFjZT0ibm9ybWFsIiBmb250PSJkZWZhdWx0
IiBzaXplPSIxMDAlIj5IeXBlcnRlbnNpb248L3N0eWxlPjwvc2Vjb25kYXJ5LXRpdGxlPjwvdGl0
bGVzPjxwZXJpb2RpY2FsPjxmdWxsLXRpdGxlPjxzdHlsZSBmYWNlPSJub3JtYWwiIGZvbnQ9ImRl
ZmF1bHQiIHNpemU9IjEwMCUiPkh5cGVydGVuc2lvbjwvc3R5bGU+PC9mdWxsLXRpdGxlPjwvcGVy
aW9kaWNhbD48cGFnZXM+PHN0eWxlIGZhY2U9Im5vcm1hbCIgZm9udD0iZGVmYXVsdCIgc2l6ZT0i
MTAwJSI+NTc5LTg1PC9zdHlsZT48L3BhZ2VzPjx2b2x1bWU+PHN0eWxlIGZhY2U9Im5vcm1hbCIg
Zm9udD0iZGVmYXVsdCIgc2l6ZT0iMTAwJSI+Njwvc3R5bGU+PC92b2x1bWU+PG51bWJlcj48c3R5
bGUgZmFjZT0ibm9ybWFsIiBmb250PSJkZWZhdWx0IiBzaXplPSIxMDAlIj40PC9zdHlsZT48L251
bWJlcj48a2V5d29yZHM+PGtleXdvcmQ+PHN0eWxlIGZhY2U9Im5vcm1hbCIgZm9udD0iZGVmYXVs
dCIgc2l6ZT0iMTAwJSI+Qmxvb2QgUHJlc3N1cmU8L3N0eWxlPjwva2V5d29yZD48a2V5d29yZD48
c3R5bGUgZmFjZT0ibm9ybWFsIiBmb250PSJkZWZhdWx0IiBzaXplPSIxMDAlIj5CbG9vZCBQcmVz
c3VyZSBEZXRlcm1pbmF0aW9uL21ldGhvZHM8L3N0eWxlPjwva2V5d29yZD48a2V5d29yZD48c3R5
bGUgZmFjZT0ibm9ybWFsIiBmb250PSJkZWZhdWx0IiBzaXplPSIxMDAlIj5IdW1hbnM8L3N0eWxl
Pjwva2V5d29yZD48a2V5d29yZD48c3R5bGUgZmFjZT0ibm9ybWFsIiBmb250PSJkZWZhdWx0IiBz
aXplPSIxMDAlIj5IeXBlcnRlbnNpb24vKnBoeXNpb3BhdGhvbG9neTwvc3R5bGU+PC9rZXl3b3Jk
PjxrZXl3b3JkPjxzdHlsZSBmYWNlPSJub3JtYWwiIGZvbnQ9ImRlZmF1bHQiIHNpemU9IjEwMCUi
PktpZG5leS8qYmxvb2Qgc3VwcGx5PC9zdHlsZT48L2tleXdvcmQ+PGtleXdvcmQ+PHN0eWxlIGZh
Y2U9Im5vcm1hbCIgZm9udD0iZGVmYXVsdCIgc2l6ZT0iMTAwJSI+TWV0aG9kczwvc3R5bGU+PC9r
ZXl3b3JkPjxrZXl3b3JkPjxzdHlsZSBmYWNlPSJub3JtYWwiIGZvbnQ9ImRlZmF1bHQiIHNpemU9
IjEwMCUiPlJlZ2lvbmFsIEJsb29kIEZsb3c8L3N0eWxlPjwva2V5d29yZD48a2V5d29yZD48c3R5
bGUgZmFjZT0ibm9ybWFsIiBmb250PSJkZWZhdWx0IiBzaXplPSIxMDAlIj5TdHJlc3MsIFBzeWNo
b2xvZ2ljYWwvcGh5c2lvcGF0aG9sb2d5PC9zdHlsZT48L2tleXdvcmQ+PGtleXdvcmQ+PHN0eWxl
IGZhY2U9Im5vcm1hbCIgZm9udD0iZGVmYXVsdCIgc2l6ZT0iMTAwJSI+VmFzb21vdG9yIFN5c3Rl
bS8qcGh5c2lvcGF0aG9sb2d5PC9zdHlsZT48L2tleXdvcmQ+PGtleXdvcmQ+PHN0eWxlIGZhY2U9
Im5vcm1hbCIgZm9udD0iZGVmYXVsdCIgc2l6ZT0iMTAwJSI+WGVub24gUmFkaW9pc290b3Blcy9k
aWFnbm9zdGljIHVzZTwvc3R5bGU+PC9rZXl3b3JkPjwva2V5d29yZHM+PGRhdGVzPjx5ZWFyPjxz
dHlsZSBmYWNlPSJub3JtYWwiIGZvbnQ9ImRlZmF1bHQiIHNpemU9IjEwMCUiPjE5ODQ8L3N0eWxl
PjwveWVhcj48cHViLWRhdGVzPjxkYXRlPjxzdHlsZSBmYWNlPSJub3JtYWwiIGZvbnQ9ImRlZmF1
bHQiIHNpemU9IjEwMCUiPkp1bC1BdWc8L3N0eWxlPjwvZGF0ZT48L3B1Yi1kYXRlcz48L2RhdGVz
PjxhY2Nlc3Npb24tbnVtPjxzdHlsZSBmYWNlPSJub3JtYWwiIGZvbnQ9ImRlZmF1bHQiIHNpemU9
IjEwMCUiPjY3NDYwODc8L3N0eWxlPjwvYWNjZXNzaW9uLW51bT48dXJscz48cmVsYXRlZC11cmxz
Pjx1cmw+PHN0eWxlIGZhY2U9Im5vcm1hbCIgZm9udD0iZGVmYXVsdCIgc2l6ZT0iMTAwJSI+aHR0
cDovL3d3dy5uY2JpLm5sbS5uaWguZ292L2VudHJlei9xdWVyeS5mY2dpP2NtZD1SZXRyaWV2ZSZh
bXA7ZGI9UHViTWVkJmFtcDtkb3B0PUNpdGF0aW9uJmFtcDtsaXN0X3VpZHM9Njc0NjA4NyAgPC9z
dHlsZT48L3VybD48L3JlbGF0ZWQtdXJscz48L3VybHM+PC9yZWNvcmQ+PC9DaXRlPjxDaXRlPjxB
dXRob3I+RnJpZWxpbmdzZG9yZjwvQXV0aG9yPjxZZWFyPjE5OTY8L1llYXI+PFJlY051bT4xMzc8
L1JlY051bT48cmVjb3JkPjxkYXRhYmFzZSBuYW1lPSJtZXRhbGVzIHBlc2Fkb3MuZW5sIiBwYXRo
PSJDOlxEb2N1bWVudHMgYW5kIFNldHRpbmdzXENhcmxvcyBSdWl6LVRhZ2xlXEVzY3JpdG9yaW9c
TWFyem8gMjAxM1xQcm95ZWN0byBGb25kZWN5dCAyMDE0XG1ldGFsZXMgcGVzYWRvcy5lbmwiPm1l
dGFsZXMgcGVzYWRvcy5lbmw8L2RhdGFiYXNlPjxzb3VyY2UtYXBwIG5hbWU9IkVuZE5vdGUiIHZl
cnNpb249IjguMCI+RW5kTm90ZTwvc291cmNlLWFwcD48cmVjLW51bWJlcj4xMzc8L3JlYy1udW1i
ZXI+PHJlZi10eXBlIG5hbWU9IkpvdXJuYWwgQXJ0aWNsZSI+MTc8L3JlZi10eXBlPjxjb250cmli
dXRvcnM+PGF1dGhvcnM+PGF1dGhvcj48c3R5bGUgZmFjZT0ibm9ybWFsIiBmb250PSJkZWZhdWx0
IiBzaXplPSIxMDAlIj5GcmllbGluZ3Nkb3JmLCBKLjwvc3R5bGU+PC9hdXRob3I+PGF1dGhvcj48
c3R5bGUgZmFjZT0ibm9ybWFsIiBmb250PSJkZWZhdWx0IiBzaXplPSIxMDAlIj5LYXVmbWFubiwg
UC48L3N0eWxlPjwvYXV0aG9yPjxhdXRob3I+PHN0eWxlIGZhY2U9Im5vcm1hbCIgZm9udD0iZGVm
YXVsdCIgc2l6ZT0iMTAwJSI+U2VpbGVyLCBDLjwvc3R5bGU+PC9hdXRob3I+PGF1dGhvcj48c3R5
bGUgZmFjZT0ibm9ybWFsIiBmb250PSJkZWZhdWx0IiBzaXplPSIxMDAlIj5WYXNzYWxsaSwgRy48
L3N0eWxlPjwvYXV0aG9yPjxhdXRob3I+PHN0eWxlIGZhY2U9Im5vcm1hbCIgZm9udD0iZGVmYXVs
dCIgc2l6ZT0iMTAwJSI+U3V0ZXIsIFQuPC9zdHlsZT48L2F1dGhvcj48YXV0aG9yPjxzdHlsZSBm
YWNlPSJub3JtYWwiIGZvbnQ9ImRlZmF1bHQiIHNpemU9IjEwMCUiPkhlc3MsIE8uIE0uPC9zdHls
ZT48L2F1dGhvcj48L2F1dGhvcnM+PC9jb250cmlidXRvcnM+PGF1dGgtYWRkcmVzcz48c3R5bGUg
ZmFjZT0ibm9ybWFsIiBmb250PSJkZWZhdWx0IiBzaXplPSIxMDAlIj5EZXBhcnRtZW50IG9mIENh
cmRpb2xvZ3ksIFVuaXZlcnNpdHkgSG9zcGl0YWwsIFp1cmljaCwgU3dpdHplcmxhbmQuPC9zdHls
ZT48L2F1dGgtYWRkcmVzcz48dGl0bGVzPjx0aXRsZT48c3R5bGUgZmFjZT0ibm9ybWFsIiBmb250
PSJkZWZhdWx0IiBzaXplPSIxMDAlIj5BYm5vcm1hbCBjb3JvbmFyeSB2YXNvbW90aW9uIGluIGh5
cGVydGVuc2lvbjogcm9sZSBvZiBjb3JvbmFyeSBhcnRlcnkgZGlzZWFzZTwvc3R5bGU+PC90aXRs
ZT48c2Vjb25kYXJ5LXRpdGxlPjxzdHlsZSBmYWNlPSJub3JtYWwiIGZvbnQ9ImRlZmF1bHQiIHNp
emU9IjEwMCUiPkogQW0gQ29sbCBDYXJkaW9sPC9zdHlsZT48L3NlY29uZGFyeS10aXRsZT48L3Rp
dGxlcz48cGVyaW9kaWNhbD48ZnVsbC10aXRsZT48c3R5bGUgZmFjZT0ibm9ybWFsIiBmb250PSJk
ZWZhdWx0IiBzaXplPSIxMDAlIj5KIEFtIENvbGwgQ2FyZGlvbDwvc3R5bGU+PC9mdWxsLXRpdGxl
PjwvcGVyaW9kaWNhbD48cGFnZXM+PHN0eWxlIGZhY2U9Im5vcm1hbCIgZm9udD0iZGVmYXVsdCIg
c2l6ZT0iMTAwJSI+OTM1LTQxPC9zdHlsZT48L3BhZ2VzPjx2b2x1bWU+PHN0eWxlIGZhY2U9Im5v
cm1hbCIgZm9udD0iZGVmYXVsdCIgc2l6ZT0iMTAwJSI+Mjg8L3N0eWxlPjwvdm9sdW1lPjxudW1i
ZXI+PHN0eWxlIGZhY2U9Im5vcm1hbCIgZm9udD0iZGVmYXVsdCIgc2l6ZT0iMTAwJSI+NDwvc3R5
bGU+PC9udW1iZXI+PGtleXdvcmRzPjxrZXl3b3JkPjxzdHlsZSBmYWNlPSJub3JtYWwiIGZvbnQ9
ImRlZmF1bHQiIHNpemU9IjEwMCUiPkNvcm9uYXJ5IEFuZ2lvZ3JhcGh5PC9zdHlsZT48L2tleXdv
cmQ+PGtleXdvcmQ+PHN0eWxlIGZhY2U9Im5vcm1hbCIgZm9udD0iZGVmYXVsdCIgc2l6ZT0iMTAw
JSI+Q29yb25hcnkgRGlzZWFzZS8qcGh5c2lvcGF0aG9sb2d5PC9zdHlsZT48L2tleXdvcmQ+PGtl
eXdvcmQ+PHN0eWxlIGZhY2U9Im5vcm1hbCIgZm9udD0iZGVmYXVsdCIgc2l6ZT0iMTAwJSI+Q29y
b25hcnkgVmVzc2Vscy8qcGh5c2lvcGF0aG9sb2d5PC9zdHlsZT48L2tleXdvcmQ+PGtleXdvcmQ+
PHN0eWxlIGZhY2U9Im5vcm1hbCIgZm9udD0iZGVmYXVsdCIgc2l6ZT0iMTAwJSI+RW5kb3RoZWxp
dW0sIFZhc2N1bGFyLypwaHlzaW9wYXRob2xvZ3k8L3N0eWxlPjwva2V5d29yZD48a2V5d29yZD48
c3R5bGUgZmFjZT0ibm9ybWFsIiBmb250PSJkZWZhdWx0IiBzaXplPSIxMDAlIj5FeGVyY2lzZSBU
ZXN0PC9zdHlsZT48L2tleXdvcmQ+PGtleXdvcmQ+PHN0eWxlIGZhY2U9Im5vcm1hbCIgZm9udD0i
ZGVmYXVsdCIgc2l6ZT0iMTAwJSI+RmVtYWxlPC9zdHlsZT48L2tleXdvcmQ+PGtleXdvcmQ+PHN0
eWxlIGZhY2U9Im5vcm1hbCIgZm9udD0iZGVmYXVsdCIgc2l6ZT0iMTAwJSI+SHVtYW5zPC9zdHls
ZT48L2tleXdvcmQ+PGtleXdvcmQ+PHN0eWxlIGZhY2U9Im5vcm1hbCIgZm9udD0iZGVmYXVsdCIg
c2l6ZT0iMTAwJSI+SHlwZXJ0ZW5zaW9uLypwaHlzaW9wYXRob2xvZ3k8L3N0eWxlPjwva2V5d29y
ZD48a2V5d29yZD48c3R5bGUgZmFjZT0ibm9ybWFsIiBmb250PSJkZWZhdWx0IiBzaXplPSIxMDAl
Ij5NYWxlPC9zdHlsZT48L2tleXdvcmQ+PGtleXdvcmQ+PHN0eWxlIGZhY2U9Im5vcm1hbCIgZm9u
dD0iZGVmYXVsdCIgc2l6ZT0iMTAwJSI+TWlkZGxlIEFnZWQ8L3N0eWxlPjwva2V5d29yZD48a2V5
d29yZD48c3R5bGUgZmFjZT0ibm9ybWFsIiBmb250PSJkZWZhdWx0IiBzaXplPSIxMDAlIj5WYXNv
Y29uc3RyaWN0aW9uL3BoeXNpb2xvZ3k8L3N0eWxlPjwva2V5d29yZD48a2V5d29yZD48c3R5bGUg
ZmFjZT0ibm9ybWFsIiBmb250PSJkZWZhdWx0IiBzaXplPSIxMDAlIj5WYXNvZGlsYXRpb24vcGh5
c2lvbG9neTwvc3R5bGU+PC9rZXl3b3JkPjxrZXl3b3JkPjxzdHlsZSBmYWNlPSJub3JtYWwiIGZv
bnQ9ImRlZmF1bHQiIHNpemU9IjEwMCUiPlZhc29tb3RvciBTeXN0ZW0vKnBoeXNpb3BhdGhvbG9n
eTwvc3R5bGU+PC9rZXl3b3JkPjwva2V5d29yZHM+PGRhdGVzPjx5ZWFyPjxzdHlsZSBmYWNlPSJu
b3JtYWwiIGZvbnQ9ImRlZmF1bHQiIHNpemU9IjEwMCUiPjE5OTY8L3N0eWxlPjwveWVhcj48cHVi
LWRhdGVzPjxkYXRlPjxzdHlsZSBmYWNlPSJub3JtYWwiIGZvbnQ9ImRlZmF1bHQiIHNpemU9IjEw
MCUiPk9jdDwvc3R5bGU+PC9kYXRlPjwvcHViLWRhdGVzPjwvZGF0ZXM+PGFjY2Vzc2lvbi1udW0+
PHN0eWxlIGZhY2U9Im5vcm1hbCIgZm9udD0iZGVmYXVsdCIgc2l6ZT0iMTAwJSI+ODgzNzU3MTwv
c3R5bGU+PC9hY2Nlc3Npb24tbnVtPjx1cmxzPjxyZWxhdGVkLXVybHM+PHVybD48c3R5bGUgZmFj
ZT0ibm9ybWFsIiBmb250PSJkZWZhdWx0IiBzaXplPSIxMDAlIj5odHRwOi8vd3d3Lm5jYmkubmxt
Lm5paC5nb3YvZW50cmV6L3F1ZXJ5LmZjZ2k/Y21kPVJldHJpZXZlJmFtcDtkYj1QdWJNZWQmYW1w
O2RvcHQ9Q2l0YXRpb24mYW1wO2xpc3RfdWlkcz04ODM3NTcxICA8L3N0eWxlPjwvdXJsPjwvcmVs
YXRlZC11cmxzPjwvdXJscz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516A26">
        <w:rPr>
          <w:rFonts w:ascii="Book Antiqua" w:eastAsia="ヒラギノ角ゴ Pro W3" w:hAnsi="Book Antiqua"/>
          <w:noProof/>
          <w:szCs w:val="24"/>
          <w:vertAlign w:val="superscript"/>
          <w:lang w:val="en-US"/>
        </w:rPr>
        <w:t>[32,</w:t>
      </w:r>
      <w:r w:rsidR="00781E7C" w:rsidRPr="00516A26">
        <w:rPr>
          <w:rFonts w:ascii="Book Antiqua" w:eastAsia="ヒラギノ角ゴ Pro W3" w:hAnsi="Book Antiqua"/>
          <w:noProof/>
          <w:szCs w:val="24"/>
          <w:vertAlign w:val="superscript"/>
          <w:lang w:val="en-US"/>
        </w:rPr>
        <w:t>33]</w:t>
      </w:r>
      <w:r w:rsidRPr="00516A26">
        <w:rPr>
          <w:rFonts w:ascii="Book Antiqua" w:eastAsia="ヒラギノ角ゴ Pro W3" w:hAnsi="Book Antiqua"/>
          <w:szCs w:val="24"/>
          <w:lang w:val="en-US"/>
        </w:rPr>
        <w:fldChar w:fldCharType="end"/>
      </w:r>
      <w:r w:rsidR="00516A26">
        <w:rPr>
          <w:rFonts w:ascii="Book Antiqua" w:eastAsia="ヒラギノ角ゴ Pro W3" w:hAnsi="Book Antiqua"/>
          <w:szCs w:val="24"/>
          <w:lang w:val="en-US"/>
        </w:rPr>
        <w:t xml:space="preserve"> or ischemia</w:t>
      </w:r>
      <w:r w:rsidRPr="00516A26">
        <w:rPr>
          <w:rFonts w:ascii="Book Antiqua" w:eastAsia="ヒラギノ角ゴ Pro W3" w:hAnsi="Book Antiqua"/>
          <w:szCs w:val="24"/>
          <w:lang w:val="en-US"/>
        </w:rPr>
        <w:fldChar w:fldCharType="begin">
          <w:fldData xml:space="preserve">PEVuZE5vdGU+PENpdGU+PEF1dGhvcj5JbnRhZ2xpZXR0YTwvQXV0aG9yPjxZZWFyPjE5OTE8L1ll
YXI+PFJlY051bT4xMzg8L1JlY051bT48RGlzcGxheVRleHQ+PHN0eWxlIGZhY2U9InN1cGVyc2Ny
aXB0Ij5bMzR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EzODwvcmVjLW51bWJlcj48cmVmLXR5cGUgbmFtZT0iSm91cm5hbCBBcnRpY2xl
Ij4xNzwvcmVmLXR5cGU+PGNvbnRyaWJ1dG9ycz48YXV0aG9ycz48YXV0aG9yPjxzdHlsZSBmYWNl
PSJub3JtYWwiIGZvbnQ9ImRlZmF1bHQiIHNpemU9IjEwMCUiPkludGFnbGlldHRhLCBNLjwvc3R5
bGU+PC9hdXRob3I+PC9hdXRob3JzPjwvY29udHJpYnV0b3JzPjxhdXRoLWFkZHJlc3M+PHN0eWxl
IGZhY2U9Im5vcm1hbCIgZm9udD0iZGVmYXVsdCIgc2l6ZT0iMTAwJSI+RGVwYXJ0bWVudCBvZiBB
TUVTLUJpb2VuZ2luZWVyaW5nLCBVbml2ZXJzaXR5IG9mIENhbGlmb3JuaWEsIFNhbiBEaWVnbywg
TGEgSm9sbGEuPC9zdHlsZT48L2F1dGgtYWRkcmVzcz48dGl0bGVzPjx0aXRsZT48c3R5bGUgZmFj
ZT0ibm9ybWFsIiBmb250PSJkZWZhdWx0IiBzaXplPSIxMDAlIj5BcnRlcmlvbGFyIHZhc29tb3Rp
b246IGltcGxpY2F0aW9ucyBmb3IgdGlzc3VlIGlzY2hlbWlhPC9zdHlsZT48L3RpdGxlPjxzZWNv
bmRhcnktdGl0bGU+PHN0eWxlIGZhY2U9Im5vcm1hbCIgZm9udD0iZGVmYXVsdCIgc2l6ZT0iMTAw
JSI+Qmxvb2QgVmVzc2Vsczwvc3R5bGU+PC9zZWNvbmRhcnktdGl0bGU+PC90aXRsZXM+PHBlcmlv
ZGljYWw+PGZ1bGwtdGl0bGU+PHN0eWxlIGZhY2U9Im5vcm1hbCIgZm9udD0iZGVmYXVsdCIgc2l6
ZT0iMTAwJSI+Qmxvb2QgVmVzc2Vsczwvc3R5bGU+PC9mdWxsLXRpdGxlPjwvcGVyaW9kaWNhbD48
cGFnZXM+PHN0eWxlIGZhY2U9Im5vcm1hbCIgZm9udD0iZGVmYXVsdCIgc2l6ZT0iMTAwJSI+MS03
PC9zdHlsZT48L3BhZ2VzPjx2b2x1bWU+PHN0eWxlIGZhY2U9Im5vcm1hbCIgZm9udD0iZGVmYXVs
dCIgc2l6ZT0iMTAwJSI+MjggU3VwcGwgMTwvc3R5bGU+PC92b2x1bWU+PGtleXdvcmRzPjxrZXl3
b3JkPjxzdHlsZSBmYWNlPSJub3JtYWwiIGZvbnQ9ImRlZmF1bHQiIHNpemU9IjEwMCUiPkFuaW1h
bHM8L3N0eWxlPjwva2V5d29yZD48a2V5d29yZD48c3R5bGUgZmFjZT0ibm9ybWFsIiBmb250PSJk
ZWZhdWx0IiBzaXplPSIxMDAlIj5BcnRlcmlvbGVzLypwaHlzaW9sb2d5PC9zdHlsZT48L2tleXdv
cmQ+PGtleXdvcmQ+PHN0eWxlIGZhY2U9Im5vcm1hbCIgZm9udD0iZGVmYXVsdCIgc2l6ZT0iMTAw
JSI+SG9tZW9zdGFzaXMvcGh5c2lvbG9neTwvc3R5bGU+PC9rZXl3b3JkPjxrZXl3b3JkPjxzdHls
ZSBmYWNlPSJub3JtYWwiIGZvbnQ9ImRlZmF1bHQiIHNpemU9IjEwMCUiPkh1bWFuczwvc3R5bGU+
PC9rZXl3b3JkPjxrZXl3b3JkPjxzdHlsZSBmYWNlPSJub3JtYWwiIGZvbnQ9ImRlZmF1bHQiIHNp
emU9IjEwMCUiPk11c2NsZSBDb250cmFjdGlvbjwvc3R5bGU+PC9rZXl3b3JkPjxrZXl3b3JkPjxz
dHlsZSBmYWNlPSJub3JtYWwiIGZvbnQ9ImRlZmF1bHQiIHNpemU9IjEwMCUiPk11c2NsZSBSZWxh
eGF0aW9uPC9zdHlsZT48L2tleXdvcmQ+PGtleXdvcmQ+PHN0eWxlIGZhY2U9Im5vcm1hbCIgZm9u
dD0iZGVmYXVsdCIgc2l6ZT0iMTAwJSI+VmFzb21vdG9yIFN5c3RlbS8qcGh5c2lvbG9neTwvc3R5
bGU+PC9rZXl3b3JkPjwva2V5d29yZHM+PGRhdGVzPjx5ZWFyPjxzdHlsZSBmYWNlPSJub3JtYWwi
IGZvbnQ9ImRlZmF1bHQiIHNpemU9IjEwMCUiPjE5OTE8L3N0eWxlPjwveWVhcj48L2RhdGVzPjxh
Y2Nlc3Npb24tbnVtPjxzdHlsZSBmYWNlPSJub3JtYWwiIGZvbnQ9ImRlZmF1bHQiIHNpemU9IjEw
MCUiPjE5MzI3NjM8L3N0eWxlPjwvYWNjZXNzaW9uLW51bT48dXJscz48cmVsYXRlZC11cmxzPjx1
cmw+PHN0eWxlIGZhY2U9Im5vcm1hbCIgZm9udD0iZGVmYXVsdCIgc2l6ZT0iMTAwJSI+aHR0cDov
L3d3dy5uY2JpLm5sbS5uaWguZ292L2VudHJlei9xdWVyeS5mY2dpP2NtZD1SZXRyaWV2ZSZhbXA7
ZGI9UHViTWVkJmFtcDtkb3B0PUNpdGF0aW9uJmFtcDtsaXN0X3VpZHM9MTkzMjc2MyAgPC9zdHls
ZT48L3Vy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JbnRhZ2xpZXR0YTwvQXV0aG9yPjxZZWFyPjE5OTE8L1ll
YXI+PFJlY051bT4xMzg8L1JlY051bT48RGlzcGxheVRleHQ+PHN0eWxlIGZhY2U9InN1cGVyc2Ny
aXB0Ij5bMzR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EzODwvcmVjLW51bWJlcj48cmVmLXR5cGUgbmFtZT0iSm91cm5hbCBBcnRpY2xl
Ij4xNzwvcmVmLXR5cGU+PGNvbnRyaWJ1dG9ycz48YXV0aG9ycz48YXV0aG9yPjxzdHlsZSBmYWNl
PSJub3JtYWwiIGZvbnQ9ImRlZmF1bHQiIHNpemU9IjEwMCUiPkludGFnbGlldHRhLCBNLjwvc3R5
bGU+PC9hdXRob3I+PC9hdXRob3JzPjwvY29udHJpYnV0b3JzPjxhdXRoLWFkZHJlc3M+PHN0eWxl
IGZhY2U9Im5vcm1hbCIgZm9udD0iZGVmYXVsdCIgc2l6ZT0iMTAwJSI+RGVwYXJ0bWVudCBvZiBB
TUVTLUJpb2VuZ2luZWVyaW5nLCBVbml2ZXJzaXR5IG9mIENhbGlmb3JuaWEsIFNhbiBEaWVnbywg
TGEgSm9sbGEuPC9zdHlsZT48L2F1dGgtYWRkcmVzcz48dGl0bGVzPjx0aXRsZT48c3R5bGUgZmFj
ZT0ibm9ybWFsIiBmb250PSJkZWZhdWx0IiBzaXplPSIxMDAlIj5BcnRlcmlvbGFyIHZhc29tb3Rp
b246IGltcGxpY2F0aW9ucyBmb3IgdGlzc3VlIGlzY2hlbWlhPC9zdHlsZT48L3RpdGxlPjxzZWNv
bmRhcnktdGl0bGU+PHN0eWxlIGZhY2U9Im5vcm1hbCIgZm9udD0iZGVmYXVsdCIgc2l6ZT0iMTAw
JSI+Qmxvb2QgVmVzc2Vsczwvc3R5bGU+PC9zZWNvbmRhcnktdGl0bGU+PC90aXRsZXM+PHBlcmlv
ZGljYWw+PGZ1bGwtdGl0bGU+PHN0eWxlIGZhY2U9Im5vcm1hbCIgZm9udD0iZGVmYXVsdCIgc2l6
ZT0iMTAwJSI+Qmxvb2QgVmVzc2Vsczwvc3R5bGU+PC9mdWxsLXRpdGxlPjwvcGVyaW9kaWNhbD48
cGFnZXM+PHN0eWxlIGZhY2U9Im5vcm1hbCIgZm9udD0iZGVmYXVsdCIgc2l6ZT0iMTAwJSI+MS03
PC9zdHlsZT48L3BhZ2VzPjx2b2x1bWU+PHN0eWxlIGZhY2U9Im5vcm1hbCIgZm9udD0iZGVmYXVs
dCIgc2l6ZT0iMTAwJSI+MjggU3VwcGwgMTwvc3R5bGU+PC92b2x1bWU+PGtleXdvcmRzPjxrZXl3
b3JkPjxzdHlsZSBmYWNlPSJub3JtYWwiIGZvbnQ9ImRlZmF1bHQiIHNpemU9IjEwMCUiPkFuaW1h
bHM8L3N0eWxlPjwva2V5d29yZD48a2V5d29yZD48c3R5bGUgZmFjZT0ibm9ybWFsIiBmb250PSJk
ZWZhdWx0IiBzaXplPSIxMDAlIj5BcnRlcmlvbGVzLypwaHlzaW9sb2d5PC9zdHlsZT48L2tleXdv
cmQ+PGtleXdvcmQ+PHN0eWxlIGZhY2U9Im5vcm1hbCIgZm9udD0iZGVmYXVsdCIgc2l6ZT0iMTAw
JSI+SG9tZW9zdGFzaXMvcGh5c2lvbG9neTwvc3R5bGU+PC9rZXl3b3JkPjxrZXl3b3JkPjxzdHls
ZSBmYWNlPSJub3JtYWwiIGZvbnQ9ImRlZmF1bHQiIHNpemU9IjEwMCUiPkh1bWFuczwvc3R5bGU+
PC9rZXl3b3JkPjxrZXl3b3JkPjxzdHlsZSBmYWNlPSJub3JtYWwiIGZvbnQ9ImRlZmF1bHQiIHNp
emU9IjEwMCUiPk11c2NsZSBDb250cmFjdGlvbjwvc3R5bGU+PC9rZXl3b3JkPjxrZXl3b3JkPjxz
dHlsZSBmYWNlPSJub3JtYWwiIGZvbnQ9ImRlZmF1bHQiIHNpemU9IjEwMCUiPk11c2NsZSBSZWxh
eGF0aW9uPC9zdHlsZT48L2tleXdvcmQ+PGtleXdvcmQ+PHN0eWxlIGZhY2U9Im5vcm1hbCIgZm9u
dD0iZGVmYXVsdCIgc2l6ZT0iMTAwJSI+VmFzb21vdG9yIFN5c3RlbS8qcGh5c2lvbG9neTwvc3R5
bGU+PC9rZXl3b3JkPjwva2V5d29yZHM+PGRhdGVzPjx5ZWFyPjxzdHlsZSBmYWNlPSJub3JtYWwi
IGZvbnQ9ImRlZmF1bHQiIHNpemU9IjEwMCUiPjE5OTE8L3N0eWxlPjwveWVhcj48L2RhdGVzPjxh
Y2Nlc3Npb24tbnVtPjxzdHlsZSBmYWNlPSJub3JtYWwiIGZvbnQ9ImRlZmF1bHQiIHNpemU9IjEw
MCUiPjE5MzI3NjM8L3N0eWxlPjwvYWNjZXNzaW9uLW51bT48dXJscz48cmVsYXRlZC11cmxzPjx1
cmw+PHN0eWxlIGZhY2U9Im5vcm1hbCIgZm9udD0iZGVmYXVsdCIgc2l6ZT0iMTAwJSI+aHR0cDov
L3d3dy5uY2JpLm5sbS5uaWguZ292L2VudHJlei9xdWVyeS5mY2dpP2NtZD1SZXRyaWV2ZSZhbXA7
ZGI9UHViTWVkJmFtcDtkb3B0PUNpdGF0aW9uJmFtcDtsaXN0X3VpZHM9MTkzMjc2MyAgPC9zdHls
ZT48L3Vy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4]</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The mechanism</w:t>
      </w:r>
      <w:r w:rsidR="00150DCB" w:rsidRPr="00516A26">
        <w:rPr>
          <w:rFonts w:ascii="Book Antiqua" w:eastAsia="ヒラギノ角ゴ Pro W3" w:hAnsi="Book Antiqua"/>
          <w:szCs w:val="24"/>
          <w:lang w:val="en-US"/>
        </w:rPr>
        <w:t>s</w:t>
      </w:r>
      <w:r w:rsidRPr="00516A26">
        <w:rPr>
          <w:rFonts w:ascii="Book Antiqua" w:eastAsia="ヒラギノ角ゴ Pro W3" w:hAnsi="Book Antiqua"/>
          <w:szCs w:val="24"/>
          <w:lang w:val="en-US"/>
        </w:rPr>
        <w:t xml:space="preserve"> of the vascular rhythmic co</w:t>
      </w:r>
      <w:r w:rsidR="006A64E5" w:rsidRPr="00516A26">
        <w:rPr>
          <w:rFonts w:ascii="Book Antiqua" w:eastAsia="ヒラギノ角ゴ Pro W3" w:hAnsi="Book Antiqua"/>
          <w:szCs w:val="24"/>
          <w:lang w:val="en-US"/>
        </w:rPr>
        <w:t xml:space="preserve">ntractions may </w:t>
      </w:r>
      <w:r w:rsidRPr="00516A26">
        <w:rPr>
          <w:rFonts w:ascii="Book Antiqua" w:eastAsia="ヒラギノ角ゴ Pro W3" w:hAnsi="Book Antiqua"/>
          <w:szCs w:val="24"/>
          <w:lang w:val="en-US"/>
        </w:rPr>
        <w:t>account for 3 states of contraction in blood vessels with different levels of calcium</w:t>
      </w:r>
      <w:r w:rsidR="006803D2" w:rsidRPr="00516A26">
        <w:rPr>
          <w:rFonts w:ascii="Book Antiqua" w:eastAsia="ヒラギノ角ゴ Pro W3" w:hAnsi="Book Antiqua"/>
          <w:szCs w:val="24"/>
          <w:lang w:val="en-US"/>
        </w:rPr>
        <w:t xml:space="preserve">. These include </w:t>
      </w:r>
      <w:r w:rsidRPr="00516A26">
        <w:rPr>
          <w:rFonts w:ascii="Book Antiqua" w:eastAsia="ヒラギノ角ゴ Pro W3" w:hAnsi="Book Antiqua"/>
          <w:szCs w:val="24"/>
          <w:lang w:val="en-US"/>
        </w:rPr>
        <w:t xml:space="preserve">small, medium, and tonic contraction, </w:t>
      </w:r>
      <w:r w:rsidR="006803D2" w:rsidRPr="00516A26">
        <w:rPr>
          <w:rFonts w:ascii="Book Antiqua" w:eastAsia="ヒラギノ角ゴ Pro W3" w:hAnsi="Book Antiqua"/>
          <w:szCs w:val="24"/>
          <w:lang w:val="en-US"/>
        </w:rPr>
        <w:t>but</w:t>
      </w:r>
      <w:r w:rsidRPr="00516A26">
        <w:rPr>
          <w:rFonts w:ascii="Book Antiqua" w:eastAsia="ヒラギノ角ゴ Pro W3" w:hAnsi="Book Antiqua"/>
          <w:szCs w:val="24"/>
          <w:lang w:val="en-US"/>
        </w:rPr>
        <w:t xml:space="preserve"> only the medium </w:t>
      </w:r>
      <w:r w:rsidR="006803D2" w:rsidRPr="00516A26">
        <w:rPr>
          <w:rFonts w:ascii="Book Antiqua" w:eastAsia="ヒラギノ角ゴ Pro W3" w:hAnsi="Book Antiqua"/>
          <w:szCs w:val="24"/>
          <w:lang w:val="en-US"/>
        </w:rPr>
        <w:t>concentrations produce</w:t>
      </w:r>
      <w:r w:rsidR="00516A26">
        <w:rPr>
          <w:rFonts w:ascii="Book Antiqua" w:eastAsia="ヒラギノ角ゴ Pro W3" w:hAnsi="Book Antiqua"/>
          <w:szCs w:val="24"/>
          <w:lang w:val="en-US"/>
        </w:rPr>
        <w:t xml:space="preserve"> rhythmic </w:t>
      </w:r>
      <w:proofErr w:type="gramStart"/>
      <w:r w:rsidR="00516A26">
        <w:rPr>
          <w:rFonts w:ascii="Book Antiqua" w:eastAsia="ヒラギノ角ゴ Pro W3" w:hAnsi="Book Antiqua"/>
          <w:szCs w:val="24"/>
          <w:lang w:val="en-US"/>
        </w:rPr>
        <w:t>contractions</w:t>
      </w:r>
      <w:proofErr w:type="gramEnd"/>
      <w:r w:rsidRPr="00516A26">
        <w:rPr>
          <w:rFonts w:ascii="Book Antiqua" w:eastAsia="ヒラギノ角ゴ Pro W3" w:hAnsi="Book Antiqua"/>
          <w:szCs w:val="24"/>
          <w:lang w:val="en-US"/>
        </w:rPr>
        <w:fldChar w:fldCharType="begin">
          <w:fldData xml:space="preserve">PEVuZE5vdGU+PENpdGU+PEF1dGhvcj5Lb2VuaWdzYmVyZ2VyPC9BdXRob3I+PFllYXI+MjAwNTwv
WWVhcj48UmVjTnVtPjM2PC9SZWNOdW0+PERpc3BsYXlUZXh0PjxzdHlsZSBmYWNlPSJzdXBlcnNj
cmlwdCI+WzM1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zNjwvcmVjLW51bWJlcj48cmVmLXR5cGUgbmFtZT0iSm91cm5hbCBBcnRpY2xl
Ij4xNzwvcmVmLXR5cGU+PGNvbnRyaWJ1dG9ycz48YXV0aG9ycz48YXV0aG9yPjxzdHlsZSBmYWNl
PSJub3JtYWwiIGZvbnQ9ImRlZmF1bHQiIHNpemU9IjEwMCUiPktvZW5pZ3NiZXJnZXIsIE0uPC9z
dHlsZT48L2F1dGhvcj48YXV0aG9yPjxzdHlsZSBmYWNlPSJub3JtYWwiIGZvbnQ9ImRlZmF1bHQi
IHNpemU9IjEwMCUiPlNhdXNlciwgUi48L3N0eWxlPjwvYXV0aG9yPjxhdXRob3I+PHN0eWxlIGZh
Y2U9Im5vcm1hbCIgZm9udD0iZGVmYXVsdCIgc2l6ZT0iMTAwJSI+QmVueSwgSi4gTC48L3N0eWxl
PjwvYXV0aG9yPjxhdXRob3I+PHN0eWxlIGZhY2U9Im5vcm1hbCIgZm9udD0iZGVmYXVsdCIgc2l6
ZT0iMTAwJSI+TWVpc3RlciwgSi4gSi48L3N0eWxlPjwvYXV0aG9yPjwvYXV0aG9ycz48L2NvbnRy
aWJ1dG9ycz48YXV0aC1hZGRyZXNzPjxzdHlsZSBmYWNlPSJub3JtYWwiIGZvbnQ9ImRlZmF1bHQi
IHNpemU9IjEwMCUiPkVjb2xlIFBvbHl0ZWNobmlxdWUgRmVkZXJhbGUgZGUgTGF1c2FubmUsIExh
Ym9yYXRvcnkgb2YgQ2VsbCBCaW9waHlzaWNzLCBMYXVzYW5uZSwgU3dpdHplcmxhbmQuIG1pY2hl
bGUua29lbmlnc2JlcmdlckBlcGZsLmNoPC9zdHlsZT48L2F1dGgtYWRkcmVzcz48dGl0bGVzPjx0
aXRsZT48c3R5bGUgZmFjZT0ibm9ybWFsIiBmb250PSJkZWZhdWx0IiBzaXplPSIxMDAlIj5Sb2xl
IG9mIHRoZSBlbmRvdGhlbGl1bSBvbiBhcnRlcmlhbCB2YXNvbW90aW9uPC9zdHlsZT48L3RpdGxl
PjxzZWNvbmRhcnktdGl0bGU+PHN0eWxlIGZhY2U9Im5vcm1hbCIgZm9udD0iZGVmYXVsdCIgc2l6
ZT0iMTAwJSI+QmlvcGh5cyBKPC9zdHlsZT48L3NlY29uZGFyeS10aXRsZT48L3RpdGxlcz48cGFn
ZXM+PHN0eWxlIGZhY2U9Im5vcm1hbCIgZm9udD0iZGVmYXVsdCIgc2l6ZT0iMTAwJSI+Mzg0NS01
NDwvc3R5bGU+PC9wYWdlcz48dm9sdW1lPjxzdHlsZSBmYWNlPSJub3JtYWwiIGZvbnQ9ImRlZmF1
bHQiIHNpemU9IjEwMCUiPjg4PC9zdHlsZT48L3ZvbHVtZT48bnVtYmVyPjxzdHlsZSBmYWNlPSJu
b3JtYWwiIGZvbnQ9ImRlZmF1bHQiIHNpemU9IjEwMCUiPjY8L3N0eWxlPjwvbnVtYmVyPjxrZXl3
b3Jkcz48a2V5d29yZD48c3R5bGUgZmFjZT0ibm9ybWFsIiBmb250PSJkZWZhdWx0IiBzaXplPSIx
MDAlIj5BcnRlcmllcy9jeXRvbG9neS8qcGh5c2lvbG9neTwvc3R5bGU+PC9rZXl3b3JkPjxrZXl3
b3JkPjxzdHlsZSBmYWNlPSJub3JtYWwiIGZvbnQ9ImRlZmF1bHQiIHNpemU9IjEwMCUiPkJpb2xv
Z2ljYWwgRmFjdG9ycy9waHlzaW9sb2d5PC9zdHlsZT48L2tleXdvcmQ+PGtleXdvcmQ+PHN0eWxl
IGZhY2U9Im5vcm1hbCIgZm9udD0iZGVmYXVsdCIgc2l6ZT0iMTAwJSI+QmlvcGh5c2ljYWwgUGhl
bm9tZW5hPC9zdHlsZT48L2tleXdvcmQ+PGtleXdvcmQ+PHN0eWxlIGZhY2U9Im5vcm1hbCIgZm9u
dD0iZGVmYXVsdCIgc2l6ZT0iMTAwJSI+QmlvcGh5c2ljczwvc3R5bGU+PC9rZXl3b3JkPjxrZXl3
b3JkPjxzdHlsZSBmYWNlPSJub3JtYWwiIGZvbnQ9ImRlZmF1bHQiIHNpemU9IjEwMCUiPkNhbGNp
dW0gU2lnbmFsaW5nPC9zdHlsZT48L2tleXdvcmQ+PGtleXdvcmQ+PHN0eWxlIGZhY2U9Im5vcm1h
bCIgZm9udD0iZGVmYXVsdCIgc2l6ZT0iMTAwJSI+Q2VsbCBDb21tdW5pY2F0aW9uPC9zdHlsZT48
L2tleXdvcmQ+PGtleXdvcmQ+PHN0eWxlIGZhY2U9Im5vcm1hbCIgZm9udD0iZGVmYXVsdCIgc2l6
ZT0iMTAwJSI+RW5kb3RoZWxpdW0sIFZhc2N1bGFyL2N5dG9sb2d5LypwaHlzaW9sb2d5PC9zdHls
ZT48L2tleXdvcmQ+PGtleXdvcmQ+PHN0eWxlIGZhY2U9Im5vcm1hbCIgZm9udD0iZGVmYXVsdCIg
c2l6ZT0iMTAwJSI+TWF0aGVtYXRpY3M8L3N0eWxlPjwva2V5d29yZD48a2V5d29yZD48c3R5bGUg
ZmFjZT0ibm9ybWFsIiBmb250PSJkZWZhdWx0IiBzaXplPSIxMDAlIj5Nb2RlbHMsIENhcmRpb3Zh
c2N1bGFyPC9zdHlsZT48L2tleXdvcmQ+PGtleXdvcmQ+PHN0eWxlIGZhY2U9Im5vcm1hbCIgZm9u
dD0iZGVmYXVsdCIgc2l6ZT0iMTAwJSI+TXVzY2xlIENvbnRyYWN0aW9uL3BoeXNpb2xvZ3k8L3N0
eWxlPjwva2V5d29yZD48a2V5d29yZD48c3R5bGUgZmFjZT0ibm9ybWFsIiBmb250PSJkZWZhdWx0
IiBzaXplPSIxMDAlIj5NdXNjbGUsIFNtb290aCwgVmFzY3VsYXIvY3l0b2xvZ3kvKnBoeXNpb2xv
Z3k8L3N0eWxlPjwva2V5d29yZD48a2V5d29yZD48c3R5bGUgZmFjZT0ibm9ybWFsIiBmb250PSJk
ZWZhdWx0IiBzaXplPSIxMDAlIj5WYXNvY29uc3RyaWN0aW9uL3BoeXNpb2xvZ3k8L3N0eWxlPjwv
a2V5d29yZD48L2tleXdvcmRzPjxkYXRlcz48eWVhcj48c3R5bGUgZmFjZT0ibm9ybWFsIiBmb250
PSJkZWZhdWx0IiBzaXplPSIxMDAlIj4yMDA1PC9zdHlsZT48L3llYXI+PHB1Yi1kYXRlcz48ZGF0
ZT48c3R5bGUgZmFjZT0ibm9ybWFsIiBmb250PSJkZWZhdWx0IiBzaXplPSIxMDAlIj5KdW48L3N0
eWxlPjwvZGF0ZT48L3B1Yi1kYXRlcz48L2RhdGVzPjxhY2Nlc3Npb24tbnVtPjxzdHlsZSBmYWNl
PSJub3JtYWwiIGZvbnQ9ImRlZmF1bHQiIHNpemU9IjEwMCUiPjE1NzkyOTc5PC9zdHlsZT48L2Fj
Y2Vzc2lvbi1udW0+PHVybHM+PHJlbGF0ZWQtdXJscz48dXJsPjxzdHlsZSBmYWNlPSJub3JtYWwi
IGZvbnQ9ImRlZmF1bHQiIHNpemU9IjEwMCUiPmh0dHA6Ly93d3cubmNiaS5ubG0ubmloLmdvdi9l
bnRyZXovcXVlcnkuZmNnaT9jbWQ9UmV0cmlldmUmYW1wO2RiPVB1Yk1lZCZhbXA7ZG9wdD1DaXRh
dGlvbiZhbXA7bGlzdF91aWRzPTE1NzkyOTc5ICAgPC9zdHlsZT48L3VybD48L3JlbGF0ZWQtdXJs
cz48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Lb2VuaWdzYmVyZ2VyPC9BdXRob3I+PFllYXI+MjAwNTwv
WWVhcj48UmVjTnVtPjM2PC9SZWNOdW0+PERpc3BsYXlUZXh0PjxzdHlsZSBmYWNlPSJzdXBlcnNj
cmlwdCI+WzM1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zNjwvcmVjLW51bWJlcj48cmVmLXR5cGUgbmFtZT0iSm91cm5hbCBBcnRpY2xl
Ij4xNzwvcmVmLXR5cGU+PGNvbnRyaWJ1dG9ycz48YXV0aG9ycz48YXV0aG9yPjxzdHlsZSBmYWNl
PSJub3JtYWwiIGZvbnQ9ImRlZmF1bHQiIHNpemU9IjEwMCUiPktvZW5pZ3NiZXJnZXIsIE0uPC9z
dHlsZT48L2F1dGhvcj48YXV0aG9yPjxzdHlsZSBmYWNlPSJub3JtYWwiIGZvbnQ9ImRlZmF1bHQi
IHNpemU9IjEwMCUiPlNhdXNlciwgUi48L3N0eWxlPjwvYXV0aG9yPjxhdXRob3I+PHN0eWxlIGZh
Y2U9Im5vcm1hbCIgZm9udD0iZGVmYXVsdCIgc2l6ZT0iMTAwJSI+QmVueSwgSi4gTC48L3N0eWxl
PjwvYXV0aG9yPjxhdXRob3I+PHN0eWxlIGZhY2U9Im5vcm1hbCIgZm9udD0iZGVmYXVsdCIgc2l6
ZT0iMTAwJSI+TWVpc3RlciwgSi4gSi48L3N0eWxlPjwvYXV0aG9yPjwvYXV0aG9ycz48L2NvbnRy
aWJ1dG9ycz48YXV0aC1hZGRyZXNzPjxzdHlsZSBmYWNlPSJub3JtYWwiIGZvbnQ9ImRlZmF1bHQi
IHNpemU9IjEwMCUiPkVjb2xlIFBvbHl0ZWNobmlxdWUgRmVkZXJhbGUgZGUgTGF1c2FubmUsIExh
Ym9yYXRvcnkgb2YgQ2VsbCBCaW9waHlzaWNzLCBMYXVzYW5uZSwgU3dpdHplcmxhbmQuIG1pY2hl
bGUua29lbmlnc2JlcmdlckBlcGZsLmNoPC9zdHlsZT48L2F1dGgtYWRkcmVzcz48dGl0bGVzPjx0
aXRsZT48c3R5bGUgZmFjZT0ibm9ybWFsIiBmb250PSJkZWZhdWx0IiBzaXplPSIxMDAlIj5Sb2xl
IG9mIHRoZSBlbmRvdGhlbGl1bSBvbiBhcnRlcmlhbCB2YXNvbW90aW9uPC9zdHlsZT48L3RpdGxl
PjxzZWNvbmRhcnktdGl0bGU+PHN0eWxlIGZhY2U9Im5vcm1hbCIgZm9udD0iZGVmYXVsdCIgc2l6
ZT0iMTAwJSI+QmlvcGh5cyBKPC9zdHlsZT48L3NlY29uZGFyeS10aXRsZT48L3RpdGxlcz48cGFn
ZXM+PHN0eWxlIGZhY2U9Im5vcm1hbCIgZm9udD0iZGVmYXVsdCIgc2l6ZT0iMTAwJSI+Mzg0NS01
NDwvc3R5bGU+PC9wYWdlcz48dm9sdW1lPjxzdHlsZSBmYWNlPSJub3JtYWwiIGZvbnQ9ImRlZmF1
bHQiIHNpemU9IjEwMCUiPjg4PC9zdHlsZT48L3ZvbHVtZT48bnVtYmVyPjxzdHlsZSBmYWNlPSJu
b3JtYWwiIGZvbnQ9ImRlZmF1bHQiIHNpemU9IjEwMCUiPjY8L3N0eWxlPjwvbnVtYmVyPjxrZXl3
b3Jkcz48a2V5d29yZD48c3R5bGUgZmFjZT0ibm9ybWFsIiBmb250PSJkZWZhdWx0IiBzaXplPSIx
MDAlIj5BcnRlcmllcy9jeXRvbG9neS8qcGh5c2lvbG9neTwvc3R5bGU+PC9rZXl3b3JkPjxrZXl3
b3JkPjxzdHlsZSBmYWNlPSJub3JtYWwiIGZvbnQ9ImRlZmF1bHQiIHNpemU9IjEwMCUiPkJpb2xv
Z2ljYWwgRmFjdG9ycy9waHlzaW9sb2d5PC9zdHlsZT48L2tleXdvcmQ+PGtleXdvcmQ+PHN0eWxl
IGZhY2U9Im5vcm1hbCIgZm9udD0iZGVmYXVsdCIgc2l6ZT0iMTAwJSI+QmlvcGh5c2ljYWwgUGhl
bm9tZW5hPC9zdHlsZT48L2tleXdvcmQ+PGtleXdvcmQ+PHN0eWxlIGZhY2U9Im5vcm1hbCIgZm9u
dD0iZGVmYXVsdCIgc2l6ZT0iMTAwJSI+QmlvcGh5c2ljczwvc3R5bGU+PC9rZXl3b3JkPjxrZXl3
b3JkPjxzdHlsZSBmYWNlPSJub3JtYWwiIGZvbnQ9ImRlZmF1bHQiIHNpemU9IjEwMCUiPkNhbGNp
dW0gU2lnbmFsaW5nPC9zdHlsZT48L2tleXdvcmQ+PGtleXdvcmQ+PHN0eWxlIGZhY2U9Im5vcm1h
bCIgZm9udD0iZGVmYXVsdCIgc2l6ZT0iMTAwJSI+Q2VsbCBDb21tdW5pY2F0aW9uPC9zdHlsZT48
L2tleXdvcmQ+PGtleXdvcmQ+PHN0eWxlIGZhY2U9Im5vcm1hbCIgZm9udD0iZGVmYXVsdCIgc2l6
ZT0iMTAwJSI+RW5kb3RoZWxpdW0sIFZhc2N1bGFyL2N5dG9sb2d5LypwaHlzaW9sb2d5PC9zdHls
ZT48L2tleXdvcmQ+PGtleXdvcmQ+PHN0eWxlIGZhY2U9Im5vcm1hbCIgZm9udD0iZGVmYXVsdCIg
c2l6ZT0iMTAwJSI+TWF0aGVtYXRpY3M8L3N0eWxlPjwva2V5d29yZD48a2V5d29yZD48c3R5bGUg
ZmFjZT0ibm9ybWFsIiBmb250PSJkZWZhdWx0IiBzaXplPSIxMDAlIj5Nb2RlbHMsIENhcmRpb3Zh
c2N1bGFyPC9zdHlsZT48L2tleXdvcmQ+PGtleXdvcmQ+PHN0eWxlIGZhY2U9Im5vcm1hbCIgZm9u
dD0iZGVmYXVsdCIgc2l6ZT0iMTAwJSI+TXVzY2xlIENvbnRyYWN0aW9uL3BoeXNpb2xvZ3k8L3N0
eWxlPjwva2V5d29yZD48a2V5d29yZD48c3R5bGUgZmFjZT0ibm9ybWFsIiBmb250PSJkZWZhdWx0
IiBzaXplPSIxMDAlIj5NdXNjbGUsIFNtb290aCwgVmFzY3VsYXIvY3l0b2xvZ3kvKnBoeXNpb2xv
Z3k8L3N0eWxlPjwva2V5d29yZD48a2V5d29yZD48c3R5bGUgZmFjZT0ibm9ybWFsIiBmb250PSJk
ZWZhdWx0IiBzaXplPSIxMDAlIj5WYXNvY29uc3RyaWN0aW9uL3BoeXNpb2xvZ3k8L3N0eWxlPjwv
a2V5d29yZD48L2tleXdvcmRzPjxkYXRlcz48eWVhcj48c3R5bGUgZmFjZT0ibm9ybWFsIiBmb250
PSJkZWZhdWx0IiBzaXplPSIxMDAlIj4yMDA1PC9zdHlsZT48L3llYXI+PHB1Yi1kYXRlcz48ZGF0
ZT48c3R5bGUgZmFjZT0ibm9ybWFsIiBmb250PSJkZWZhdWx0IiBzaXplPSIxMDAlIj5KdW48L3N0
eWxlPjwvZGF0ZT48L3B1Yi1kYXRlcz48L2RhdGVzPjxhY2Nlc3Npb24tbnVtPjxzdHlsZSBmYWNl
PSJub3JtYWwiIGZvbnQ9ImRlZmF1bHQiIHNpemU9IjEwMCUiPjE1NzkyOTc5PC9zdHlsZT48L2Fj
Y2Vzc2lvbi1udW0+PHVybHM+PHJlbGF0ZWQtdXJscz48dXJsPjxzdHlsZSBmYWNlPSJub3JtYWwi
IGZvbnQ9ImRlZmF1bHQiIHNpemU9IjEwMCUiPmh0dHA6Ly93d3cubmNiaS5ubG0ubmloLmdvdi9l
bnRyZXovcXVlcnkuZmNnaT9jbWQ9UmV0cmlldmUmYW1wO2RiPVB1Yk1lZCZhbXA7ZG9wdD1DaXRh
dGlvbiZhbXA7bGlzdF91aWRzPTE1NzkyOTc5ICAgPC9zdHlsZT48L3VybD48L3JlbGF0ZWQtdXJs
cz48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5]</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The changes of vascular tone are generated by calcium oscillations in the cytosol </w:t>
      </w:r>
      <w:r w:rsidR="00516A26">
        <w:rPr>
          <w:rFonts w:ascii="Book Antiqua" w:eastAsia="ヒラギノ角ゴ Pro W3" w:hAnsi="Book Antiqua"/>
          <w:szCs w:val="24"/>
          <w:lang w:val="en-US"/>
        </w:rPr>
        <w:t xml:space="preserve">of vascular smooth muscle </w:t>
      </w:r>
      <w:proofErr w:type="gramStart"/>
      <w:r w:rsidR="00516A26">
        <w:rPr>
          <w:rFonts w:ascii="Book Antiqua" w:eastAsia="ヒラギノ角ゴ Pro W3" w:hAnsi="Book Antiqua"/>
          <w:szCs w:val="24"/>
          <w:lang w:val="en-US"/>
        </w:rPr>
        <w:t>cells</w:t>
      </w:r>
      <w:proofErr w:type="gramEnd"/>
      <w:r w:rsidRPr="00516A26">
        <w:rPr>
          <w:rFonts w:ascii="Book Antiqua" w:eastAsia="ヒラギノ角ゴ Pro W3" w:hAnsi="Book Antiqua"/>
          <w:szCs w:val="24"/>
          <w:lang w:val="en-US"/>
        </w:rPr>
        <w:fldChar w:fldCharType="begin">
          <w:fldData xml:space="preserve">PEVuZE5vdGU+PENpdGU+PEF1dGhvcj5QZW5nPC9BdXRob3I+PFllYXI+MjAwMTwvWWVhcj48UmVj
TnVtPjM1PC9SZWNOdW0+PERpc3BsYXlUZXh0PjxzdHlsZSBmYWNlPSJzdXBlcnNjcmlwdCI+WzM2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zNTwvcmVjLW51bWJlcj48cmVmLXR5cGUgbmFtZT0iSm91cm5hbCBBcnRpY2xlIj4xNzwvcmVm
LXR5cGU+PGNvbnRyaWJ1dG9ycz48YXV0aG9ycz48YXV0aG9yPjxzdHlsZSBmYWNlPSJub3JtYWwi
IGZvbnQ9ImRlZmF1bHQiIHNpemU9IjEwMCUiPlBlbmcsIEguPC9zdHlsZT48L2F1dGhvcj48YXV0
aG9yPjxzdHlsZSBmYWNlPSJub3JtYWwiIGZvbnQ9ImRlZmF1bHQiIHNpemU9IjEwMCUiPk1hdGNo
a292LCBWLjwvc3R5bGU+PC9hdXRob3I+PGF1dGhvcj48c3R5bGUgZmFjZT0ibm9ybWFsIiBmb250
PSJkZWZhdWx0IiBzaXplPSIxMDAlIj5JdmFyc2VuLCBBLjwvc3R5bGU+PC9hdXRob3I+PGF1dGhv
cj48c3R5bGUgZmFjZT0ibm9ybWFsIiBmb250PSJkZWZhdWx0IiBzaXplPSIxMDAlIj5BYWxramFl
ciwgQy48L3N0eWxlPjwvYXV0aG9yPjxhdXRob3I+PHN0eWxlIGZhY2U9Im5vcm1hbCIgZm9udD0i
ZGVmYXVsdCIgc2l6ZT0iMTAwJSI+Tmlsc3NvbiwgSC48L3N0eWxlPjwvYXV0aG9yPjwvYXV0aG9y
cz48L2NvbnRyaWJ1dG9ycz48YXV0aC1hZGRyZXNzPjxzdHlsZSBmYWNlPSJub3JtYWwiIGZvbnQ9
ImRlZmF1bHQiIHNpemU9IjEwMCUiPkRlcGFydG1lbnQgb2YgUGh5c2lvbG9neSBhbmQgRGFuaXNo
IEJpb21lbWJyYW5lIFJlc2VhcmNoIENlbnRyZSwgQWFyaHVzIFVuaXZlcnNpdHksIEFhcmh1cywg
RGVubWFyay48L3N0eWxlPjwvYXV0aC1hZGRyZXNzPjx0aXRsZXM+PHRpdGxlPjxzdHlsZSBmYWNl
PSJub3JtYWwiIGZvbnQ9ImRlZmF1bHQiIHNpemU9IjEwMCUiPkh5cG90aGVzaXMgZm9yIHRoZSBp
bml0aWF0aW9uIG9mIHZhc29tb3Rpb248L3N0eWxlPjwvdGl0bGU+PHNlY29uZGFyeS10aXRsZT48
c3R5bGUgZmFjZT0ibm9ybWFsIiBmb250PSJkZWZhdWx0IiBzaXplPSIxMDAlIj5DaXJjIFJlczwv
c3R5bGU+PC9zZWNvbmRhcnktdGl0bGU+PC90aXRsZXM+PHBlcmlvZGljYWw+PGZ1bGwtdGl0bGU+
PHN0eWxlIGZhY2U9Im5vcm1hbCIgZm9udD0iZGVmYXVsdCIgc2l6ZT0iMTAwJSI+Q2lyYyBSZXM8
L3N0eWxlPjwvZnVsbC10aXRsZT48L3BlcmlvZGljYWw+PHBhZ2VzPjxzdHlsZSBmYWNlPSJub3Jt
YWwiIGZvbnQ9ImRlZmF1bHQiIHNpemU9IjEwMCUiPjgxMC01PC9zdHlsZT48L3BhZ2VzPjx2b2x1
bWU+PHN0eWxlIGZhY2U9Im5vcm1hbCIgZm9udD0iZGVmYXVsdCIgc2l6ZT0iMTAwJSI+ODg8L3N0
eWxlPjwvdm9sdW1lPjxudW1iZXI+PHN0eWxlIGZhY2U9Im5vcm1hbCIgZm9udD0iZGVmYXVsdCIg
c2l6ZT0iMTAwJSI+ODwvc3R5bGU+PC9udW1iZXI+PGtleXdvcmRzPjxrZXl3b3JkPjxzdHlsZSBm
YWNlPSJub3JtYWwiIGZvbnQ9ImRlZmF1bHQiIHNpemU9IjEwMCUiPkFuaW1hbHM8L3N0eWxlPjwv
a2V5d29yZD48a2V5d29yZD48c3R5bGUgZmFjZT0ibm9ybWFsIiBmb250PSJkZWZhdWx0IiBzaXpl
PSIxMDAlIj5CaW9sb2dpY2FsIENsb2Nrcy9kcnVnIGVmZmVjdHMvcGh5c2lvbG9neTwvc3R5bGU+
PC9rZXl3b3JkPjxrZXl3b3JkPjxzdHlsZSBmYWNlPSJub3JtYWwiIGZvbnQ9ImRlZmF1bHQiIHNp
emU9IjEwMCUiPkNhZmZlaW5lL3BoYXJtYWNvbG9neTwvc3R5bGU+PC9rZXl3b3JkPjxrZXl3b3Jk
PjxzdHlsZSBmYWNlPSJub3JtYWwiIGZvbnQ9ImRlZmF1bHQiIHNpemU9IjEwMCUiPkNhbGNpdW0g
U2lnbmFsaW5nPC9zdHlsZT48L2tleXdvcmQ+PGtleXdvcmQ+PHN0eWxlIGZhY2U9Im5vcm1hbCIg
Zm9udD0iZGVmYXVsdCIgc2l6ZT0iMTAwJSI+Q3ljbGljIEdNUC9hbmFsb2dzICZhbXA7IGRlcml2
YXRpdmVzL3BoYXJtYWNvbG9neTwvc3R5bGU+PC9rZXl3b3JkPjxrZXl3b3JkPjxzdHlsZSBmYWNl
PSJub3JtYWwiIGZvbnQ9ImRlZmF1bHQiIHNpemU9IjEwMCUiPkZsdW9yZXNjZW50IER5ZXM8L3N0
eWxlPjwva2V5d29yZD48a2V5d29yZD48c3R5bGUgZmFjZT0ibm9ybWFsIiBmb250PSJkZWZhdWx0
IiBzaXplPSIxMDAlIj5JbiBWaXRybzwvc3R5bGU+PC9rZXl3b3JkPjxrZXl3b3JkPjxzdHlsZSBm
YWNlPSJub3JtYWwiIGZvbnQ9ImRlZmF1bHQiIHNpemU9IjEwMCUiPklzb21ldHJpYyBDb250cmFj
dGlvbi9kcnVnIGVmZmVjdHMvcGh5c2lvbG9neTwvc3R5bGU+PC9rZXl3b3JkPjxrZXl3b3JkPjxz
dHlsZSBmYWNlPSJub3JtYWwiIGZvbnQ9ImRlZmF1bHQiIHNpemU9IjEwMCUiPk1hbGU8L3N0eWxl
Pjwva2V5d29yZD48a2V5d29yZD48c3R5bGUgZmFjZT0ibm9ybWFsIiBmb250PSJkZWZhdWx0IiBz
aXplPSIxMDAlIj5NZW1icmFuZSBQb3RlbnRpYWxzL2RydWcgZWZmZWN0cy9waHlzaW9sb2d5PC9z
dHlsZT48L2tleXdvcmQ+PGtleXdvcmQ+PHN0eWxlIGZhY2U9Im5vcm1hbCIgZm9udD0iZGVmYXVs
dCIgc2l6ZT0iMTAwJSI+TWVzZW50ZXJpYyBBcnRlcmllcy9kcnVnIGVmZmVjdHMvbWV0YWJvbGlz
bTwvc3R5bGU+PC9rZXl3b3JkPjxrZXl3b3JkPjxzdHlsZSBmYWNlPSJub3JtYWwiIGZvbnQ9ImRl
ZmF1bHQiIHNpemU9IjEwMCUiPk1pY3JvZWxlY3Ryb2Rlczwvc3R5bGU+PC9rZXl3b3JkPjxrZXl3
b3JkPjxzdHlsZSBmYWNlPSJub3JtYWwiIGZvbnQ9ImRlZmF1bHQiIHNpemU9IjEwMCUiPipNb2Rl
bHMsIENhcmRpb3Zhc2N1bGFyPC9zdHlsZT48L2tleXdvcmQ+PGtleXdvcmQ+PHN0eWxlIGZhY2U9
Im5vcm1hbCIgZm9udD0iZGVmYXVsdCIgc2l6ZT0iMTAwJSI+TXVzY2xlLCBTbW9vdGgsIFZhc2N1
bGFyL2RydWcgZWZmZWN0cy9tZXRhYm9saXNtPC9zdHlsZT48L2tleXdvcmQ+PGtleXdvcmQ+PHN0
eWxlIGZhY2U9Im5vcm1hbCIgZm9udD0iZGVmYXVsdCIgc2l6ZT0iMTAwJSI+Tm9yZXBpbmVwaHJp
bmUvcGhhcm1hY29sb2d5PC9zdHlsZT48L2tleXdvcmQ+PGtleXdvcmQ+PHN0eWxlIGZhY2U9Im5v
cm1hbCIgZm9udD0iZGVmYXVsdCIgc2l6ZT0iMTAwJSI+UGF0Y2gtQ2xhbXAgVGVjaG5pcXVlczwv
c3R5bGU+PC9rZXl3b3JkPjxrZXl3b3JkPjxzdHlsZSBmYWNlPSJub3JtYWwiIGZvbnQ9ImRlZmF1
bHQiIHNpemU9IjEwMCUiPlBob3NwaG9kaWVzdGVyYXNlIEluaGliaXRvcnMvcGhhcm1hY29sb2d5
PC9zdHlsZT48L2tleXdvcmQ+PGtleXdvcmQ+PHN0eWxlIGZhY2U9Im5vcm1hbCIgZm9udD0iZGVm
YXVsdCIgc2l6ZT0iMTAwJSI+UmF0czwvc3R5bGU+PC9rZXl3b3JkPjxrZXl3b3JkPjxzdHlsZSBm
YWNlPSJub3JtYWwiIGZvbnQ9ImRlZmF1bHQiIHNpemU9IjEwMCUiPlJhdHMsIFdpc3Rhcjwvc3R5
bGU+PC9rZXl3b3JkPjxrZXl3b3JkPjxzdHlsZSBmYWNlPSJub3JtYWwiIGZvbnQ9ImRlZmF1bHQi
IHNpemU9IjEwMCUiPlJlc2VhcmNoIFN1cHBvcnQsIE5vbi1VLlMuIEdvdiZhcG9zO3Q8L3N0eWxl
Pjwva2V5d29yZD48a2V5d29yZD48c3R5bGUgZmFjZT0ibm9ybWFsIiBmb250PSJkZWZhdWx0IiBz
aXplPSIxMDAlIj5WYXNjdWxhciBSZXNpc3RhbmNlL3BoeXNpb2xvZ3k8L3N0eWxlPjwva2V5d29y
ZD48a2V5d29yZD48c3R5bGUgZmFjZT0ibm9ybWFsIiBmb250PSJkZWZhdWx0IiBzaXplPSIxMDAl
Ij5WYXNvY29uc3RyaWN0aW9uL2RydWcgZWZmZWN0cy8qcGh5c2lvbG9neTwvc3R5bGU+PC9rZXl3
b3JkPjxrZXl3b3JkPjxzdHlsZSBmYWNlPSJub3JtYWwiIGZvbnQ9ImRlZmF1bHQiIHNpemU9IjEw
MCUiPlZhc29jb25zdHJpY3RvciBBZ2VudHMvcGhhcm1hY29sb2d5PC9zdHlsZT48L2tleXdvcmQ+
PGtleXdvcmQ+PHN0eWxlIGZhY2U9Im5vcm1hbCIgZm9udD0iZGVmYXVsdCIgc2l6ZT0iMTAwJSI+
VmFzb21vdG9yIFN5c3RlbS9kcnVnIGVmZmVjdHMvKnBoeXNpb2xvZ3k8L3N0eWxlPjwva2V5d29y
ZD48L2tleXdvcmRzPjxkYXRlcz48eWVhcj48c3R5bGUgZmFjZT0ibm9ybWFsIiBmb250PSJkZWZh
dWx0IiBzaXplPSIxMDAlIj4yMDAxPC9zdHlsZT48L3llYXI+PHB1Yi1kYXRlcz48ZGF0ZT48c3R5
bGUgZmFjZT0ibm9ybWFsIiBmb250PSJkZWZhdWx0IiBzaXplPSIxMDAlIj5BcHIgMjc8L3N0eWxl
PjwvZGF0ZT48L3B1Yi1kYXRlcz48L2RhdGVzPjxhY2Nlc3Npb24tbnVtPjxzdHlsZSBmYWNlPSJu
b3JtYWwiIGZvbnQ9ImRlZmF1bHQiIHNpemU9IjEwMCUiPjExMzI1ODczPC9zdHlsZT48L2FjY2Vz
c2lvbi1udW0+PHVybHM+PHJlbGF0ZWQtdXJscz48dXJsPjxzdHlsZSBmYWNlPSJub3JtYWwiIGZv
bnQ9ImRlZmF1bHQiIHNpemU9IjEwMCUiPmh0dHA6Ly93d3cubmNiaS5ubG0ubmloLmdvdi9lbnRy
ZXovcXVlcnkuZmNnaT9jbWQ9UmV0cmlldmUmYW1wO2RiPVB1Yk1lZCZhbXA7ZG9wdD1DaXRhdGlv
biZhbXA7bGlzdF91aWRzPTExMzI1ODczICAgPC9zdHlsZT48L3VybD48L3JlbGF0ZWQtdXJscz48
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ZW5nPC9BdXRob3I+PFllYXI+MjAwMTwvWWVhcj48UmVj
TnVtPjM1PC9SZWNOdW0+PERpc3BsYXlUZXh0PjxzdHlsZSBmYWNlPSJzdXBlcnNjcmlwdCI+WzM2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zNTwvcmVjLW51bWJlcj48cmVmLXR5cGUgbmFtZT0iSm91cm5hbCBBcnRpY2xlIj4xNzwvcmVm
LXR5cGU+PGNvbnRyaWJ1dG9ycz48YXV0aG9ycz48YXV0aG9yPjxzdHlsZSBmYWNlPSJub3JtYWwi
IGZvbnQ9ImRlZmF1bHQiIHNpemU9IjEwMCUiPlBlbmcsIEguPC9zdHlsZT48L2F1dGhvcj48YXV0
aG9yPjxzdHlsZSBmYWNlPSJub3JtYWwiIGZvbnQ9ImRlZmF1bHQiIHNpemU9IjEwMCUiPk1hdGNo
a292LCBWLjwvc3R5bGU+PC9hdXRob3I+PGF1dGhvcj48c3R5bGUgZmFjZT0ibm9ybWFsIiBmb250
PSJkZWZhdWx0IiBzaXplPSIxMDAlIj5JdmFyc2VuLCBBLjwvc3R5bGU+PC9hdXRob3I+PGF1dGhv
cj48c3R5bGUgZmFjZT0ibm9ybWFsIiBmb250PSJkZWZhdWx0IiBzaXplPSIxMDAlIj5BYWxramFl
ciwgQy48L3N0eWxlPjwvYXV0aG9yPjxhdXRob3I+PHN0eWxlIGZhY2U9Im5vcm1hbCIgZm9udD0i
ZGVmYXVsdCIgc2l6ZT0iMTAwJSI+Tmlsc3NvbiwgSC48L3N0eWxlPjwvYXV0aG9yPjwvYXV0aG9y
cz48L2NvbnRyaWJ1dG9ycz48YXV0aC1hZGRyZXNzPjxzdHlsZSBmYWNlPSJub3JtYWwiIGZvbnQ9
ImRlZmF1bHQiIHNpemU9IjEwMCUiPkRlcGFydG1lbnQgb2YgUGh5c2lvbG9neSBhbmQgRGFuaXNo
IEJpb21lbWJyYW5lIFJlc2VhcmNoIENlbnRyZSwgQWFyaHVzIFVuaXZlcnNpdHksIEFhcmh1cywg
RGVubWFyay48L3N0eWxlPjwvYXV0aC1hZGRyZXNzPjx0aXRsZXM+PHRpdGxlPjxzdHlsZSBmYWNl
PSJub3JtYWwiIGZvbnQ9ImRlZmF1bHQiIHNpemU9IjEwMCUiPkh5cG90aGVzaXMgZm9yIHRoZSBp
bml0aWF0aW9uIG9mIHZhc29tb3Rpb248L3N0eWxlPjwvdGl0bGU+PHNlY29uZGFyeS10aXRsZT48
c3R5bGUgZmFjZT0ibm9ybWFsIiBmb250PSJkZWZhdWx0IiBzaXplPSIxMDAlIj5DaXJjIFJlczwv
c3R5bGU+PC9zZWNvbmRhcnktdGl0bGU+PC90aXRsZXM+PHBlcmlvZGljYWw+PGZ1bGwtdGl0bGU+
PHN0eWxlIGZhY2U9Im5vcm1hbCIgZm9udD0iZGVmYXVsdCIgc2l6ZT0iMTAwJSI+Q2lyYyBSZXM8
L3N0eWxlPjwvZnVsbC10aXRsZT48L3BlcmlvZGljYWw+PHBhZ2VzPjxzdHlsZSBmYWNlPSJub3Jt
YWwiIGZvbnQ9ImRlZmF1bHQiIHNpemU9IjEwMCUiPjgxMC01PC9zdHlsZT48L3BhZ2VzPjx2b2x1
bWU+PHN0eWxlIGZhY2U9Im5vcm1hbCIgZm9udD0iZGVmYXVsdCIgc2l6ZT0iMTAwJSI+ODg8L3N0
eWxlPjwvdm9sdW1lPjxudW1iZXI+PHN0eWxlIGZhY2U9Im5vcm1hbCIgZm9udD0iZGVmYXVsdCIg
c2l6ZT0iMTAwJSI+ODwvc3R5bGU+PC9udW1iZXI+PGtleXdvcmRzPjxrZXl3b3JkPjxzdHlsZSBm
YWNlPSJub3JtYWwiIGZvbnQ9ImRlZmF1bHQiIHNpemU9IjEwMCUiPkFuaW1hbHM8L3N0eWxlPjwv
a2V5d29yZD48a2V5d29yZD48c3R5bGUgZmFjZT0ibm9ybWFsIiBmb250PSJkZWZhdWx0IiBzaXpl
PSIxMDAlIj5CaW9sb2dpY2FsIENsb2Nrcy9kcnVnIGVmZmVjdHMvcGh5c2lvbG9neTwvc3R5bGU+
PC9rZXl3b3JkPjxrZXl3b3JkPjxzdHlsZSBmYWNlPSJub3JtYWwiIGZvbnQ9ImRlZmF1bHQiIHNp
emU9IjEwMCUiPkNhZmZlaW5lL3BoYXJtYWNvbG9neTwvc3R5bGU+PC9rZXl3b3JkPjxrZXl3b3Jk
PjxzdHlsZSBmYWNlPSJub3JtYWwiIGZvbnQ9ImRlZmF1bHQiIHNpemU9IjEwMCUiPkNhbGNpdW0g
U2lnbmFsaW5nPC9zdHlsZT48L2tleXdvcmQ+PGtleXdvcmQ+PHN0eWxlIGZhY2U9Im5vcm1hbCIg
Zm9udD0iZGVmYXVsdCIgc2l6ZT0iMTAwJSI+Q3ljbGljIEdNUC9hbmFsb2dzICZhbXA7IGRlcml2
YXRpdmVzL3BoYXJtYWNvbG9neTwvc3R5bGU+PC9rZXl3b3JkPjxrZXl3b3JkPjxzdHlsZSBmYWNl
PSJub3JtYWwiIGZvbnQ9ImRlZmF1bHQiIHNpemU9IjEwMCUiPkZsdW9yZXNjZW50IER5ZXM8L3N0
eWxlPjwva2V5d29yZD48a2V5d29yZD48c3R5bGUgZmFjZT0ibm9ybWFsIiBmb250PSJkZWZhdWx0
IiBzaXplPSIxMDAlIj5JbiBWaXRybzwvc3R5bGU+PC9rZXl3b3JkPjxrZXl3b3JkPjxzdHlsZSBm
YWNlPSJub3JtYWwiIGZvbnQ9ImRlZmF1bHQiIHNpemU9IjEwMCUiPklzb21ldHJpYyBDb250cmFj
dGlvbi9kcnVnIGVmZmVjdHMvcGh5c2lvbG9neTwvc3R5bGU+PC9rZXl3b3JkPjxrZXl3b3JkPjxz
dHlsZSBmYWNlPSJub3JtYWwiIGZvbnQ9ImRlZmF1bHQiIHNpemU9IjEwMCUiPk1hbGU8L3N0eWxl
Pjwva2V5d29yZD48a2V5d29yZD48c3R5bGUgZmFjZT0ibm9ybWFsIiBmb250PSJkZWZhdWx0IiBz
aXplPSIxMDAlIj5NZW1icmFuZSBQb3RlbnRpYWxzL2RydWcgZWZmZWN0cy9waHlzaW9sb2d5PC9z
dHlsZT48L2tleXdvcmQ+PGtleXdvcmQ+PHN0eWxlIGZhY2U9Im5vcm1hbCIgZm9udD0iZGVmYXVs
dCIgc2l6ZT0iMTAwJSI+TWVzZW50ZXJpYyBBcnRlcmllcy9kcnVnIGVmZmVjdHMvbWV0YWJvbGlz
bTwvc3R5bGU+PC9rZXl3b3JkPjxrZXl3b3JkPjxzdHlsZSBmYWNlPSJub3JtYWwiIGZvbnQ9ImRl
ZmF1bHQiIHNpemU9IjEwMCUiPk1pY3JvZWxlY3Ryb2Rlczwvc3R5bGU+PC9rZXl3b3JkPjxrZXl3
b3JkPjxzdHlsZSBmYWNlPSJub3JtYWwiIGZvbnQ9ImRlZmF1bHQiIHNpemU9IjEwMCUiPipNb2Rl
bHMsIENhcmRpb3Zhc2N1bGFyPC9zdHlsZT48L2tleXdvcmQ+PGtleXdvcmQ+PHN0eWxlIGZhY2U9
Im5vcm1hbCIgZm9udD0iZGVmYXVsdCIgc2l6ZT0iMTAwJSI+TXVzY2xlLCBTbW9vdGgsIFZhc2N1
bGFyL2RydWcgZWZmZWN0cy9tZXRhYm9saXNtPC9zdHlsZT48L2tleXdvcmQ+PGtleXdvcmQ+PHN0
eWxlIGZhY2U9Im5vcm1hbCIgZm9udD0iZGVmYXVsdCIgc2l6ZT0iMTAwJSI+Tm9yZXBpbmVwaHJp
bmUvcGhhcm1hY29sb2d5PC9zdHlsZT48L2tleXdvcmQ+PGtleXdvcmQ+PHN0eWxlIGZhY2U9Im5v
cm1hbCIgZm9udD0iZGVmYXVsdCIgc2l6ZT0iMTAwJSI+UGF0Y2gtQ2xhbXAgVGVjaG5pcXVlczwv
c3R5bGU+PC9rZXl3b3JkPjxrZXl3b3JkPjxzdHlsZSBmYWNlPSJub3JtYWwiIGZvbnQ9ImRlZmF1
bHQiIHNpemU9IjEwMCUiPlBob3NwaG9kaWVzdGVyYXNlIEluaGliaXRvcnMvcGhhcm1hY29sb2d5
PC9zdHlsZT48L2tleXdvcmQ+PGtleXdvcmQ+PHN0eWxlIGZhY2U9Im5vcm1hbCIgZm9udD0iZGVm
YXVsdCIgc2l6ZT0iMTAwJSI+UmF0czwvc3R5bGU+PC9rZXl3b3JkPjxrZXl3b3JkPjxzdHlsZSBm
YWNlPSJub3JtYWwiIGZvbnQ9ImRlZmF1bHQiIHNpemU9IjEwMCUiPlJhdHMsIFdpc3Rhcjwvc3R5
bGU+PC9rZXl3b3JkPjxrZXl3b3JkPjxzdHlsZSBmYWNlPSJub3JtYWwiIGZvbnQ9ImRlZmF1bHQi
IHNpemU9IjEwMCUiPlJlc2VhcmNoIFN1cHBvcnQsIE5vbi1VLlMuIEdvdiZhcG9zO3Q8L3N0eWxl
Pjwva2V5d29yZD48a2V5d29yZD48c3R5bGUgZmFjZT0ibm9ybWFsIiBmb250PSJkZWZhdWx0IiBz
aXplPSIxMDAlIj5WYXNjdWxhciBSZXNpc3RhbmNlL3BoeXNpb2xvZ3k8L3N0eWxlPjwva2V5d29y
ZD48a2V5d29yZD48c3R5bGUgZmFjZT0ibm9ybWFsIiBmb250PSJkZWZhdWx0IiBzaXplPSIxMDAl
Ij5WYXNvY29uc3RyaWN0aW9uL2RydWcgZWZmZWN0cy8qcGh5c2lvbG9neTwvc3R5bGU+PC9rZXl3
b3JkPjxrZXl3b3JkPjxzdHlsZSBmYWNlPSJub3JtYWwiIGZvbnQ9ImRlZmF1bHQiIHNpemU9IjEw
MCUiPlZhc29jb25zdHJpY3RvciBBZ2VudHMvcGhhcm1hY29sb2d5PC9zdHlsZT48L2tleXdvcmQ+
PGtleXdvcmQ+PHN0eWxlIGZhY2U9Im5vcm1hbCIgZm9udD0iZGVmYXVsdCIgc2l6ZT0iMTAwJSI+
VmFzb21vdG9yIFN5c3RlbS9kcnVnIGVmZmVjdHMvKnBoeXNpb2xvZ3k8L3N0eWxlPjwva2V5d29y
ZD48L2tleXdvcmRzPjxkYXRlcz48eWVhcj48c3R5bGUgZmFjZT0ibm9ybWFsIiBmb250PSJkZWZh
dWx0IiBzaXplPSIxMDAlIj4yMDAxPC9zdHlsZT48L3llYXI+PHB1Yi1kYXRlcz48ZGF0ZT48c3R5
bGUgZmFjZT0ibm9ybWFsIiBmb250PSJkZWZhdWx0IiBzaXplPSIxMDAlIj5BcHIgMjc8L3N0eWxl
PjwvZGF0ZT48L3B1Yi1kYXRlcz48L2RhdGVzPjxhY2Nlc3Npb24tbnVtPjxzdHlsZSBmYWNlPSJu
b3JtYWwiIGZvbnQ9ImRlZmF1bHQiIHNpemU9IjEwMCUiPjExMzI1ODczPC9zdHlsZT48L2FjY2Vz
c2lvbi1udW0+PHVybHM+PHJlbGF0ZWQtdXJscz48dXJsPjxzdHlsZSBmYWNlPSJub3JtYWwiIGZv
bnQ9ImRlZmF1bHQiIHNpemU9IjEwMCUiPmh0dHA6Ly93d3cubmNiaS5ubG0ubmloLmdvdi9lbnRy
ZXovcXVlcnkuZmNnaT9jbWQ9UmV0cmlldmUmYW1wO2RiPVB1Yk1lZCZhbXA7ZG9wdD1DaXRhdGlv
biZhbXA7bGlzdF91aWRzPTExMzI1ODczICAgPC9zdHlsZT48L3VybD48L3JlbGF0ZWQtdXJscz48
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6]</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To regulate the cytosolic calcium oscillations, the membrane oscillator model considers that activity of 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 xml:space="preserve"> channels, calcium-activated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channel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 xml:space="preserve"> exchange, plasma membrane 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ATPase, and th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w:t>
      </w:r>
      <w:r w:rsidR="00522EDF"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 xml:space="preserve"> </w:t>
      </w:r>
      <w:r w:rsidR="00522EDF" w:rsidRPr="00516A26">
        <w:rPr>
          <w:rFonts w:ascii="Book Antiqua" w:eastAsia="ヒラギノ角ゴ Pro W3" w:hAnsi="Book Antiqua"/>
          <w:szCs w:val="24"/>
          <w:lang w:val="en-US"/>
        </w:rPr>
        <w:t xml:space="preserve">voltage-dependent calcium channel (VDCC), and transient receptor potential channel (TRP) </w:t>
      </w:r>
      <w:r w:rsidRPr="00516A26">
        <w:rPr>
          <w:rFonts w:ascii="Book Antiqua" w:eastAsia="ヒラギノ角ゴ Pro W3" w:hAnsi="Book Antiqua"/>
          <w:szCs w:val="24"/>
          <w:lang w:val="en-US"/>
        </w:rPr>
        <w:t xml:space="preserve">are essential for maintaining calcium oscillations </w:t>
      </w:r>
      <w:r w:rsidRPr="00516A26">
        <w:rPr>
          <w:rFonts w:ascii="Book Antiqua" w:eastAsia="ヒラギノ角ゴ Pro W3" w:hAnsi="Book Antiqua"/>
          <w:szCs w:val="24"/>
          <w:lang w:val="en-US"/>
        </w:rPr>
        <w:fldChar w:fldCharType="begin">
          <w:fldData xml:space="preserve">PEVuZE5vdGU+PENpdGU+PEF1dGhvcj5QYXJ0aGltb3M8L0F1dGhvcj48WWVhcj4xOTk5PC9ZZWFy
PjxSZWNOdW0+Mzc8L1JlY051bT48RGlzcGxheVRleHQ+PHN0eWxlIGZhY2U9InN1cGVyc2NyaXB0
Ij5bMzd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M3PC9yZWMtbnVtYmVyPjxyZWYtdHlwZSBuYW1lPSJKb3VybmFsIEFydGljbGUiPjE3
PC9yZWYtdHlwZT48Y29udHJpYnV0b3JzPjxhdXRob3JzPjxhdXRob3I+PHN0eWxlIGZhY2U9Im5v
cm1hbCIgZm9udD0iZGVmYXVsdCIgc2l6ZT0iMTAwJSI+UGFydGhpbW9zLCBELjwvc3R5bGU+PC9h
dXRob3I+PGF1dGhvcj48c3R5bGUgZmFjZT0ibm9ybWFsIiBmb250PSJkZWZhdWx0IiBzaXplPSIx
MDAlIj5FZHdhcmRzLCBELiBILjwvc3R5bGU+PC9hdXRob3I+PGF1dGhvcj48c3R5bGUgZmFjZT0i
bm9ybWFsIiBmb250PSJkZWZhdWx0IiBzaXplPSIxMDAlIj5HcmlmZml0aCwgVC4gTS48L3N0eWxl
PjwvYXV0aG9yPjwvYXV0aG9ycz48L2NvbnRyaWJ1dG9ycz48YXV0aC1hZGRyZXNzPjxzdHlsZSBm
YWNlPSJub3JtYWwiIGZvbnQ9ImRlZmF1bHQiIHNpemU9IjEwMCUiPkRlcGFydG1lbnQgb2YgRGlh
Z25vc3RpYyBSYWRpb2xvZ3ksIENhcmRpb3Zhc2N1bGFyIFNjaWVuY2VzIFJlc2VhcmNoIEdyb3Vw
LCBVbml2ZXJzaXR5IG9mIFdhbGVzIENvbGxlZ2Ugb2YgTWVkaWNpbmUsIENhcmRpZmYgQ0Y0IDRY
TiwgVW5pdGVkIEtpbmdkb20uPC9zdHlsZT48L2F1dGgtYWRkcmVzcz48dGl0bGVzPjx0aXRsZT48
c3R5bGUgZmFjZT0ibm9ybWFsIiBmb250PSJkZWZhdWx0IiBzaXplPSIxMDAlIj5NaW5pbWFsIG1v
ZGVsIG9mIGFydGVyaWFsIGNoYW9zIGdlbmVyYXRlZCBieSBjb3VwbGVkIGludHJhY2VsbHVsYXIg
YW5kIG1lbWJyYW5lIENhMisgb3NjaWxsYXRvcnM8L3N0eWxlPjwvdGl0bGU+PHNlY29uZGFyeS10
aXRsZT48c3R5bGUgZmFjZT0ibm9ybWFsIiBmb250PSJkZWZhdWx0IiBzaXplPSIxMDAlIj5BbSBK
IFBoeXNpb2w8L3N0eWxlPjwvc2Vjb25kYXJ5LXRpdGxlPjwvdGl0bGVzPjxwZXJpb2RpY2FsPjxm
dWxsLXRpdGxlPjxzdHlsZSBmYWNlPSJub3JtYWwiIGZvbnQ9ImRlZmF1bHQiIHNpemU9IjEwMCUi
PkFtIEogUGh5c2lvbDwvc3R5bGU+PC9mdWxsLXRpdGxlPjwvcGVyaW9kaWNhbD48cGFnZXM+PHN0
eWxlIGZhY2U9Im5vcm1hbCIgZm9udD0iZGVmYXVsdCIgc2l6ZT0iMTAwJSI+SDExMTktNDQ8L3N0
eWxlPjwvcGFnZXM+PHZvbHVtZT48c3R5bGUgZmFjZT0ibm9ybWFsIiBmb250PSJkZWZhdWx0IiBz
aXplPSIxMDAlIj4yNzc8L3N0eWxlPjwvdm9sdW1lPjxudW1iZXI+PHN0eWxlIGZhY2U9Im5vcm1h
bCIgZm9udD0iZGVmYXVsdCIgc2l6ZT0iMTAwJSI+MyBQdCAyPC9zdHlsZT48L251bWJlcj48a2V5
d29yZHM+PGtleXdvcmQ+PHN0eWxlIGZhY2U9Im5vcm1hbCIgZm9udD0iZGVmYXVsdCIgc2l6ZT0i
MTAwJSI+QW5pbWFsczwvc3R5bGU+PC9rZXl3b3JkPjxrZXl3b3JkPjxzdHlsZSBmYWNlPSJub3Jt
YWwiIGZvbnQ9ImRlZmF1bHQiIHNpemU9IjEwMCUiPkFydGVyaWVzLypwaHlzaW9sb2d5PC9zdHls
ZT48L2tleXdvcmQ+PGtleXdvcmQ+PHN0eWxlIGZhY2U9Im5vcm1hbCIgZm9udD0iZGVmYXVsdCIg
c2l6ZT0iMTAwJSI+Q2FsY2l1bS8qcGh5c2lvbG9neTwvc3R5bGU+PC9rZXl3b3JkPjxrZXl3b3Jk
PjxzdHlsZSBmYWNlPSJub3JtYWwiIGZvbnQ9ImRlZmF1bHQiIHNpemU9IjEwMCUiPkNhbGNpdW0g
Q2hhbm5lbHMvcGh5c2lvbG9neTwvc3R5bGU+PC9rZXl3b3JkPjxrZXl3b3JkPjxzdHlsZSBmYWNl
PSJub3JtYWwiIGZvbnQ9ImRlZmF1bHQiIHNpemU9IjEwMCUiPkNlbGwgTWVtYnJhbmUvcGh5c2lv
bG9neTwvc3R5bGU+PC9rZXl3b3JkPjxrZXl3b3JkPjxzdHlsZSBmYWNlPSJub3JtYWwiIGZvbnQ9
ImRlZmF1bHQiIHNpemU9IjEwMCUiPkh1bWFuczwvc3R5bGU+PC9rZXl3b3JkPjxrZXl3b3JkPjxz
dHlsZSBmYWNlPSJub3JtYWwiIGZvbnQ9ImRlZmF1bHQiIHNpemU9IjEwMCUiPklvbiBUcmFuc3Bv
cnQ8L3N0eWxlPjwva2V5d29yZD48a2V5d29yZD48c3R5bGUgZmFjZT0ibm9ybWFsIiBmb250PSJk
ZWZhdWx0IiBzaXplPSIxMDAlIj4qTW9kZWxzLCBCaW9sb2dpY2FsPC9zdHlsZT48L2tleXdvcmQ+
PGtleXdvcmQ+PHN0eWxlIGZhY2U9Im5vcm1hbCIgZm9udD0iZGVmYXVsdCIgc2l6ZT0iMTAwJSI+
Kk1vZGVscywgVGhlb3JldGljYWw8L3N0eWxlPjwva2V5d29yZD48a2V5d29yZD48c3R5bGUgZmFj
ZT0ibm9ybWFsIiBmb250PSJkZWZhdWx0IiBzaXplPSIxMDAlIj5NdXNjbGUgQ29udHJhY3Rpb24v
KnBoeXNpb2xvZ3k8L3N0eWxlPjwva2V5d29yZD48a2V5d29yZD48c3R5bGUgZmFjZT0ibm9ybWFs
IiBmb250PSJkZWZhdWx0IiBzaXplPSIxMDAlIj5SYWJiaXRzPC9zdHlsZT48L2tleXdvcmQ+PGtl
eXdvcmQ+PHN0eWxlIGZhY2U9Im5vcm1hbCIgZm9udD0iZGVmYXVsdCIgc2l6ZT0iMTAwJSI+U29k
aXVtL3BoeXNpb2xvZ3k8L3N0eWxlPjwva2V5d29yZD48a2V5d29yZD48c3R5bGUgZmFjZT0ibm9y
bWFsIiBmb250PSJkZWZhdWx0IiBzaXplPSIxMDAlIj5Tb2RpdW0gQ2hhbm5lbHMvcGh5c2lvbG9n
eTwvc3R5bGU+PC9rZXl3b3JkPjxrZXl3b3JkPjxzdHlsZSBmYWNlPSJub3JtYWwiIGZvbnQ9ImRl
ZmF1bHQiIHNpemU9IjEwMCUiPlNvZGl1bS1Qb3Rhc3NpdW0tRXhjaGFuZ2luZyBBVFBhc2UvcGh5
c2lvbG9neTwvc3R5bGU+PC9rZXl3b3JkPjwva2V5d29yZHM+PGRhdGVzPjx5ZWFyPjxzdHlsZSBm
YWNlPSJub3JtYWwiIGZvbnQ9ImRlZmF1bHQiIHNpemU9IjEwMCUiPjE5OTk8L3N0eWxlPjwveWVh
cj48cHViLWRhdGVzPjxkYXRlPjxzdHlsZSBmYWNlPSJub3JtYWwiIGZvbnQ9ImRlZmF1bHQiIHNp
emU9IjEwMCUiPlNlcDwvc3R5bGU+PC9kYXRlPjwvcHViLWRhdGVzPjwvZGF0ZXM+PGFjY2Vzc2lv
bi1udW0+PHN0eWxlIGZhY2U9Im5vcm1hbCIgZm9udD0iZGVmYXVsdCIgc2l6ZT0iMTAwJSI+MTA0
ODQ0MzY8L3N0eWxlPjwvYWNjZXNzaW9uLW51bT48dXJscz48cmVsYXRlZC11cmxzPjx1cmw+PHN0
eWxlIGZhY2U9Im5vcm1hbCIgZm9udD0iZGVmYXVsdCIgc2l6ZT0iMTAwJSI+aHR0cDovL3d3dy5u
Y2JpLm5sbS5uaWguZ292L2VudHJlei9xdWVyeS5mY2dpP2NtZD1SZXRyaWV2ZSZhbXA7ZGI9UHVi
TWVkJmFtcDtkb3B0PUNpdGF0aW9uJmFtcDtsaXN0X3VpZHM9MTA0ODQ0MzYgICA8L3N0eWxlPjwv
dXJsPjwvcmVsYXRlZC11cmxzPjwvdXJscz48L3JlY29yZD48L0NpdGU+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YXJ0aGltb3M8L0F1dGhvcj48WWVhcj4xOTk5PC9ZZWFy
PjxSZWNOdW0+Mzc8L1JlY051bT48RGlzcGxheVRleHQ+PHN0eWxlIGZhY2U9InN1cGVyc2NyaXB0
Ij5bMzd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M3PC9yZWMtbnVtYmVyPjxyZWYtdHlwZSBuYW1lPSJKb3VybmFsIEFydGljbGUiPjE3
PC9yZWYtdHlwZT48Y29udHJpYnV0b3JzPjxhdXRob3JzPjxhdXRob3I+PHN0eWxlIGZhY2U9Im5v
cm1hbCIgZm9udD0iZGVmYXVsdCIgc2l6ZT0iMTAwJSI+UGFydGhpbW9zLCBELjwvc3R5bGU+PC9h
dXRob3I+PGF1dGhvcj48c3R5bGUgZmFjZT0ibm9ybWFsIiBmb250PSJkZWZhdWx0IiBzaXplPSIx
MDAlIj5FZHdhcmRzLCBELiBILjwvc3R5bGU+PC9hdXRob3I+PGF1dGhvcj48c3R5bGUgZmFjZT0i
bm9ybWFsIiBmb250PSJkZWZhdWx0IiBzaXplPSIxMDAlIj5HcmlmZml0aCwgVC4gTS48L3N0eWxl
PjwvYXV0aG9yPjwvYXV0aG9ycz48L2NvbnRyaWJ1dG9ycz48YXV0aC1hZGRyZXNzPjxzdHlsZSBm
YWNlPSJub3JtYWwiIGZvbnQ9ImRlZmF1bHQiIHNpemU9IjEwMCUiPkRlcGFydG1lbnQgb2YgRGlh
Z25vc3RpYyBSYWRpb2xvZ3ksIENhcmRpb3Zhc2N1bGFyIFNjaWVuY2VzIFJlc2VhcmNoIEdyb3Vw
LCBVbml2ZXJzaXR5IG9mIFdhbGVzIENvbGxlZ2Ugb2YgTWVkaWNpbmUsIENhcmRpZmYgQ0Y0IDRY
TiwgVW5pdGVkIEtpbmdkb20uPC9zdHlsZT48L2F1dGgtYWRkcmVzcz48dGl0bGVzPjx0aXRsZT48
c3R5bGUgZmFjZT0ibm9ybWFsIiBmb250PSJkZWZhdWx0IiBzaXplPSIxMDAlIj5NaW5pbWFsIG1v
ZGVsIG9mIGFydGVyaWFsIGNoYW9zIGdlbmVyYXRlZCBieSBjb3VwbGVkIGludHJhY2VsbHVsYXIg
YW5kIG1lbWJyYW5lIENhMisgb3NjaWxsYXRvcnM8L3N0eWxlPjwvdGl0bGU+PHNlY29uZGFyeS10
aXRsZT48c3R5bGUgZmFjZT0ibm9ybWFsIiBmb250PSJkZWZhdWx0IiBzaXplPSIxMDAlIj5BbSBK
IFBoeXNpb2w8L3N0eWxlPjwvc2Vjb25kYXJ5LXRpdGxlPjwvdGl0bGVzPjxwZXJpb2RpY2FsPjxm
dWxsLXRpdGxlPjxzdHlsZSBmYWNlPSJub3JtYWwiIGZvbnQ9ImRlZmF1bHQiIHNpemU9IjEwMCUi
PkFtIEogUGh5c2lvbDwvc3R5bGU+PC9mdWxsLXRpdGxlPjwvcGVyaW9kaWNhbD48cGFnZXM+PHN0
eWxlIGZhY2U9Im5vcm1hbCIgZm9udD0iZGVmYXVsdCIgc2l6ZT0iMTAwJSI+SDExMTktNDQ8L3N0
eWxlPjwvcGFnZXM+PHZvbHVtZT48c3R5bGUgZmFjZT0ibm9ybWFsIiBmb250PSJkZWZhdWx0IiBz
aXplPSIxMDAlIj4yNzc8L3N0eWxlPjwvdm9sdW1lPjxudW1iZXI+PHN0eWxlIGZhY2U9Im5vcm1h
bCIgZm9udD0iZGVmYXVsdCIgc2l6ZT0iMTAwJSI+MyBQdCAyPC9zdHlsZT48L251bWJlcj48a2V5
d29yZHM+PGtleXdvcmQ+PHN0eWxlIGZhY2U9Im5vcm1hbCIgZm9udD0iZGVmYXVsdCIgc2l6ZT0i
MTAwJSI+QW5pbWFsczwvc3R5bGU+PC9rZXl3b3JkPjxrZXl3b3JkPjxzdHlsZSBmYWNlPSJub3Jt
YWwiIGZvbnQ9ImRlZmF1bHQiIHNpemU9IjEwMCUiPkFydGVyaWVzLypwaHlzaW9sb2d5PC9zdHls
ZT48L2tleXdvcmQ+PGtleXdvcmQ+PHN0eWxlIGZhY2U9Im5vcm1hbCIgZm9udD0iZGVmYXVsdCIg
c2l6ZT0iMTAwJSI+Q2FsY2l1bS8qcGh5c2lvbG9neTwvc3R5bGU+PC9rZXl3b3JkPjxrZXl3b3Jk
PjxzdHlsZSBmYWNlPSJub3JtYWwiIGZvbnQ9ImRlZmF1bHQiIHNpemU9IjEwMCUiPkNhbGNpdW0g
Q2hhbm5lbHMvcGh5c2lvbG9neTwvc3R5bGU+PC9rZXl3b3JkPjxrZXl3b3JkPjxzdHlsZSBmYWNl
PSJub3JtYWwiIGZvbnQ9ImRlZmF1bHQiIHNpemU9IjEwMCUiPkNlbGwgTWVtYnJhbmUvcGh5c2lv
bG9neTwvc3R5bGU+PC9rZXl3b3JkPjxrZXl3b3JkPjxzdHlsZSBmYWNlPSJub3JtYWwiIGZvbnQ9
ImRlZmF1bHQiIHNpemU9IjEwMCUiPkh1bWFuczwvc3R5bGU+PC9rZXl3b3JkPjxrZXl3b3JkPjxz
dHlsZSBmYWNlPSJub3JtYWwiIGZvbnQ9ImRlZmF1bHQiIHNpemU9IjEwMCUiPklvbiBUcmFuc3Bv
cnQ8L3N0eWxlPjwva2V5d29yZD48a2V5d29yZD48c3R5bGUgZmFjZT0ibm9ybWFsIiBmb250PSJk
ZWZhdWx0IiBzaXplPSIxMDAlIj4qTW9kZWxzLCBCaW9sb2dpY2FsPC9zdHlsZT48L2tleXdvcmQ+
PGtleXdvcmQ+PHN0eWxlIGZhY2U9Im5vcm1hbCIgZm9udD0iZGVmYXVsdCIgc2l6ZT0iMTAwJSI+
Kk1vZGVscywgVGhlb3JldGljYWw8L3N0eWxlPjwva2V5d29yZD48a2V5d29yZD48c3R5bGUgZmFj
ZT0ibm9ybWFsIiBmb250PSJkZWZhdWx0IiBzaXplPSIxMDAlIj5NdXNjbGUgQ29udHJhY3Rpb24v
KnBoeXNpb2xvZ3k8L3N0eWxlPjwva2V5d29yZD48a2V5d29yZD48c3R5bGUgZmFjZT0ibm9ybWFs
IiBmb250PSJkZWZhdWx0IiBzaXplPSIxMDAlIj5SYWJiaXRzPC9zdHlsZT48L2tleXdvcmQ+PGtl
eXdvcmQ+PHN0eWxlIGZhY2U9Im5vcm1hbCIgZm9udD0iZGVmYXVsdCIgc2l6ZT0iMTAwJSI+U29k
aXVtL3BoeXNpb2xvZ3k8L3N0eWxlPjwva2V5d29yZD48a2V5d29yZD48c3R5bGUgZmFjZT0ibm9y
bWFsIiBmb250PSJkZWZhdWx0IiBzaXplPSIxMDAlIj5Tb2RpdW0gQ2hhbm5lbHMvcGh5c2lvbG9n
eTwvc3R5bGU+PC9rZXl3b3JkPjxrZXl3b3JkPjxzdHlsZSBmYWNlPSJub3JtYWwiIGZvbnQ9ImRl
ZmF1bHQiIHNpemU9IjEwMCUiPlNvZGl1bS1Qb3Rhc3NpdW0tRXhjaGFuZ2luZyBBVFBhc2UvcGh5
c2lvbG9neTwvc3R5bGU+PC9rZXl3b3JkPjwva2V5d29yZHM+PGRhdGVzPjx5ZWFyPjxzdHlsZSBm
YWNlPSJub3JtYWwiIGZvbnQ9ImRlZmF1bHQiIHNpemU9IjEwMCUiPjE5OTk8L3N0eWxlPjwveWVh
cj48cHViLWRhdGVzPjxkYXRlPjxzdHlsZSBmYWNlPSJub3JtYWwiIGZvbnQ9ImRlZmF1bHQiIHNp
emU9IjEwMCUiPlNlcDwvc3R5bGU+PC9kYXRlPjwvcHViLWRhdGVzPjwvZGF0ZXM+PGFjY2Vzc2lv
bi1udW0+PHN0eWxlIGZhY2U9Im5vcm1hbCIgZm9udD0iZGVmYXVsdCIgc2l6ZT0iMTAwJSI+MTA0
ODQ0MzY8L3N0eWxlPjwvYWNjZXNzaW9uLW51bT48dXJscz48cmVsYXRlZC11cmxzPjx1cmw+PHN0
eWxlIGZhY2U9Im5vcm1hbCIgZm9udD0iZGVmYXVsdCIgc2l6ZT0iMTAwJSI+aHR0cDovL3d3dy5u
Y2JpLm5sbS5uaWguZ292L2VudHJlei9xdWVyeS5mY2dpP2NtZD1SZXRyaWV2ZSZhbXA7ZGI9UHVi
TWVkJmFtcDtkb3B0PUNpdGF0aW9uJmFtcDtsaXN0X3VpZHM9MTA0ODQ0MzYgICA8L3N0eWxlPjwv
dXJsPjwvcmVsYXRlZC11cmxzPjwvdXJscz48L3JlY29yZD48L0NpdGU+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7]</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w:t>
      </w:r>
    </w:p>
    <w:p w14:paraId="09D489CF" w14:textId="77777777" w:rsidR="001150B8" w:rsidRPr="00516A26" w:rsidRDefault="001150B8" w:rsidP="00516A26">
      <w:pPr>
        <w:widowControl/>
        <w:spacing w:line="360" w:lineRule="auto"/>
        <w:jc w:val="both"/>
        <w:rPr>
          <w:rFonts w:ascii="Book Antiqua" w:eastAsia="ヒラギノ角ゴ Pro W3" w:hAnsi="Book Antiqua"/>
          <w:b/>
          <w:szCs w:val="24"/>
          <w:u w:val="single"/>
          <w:lang w:val="en-US"/>
        </w:rPr>
      </w:pPr>
    </w:p>
    <w:p w14:paraId="39B78FA9" w14:textId="2AAE3788" w:rsidR="00E8165C" w:rsidRPr="00516A26" w:rsidRDefault="00516A26" w:rsidP="00516A26">
      <w:pPr>
        <w:widowControl/>
        <w:spacing w:line="360" w:lineRule="auto"/>
        <w:jc w:val="both"/>
        <w:rPr>
          <w:rFonts w:ascii="Book Antiqua" w:eastAsia="ヒラギノ角ゴ Pro W3" w:hAnsi="Book Antiqua"/>
          <w:b/>
          <w:szCs w:val="24"/>
          <w:lang w:val="en-US"/>
        </w:rPr>
      </w:pPr>
      <w:r w:rsidRPr="00516A26">
        <w:rPr>
          <w:rFonts w:ascii="Book Antiqua" w:eastAsia="ヒラギノ角ゴ Pro W3" w:hAnsi="Book Antiqua"/>
          <w:b/>
          <w:szCs w:val="24"/>
          <w:lang w:val="en-US"/>
        </w:rPr>
        <w:t>ROLE NA</w:t>
      </w:r>
      <w:r w:rsidRPr="00516A26">
        <w:rPr>
          <w:rFonts w:ascii="Book Antiqua" w:eastAsia="ヒラギノ角ゴ Pro W3" w:hAnsi="Book Antiqua"/>
          <w:b/>
          <w:szCs w:val="24"/>
          <w:vertAlign w:val="superscript"/>
          <w:lang w:val="en-US"/>
        </w:rPr>
        <w:t>+</w:t>
      </w:r>
      <w:r w:rsidRPr="00516A26">
        <w:rPr>
          <w:rFonts w:ascii="Book Antiqua" w:eastAsia="ヒラギノ角ゴ Pro W3" w:hAnsi="Book Antiqua"/>
          <w:b/>
          <w:szCs w:val="24"/>
          <w:lang w:val="en-US"/>
        </w:rPr>
        <w:t>/K</w:t>
      </w:r>
      <w:r w:rsidRPr="00516A26">
        <w:rPr>
          <w:rFonts w:ascii="Book Antiqua" w:eastAsia="ヒラギノ角ゴ Pro W3" w:hAnsi="Book Antiqua"/>
          <w:b/>
          <w:szCs w:val="24"/>
          <w:vertAlign w:val="superscript"/>
          <w:lang w:val="en-US"/>
        </w:rPr>
        <w:t>+</w:t>
      </w:r>
      <w:r w:rsidRPr="00516A26">
        <w:rPr>
          <w:rFonts w:ascii="Book Antiqua" w:eastAsia="ヒラギノ角ゴ Pro W3" w:hAnsi="Book Antiqua"/>
          <w:b/>
          <w:szCs w:val="24"/>
          <w:lang w:val="en-US"/>
        </w:rPr>
        <w:t>-ATPASE AND NA</w:t>
      </w:r>
      <w:r w:rsidRPr="00516A26">
        <w:rPr>
          <w:rFonts w:ascii="Book Antiqua" w:eastAsia="ヒラギノ角ゴ Pro W3" w:hAnsi="Book Antiqua"/>
          <w:b/>
          <w:szCs w:val="24"/>
          <w:vertAlign w:val="superscript"/>
          <w:lang w:val="en-US"/>
        </w:rPr>
        <w:t>+</w:t>
      </w:r>
      <w:r w:rsidRPr="00516A26">
        <w:rPr>
          <w:rFonts w:ascii="Book Antiqua" w:eastAsia="ヒラギノ角ゴ Pro W3" w:hAnsi="Book Antiqua"/>
          <w:b/>
          <w:szCs w:val="24"/>
          <w:lang w:val="en-US"/>
        </w:rPr>
        <w:t>-K</w:t>
      </w:r>
      <w:r w:rsidRPr="00516A26">
        <w:rPr>
          <w:rFonts w:ascii="Book Antiqua" w:eastAsia="ヒラギノ角ゴ Pro W3" w:hAnsi="Book Antiqua"/>
          <w:b/>
          <w:szCs w:val="24"/>
          <w:vertAlign w:val="superscript"/>
          <w:lang w:val="en-US"/>
        </w:rPr>
        <w:t>+</w:t>
      </w:r>
      <w:r w:rsidRPr="00516A26">
        <w:rPr>
          <w:rFonts w:ascii="Book Antiqua" w:eastAsia="ヒラギノ角ゴ Pro W3" w:hAnsi="Book Antiqua"/>
          <w:b/>
          <w:szCs w:val="24"/>
          <w:lang w:val="en-US"/>
        </w:rPr>
        <w:t>-2CL</w:t>
      </w:r>
      <w:r w:rsidRPr="00516A26">
        <w:rPr>
          <w:rFonts w:ascii="Book Antiqua" w:eastAsia="ヒラギノ角ゴ Pro W3" w:hAnsi="Book Antiqua"/>
          <w:b/>
          <w:szCs w:val="24"/>
          <w:vertAlign w:val="superscript"/>
          <w:lang w:val="en-US"/>
        </w:rPr>
        <w:t>-</w:t>
      </w:r>
      <w:r w:rsidRPr="00516A26">
        <w:rPr>
          <w:rFonts w:ascii="Book Antiqua" w:eastAsia="ヒラギノ角ゴ Pro W3" w:hAnsi="Book Antiqua"/>
          <w:b/>
          <w:szCs w:val="24"/>
          <w:lang w:val="en-US"/>
        </w:rPr>
        <w:t xml:space="preserve"> COTRANSPORTER ON RHYTHMIC CONTRACTIONS</w:t>
      </w:r>
    </w:p>
    <w:p w14:paraId="520F087B" w14:textId="5B9AE01F" w:rsidR="00CA24AE" w:rsidRPr="00516A26" w:rsidRDefault="00CA24AE" w:rsidP="00516A26">
      <w:pPr>
        <w:widowControl/>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Little is known about the role of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uptake through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and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2Cl</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NKCC1) on the rhythmic contraction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ATPase and NKCC1 </w:t>
      </w:r>
      <w:proofErr w:type="spellStart"/>
      <w:r w:rsidRPr="00516A26">
        <w:rPr>
          <w:rFonts w:ascii="Book Antiqua" w:eastAsia="ヒラギノ角ゴ Pro W3" w:hAnsi="Book Antiqua"/>
          <w:szCs w:val="24"/>
          <w:lang w:val="en-US"/>
        </w:rPr>
        <w:t>cotransporter</w:t>
      </w:r>
      <w:proofErr w:type="spellEnd"/>
      <w:r w:rsidRPr="00516A26">
        <w:rPr>
          <w:rFonts w:ascii="Book Antiqua" w:eastAsia="ヒラギノ角ゴ Pro W3" w:hAnsi="Book Antiqua"/>
          <w:szCs w:val="24"/>
          <w:lang w:val="en-US"/>
        </w:rPr>
        <w:t xml:space="preserve"> are responsible for the major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uptake </w:t>
      </w:r>
      <w:r w:rsidR="00516A26">
        <w:rPr>
          <w:rFonts w:ascii="Book Antiqua" w:eastAsia="ヒラギノ角ゴ Pro W3" w:hAnsi="Book Antiqua"/>
          <w:szCs w:val="24"/>
          <w:lang w:val="en-US"/>
        </w:rPr>
        <w:t xml:space="preserve">in vascular smooth muscle </w:t>
      </w:r>
      <w:proofErr w:type="gramStart"/>
      <w:r w:rsidR="00516A26">
        <w:rPr>
          <w:rFonts w:ascii="Book Antiqua" w:eastAsia="ヒラギノ角ゴ Pro W3" w:hAnsi="Book Antiqua"/>
          <w:szCs w:val="24"/>
          <w:lang w:val="en-US"/>
        </w:rPr>
        <w:t>cells</w:t>
      </w:r>
      <w:proofErr w:type="gramEnd"/>
      <w:r w:rsidRPr="00516A26">
        <w:rPr>
          <w:rFonts w:ascii="Book Antiqua" w:eastAsia="ヒラギノ角ゴ Pro W3" w:hAnsi="Book Antiqua"/>
          <w:szCs w:val="24"/>
          <w:lang w:val="en-US"/>
        </w:rPr>
        <w:fldChar w:fldCharType="begin">
          <w:fldData xml:space="preserve">PEVuZE5vdGU+PENpdGU+PEF1dGhvcj5HYXJyYWhhbjwvQXV0aG9yPjxZZWFyPjE5Njc8L1llYXI+
PFJlY051bT40MDwvUmVjTnVtPjxEaXNwbGF5VGV4dD48c3R5bGUgZmFjZT0ic3VwZXJzY3JpcHQi
PlszOC00MF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NDA8L3JlYy1udW1iZXI+PHJlZi10eXBlIG5hbWU9IkpvdXJuYWwgQXJ0aWNsZSI+
MTc8L3JlZi10eXBlPjxjb250cmlidXRvcnM+PGF1dGhvcnM+PGF1dGhvcj48c3R5bGUgZmFjZT0i
bm9ybWFsIiBmb250PSJkZWZhdWx0IiBzaXplPSIxMDAlIj5HYXJyYWhhbiwgUC4gSi48L3N0eWxl
PjwvYXV0aG9yPjxhdXRob3I+PHN0eWxlIGZhY2U9Im5vcm1hbCIgZm9udD0iZGVmYXVsdCIgc2l6
ZT0iMTAwJSI+R2x5bm4sIEkuIE0uPC9zdHlsZT48L2F1dGhvcj48L2F1dGhvcnM+PC9jb250cmli
dXRvcnM+PHRpdGxlcz48dGl0bGU+PHN0eWxlIGZhY2U9Im5vcm1hbCIgZm9udD0iZGVmYXVsdCIg
c2l6ZT0iMTAwJSI+VGhlIHNlbnNpdGl2aXR5IG9mIHRoZSBzb2RpdW0gcHVtcCB0byBleHRlcm5h
bCBzb2RpdW08L3N0eWxlPjwvdGl0bGU+PHNlY29uZGFyeS10aXRsZT48c3R5bGUgZmFjZT0ibm9y
bWFsIiBmb250PSJkZWZhdWx0IiBzaXplPSIxMDAlIj5KIFBoeXNpb2w8L3N0eWxlPjwvc2Vjb25k
YXJ5LXRpdGxlPjwvdGl0bGVzPjxwZXJpb2RpY2FsPjxmdWxsLXRpdGxlPjxzdHlsZSBmYWNlPSJu
b3JtYWwiIGZvbnQ9ImRlZmF1bHQiIHNpemU9IjEwMCUiPkogUGh5c2lvbDwvc3R5bGU+PC9mdWxs
LXRpdGxlPjwvcGVyaW9kaWNhbD48cGFnZXM+PHN0eWxlIGZhY2U9Im5vcm1hbCIgZm9udD0iZGVm
YXVsdCIgc2l6ZT0iMTAwJSI+MTc1LTg4PC9zdHlsZT48L3BhZ2VzPjx2b2x1bWU+PHN0eWxlIGZh
Y2U9Im5vcm1hbCIgZm9udD0iZGVmYXVsdCIgc2l6ZT0iMTAwJSI+MTkyPC9zdHlsZT48L3ZvbHVt
ZT48bnVtYmVyPjxzdHlsZSBmYWNlPSJub3JtYWwiIGZvbnQ9ImRlZmF1bHQiIHNpemU9IjEwMCUi
PjE8L3N0eWxlPjwvbnVtYmVyPjxrZXl3b3Jkcz48a2V5d29yZD48c3R5bGUgZmFjZT0ibm9ybWFs
IiBmb250PSJkZWZhdWx0IiBzaXplPSIxMDAlIj4qQmlvbG9naWNhbCBUcmFuc3BvcnQ8L3N0eWxl
Pjwva2V5d29yZD48a2V5d29yZD48c3R5bGUgZmFjZT0ibm9ybWFsIiBmb250PSJkZWZhdWx0IiBz
aXplPSIxMDAlIj5DZWxsIE1lbWJyYW5lLypwaHlzaW9sb2d5PC9zdHlsZT48L2tleXdvcmQ+PGtl
eXdvcmQ+PHN0eWxlIGZhY2U9Im5vcm1hbCIgZm9udD0iZGVmYXVsdCIgc2l6ZT0iMTAwJSI+Q2Vs
bCBNZW1icmFuZSBQZXJtZWFiaWxpdHk8L3N0eWxlPjwva2V5d29yZD48a2V5d29yZD48c3R5bGUg
ZmFjZT0ibm9ybWFsIiBmb250PSJkZWZhdWx0IiBzaXplPSIxMDAlIj5Fcnl0aHJvY3l0ZXMvKnBo
eXNpb2xvZ3k8L3N0eWxlPjwva2V5d29yZD48a2V5d29yZD48c3R5bGUgZmFjZT0ibm9ybWFsIiBm
b250PSJkZWZhdWx0IiBzaXplPSIxMDAlIj5PdWFiYWluL3BoYXJtYWNvbG9neTwvc3R5bGU+PC9r
ZXl3b3JkPjxrZXl3b3JkPjxzdHlsZSBmYWNlPSJub3JtYWwiIGZvbnQ9ImRlZmF1bHQiIHNpemU9
IjEwMCUiPlBvdGFzc2l1bS9waGFybWFjb2xvZ3k8L3N0eWxlPjwva2V5d29yZD48a2V5d29yZD48
c3R5bGUgZmFjZT0ibm9ybWFsIiBmb250PSJkZWZhdWx0IiBzaXplPSIxMDAlIj5Tb2RpdW0vKnBo
YXJtYWNvbG9neTwvc3R5bGU+PC9rZXl3b3JkPjwva2V5d29yZHM+PGRhdGVzPjx5ZWFyPjxzdHls
ZSBmYWNlPSJub3JtYWwiIGZvbnQ9ImRlZmF1bHQiIHNpemU9IjEwMCUiPjE5Njc8L3N0eWxlPjwv
eWVhcj48cHViLWRhdGVzPjxkYXRlPjxzdHlsZSBmYWNlPSJub3JtYWwiIGZvbnQ9ImRlZmF1bHQi
IHNpemU9IjEwMCUiPlNlcDwvc3R5bGU+PC9kYXRlPjwvcHViLWRhdGVzPjwvZGF0ZXM+PGFjY2Vz
c2lvbi1udW0+PHN0eWxlIGZhY2U9Im5vcm1hbCIgZm9udD0iZGVmYXVsdCIgc2l6ZT0iMTAwJSI+
NjA1MTgwMjwvc3R5bGU+PC9hY2Nlc3Npb24tbnVtPjx1cmxzPjxyZWxhdGVkLXVybHM+PHVybD48
c3R5bGUgZmFjZT0ibm9ybWFsIiBmb250PSJkZWZhdWx0IiBzaXplPSIxMDAlIj5odHRwOi8vd3d3
Lm5jYmkubmxtLm5paC5nb3YvZW50cmV6L3F1ZXJ5LmZjZ2k/Y21kPVJldHJpZXZlJmFtcDtkYj1Q
dWJNZWQmYW1wO2RvcHQ9Q2l0YXRpb24mYW1wO2xpc3RfdWlkcz02MDUxODAyICAgPC9zdHlsZT48
L3VybD48L3JlbGF0ZWQtdXJscz48L3VybHM+PC9yZWNvcmQ+PC9DaXRlPjxDaXRlPjxBdXRob3I+
U2FjaHM8L0F1dGhvcj48WWVhcj4xOTcxPC9ZZWFyPjxSZWNOdW0+NDE8L1JlY051bT48cmVjb3Jk
PjxkYXRhYmFzZSBuYW1lPSJtZXRhbGVzIHBlc2Fkb3MuZW5sIiBwYXRoPSJDOlxEb2N1bWVudHMg
YW5kIFNldHRpbmdzXENhcmxvcyBSdWl6LVRhZ2xlXEVzY3JpdG9yaW9cTWFyem8gMjAxM1xQcm95
ZWN0byBGb25kZWN5dCAyMDE0XG1ldGFsZXMgcGVzYWRvcy5lbmwiPm1ldGFsZXMgcGVzYWRvcy5l
bmw8L2RhdGFiYXNlPjxzb3VyY2UtYXBwIG5hbWU9IkVuZE5vdGUiIHZlcnNpb249IjguMCI+RW5k
Tm90ZTwvc291cmNlLWFwcD48cmVjLW51bWJlcj40MTwvcmVjLW51bWJlcj48cmVmLXR5cGUgbmFt
ZT0iSm91cm5hbCBBcnRpY2xlIj4xNzwvcmVmLXR5cGU+PGNvbnRyaWJ1dG9ycz48YXV0aG9ycz48
YXV0aG9yPjxzdHlsZSBmYWNlPSJub3JtYWwiIGZvbnQ9ImRlZmF1bHQiIHNpemU9IjEwMCUiPlNh
Y2hzLCBKLiBSLjwvc3R5bGU+PC9hdXRob3I+PC9hdXRob3JzPjwvY29udHJpYnV0b3JzPjx0aXRs
ZXM+PHRpdGxlPjxzdHlsZSBmYWNlPSJub3JtYWwiIGZvbnQ9ImRlZmF1bHQiIHNpemU9IjEwMCUi
Pk91YWJhaW4taW5zZW5zaXRpdmUgc29kaXVtIG1vdmVtZW50cyBpbiB0aGUgaHVtYW4gcmVkIGJs
b29kIGNlbGw8L3N0eWxlPjwvdGl0bGU+PHNlY29uZGFyeS10aXRsZT48c3R5bGUgZmFjZT0ibm9y
bWFsIiBmb250PSJkZWZhdWx0IiBzaXplPSIxMDAlIj5KIEdlbiBQaHlzaW9sPC9zdHlsZT48L3Nl
Y29uZGFyeS10aXRsZT48L3RpdGxlcz48cGFnZXM+PHN0eWxlIGZhY2U9Im5vcm1hbCIgZm9udD0i
ZGVmYXVsdCIgc2l6ZT0iMTAwJSI+MjU5LTgyPC9zdHlsZT48L3BhZ2VzPjx2b2x1bWU+PHN0eWxl
IGZhY2U9Im5vcm1hbCIgZm9udD0iZGVmYXVsdCIgc2l6ZT0iMTAwJSI+NTc8L3N0eWxlPjwvdm9s
dW1lPjxudW1iZXI+PHN0eWxlIGZhY2U9Im5vcm1hbCIgZm9udD0iZGVmYXVsdCIgc2l6ZT0iMTAw
JSI+Mzwvc3R5bGU+PC9udW1iZXI+PGtleXdvcmRzPjxrZXl3b3JkPjxzdHlsZSBmYWNlPSJub3Jt
YWwiIGZvbnQ9ImRlZmF1bHQiIHNpemU9IjEwMCUiPkJpb2xvZ2ljYWwgVHJhbnNwb3J0LCBBY3Rp
dmUvZHJ1ZyBlZmZlY3RzPC9zdHlsZT48L2tleXdvcmQ+PC9rZXl3b3Jkcz48ZGF0ZXM+PHllYXI+
PHN0eWxlIGZhY2U9Im5vcm1hbCIgZm9udD0iZGVmYXVsdCIgc2l6ZT0iMTAwJSI+MTk3MTwvc3R5
bGU+PC95ZWFyPjxwdWItZGF0ZXM+PGRhdGU+PHN0eWxlIGZhY2U9Im5vcm1hbCIgZm9udD0iZGVm
YXVsdCIgc2l6ZT0iMTAwJSI+TWFyPC9zdHlsZT48L2RhdGU+PC9wdWItZGF0ZXM+PC9kYXRlcz48
YWNjZXNzaW9uLW51bT48c3R5bGUgZmFjZT0ibm9ybWFsIiBmb250PSJkZWZhdWx0IiBzaXplPSIx
MDAlIj41NTQ0NzkzPC9zdHlsZT48L2FjY2Vzc2lvbi1udW0+PHVybHM+PHJlbGF0ZWQtdXJscz48
dXJsPjxzdHlsZSBmYWNlPSJub3JtYWwiIGZvbnQ9ImRlZmF1bHQiIHNpemU9IjEwMCUiPmh0dHA6
Ly93d3cubmNiaS5ubG0ubmloLmdvdi9lbnRyZXovcXVlcnkuZmNnaT9jbWQ9UmV0cmlldmUmYW1w
O2RiPVB1Yk1lZCZhbXA7ZG9wdD1DaXRhdGlvbiZhbXA7bGlzdF91aWRzPTU1NDQ3OTMgICA8L3N0
eWxlPjwvdXJsPjwvcmVsYXRlZC11cmxzPjwvdXJscz48L3JlY29yZD48L0NpdGU+PENpdGU+PEF1
dGhvcj5SdXNzZWxsPC9BdXRob3I+PFllYXI+MjAwMDwvWWVhcj48UmVjTnVtPjQyPC9SZWNOdW0+
PHJlY29yZD48ZGF0YWJhc2UgbmFtZT0ibWV0YWxlcyBwZXNhZG9zLmVubCIgcGF0aD0iQzpcRG9j
dW1lbnRzIGFuZCBTZXR0aW5nc1xDYXJsb3MgUnVpei1UYWdsZVxFc2NyaXRvcmlvXE1hcnpvIDIw
MTNcUHJveWVjdG8gRm9uZGVjeXQgMjAxNFxtZXRhbGVzIHBlc2Fkb3MuZW5sIj5tZXRhbGVzIHBl
c2Fkb3MuZW5sPC9kYXRhYmFzZT48c291cmNlLWFwcCBuYW1lPSJFbmROb3RlIiB2ZXJzaW9uPSI4
LjAiPkVuZE5vdGU8L3NvdXJjZS1hcHA+PHJlYy1udW1iZXI+NDI8L3JlYy1udW1iZXI+PHJlZi10
eXBlIG5hbWU9IkpvdXJuYWwgQXJ0aWNsZSI+MTc8L3JlZi10eXBlPjxjb250cmlidXRvcnM+PGF1
dGhvcnM+PGF1dGhvcj48c3R5bGUgZmFjZT0ibm9ybWFsIiBmb250PSJkZWZhdWx0IiBzaXplPSIx
MDAlIj5SdXNzZWxsLCBKLiBNLjwvc3R5bGU+PC9hdXRob3I+PC9hdXRob3JzPjwvY29udHJpYnV0
b3JzPjxhdXRoLWFkZHJlc3M+PHN0eWxlIGZhY2U9Im5vcm1hbCIgZm9udD0iZGVmYXVsdCIgc2l6
ZT0iMTAwJSI+RGVwYXJ0bWVudCBvZiBCaW9sb2d5LCBCaW9sb2dpY2FsIFJlc2VhcmNoIExhYm9y
YXRvcmllcywgU3lyYWN1c2UsIE5ldyBZb3JrLCBVU0EuIGpydXNzZWxsQG1haWxib3guc3lyLixl
ZHU8L3N0eWxlPjwvYXV0aC1hZGRyZXNzPjx0aXRsZXM+PHRpdGxlPjxzdHlsZSBmYWNlPSJub3Jt
YWwiIGZvbnQ9ImRlZmF1bHQiIHNpemU9IjEwMCUiPlNvZGl1bS1wb3Rhc3NpdW0tY2hsb3JpZGUg
Y290cmFuc3BvcnQ8L3N0eWxlPjwvdGl0bGU+PHNlY29uZGFyeS10aXRsZT48c3R5bGUgZmFjZT0i
bm9ybWFsIiBmb250PSJkZWZhdWx0IiBzaXplPSIxMDAlIj5QaHlzaW9sIFJldjwvc3R5bGU+PC9z
ZWNvbmRhcnktdGl0bGU+PC90aXRsZXM+PHBlcmlvZGljYWw+PGZ1bGwtdGl0bGU+PHN0eWxlIGZh
Y2U9Im5vcm1hbCIgZm9udD0iZGVmYXVsdCIgc2l6ZT0iMTAwJSI+UGh5c2lvbCBSZXY8L3N0eWxl
PjwvZnVsbC10aXRsZT48L3BlcmlvZGljYWw+PHBhZ2VzPjxzdHlsZSBmYWNlPSJub3JtYWwiIGZv
bnQ9ImRlZmF1bHQiIHNpemU9IjEwMCUiPjIxMS03Njwvc3R5bGU+PC9wYWdlcz48dm9sdW1lPjxz
dHlsZSBmYWNlPSJub3JtYWwiIGZvbnQ9ImRlZmF1bHQiIHNpemU9IjEwMCUiPjgwPC9zdHlsZT48
L3ZvbHVtZT48bnVtYmVyPjxzdHlsZSBmYWNlPSJub3JtYWwiIGZvbnQ9ImRlZmF1bHQiIHNpemU9
IjEwMCUiPjE8L3N0eWxlPjwvbnVtYmVyPjxrZXl3b3Jkcz48a2V5d29yZD48c3R5bGUgZmFjZT0i
bm9ybWFsIiBmb250PSJkZWZhdWx0IiBzaXplPSIxMDAlIj5BbmltYWxzPC9zdHlsZT48L2tleXdv
cmQ+PGtleXdvcmQ+PHN0eWxlIGZhY2U9Im5vcm1hbCIgZm9udD0iZGVmYXVsdCIgc2l6ZT0iMTAw
JSI+Q2FycmllciBQcm90ZWlucy9jaGVtaXN0cnkvZ2VuZXRpY3MvKnBoeXNpb2xvZ3k8L3N0eWxl
Pjwva2V5d29yZD48a2V5d29yZD48c3R5bGUgZmFjZT0ibm9ybWFsIiBmb250PSJkZWZhdWx0IiBz
aXplPSIxMDAlIj5DZWxsIE1lbWJyYW5lLypwaHlzaW9sb2d5PC9zdHlsZT48L2tleXdvcmQ+PGtl
eXdvcmQ+PHN0eWxlIGZhY2U9Im5vcm1hbCIgZm9udD0iZGVmYXVsdCIgc2l6ZT0iMTAwJSI+Q2hs
b3JpZGVzL21ldGFib2xpc208L3N0eWxlPjwva2V5d29yZD48a2V5d29yZD48c3R5bGUgZmFjZT0i
bm9ybWFsIiBmb250PSJkZWZhdWx0IiBzaXplPSIxMDAlIj5IdW1hbnM8L3N0eWxlPjwva2V5d29y
ZD48a2V5d29yZD48c3R5bGUgZmFjZT0ibm9ybWFsIiBmb250PSJkZWZhdWx0IiBzaXplPSIxMDAl
Ij5LaWRuZXkvKnBoeXNpb2xvZ3k8L3N0eWxlPjwva2V5d29yZD48a2V5d29yZD48c3R5bGUgZmFj
ZT0ibm9ybWFsIiBmb250PSJkZWZhdWx0IiBzaXplPSIxMDAlIj5Qb3Rhc3NpdW0vbWV0YWJvbGlz
bTwvc3R5bGU+PC9rZXl3b3JkPjxrZXl3b3JkPjxzdHlsZSBmYWNlPSJub3JtYWwiIGZvbnQ9ImRl
ZmF1bHQiIHNpemU9IjEwMCUiPlByb3RlaW4gSXNvZm9ybXMvY2hlbWlzdHJ5L2dlbmV0aWNzL3Bo
eXNpb2xvZ3k8L3N0eWxlPjwva2V5d29yZD48a2V5d29yZD48c3R5bGUgZmFjZT0ibm9ybWFsIiBm
b250PSJkZWZhdWx0IiBzaXplPSIxMDAlIj5Tb2RpdW0vbWV0YWJvbGlzbTwvc3R5bGU+PC9rZXl3
b3JkPjxrZXl3b3JkPjxzdHlsZSBmYWNlPSJub3JtYWwiIGZvbnQ9ImRlZmF1bHQiIHNpemU9IjEw
MCUiPlNvZGl1bS1Qb3Rhc3NpdW0tQ2hsb3JpZGUgU3ltcG9ydGVyczwvc3R5bGU+PC9rZXl3b3Jk
Pjwva2V5d29yZHM+PGRhdGVzPjx5ZWFyPjxzdHlsZSBmYWNlPSJub3JtYWwiIGZvbnQ9ImRlZmF1
bHQiIHNpemU9IjEwMCUiPjIwMDA8L3N0eWxlPjwveWVhcj48cHViLWRhdGVzPjxkYXRlPjxzdHls
ZSBmYWNlPSJub3JtYWwiIGZvbnQ9ImRlZmF1bHQiIHNpemU9IjEwMCUiPkphbjwvc3R5bGU+PC9k
YXRlPjwvcHViLWRhdGVzPjwvZGF0ZXM+PGFjY2Vzc2lvbi1udW0+PHN0eWxlIGZhY2U9Im5vcm1h
bCIgZm9udD0iZGVmYXVsdCIgc2l6ZT0iMTAwJSI+MTA2MTc3Njk8L3N0eWxlPjwvYWNjZXNzaW9u
LW51bT48dXJscz48cmVsYXRlZC11cmxzPjx1cmw+PHN0eWxlIGZhY2U9Im5vcm1hbCIgZm9udD0i
ZGVmYXVsdCIgc2l6ZT0iMTAwJSI+aHR0cDovL3d3dy5uY2JpLm5sbS5uaWguZ292L2VudHJlei9x
dWVyeS5mY2dpP2NtZD1SZXRyaWV2ZSZhbXA7ZGI9UHViTWVkJmFtcDtkb3B0PUNpdGF0aW9uJmFt
cDtsaXN0X3VpZHM9MTA2MTc3NjkgICA8L3N0eWxlPjwvdXJsPjwvcmVsYXRlZC11cmxzPjwvdXJs
cz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HYXJyYWhhbjwvQXV0aG9yPjxZZWFyPjE5Njc8L1llYXI+
PFJlY051bT40MDwvUmVjTnVtPjxEaXNwbGF5VGV4dD48c3R5bGUgZmFjZT0ic3VwZXJzY3JpcHQi
PlszOC00MF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NDA8L3JlYy1udW1iZXI+PHJlZi10eXBlIG5hbWU9IkpvdXJuYWwgQXJ0aWNsZSI+
MTc8L3JlZi10eXBlPjxjb250cmlidXRvcnM+PGF1dGhvcnM+PGF1dGhvcj48c3R5bGUgZmFjZT0i
bm9ybWFsIiBmb250PSJkZWZhdWx0IiBzaXplPSIxMDAlIj5HYXJyYWhhbiwgUC4gSi48L3N0eWxl
PjwvYXV0aG9yPjxhdXRob3I+PHN0eWxlIGZhY2U9Im5vcm1hbCIgZm9udD0iZGVmYXVsdCIgc2l6
ZT0iMTAwJSI+R2x5bm4sIEkuIE0uPC9zdHlsZT48L2F1dGhvcj48L2F1dGhvcnM+PC9jb250cmli
dXRvcnM+PHRpdGxlcz48dGl0bGU+PHN0eWxlIGZhY2U9Im5vcm1hbCIgZm9udD0iZGVmYXVsdCIg
c2l6ZT0iMTAwJSI+VGhlIHNlbnNpdGl2aXR5IG9mIHRoZSBzb2RpdW0gcHVtcCB0byBleHRlcm5h
bCBzb2RpdW08L3N0eWxlPjwvdGl0bGU+PHNlY29uZGFyeS10aXRsZT48c3R5bGUgZmFjZT0ibm9y
bWFsIiBmb250PSJkZWZhdWx0IiBzaXplPSIxMDAlIj5KIFBoeXNpb2w8L3N0eWxlPjwvc2Vjb25k
YXJ5LXRpdGxlPjwvdGl0bGVzPjxwZXJpb2RpY2FsPjxmdWxsLXRpdGxlPjxzdHlsZSBmYWNlPSJu
b3JtYWwiIGZvbnQ9ImRlZmF1bHQiIHNpemU9IjEwMCUiPkogUGh5c2lvbDwvc3R5bGU+PC9mdWxs
LXRpdGxlPjwvcGVyaW9kaWNhbD48cGFnZXM+PHN0eWxlIGZhY2U9Im5vcm1hbCIgZm9udD0iZGVm
YXVsdCIgc2l6ZT0iMTAwJSI+MTc1LTg4PC9zdHlsZT48L3BhZ2VzPjx2b2x1bWU+PHN0eWxlIGZh
Y2U9Im5vcm1hbCIgZm9udD0iZGVmYXVsdCIgc2l6ZT0iMTAwJSI+MTkyPC9zdHlsZT48L3ZvbHVt
ZT48bnVtYmVyPjxzdHlsZSBmYWNlPSJub3JtYWwiIGZvbnQ9ImRlZmF1bHQiIHNpemU9IjEwMCUi
PjE8L3N0eWxlPjwvbnVtYmVyPjxrZXl3b3Jkcz48a2V5d29yZD48c3R5bGUgZmFjZT0ibm9ybWFs
IiBmb250PSJkZWZhdWx0IiBzaXplPSIxMDAlIj4qQmlvbG9naWNhbCBUcmFuc3BvcnQ8L3N0eWxl
Pjwva2V5d29yZD48a2V5d29yZD48c3R5bGUgZmFjZT0ibm9ybWFsIiBmb250PSJkZWZhdWx0IiBz
aXplPSIxMDAlIj5DZWxsIE1lbWJyYW5lLypwaHlzaW9sb2d5PC9zdHlsZT48L2tleXdvcmQ+PGtl
eXdvcmQ+PHN0eWxlIGZhY2U9Im5vcm1hbCIgZm9udD0iZGVmYXVsdCIgc2l6ZT0iMTAwJSI+Q2Vs
bCBNZW1icmFuZSBQZXJtZWFiaWxpdHk8L3N0eWxlPjwva2V5d29yZD48a2V5d29yZD48c3R5bGUg
ZmFjZT0ibm9ybWFsIiBmb250PSJkZWZhdWx0IiBzaXplPSIxMDAlIj5Fcnl0aHJvY3l0ZXMvKnBo
eXNpb2xvZ3k8L3N0eWxlPjwva2V5d29yZD48a2V5d29yZD48c3R5bGUgZmFjZT0ibm9ybWFsIiBm
b250PSJkZWZhdWx0IiBzaXplPSIxMDAlIj5PdWFiYWluL3BoYXJtYWNvbG9neTwvc3R5bGU+PC9r
ZXl3b3JkPjxrZXl3b3JkPjxzdHlsZSBmYWNlPSJub3JtYWwiIGZvbnQ9ImRlZmF1bHQiIHNpemU9
IjEwMCUiPlBvdGFzc2l1bS9waGFybWFjb2xvZ3k8L3N0eWxlPjwva2V5d29yZD48a2V5d29yZD48
c3R5bGUgZmFjZT0ibm9ybWFsIiBmb250PSJkZWZhdWx0IiBzaXplPSIxMDAlIj5Tb2RpdW0vKnBo
YXJtYWNvbG9neTwvc3R5bGU+PC9rZXl3b3JkPjwva2V5d29yZHM+PGRhdGVzPjx5ZWFyPjxzdHls
ZSBmYWNlPSJub3JtYWwiIGZvbnQ9ImRlZmF1bHQiIHNpemU9IjEwMCUiPjE5Njc8L3N0eWxlPjwv
eWVhcj48cHViLWRhdGVzPjxkYXRlPjxzdHlsZSBmYWNlPSJub3JtYWwiIGZvbnQ9ImRlZmF1bHQi
IHNpemU9IjEwMCUiPlNlcDwvc3R5bGU+PC9kYXRlPjwvcHViLWRhdGVzPjwvZGF0ZXM+PGFjY2Vz
c2lvbi1udW0+PHN0eWxlIGZhY2U9Im5vcm1hbCIgZm9udD0iZGVmYXVsdCIgc2l6ZT0iMTAwJSI+
NjA1MTgwMjwvc3R5bGU+PC9hY2Nlc3Npb24tbnVtPjx1cmxzPjxyZWxhdGVkLXVybHM+PHVybD48
c3R5bGUgZmFjZT0ibm9ybWFsIiBmb250PSJkZWZhdWx0IiBzaXplPSIxMDAlIj5odHRwOi8vd3d3
Lm5jYmkubmxtLm5paC5nb3YvZW50cmV6L3F1ZXJ5LmZjZ2k/Y21kPVJldHJpZXZlJmFtcDtkYj1Q
dWJNZWQmYW1wO2RvcHQ9Q2l0YXRpb24mYW1wO2xpc3RfdWlkcz02MDUxODAyICAgPC9zdHlsZT48
L3VybD48L3JlbGF0ZWQtdXJscz48L3VybHM+PC9yZWNvcmQ+PC9DaXRlPjxDaXRlPjxBdXRob3I+
U2FjaHM8L0F1dGhvcj48WWVhcj4xOTcxPC9ZZWFyPjxSZWNOdW0+NDE8L1JlY051bT48cmVjb3Jk
PjxkYXRhYmFzZSBuYW1lPSJtZXRhbGVzIHBlc2Fkb3MuZW5sIiBwYXRoPSJDOlxEb2N1bWVudHMg
YW5kIFNldHRpbmdzXENhcmxvcyBSdWl6LVRhZ2xlXEVzY3JpdG9yaW9cTWFyem8gMjAxM1xQcm95
ZWN0byBGb25kZWN5dCAyMDE0XG1ldGFsZXMgcGVzYWRvcy5lbmwiPm1ldGFsZXMgcGVzYWRvcy5l
bmw8L2RhdGFiYXNlPjxzb3VyY2UtYXBwIG5hbWU9IkVuZE5vdGUiIHZlcnNpb249IjguMCI+RW5k
Tm90ZTwvc291cmNlLWFwcD48cmVjLW51bWJlcj40MTwvcmVjLW51bWJlcj48cmVmLXR5cGUgbmFt
ZT0iSm91cm5hbCBBcnRpY2xlIj4xNzwvcmVmLXR5cGU+PGNvbnRyaWJ1dG9ycz48YXV0aG9ycz48
YXV0aG9yPjxzdHlsZSBmYWNlPSJub3JtYWwiIGZvbnQ9ImRlZmF1bHQiIHNpemU9IjEwMCUiPlNh
Y2hzLCBKLiBSLjwvc3R5bGU+PC9hdXRob3I+PC9hdXRob3JzPjwvY29udHJpYnV0b3JzPjx0aXRs
ZXM+PHRpdGxlPjxzdHlsZSBmYWNlPSJub3JtYWwiIGZvbnQ9ImRlZmF1bHQiIHNpemU9IjEwMCUi
Pk91YWJhaW4taW5zZW5zaXRpdmUgc29kaXVtIG1vdmVtZW50cyBpbiB0aGUgaHVtYW4gcmVkIGJs
b29kIGNlbGw8L3N0eWxlPjwvdGl0bGU+PHNlY29uZGFyeS10aXRsZT48c3R5bGUgZmFjZT0ibm9y
bWFsIiBmb250PSJkZWZhdWx0IiBzaXplPSIxMDAlIj5KIEdlbiBQaHlzaW9sPC9zdHlsZT48L3Nl
Y29uZGFyeS10aXRsZT48L3RpdGxlcz48cGFnZXM+PHN0eWxlIGZhY2U9Im5vcm1hbCIgZm9udD0i
ZGVmYXVsdCIgc2l6ZT0iMTAwJSI+MjU5LTgyPC9zdHlsZT48L3BhZ2VzPjx2b2x1bWU+PHN0eWxl
IGZhY2U9Im5vcm1hbCIgZm9udD0iZGVmYXVsdCIgc2l6ZT0iMTAwJSI+NTc8L3N0eWxlPjwvdm9s
dW1lPjxudW1iZXI+PHN0eWxlIGZhY2U9Im5vcm1hbCIgZm9udD0iZGVmYXVsdCIgc2l6ZT0iMTAw
JSI+Mzwvc3R5bGU+PC9udW1iZXI+PGtleXdvcmRzPjxrZXl3b3JkPjxzdHlsZSBmYWNlPSJub3Jt
YWwiIGZvbnQ9ImRlZmF1bHQiIHNpemU9IjEwMCUiPkJpb2xvZ2ljYWwgVHJhbnNwb3J0LCBBY3Rp
dmUvZHJ1ZyBlZmZlY3RzPC9zdHlsZT48L2tleXdvcmQ+PC9rZXl3b3Jkcz48ZGF0ZXM+PHllYXI+
PHN0eWxlIGZhY2U9Im5vcm1hbCIgZm9udD0iZGVmYXVsdCIgc2l6ZT0iMTAwJSI+MTk3MTwvc3R5
bGU+PC95ZWFyPjxwdWItZGF0ZXM+PGRhdGU+PHN0eWxlIGZhY2U9Im5vcm1hbCIgZm9udD0iZGVm
YXVsdCIgc2l6ZT0iMTAwJSI+TWFyPC9zdHlsZT48L2RhdGU+PC9wdWItZGF0ZXM+PC9kYXRlcz48
YWNjZXNzaW9uLW51bT48c3R5bGUgZmFjZT0ibm9ybWFsIiBmb250PSJkZWZhdWx0IiBzaXplPSIx
MDAlIj41NTQ0NzkzPC9zdHlsZT48L2FjY2Vzc2lvbi1udW0+PHVybHM+PHJlbGF0ZWQtdXJscz48
dXJsPjxzdHlsZSBmYWNlPSJub3JtYWwiIGZvbnQ9ImRlZmF1bHQiIHNpemU9IjEwMCUiPmh0dHA6
Ly93d3cubmNiaS5ubG0ubmloLmdvdi9lbnRyZXovcXVlcnkuZmNnaT9jbWQ9UmV0cmlldmUmYW1w
O2RiPVB1Yk1lZCZhbXA7ZG9wdD1DaXRhdGlvbiZhbXA7bGlzdF91aWRzPTU1NDQ3OTMgICA8L3N0
eWxlPjwvdXJsPjwvcmVsYXRlZC11cmxzPjwvdXJscz48L3JlY29yZD48L0NpdGU+PENpdGU+PEF1
dGhvcj5SdXNzZWxsPC9BdXRob3I+PFllYXI+MjAwMDwvWWVhcj48UmVjTnVtPjQyPC9SZWNOdW0+
PHJlY29yZD48ZGF0YWJhc2UgbmFtZT0ibWV0YWxlcyBwZXNhZG9zLmVubCIgcGF0aD0iQzpcRG9j
dW1lbnRzIGFuZCBTZXR0aW5nc1xDYXJsb3MgUnVpei1UYWdsZVxFc2NyaXRvcmlvXE1hcnpvIDIw
MTNcUHJveWVjdG8gRm9uZGVjeXQgMjAxNFxtZXRhbGVzIHBlc2Fkb3MuZW5sIj5tZXRhbGVzIHBl
c2Fkb3MuZW5sPC9kYXRhYmFzZT48c291cmNlLWFwcCBuYW1lPSJFbmROb3RlIiB2ZXJzaW9uPSI4
LjAiPkVuZE5vdGU8L3NvdXJjZS1hcHA+PHJlYy1udW1iZXI+NDI8L3JlYy1udW1iZXI+PHJlZi10
eXBlIG5hbWU9IkpvdXJuYWwgQXJ0aWNsZSI+MTc8L3JlZi10eXBlPjxjb250cmlidXRvcnM+PGF1
dGhvcnM+PGF1dGhvcj48c3R5bGUgZmFjZT0ibm9ybWFsIiBmb250PSJkZWZhdWx0IiBzaXplPSIx
MDAlIj5SdXNzZWxsLCBKLiBNLjwvc3R5bGU+PC9hdXRob3I+PC9hdXRob3JzPjwvY29udHJpYnV0
b3JzPjxhdXRoLWFkZHJlc3M+PHN0eWxlIGZhY2U9Im5vcm1hbCIgZm9udD0iZGVmYXVsdCIgc2l6
ZT0iMTAwJSI+RGVwYXJ0bWVudCBvZiBCaW9sb2d5LCBCaW9sb2dpY2FsIFJlc2VhcmNoIExhYm9y
YXRvcmllcywgU3lyYWN1c2UsIE5ldyBZb3JrLCBVU0EuIGpydXNzZWxsQG1haWxib3guc3lyLixl
ZHU8L3N0eWxlPjwvYXV0aC1hZGRyZXNzPjx0aXRsZXM+PHRpdGxlPjxzdHlsZSBmYWNlPSJub3Jt
YWwiIGZvbnQ9ImRlZmF1bHQiIHNpemU9IjEwMCUiPlNvZGl1bS1wb3Rhc3NpdW0tY2hsb3JpZGUg
Y290cmFuc3BvcnQ8L3N0eWxlPjwvdGl0bGU+PHNlY29uZGFyeS10aXRsZT48c3R5bGUgZmFjZT0i
bm9ybWFsIiBmb250PSJkZWZhdWx0IiBzaXplPSIxMDAlIj5QaHlzaW9sIFJldjwvc3R5bGU+PC9z
ZWNvbmRhcnktdGl0bGU+PC90aXRsZXM+PHBlcmlvZGljYWw+PGZ1bGwtdGl0bGU+PHN0eWxlIGZh
Y2U9Im5vcm1hbCIgZm9udD0iZGVmYXVsdCIgc2l6ZT0iMTAwJSI+UGh5c2lvbCBSZXY8L3N0eWxl
PjwvZnVsbC10aXRsZT48L3BlcmlvZGljYWw+PHBhZ2VzPjxzdHlsZSBmYWNlPSJub3JtYWwiIGZv
bnQ9ImRlZmF1bHQiIHNpemU9IjEwMCUiPjIxMS03Njwvc3R5bGU+PC9wYWdlcz48dm9sdW1lPjxz
dHlsZSBmYWNlPSJub3JtYWwiIGZvbnQ9ImRlZmF1bHQiIHNpemU9IjEwMCUiPjgwPC9zdHlsZT48
L3ZvbHVtZT48bnVtYmVyPjxzdHlsZSBmYWNlPSJub3JtYWwiIGZvbnQ9ImRlZmF1bHQiIHNpemU9
IjEwMCUiPjE8L3N0eWxlPjwvbnVtYmVyPjxrZXl3b3Jkcz48a2V5d29yZD48c3R5bGUgZmFjZT0i
bm9ybWFsIiBmb250PSJkZWZhdWx0IiBzaXplPSIxMDAlIj5BbmltYWxzPC9zdHlsZT48L2tleXdv
cmQ+PGtleXdvcmQ+PHN0eWxlIGZhY2U9Im5vcm1hbCIgZm9udD0iZGVmYXVsdCIgc2l6ZT0iMTAw
JSI+Q2FycmllciBQcm90ZWlucy9jaGVtaXN0cnkvZ2VuZXRpY3MvKnBoeXNpb2xvZ3k8L3N0eWxl
Pjwva2V5d29yZD48a2V5d29yZD48c3R5bGUgZmFjZT0ibm9ybWFsIiBmb250PSJkZWZhdWx0IiBz
aXplPSIxMDAlIj5DZWxsIE1lbWJyYW5lLypwaHlzaW9sb2d5PC9zdHlsZT48L2tleXdvcmQ+PGtl
eXdvcmQ+PHN0eWxlIGZhY2U9Im5vcm1hbCIgZm9udD0iZGVmYXVsdCIgc2l6ZT0iMTAwJSI+Q2hs
b3JpZGVzL21ldGFib2xpc208L3N0eWxlPjwva2V5d29yZD48a2V5d29yZD48c3R5bGUgZmFjZT0i
bm9ybWFsIiBmb250PSJkZWZhdWx0IiBzaXplPSIxMDAlIj5IdW1hbnM8L3N0eWxlPjwva2V5d29y
ZD48a2V5d29yZD48c3R5bGUgZmFjZT0ibm9ybWFsIiBmb250PSJkZWZhdWx0IiBzaXplPSIxMDAl
Ij5LaWRuZXkvKnBoeXNpb2xvZ3k8L3N0eWxlPjwva2V5d29yZD48a2V5d29yZD48c3R5bGUgZmFj
ZT0ibm9ybWFsIiBmb250PSJkZWZhdWx0IiBzaXplPSIxMDAlIj5Qb3Rhc3NpdW0vbWV0YWJvbGlz
bTwvc3R5bGU+PC9rZXl3b3JkPjxrZXl3b3JkPjxzdHlsZSBmYWNlPSJub3JtYWwiIGZvbnQ9ImRl
ZmF1bHQiIHNpemU9IjEwMCUiPlByb3RlaW4gSXNvZm9ybXMvY2hlbWlzdHJ5L2dlbmV0aWNzL3Bo
eXNpb2xvZ3k8L3N0eWxlPjwva2V5d29yZD48a2V5d29yZD48c3R5bGUgZmFjZT0ibm9ybWFsIiBm
b250PSJkZWZhdWx0IiBzaXplPSIxMDAlIj5Tb2RpdW0vbWV0YWJvbGlzbTwvc3R5bGU+PC9rZXl3
b3JkPjxrZXl3b3JkPjxzdHlsZSBmYWNlPSJub3JtYWwiIGZvbnQ9ImRlZmF1bHQiIHNpemU9IjEw
MCUiPlNvZGl1bS1Qb3Rhc3NpdW0tQ2hsb3JpZGUgU3ltcG9ydGVyczwvc3R5bGU+PC9rZXl3b3Jk
Pjwva2V5d29yZHM+PGRhdGVzPjx5ZWFyPjxzdHlsZSBmYWNlPSJub3JtYWwiIGZvbnQ9ImRlZmF1
bHQiIHNpemU9IjEwMCUiPjIwMDA8L3N0eWxlPjwveWVhcj48cHViLWRhdGVzPjxkYXRlPjxzdHls
ZSBmYWNlPSJub3JtYWwiIGZvbnQ9ImRlZmF1bHQiIHNpemU9IjEwMCUiPkphbjwvc3R5bGU+PC9k
YXRlPjwvcHViLWRhdGVzPjwvZGF0ZXM+PGFjY2Vzc2lvbi1udW0+PHN0eWxlIGZhY2U9Im5vcm1h
bCIgZm9udD0iZGVmYXVsdCIgc2l6ZT0iMTAwJSI+MTA2MTc3Njk8L3N0eWxlPjwvYWNjZXNzaW9u
LW51bT48dXJscz48cmVsYXRlZC11cmxzPjx1cmw+PHN0eWxlIGZhY2U9Im5vcm1hbCIgZm9udD0i
ZGVmYXVsdCIgc2l6ZT0iMTAwJSI+aHR0cDovL3d3dy5uY2JpLm5sbS5uaWguZ292L2VudHJlei9x
dWVyeS5mY2dpP2NtZD1SZXRyaWV2ZSZhbXA7ZGI9UHViTWVkJmFtcDtkb3B0PUNpdGF0aW9uJmFt
cDtsaXN0X3VpZHM9MTA2MTc3NjkgICA8L3N0eWxlPjwvdXJsPjwvcmVsYXRlZC11cmxzPjwvdXJs
cz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38-40]</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Recent</w:t>
      </w:r>
      <w:r w:rsidR="006803D2" w:rsidRPr="00516A26">
        <w:rPr>
          <w:rFonts w:ascii="Book Antiqua" w:eastAsia="ヒラギノ角ゴ Pro W3" w:hAnsi="Book Antiqua"/>
          <w:szCs w:val="24"/>
          <w:lang w:val="en-US"/>
        </w:rPr>
        <w:t xml:space="preserve"> reports demonstrates that</w:t>
      </w:r>
      <w:r w:rsidRPr="00516A26">
        <w:rPr>
          <w:rFonts w:ascii="Book Antiqua" w:eastAsia="ヒラギノ角ゴ Pro W3" w:hAnsi="Book Antiqua"/>
          <w:szCs w:val="24"/>
          <w:lang w:val="en-US"/>
        </w:rPr>
        <w:t xml:space="preserve"> rhythmic contractions were associated with tonic and phasic responses, the tonic dependent on [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w:t>
      </w:r>
      <w:proofErr w:type="spellStart"/>
      <w:r w:rsidRPr="00516A26">
        <w:rPr>
          <w:rFonts w:ascii="Book Antiqua" w:eastAsia="ヒラギノ角ゴ Pro W3" w:hAnsi="Book Antiqua"/>
          <w:szCs w:val="24"/>
          <w:lang w:val="en-US"/>
        </w:rPr>
        <w:t>i</w:t>
      </w:r>
      <w:proofErr w:type="spellEnd"/>
      <w:r w:rsidRPr="00516A26">
        <w:rPr>
          <w:rFonts w:ascii="Book Antiqua" w:eastAsia="ヒラギノ角ゴ Pro W3" w:hAnsi="Book Antiqua"/>
          <w:szCs w:val="24"/>
          <w:lang w:val="en-US"/>
        </w:rPr>
        <w:t xml:space="preserve"> and the phasic on potassium efflux (through K</w:t>
      </w:r>
      <w:r w:rsidRPr="00516A26">
        <w:rPr>
          <w:rFonts w:ascii="Book Antiqua" w:eastAsia="ヒラギノ角ゴ Pro W3" w:hAnsi="Book Antiqua"/>
          <w:szCs w:val="24"/>
          <w:vertAlign w:val="superscript"/>
          <w:lang w:val="en-US"/>
        </w:rPr>
        <w:t>+</w:t>
      </w:r>
      <w:r w:rsidR="00516A26">
        <w:rPr>
          <w:rFonts w:ascii="Book Antiqua" w:eastAsia="ヒラギノ角ゴ Pro W3" w:hAnsi="Book Antiqua"/>
          <w:szCs w:val="24"/>
          <w:lang w:val="en-US"/>
        </w:rPr>
        <w:t xml:space="preserve"> channels) and potassium uptake</w:t>
      </w:r>
      <w:r w:rsidRPr="00516A26">
        <w:rPr>
          <w:rFonts w:ascii="Book Antiqua" w:eastAsia="ヒラギノ角ゴ Pro W3" w:hAnsi="Book Antiqua"/>
          <w:szCs w:val="24"/>
          <w:lang w:val="en-US"/>
        </w:rPr>
        <w:fldChar w:fldCharType="begin">
          <w:fldData xml:space="preserve">PEVuZE5vdGU+PENpdGU+PEF1dGhvcj5QYWxhY2lvczwvQXV0aG9yPjxZZWFyPjIwMTM8L1llYXI+
PFJlY051bT4yMDwvUmVjTnVtPjxEaXNwbGF5VGV4dD48c3R5bGUgZmFjZT0ic3VwZXJzY3JpcHQi
Pls0MSwgNDJ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IwPC9yZWMtbnVtYmVyPjxyZWYtdHlwZSBuYW1lPSJKb3VybmFsIEFydGljbGUi
PjE3PC9yZWYtdHlwZT48Y29udHJpYnV0b3JzPjxhdXRob3JzPjxhdXRob3I+PHN0eWxlIGZhY2U9
Im5vcm1hbCIgZm9udD0iZGVmYXVsdCIgc2l6ZT0iMTAwJSI+UGFsYWNpb3MsIEouPC9zdHlsZT48
L2F1dGhvcj48YXV0aG9yPjxzdHlsZSBmYWNlPSJub3JtYWwiIGZvbnQ9ImRlZmF1bHQiIHNpemU9
IjEwMCUiPlZlZ2EsIEouIEwuPC9zdHlsZT48L2F1dGhvcj48YXV0aG9yPjxzdHlsZSBmYWNlPSJu
b3JtYWwiIGZvbnQ9ImRlZmF1bHQiIHNpemU9IjEwMCUiPlBhcmVkZXMsIEEuPC9zdHlsZT48L2F1
dGhvcj48YXV0aG9yPjxzdHlsZSBmYWNlPSJub3JtYWwiIGZvbnQ9ImRlZmF1bHQiIHNpemU9IjEw
MCUiPkNpZnVlbnRlcywgRi48L3N0eWxlPjwvYXV0aG9yPjwvYXV0aG9ycz48L2NvbnRyaWJ1dG9y
cz48YXV0aC1hZGRyZXNzPjxzdHlsZSBmYWNlPSJub3JtYWwiIGZvbnQ9ImRlZmF1bHQiIHNpemU9
IjEwMCUiPkRlcGFydGFtZW50byBkZSBRdWltaWNhLCBVbml2ZXJzaWRhZCBDYXRvbGljYSBkZWwg
Tm9ydGUsIEF2LiBBbmdhbW9zLCAwNjEwLCBBbnRvZmFnYXN0YSwgQ2hpbGUsIGpwYWxhY2lvc0B1
Y24uY2wuPC9zdHlsZT48L2F1dGgtYWRkcmVzcz48dGl0bGVzPjx0aXRsZT48c3R5bGUgZmFjZT0i
bm9ybWFsIiBmb250PSJkZWZhdWx0IiBzaXplPSIxMDAlIj5FZmZlY3Qgb2YgcGhlbnlsZXBocmlu
ZSBhbmQgZW5kb3RoZWxpdW0gb24gdmFzb21vdGlvbiBpbiByYXQgYW9ydGEgaW52b2x2ZXMgcG90
YXNzaXVtIHVwdGFrZTwvc3R5bGU+PC90aXRsZT48c2Vjb25kYXJ5LXRpdGxlPjxzdHlsZSBmYWNl
PSJub3JtYWwiIGZvbnQ9ImRlZmF1bHQiIHNpemU9IjEwMCUiPkogUGh5c2lvbCBTY2k8L3N0eWxl
Pjwvc2Vjb25kYXJ5LXRpdGxlPjwvdGl0bGVzPjxkYXRlcz48eWVhcj48c3R5bGUgZmFjZT0ibm9y
bWFsIiBmb250PSJkZWZhdWx0IiBzaXplPSIxMDAlIj4yMDEzPC9zdHlsZT48L3llYXI+PHB1Yi1k
YXRlcz48ZGF0ZT48c3R5bGUgZmFjZT0ibm9ybWFsIiBmb250PSJkZWZhdWx0IiBzaXplPSIxMDAl
Ij5Ob3YgMjA8L3N0eWxlPjwvZGF0ZT48L3B1Yi1kYXRlcz48L2RhdGVzPjxhY2Nlc3Npb24tbnVt
PjxzdHlsZSBmYWNlPSJub3JtYWwiIGZvbnQ9ImRlZmF1bHQiIHNpemU9IjEwMCUiPjIzMTgwMDA5
PC9zdHlsZT48L2FjY2Vzc2lvbi1udW0+PHVybHM+PHJlbGF0ZWQtdXJscz48dXJsPjxzdHlsZSBm
YWNlPSJub3JtYWwiIGZvbnQ9ImRlZmF1bHQiIHNpemU9IjEwMCUiPmh0dHA6Ly93d3cubmNiaS5u
bG0ubmloLmdvdi9lbnRyZXovcXVlcnkuZmNnaT9jbWQ9UmV0cmlldmUmYW1wO2RiPVB1Yk1lZCZh
bXA7ZG9wdD1DaXRhdGlvbiZhbXA7bGlzdF91aWRzPTIzMTgwMDA5ICA8L3N0eWxlPjwvdXJsPjwv
cmVsYXRlZC11cmxzPjwvdXJscz48L3JlY29yZD48L0NpdGU+PENpdGU+PEF1dGhvcj5kZSBTb3V6
YTwvQXV0aG9yPjxZZWFyPjIwMTM8L1llYXI+PElEVGV4dD5BcnRlcmlvbGFyIGRpYW1ldGVyIGFu
ZCBzcG9udGFuZW91cyB2YXNvbW90aW9uOiBpbXBvcnRhbmNlIG9mIHBvdGFzc2l1bSBjaGFubmVs
cyBhbmQgbml0cmljIG94aWRlPC9JRFRleHQ+PHJlY29yZD48ZGF0ZXM+PHB1Yi1kYXRlcz48ZGF0
ZT5Ob3Y8L2RhdGU+PC9wdWItZGF0ZXM+PHllYXI+MjAxMzwveWVhcj48L2RhdGVzPjx1cmxzPjxy
ZWxhdGVkLXVybHM+PHVybD5odHRwOi8vd3d3Lm5jYmkubmxtLm5paC5nb3YvcHVibWVkLzIzOTQ4
NTk0PC91cmw+PC9yZWxhdGVkLXVybHM+PC91cmxzPjxpc2JuPjEwOTUtOTMxOTwvaXNibj48dGl0
bGVzPjx0aXRsZT5BcnRlcmlvbGFyIGRpYW1ldGVyIGFuZCBzcG9udGFuZW91cyB2YXNvbW90aW9u
OiBpbXBvcnRhbmNlIG9mIHBvdGFzc2l1bSBjaGFubmVscyBhbmQgbml0cmljIG94aWRlPC90aXRs
ZT48c2Vjb25kYXJ5LXRpdGxlPk1pY3JvdmFzYyBSZXM8L3NlY29uZGFyeS10aXRsZT48L3RpdGxl
cz48cGFnZXM+MTIxLTc8L3BhZ2VzPjxjb250cmlidXRvcnM+PGF1dGhvcnM+PGF1dGhvcj5kZSBT
b3V6YSwgTS48L2F1dGhvcj48YXV0aG9yPkJvdXNrZWxhLCBFLjwvYXV0aG9yPjwvYXV0aG9ycz48
L2NvbnRyaWJ1dG9ycz48bGFuZ3VhZ2U+ZW5nPC9sYW5ndWFnZT48YWRkZWQtZGF0ZSBmb3JtYXQ9
InV0YyI+MTM5MDM0NTcxMDwvYWRkZWQtZGF0ZT48cmVmLXR5cGUgbmFtZT0iSm91cm5hbCBBcnRp
Y2xlIj4xNzwvcmVmLXR5cGU+PHJlYy1udW1iZXI+MTE1PC9yZWMtbnVtYmVyPjxsYXN0LXVwZGF0
ZWQtZGF0ZSBmb3JtYXQ9InV0YyI+MTM5MDM0NTcxMDwvbGFzdC11cGRhdGVkLWRhdGU+PGFjY2Vz
c2lvbi1udW0+MjM5NDg1OTQ8L2FjY2Vzc2lvbi1udW0+PGVsZWN0cm9uaWMtcmVzb3VyY2UtbnVt
PjEwLjEwMTYvai5tdnIuMjAxMy4wOC4wMDE8L2VsZWN0cm9uaWMtcmVzb3VyY2UtbnVtPjx2b2x1
bWU+OTA8L3ZvbHVtZT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YWxhY2lvczwvQXV0aG9yPjxZZWFyPjIwMTM8L1llYXI+
PFJlY051bT4yMDwvUmVjTnVtPjxEaXNwbGF5VGV4dD48c3R5bGUgZmFjZT0ic3VwZXJzY3JpcHQi
Pls0MSwgNDJ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IwPC9yZWMtbnVtYmVyPjxyZWYtdHlwZSBuYW1lPSJKb3VybmFsIEFydGljbGUi
PjE3PC9yZWYtdHlwZT48Y29udHJpYnV0b3JzPjxhdXRob3JzPjxhdXRob3I+PHN0eWxlIGZhY2U9
Im5vcm1hbCIgZm9udD0iZGVmYXVsdCIgc2l6ZT0iMTAwJSI+UGFsYWNpb3MsIEouPC9zdHlsZT48
L2F1dGhvcj48YXV0aG9yPjxzdHlsZSBmYWNlPSJub3JtYWwiIGZvbnQ9ImRlZmF1bHQiIHNpemU9
IjEwMCUiPlZlZ2EsIEouIEwuPC9zdHlsZT48L2F1dGhvcj48YXV0aG9yPjxzdHlsZSBmYWNlPSJu
b3JtYWwiIGZvbnQ9ImRlZmF1bHQiIHNpemU9IjEwMCUiPlBhcmVkZXMsIEEuPC9zdHlsZT48L2F1
dGhvcj48YXV0aG9yPjxzdHlsZSBmYWNlPSJub3JtYWwiIGZvbnQ9ImRlZmF1bHQiIHNpemU9IjEw
MCUiPkNpZnVlbnRlcywgRi48L3N0eWxlPjwvYXV0aG9yPjwvYXV0aG9ycz48L2NvbnRyaWJ1dG9y
cz48YXV0aC1hZGRyZXNzPjxzdHlsZSBmYWNlPSJub3JtYWwiIGZvbnQ9ImRlZmF1bHQiIHNpemU9
IjEwMCUiPkRlcGFydGFtZW50byBkZSBRdWltaWNhLCBVbml2ZXJzaWRhZCBDYXRvbGljYSBkZWwg
Tm9ydGUsIEF2LiBBbmdhbW9zLCAwNjEwLCBBbnRvZmFnYXN0YSwgQ2hpbGUsIGpwYWxhY2lvc0B1
Y24uY2wuPC9zdHlsZT48L2F1dGgtYWRkcmVzcz48dGl0bGVzPjx0aXRsZT48c3R5bGUgZmFjZT0i
bm9ybWFsIiBmb250PSJkZWZhdWx0IiBzaXplPSIxMDAlIj5FZmZlY3Qgb2YgcGhlbnlsZXBocmlu
ZSBhbmQgZW5kb3RoZWxpdW0gb24gdmFzb21vdGlvbiBpbiByYXQgYW9ydGEgaW52b2x2ZXMgcG90
YXNzaXVtIHVwdGFrZTwvc3R5bGU+PC90aXRsZT48c2Vjb25kYXJ5LXRpdGxlPjxzdHlsZSBmYWNl
PSJub3JtYWwiIGZvbnQ9ImRlZmF1bHQiIHNpemU9IjEwMCUiPkogUGh5c2lvbCBTY2k8L3N0eWxl
Pjwvc2Vjb25kYXJ5LXRpdGxlPjwvdGl0bGVzPjxkYXRlcz48eWVhcj48c3R5bGUgZmFjZT0ibm9y
bWFsIiBmb250PSJkZWZhdWx0IiBzaXplPSIxMDAlIj4yMDEzPC9zdHlsZT48L3llYXI+PHB1Yi1k
YXRlcz48ZGF0ZT48c3R5bGUgZmFjZT0ibm9ybWFsIiBmb250PSJkZWZhdWx0IiBzaXplPSIxMDAl
Ij5Ob3YgMjA8L3N0eWxlPjwvZGF0ZT48L3B1Yi1kYXRlcz48L2RhdGVzPjxhY2Nlc3Npb24tbnVt
PjxzdHlsZSBmYWNlPSJub3JtYWwiIGZvbnQ9ImRlZmF1bHQiIHNpemU9IjEwMCUiPjIzMTgwMDA5
PC9zdHlsZT48L2FjY2Vzc2lvbi1udW0+PHVybHM+PHJlbGF0ZWQtdXJscz48dXJsPjxzdHlsZSBm
YWNlPSJub3JtYWwiIGZvbnQ9ImRlZmF1bHQiIHNpemU9IjEwMCUiPmh0dHA6Ly93d3cubmNiaS5u
bG0ubmloLmdvdi9lbnRyZXovcXVlcnkuZmNnaT9jbWQ9UmV0cmlldmUmYW1wO2RiPVB1Yk1lZCZh
bXA7ZG9wdD1DaXRhdGlvbiZhbXA7bGlzdF91aWRzPTIzMTgwMDA5ICA8L3N0eWxlPjwvdXJsPjwv
cmVsYXRlZC11cmxzPjwvdXJscz48L3JlY29yZD48L0NpdGU+PENpdGU+PEF1dGhvcj5kZSBTb3V6
YTwvQXV0aG9yPjxZZWFyPjIwMTM8L1llYXI+PElEVGV4dD5BcnRlcmlvbGFyIGRpYW1ldGVyIGFu
ZCBzcG9udGFuZW91cyB2YXNvbW90aW9uOiBpbXBvcnRhbmNlIG9mIHBvdGFzc2l1bSBjaGFubmVs
cyBhbmQgbml0cmljIG94aWRlPC9JRFRleHQ+PHJlY29yZD48ZGF0ZXM+PHB1Yi1kYXRlcz48ZGF0
ZT5Ob3Y8L2RhdGU+PC9wdWItZGF0ZXM+PHllYXI+MjAxMzwveWVhcj48L2RhdGVzPjx1cmxzPjxy
ZWxhdGVkLXVybHM+PHVybD5odHRwOi8vd3d3Lm5jYmkubmxtLm5paC5nb3YvcHVibWVkLzIzOTQ4
NTk0PC91cmw+PC9yZWxhdGVkLXVybHM+PC91cmxzPjxpc2JuPjEwOTUtOTMxOTwvaXNibj48dGl0
bGVzPjx0aXRsZT5BcnRlcmlvbGFyIGRpYW1ldGVyIGFuZCBzcG9udGFuZW91cyB2YXNvbW90aW9u
OiBpbXBvcnRhbmNlIG9mIHBvdGFzc2l1bSBjaGFubmVscyBhbmQgbml0cmljIG94aWRlPC90aXRs
ZT48c2Vjb25kYXJ5LXRpdGxlPk1pY3JvdmFzYyBSZXM8L3NlY29uZGFyeS10aXRsZT48L3RpdGxl
cz48cGFnZXM+MTIxLTc8L3BhZ2VzPjxjb250cmlidXRvcnM+PGF1dGhvcnM+PGF1dGhvcj5kZSBT
b3V6YSwgTS48L2F1dGhvcj48YXV0aG9yPkJvdXNrZWxhLCBFLjwvYXV0aG9yPjwvYXV0aG9ycz48
L2NvbnRyaWJ1dG9ycz48bGFuZ3VhZ2U+ZW5nPC9sYW5ndWFnZT48YWRkZWQtZGF0ZSBmb3JtYXQ9
InV0YyI+MTM5MDM0NTcxMDwvYWRkZWQtZGF0ZT48cmVmLXR5cGUgbmFtZT0iSm91cm5hbCBBcnRp
Y2xlIj4xNzwvcmVmLXR5cGU+PHJlYy1udW1iZXI+MTE1PC9yZWMtbnVtYmVyPjxsYXN0LXVwZGF0
ZWQtZGF0ZSBmb3JtYXQ9InV0YyI+MTM5MDM0NTcxMDwvbGFzdC11cGRhdGVkLWRhdGU+PGFjY2Vz
c2lvbi1udW0+MjM5NDg1OTQ8L2FjY2Vzc2lvbi1udW0+PGVsZWN0cm9uaWMtcmVzb3VyY2UtbnVt
PjEwLjEwMTYvai5tdnIuMjAxMy4wOC4wMDE8L2VsZWN0cm9uaWMtcmVzb3VyY2UtbnVtPjx2b2x1
bWU+OTA8L3ZvbHVtZT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516A26">
        <w:rPr>
          <w:rFonts w:ascii="Book Antiqua" w:eastAsia="ヒラギノ角ゴ Pro W3" w:hAnsi="Book Antiqua"/>
          <w:noProof/>
          <w:szCs w:val="24"/>
          <w:vertAlign w:val="superscript"/>
          <w:lang w:val="en-US"/>
        </w:rPr>
        <w:t>[41,</w:t>
      </w:r>
      <w:r w:rsidR="00781E7C" w:rsidRPr="00516A26">
        <w:rPr>
          <w:rFonts w:ascii="Book Antiqua" w:eastAsia="ヒラギノ角ゴ Pro W3" w:hAnsi="Book Antiqua"/>
          <w:noProof/>
          <w:szCs w:val="24"/>
          <w:vertAlign w:val="superscript"/>
          <w:lang w:val="en-US"/>
        </w:rPr>
        <w:t>42]</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w:t>
      </w:r>
    </w:p>
    <w:p w14:paraId="44462189" w14:textId="023DB089" w:rsidR="00D9049C" w:rsidRPr="00516A26" w:rsidRDefault="008450DC" w:rsidP="00516A26">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ATPase is responsible for the electrochemical gradient of sodium and potassium ions, </w:t>
      </w:r>
      <w:r w:rsidR="00D9049C" w:rsidRPr="00516A26">
        <w:rPr>
          <w:rFonts w:ascii="Book Antiqua" w:eastAsia="ヒラギノ角ゴ Pro W3" w:hAnsi="Book Antiqua"/>
          <w:szCs w:val="24"/>
          <w:lang w:val="en-US"/>
        </w:rPr>
        <w:t xml:space="preserve">it also plays a vital role in the </w:t>
      </w:r>
      <w:r w:rsidR="006803D2" w:rsidRPr="00516A26">
        <w:rPr>
          <w:rFonts w:ascii="Book Antiqua" w:eastAsia="ヒラギノ角ゴ Pro W3" w:hAnsi="Book Antiqua"/>
          <w:szCs w:val="24"/>
          <w:lang w:val="en-US"/>
        </w:rPr>
        <w:t xml:space="preserve">regulations </w:t>
      </w:r>
      <w:r w:rsidRPr="00516A26">
        <w:rPr>
          <w:rFonts w:ascii="Book Antiqua" w:eastAsia="ヒラギノ角ゴ Pro W3" w:hAnsi="Book Antiqua"/>
          <w:szCs w:val="24"/>
          <w:lang w:val="en-US"/>
        </w:rPr>
        <w:t>of ionic homeostasis in tissues and cells. In vascular smooth muscle cell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plays a major role in the regulati</w:t>
      </w:r>
      <w:r w:rsidR="00516A26">
        <w:rPr>
          <w:rFonts w:ascii="Book Antiqua" w:eastAsia="ヒラギノ角ゴ Pro W3" w:hAnsi="Book Antiqua"/>
          <w:szCs w:val="24"/>
          <w:lang w:val="en-US"/>
        </w:rPr>
        <w:t>on of vascular tone</w:t>
      </w:r>
      <w:r w:rsidRPr="00516A26">
        <w:rPr>
          <w:rFonts w:ascii="Book Antiqua" w:eastAsia="ヒラギノ角ゴ Pro W3" w:hAnsi="Book Antiqua"/>
          <w:szCs w:val="24"/>
          <w:lang w:val="en-US"/>
        </w:rPr>
        <w:fldChar w:fldCharType="begin"/>
      </w:r>
      <w:r w:rsidR="00781E7C" w:rsidRPr="00516A26">
        <w:rPr>
          <w:rFonts w:ascii="Book Antiqua" w:eastAsia="ヒラギノ角ゴ Pro W3" w:hAnsi="Book Antiqua"/>
          <w:szCs w:val="24"/>
          <w:lang w:val="en-US"/>
        </w:rPr>
        <w:instrText xml:space="preserve"> ADDIN EN.CITE &lt;EndNote&gt;&lt;Cite&gt;&lt;Author&gt;Blaustein&lt;/Author&gt;&lt;Year&gt;1977&lt;/Year&gt;&lt;IDText&gt;Sodium ions, calcium ions, blood pressure regulation, and hypertension: a reassessment and a hypothesis&lt;/IDText&gt;&lt;DisplayText&gt;&lt;style face="superscript"&gt;[43, 44]&lt;/style&gt;&lt;/DisplayText&gt;&lt;record&gt;&lt;dates&gt;&lt;pub-dates&gt;&lt;date&gt;May&lt;/date&gt;&lt;/pub-dates&gt;&lt;year&gt;1977&lt;/year&gt;&lt;/dates&gt;&lt;keywords&gt;&lt;/keywords&gt;&lt;urls&gt;&lt;related-urls&gt;&lt;url&gt;http://www.ncbi.nlm.nih.gov/pubmed/324293&lt;/url&gt;&lt;/related-urls&gt;&lt;/urls&gt;&lt;isbn&gt;0002-9513&lt;/isbn&gt;&lt;titles&gt;&lt;title&gt;Sodium ions, calcium ions, blood pressure regulation, and hypertension: a reassessment and a hypothesis&lt;/title&gt;&lt;secondary-title&gt;Am J Physiol&lt;/secondary-title&gt;&lt;/titles&gt;&lt;pages&gt;C165-73&lt;/pages&gt;&lt;number&gt;5&lt;/number&gt;&lt;contributors&gt;&lt;authors&gt;&lt;author&gt;Blaustein, M. P.&lt;/author&gt;&lt;/authors&gt;&lt;/contributors&gt;&lt;language&gt;eng&lt;/language&gt;&lt;added-date format="utc"&gt;1396301114&lt;/added-date&gt;&lt;ref-type name="Journal Article"&gt;17&lt;/ref-type&gt;&lt;rec-number&gt;135&lt;/rec-number&gt;&lt;last-updated-date format="utc"&gt;1396301114&lt;/last-updated-date&gt;&lt;accession-num&gt;324293&lt;/accession-num&gt;&lt;volume&gt;232&lt;/volume&gt;&lt;/record&gt;&lt;/Cite&gt;&lt;Cite&gt;&lt;Author&gt;Clausen&lt;/Author&gt;&lt;Year&gt;1994&lt;/Year&gt;&lt;IDText&gt;The Na+,K(+)-pump and muscle contractility&lt;/IDText&gt;&lt;record&gt;&lt;dates&gt;&lt;pub-dates&gt;&lt;date&gt;Dec&lt;/date&gt;&lt;/pub-dates&gt;&lt;year&gt;1994&lt;/year&gt;&lt;/dates&gt;&lt;keywords&gt;&lt;/keywords&gt;&lt;urls&gt;&lt;related-urls&gt;&lt;url&gt;http://www.ncbi.nlm.nih.gov/pubmed/7701937&lt;/url&gt;&lt;/related-urls&gt;&lt;/urls&gt;&lt;isbn&gt;0001-6772&lt;/isbn&gt;&lt;titles&gt;&lt;title&gt;The Na+,K(+)-pump and muscle contractility&lt;/title&gt;&lt;secondary-title&gt;Acta Physiol Scand&lt;/secondary-title&gt;&lt;/titles&gt;&lt;pages&gt;365-73&lt;/pages&gt;&lt;number&gt;4&lt;/number&gt;&lt;contributors&gt;&lt;authors&gt;&lt;author&gt;Clausen, T.&lt;/author&gt;&lt;author&gt;Nielsen, O. B.&lt;/author&gt;&lt;/authors&gt;&lt;/contributors&gt;&lt;language&gt;eng&lt;/language&gt;&lt;added-date format="utc"&gt;1396301328&lt;/added-date&gt;&lt;ref-type name="Journal Article"&gt;17&lt;/ref-type&gt;&lt;rec-number&gt;136&lt;/rec-number&gt;&lt;last-updated-date format="utc"&gt;1396301328&lt;/last-updated-date&gt;&lt;accession-num&gt;7701937&lt;/accession-num&gt;&lt;electronic-resource-num&gt;10.1111/j.1748-1716.1994.tb09818.x&lt;/electronic-resource-num&gt;&lt;volume&gt;152&lt;/volume&gt;&lt;/record&gt;&lt;/Cite&gt;&lt;/EndNote&gt;</w:instrText>
      </w:r>
      <w:r w:rsidRPr="00516A26">
        <w:rPr>
          <w:rFonts w:ascii="Book Antiqua" w:eastAsia="ヒラギノ角ゴ Pro W3" w:hAnsi="Book Antiqua"/>
          <w:szCs w:val="24"/>
          <w:lang w:val="en-US"/>
        </w:rPr>
        <w:fldChar w:fldCharType="separate"/>
      </w:r>
      <w:r w:rsidR="00516A26">
        <w:rPr>
          <w:rFonts w:ascii="Book Antiqua" w:eastAsia="ヒラギノ角ゴ Pro W3" w:hAnsi="Book Antiqua"/>
          <w:noProof/>
          <w:szCs w:val="24"/>
          <w:vertAlign w:val="superscript"/>
          <w:lang w:val="en-US"/>
        </w:rPr>
        <w:t>[43,</w:t>
      </w:r>
      <w:r w:rsidR="00781E7C" w:rsidRPr="00516A26">
        <w:rPr>
          <w:rFonts w:ascii="Book Antiqua" w:eastAsia="ヒラギノ角ゴ Pro W3" w:hAnsi="Book Antiqua"/>
          <w:noProof/>
          <w:szCs w:val="24"/>
          <w:vertAlign w:val="superscript"/>
          <w:lang w:val="en-US"/>
        </w:rPr>
        <w:t>44]</w:t>
      </w:r>
      <w:r w:rsidRPr="00516A26">
        <w:rPr>
          <w:rFonts w:ascii="Book Antiqua" w:eastAsia="ヒラギノ角ゴ Pro W3" w:hAnsi="Book Antiqua"/>
          <w:szCs w:val="24"/>
          <w:lang w:val="en-US"/>
        </w:rPr>
        <w:fldChar w:fldCharType="end"/>
      </w:r>
      <w:r w:rsidR="00D9049C"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 xml:space="preserve"> </w:t>
      </w:r>
      <w:r w:rsidR="00D9049C" w:rsidRPr="00516A26">
        <w:rPr>
          <w:rFonts w:ascii="Book Antiqua" w:eastAsia="ヒラギノ角ゴ Pro W3" w:hAnsi="Book Antiqua"/>
          <w:szCs w:val="24"/>
          <w:lang w:val="en-US"/>
        </w:rPr>
        <w:t xml:space="preserve">an </w:t>
      </w:r>
      <w:r w:rsidRPr="00516A26">
        <w:rPr>
          <w:rFonts w:ascii="Book Antiqua" w:eastAsia="ヒラギノ角ゴ Pro W3" w:hAnsi="Book Antiqua"/>
          <w:szCs w:val="24"/>
          <w:lang w:val="en-US"/>
        </w:rPr>
        <w:t>increase in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ATPase activity leads to hyperpolarization </w:t>
      </w:r>
      <w:r w:rsidR="00516A26">
        <w:rPr>
          <w:rFonts w:ascii="Book Antiqua" w:eastAsia="ヒラギノ角ゴ Pro W3" w:hAnsi="Book Antiqua"/>
          <w:szCs w:val="24"/>
          <w:lang w:val="en-US"/>
        </w:rPr>
        <w:t>and relaxation of smooth muscle</w:t>
      </w:r>
      <w:r w:rsidRPr="00516A26">
        <w:rPr>
          <w:rFonts w:ascii="Book Antiqua" w:eastAsia="ヒラギノ角ゴ Pro W3" w:hAnsi="Book Antiqua"/>
          <w:szCs w:val="24"/>
          <w:lang w:val="en-US"/>
        </w:rPr>
        <w:fldChar w:fldCharType="begin"/>
      </w:r>
      <w:r w:rsidR="00781E7C" w:rsidRPr="00516A26">
        <w:rPr>
          <w:rFonts w:ascii="Book Antiqua" w:eastAsia="ヒラギノ角ゴ Pro W3" w:hAnsi="Book Antiqua"/>
          <w:szCs w:val="24"/>
          <w:lang w:val="en-US"/>
        </w:rPr>
        <w:instrText xml:space="preserve"> ADDIN EN.CITE &lt;EndNote&gt;&lt;Cite&gt;&lt;Author&gt;Rapoport&lt;/Author&gt;&lt;Year&gt;1985&lt;/Year&gt;&lt;IDText&gt;Effects of Na+,K+-pump inhibitors and membrane depolarizing agents on acetylcholine-induced endothelium-dependent relaxation and cyclic GMP accumulation in rat aorta&lt;/IDText&gt;&lt;DisplayText&gt;&lt;style face="superscript"&gt;[45]&lt;/style&gt;&lt;/DisplayText&gt;&lt;record&gt;&lt;dates&gt;&lt;pub-dates&gt;&lt;date&gt;Apr&lt;/date&gt;&lt;/pub-dates&gt;&lt;year&gt;1985&lt;/year&gt;&lt;/dates&gt;&lt;keywords&gt;&lt;/keywords&gt;&lt;urls&gt;&lt;related-urls&gt;&lt;url&gt;http://www.ncbi.nlm.nih.gov/pubmed/2985409&lt;/url&gt;&lt;/related-urls&gt;&lt;/urls&gt;&lt;isbn&gt;0014-2999&lt;/isbn&gt;&lt;titles&gt;&lt;title&gt;Effects of Na+,K+-pump inhibitors and membrane depolarizing agents on acetylcholine-induced endothelium-dependent relaxation and cyclic GMP accumulation in rat aorta&lt;/title&gt;&lt;secondary-title&gt;Eur J Pharmacol&lt;/secondary-title&gt;&lt;/titles&gt;&lt;pages&gt;203-9&lt;/pages&gt;&lt;number&gt;2&lt;/number&gt;&lt;contributors&gt;&lt;authors&gt;&lt;author&gt;Rapoport, R. M.&lt;/author&gt;&lt;author&gt;Schwartz, K.&lt;/author&gt;&lt;author&gt;Murad, F.&lt;/author&gt;&lt;/authors&gt;&lt;/contributors&gt;&lt;language&gt;eng&lt;/language&gt;&lt;added-date format="utc"&gt;1396301450&lt;/added-date&gt;&lt;ref-type name="Journal Article"&gt;17&lt;/ref-type&gt;&lt;rec-number&gt;137&lt;/rec-number&gt;&lt;last-updated-date format="utc"&gt;1396301450&lt;/last-updated-date&gt;&lt;accession-num&gt;2985409&lt;/accession-num&gt;&lt;volume&gt;110&lt;/volume&gt;&lt;/record&gt;&lt;/Cite&gt;&lt;/EndNote&gt;</w:instrText>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5]</w:t>
      </w:r>
      <w:r w:rsidRPr="00516A26">
        <w:rPr>
          <w:rFonts w:ascii="Book Antiqua" w:eastAsia="ヒラギノ角ゴ Pro W3" w:hAnsi="Book Antiqua"/>
          <w:szCs w:val="24"/>
          <w:lang w:val="en-US"/>
        </w:rPr>
        <w:fldChar w:fldCharType="end"/>
      </w:r>
      <w:r w:rsidR="00D9049C" w:rsidRPr="00516A26">
        <w:rPr>
          <w:rFonts w:ascii="Book Antiqua" w:eastAsia="ヒラギノ角ゴ Pro W3" w:hAnsi="Book Antiqua"/>
          <w:szCs w:val="24"/>
          <w:lang w:val="en-US"/>
        </w:rPr>
        <w:t>, while its Inhibition</w:t>
      </w:r>
      <w:r w:rsidR="00C330B6" w:rsidRPr="00516A26">
        <w:rPr>
          <w:rFonts w:ascii="Book Antiqua" w:eastAsia="ヒラギノ角ゴ Pro W3" w:hAnsi="Book Antiqua"/>
          <w:szCs w:val="24"/>
          <w:lang w:val="en-US"/>
        </w:rPr>
        <w:t xml:space="preserve"> blunts rhythmic contractions </w:t>
      </w:r>
      <w:r w:rsidR="00516A26">
        <w:rPr>
          <w:rFonts w:ascii="Book Antiqua" w:eastAsia="ヒラギノ角ゴ Pro W3" w:hAnsi="Book Antiqua"/>
          <w:szCs w:val="24"/>
          <w:lang w:val="en-US"/>
        </w:rPr>
        <w:t>in vascular smooth muscle cells</w:t>
      </w:r>
      <w:r w:rsidR="00C330B6" w:rsidRPr="00516A26">
        <w:rPr>
          <w:rFonts w:ascii="Book Antiqua" w:eastAsia="ヒラギノ角ゴ Pro W3" w:hAnsi="Book Antiqua"/>
          <w:szCs w:val="24"/>
          <w:lang w:val="en-US"/>
        </w:rPr>
        <w:fldChar w:fldCharType="begin">
          <w:fldData xml:space="preserve">PEVuZE5vdGU+PENpdGU+PEF1dGhvcj5HdXN0YWZzc29uPC9BdXRob3I+PFllYXI+MTk5NDwvWWVh
cj48UmVjTnVtPjEyMzwvUmVjTnVtPjxEaXNwbGF5VGV4dD48c3R5bGUgZmFjZT0ic3VwZXJzY3Jp
cHQiPls0Nl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MTIzPC9yZWMtbnVtYmVyPjxyZWYtdHlwZSBuYW1lPSJKb3VybmFsIEFydGljbGUi
PjE3PC9yZWYtdHlwZT48Y29udHJpYnV0b3JzPjxhdXRob3JzPjxhdXRob3I+PHN0eWxlIGZhY2U9
Im5vcm1hbCIgZm9udD0iZGVmYXVsdCIgc2l6ZT0iMTAwJSI+R3VzdGFmc3NvbiwgSC48L3N0eWxl
PjwvYXV0aG9yPjxhdXRob3I+PHN0eWxlIGZhY2U9Im5vcm1hbCIgZm9udD0iZGVmYXVsdCIgc2l6
ZT0iMTAwJSI+Tmlsc3NvbiwgSC48L3N0eWxlPjwvYXV0aG9yPjwvYXV0aG9ycz48L2NvbnRyaWJ1
dG9ycz48YXV0aC1hZGRyZXNzPjxzdHlsZSBmYWNlPSJub3JtYWwiIGZvbnQ9ImRlZmF1bHQiIHNp
emU9IjEwMCUiPkRlcGFydG1lbnQgb2YgUGh5c2lvbG9neSwgVW5pdmVyc2l0eSBvZiBHb3RlYm9y
ZywgU3dlZGVuLjwvc3R5bGU+PC9hdXRoLWFkZHJlc3M+PHRpdGxlcz48dGl0bGU+PHN0eWxlIGZh
Y2U9Im5vcm1hbCIgZm9udD0iZGVmYXVsdCIgc2l6ZT0iMTAwJSI+Umh5dGhtaWMgY29udHJhY3Rp
b25zIGluIGlzb2xhdGVkIHNtYWxsIGFydGVyaWVzIG9mIHJhdDogcm9sZSBvZiBLKyBjaGFubmVs
cyBhbmQgdGhlIE5hKyxLKCspLXB1bXA8L3N0eWxlPjwvdGl0bGU+PHNlY29uZGFyeS10aXRsZT48
c3R5bGUgZmFjZT0ibm9ybWFsIiBmb250PSJkZWZhdWx0IiBzaXplPSIxMDAlIj5BY3RhIFBoeXNp
b2wgU2NhbmQ8L3N0eWxlPjwvc2Vjb25kYXJ5LXRpdGxlPjwvdGl0bGVzPjxwZXJpb2RpY2FsPjxm
dWxsLXRpdGxlPjxzdHlsZSBmYWNlPSJub3JtYWwiIGZvbnQ9ImRlZmF1bHQiIHNpemU9IjEwMCUi
PkFjdGEgUGh5c2lvbCBTY2FuZDwvc3R5bGU+PC9mdWxsLXRpdGxlPjwvcGVyaW9kaWNhbD48cGFn
ZXM+PHN0eWxlIGZhY2U9Im5vcm1hbCIgZm9udD0iZGVmYXVsdCIgc2l6ZT0iMTAwJSI+MTYxLTcw
PC9zdHlsZT48L3BhZ2VzPjx2b2x1bWU+PHN0eWxlIGZhY2U9Im5vcm1hbCIgZm9udD0iZGVmYXVs
dCIgc2l6ZT0iMTAwJSI+MTUwPC9zdHlsZT48L3ZvbHVtZT48bnVtYmVyPjxzdHlsZSBmYWNlPSJu
b3JtYWwiIGZvbnQ9ImRlZmF1bHQiIHNpemU9IjEwMCUiPjI8L3N0eWxlPjwvbnVtYmVyPjxrZXl3
b3Jkcz48a2V5d29yZD48c3R5bGUgZmFjZT0ibm9ybWFsIiBmb250PSJkZWZhdWx0IiBzaXplPSIx
MDAlIj40LUFtaW5vcHlyaWRpbmUvcGhhcm1hY29sb2d5PC9zdHlsZT48L2tleXdvcmQ+PGtleXdv
cmQ+PHN0eWxlIGZhY2U9Im5vcm1hbCIgZm9udD0iZGVmYXVsdCIgc2l6ZT0iMTAwJSI+QW5pbWFs
czwvc3R5bGU+PC9rZXl3b3JkPjxrZXl3b3JkPjxzdHlsZSBmYWNlPSJub3JtYWwiIGZvbnQ9ImRl
ZmF1bHQiIHNpemU9IjEwMCUiPkFwYW1pbi9waGFybWFjb2xvZ3k8L3N0eWxlPjwva2V5d29yZD48
a2V5d29yZD48c3R5bGUgZmFjZT0ibm9ybWFsIiBmb250PSJkZWZhdWx0IiBzaXplPSIxMDAlIj5B
cnRlcmllcy8qcGh5c2lvbG9neTwvc3R5bGU+PC9rZXl3b3JkPjxrZXl3b3JkPjxzdHlsZSBmYWNl
PSJub3JtYWwiIGZvbnQ9ImRlZmF1bHQiIHNpemU9IjEwMCUiPkJhcml1bS9waGFybWFjb2xvZ3k8
L3N0eWxlPjwva2V5d29yZD48a2V5d29yZD48c3R5bGUgZmFjZT0ibm9ybWFsIiBmb250PSJkZWZh
dWx0IiBzaXplPSIxMDAlIj5FbmRvdGhlbGl1bSwgVmFzY3VsYXIvcGh5c2lvbG9neTwvc3R5bGU+
PC9rZXl3b3JkPjxrZXl3b3JkPjxzdHlsZSBmYWNlPSJub3JtYWwiIGZvbnQ9ImRlZmF1bHQiIHNp
emU9IjEwMCUiPk1hbGU8L3N0eWxlPjwva2V5d29yZD48a2V5d29yZD48c3R5bGUgZmFjZT0ibm9y
bWFsIiBmb250PSJkZWZhdWx0IiBzaXplPSIxMDAlIj5NZW1icmFuZSBQb3RlbnRpYWxzL3BoeXNp
b2xvZ3k8L3N0eWxlPjwva2V5d29yZD48a2V5d29yZD48c3R5bGUgZmFjZT0ibm9ybWFsIiBmb250
PSJkZWZhdWx0IiBzaXplPSIxMDAlIj5NdXNjbGUsIFNtb290aCwgVmFzY3VsYXIvcGh5c2lvbG9n
eTwvc3R5bGU+PC9rZXl3b3JkPjxrZXl3b3JkPjxzdHlsZSBmYWNlPSJub3JtYWwiIGZvbnQ9ImRl
ZmF1bHQiIHNpemU9IjEwMCUiPk5vcmVwaW5lcGhyaW5lL3BoYXJtYWNvbG9neTwvc3R5bGU+PC9r
ZXl3b3JkPjxrZXl3b3JkPjxzdHlsZSBmYWNlPSJub3JtYWwiIGZvbnQ9ImRlZmF1bHQiIHNpemU9
IjEwMCUiPlBvdGFzc2l1bSBDaGFubmVscy8qcGh5c2lvbG9neTwvc3R5bGU+PC9rZXl3b3JkPjxr
ZXl3b3JkPjxzdHlsZSBmYWNlPSJub3JtYWwiIGZvbnQ9ImRlZmF1bHQiIHNpemU9IjEwMCUiPlJh
dHM8L3N0eWxlPjwva2V5d29yZD48a2V5d29yZD48c3R5bGUgZmFjZT0ibm9ybWFsIiBmb250PSJk
ZWZhdWx0IiBzaXplPSIxMDAlIj5SYXRzLCBXaXN0YXI8L3N0eWxlPjwva2V5d29yZD48a2V5d29y
ZD48c3R5bGUgZmFjZT0ibm9ybWFsIiBmb250PSJkZWZhdWx0IiBzaXplPSIxMDAlIj5Tb2RpdW0t
UG90YXNzaXVtLUV4Y2hhbmdpbmcgQVRQYXNlLypwaHlzaW9sb2d5PC9zdHlsZT48L2tleXdvcmQ+
PGtleXdvcmQ+PHN0eWxlIGZhY2U9Im5vcm1hbCIgZm9udD0iZGVmYXVsdCIgc2l6ZT0iMTAwJSI+
VGV0cmFldGh5bGFtbW9uaXVtIENvbXBvdW5kcy9waGFybWFjb2xvZ3k8L3N0eWxlPjwva2V5d29y
ZD48a2V5d29yZD48c3R5bGUgZmFjZT0ibm9ybWFsIiBmb250PSJkZWZhdWx0IiBzaXplPSIxMDAl
Ij5WYXNvY29uc3RyaWN0aW9uLypwaHlzaW9sb2d5PC9zdHlsZT48L2tleXdvcmQ+PC9rZXl3b3Jk
cz48ZGF0ZXM+PHllYXI+PHN0eWxlIGZhY2U9Im5vcm1hbCIgZm9udD0iZGVmYXVsdCIgc2l6ZT0i
MTAwJSI+MTk5NDwvc3R5bGU+PC95ZWFyPjxwdWItZGF0ZXM+PGRhdGU+PHN0eWxlIGZhY2U9Im5v
cm1hbCIgZm9udD0iZGVmYXVsdCIgc2l6ZT0iMTAwJSI+RmViPC9zdHlsZT48L2RhdGU+PC9wdWIt
ZGF0ZXM+PC9kYXRlcz48YWNjZXNzaW9uLW51bT48c3R5bGUgZmFjZT0ibm9ybWFsIiBmb250PSJk
ZWZhdWx0IiBzaXplPSIxMDAlIj44MTkxODk1PC9zdHlsZT48L2FjY2Vzc2lvbi1udW0+PHVybHM+
PHJlbGF0ZWQtdXJscz48dXJsPjxzdHlsZSBmYWNlPSJub3JtYWwiIGZvbnQ9ImRlZmF1bHQiIHNp
emU9IjEwMCUiPmh0dHA6Ly93d3cubmNiaS5ubG0ubmloLmdvdi9lbnRyZXovcXVlcnkuZmNnaT9j
bWQ9UmV0cmlldmUmYW1wO2RiPVB1Yk1lZCZhbXA7ZG9wdD1DaXRhdGlvbiZhbXA7bGlzdF91aWRz
PTgxOTE4OTU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HdXN0YWZzc29uPC9BdXRob3I+PFllYXI+MTk5NDwvWWVh
cj48UmVjTnVtPjEyMzwvUmVjTnVtPjxEaXNwbGF5VGV4dD48c3R5bGUgZmFjZT0ic3VwZXJzY3Jp
cHQiPls0Nl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MTIzPC9yZWMtbnVtYmVyPjxyZWYtdHlwZSBuYW1lPSJKb3VybmFsIEFydGljbGUi
PjE3PC9yZWYtdHlwZT48Y29udHJpYnV0b3JzPjxhdXRob3JzPjxhdXRob3I+PHN0eWxlIGZhY2U9
Im5vcm1hbCIgZm9udD0iZGVmYXVsdCIgc2l6ZT0iMTAwJSI+R3VzdGFmc3NvbiwgSC48L3N0eWxl
PjwvYXV0aG9yPjxhdXRob3I+PHN0eWxlIGZhY2U9Im5vcm1hbCIgZm9udD0iZGVmYXVsdCIgc2l6
ZT0iMTAwJSI+Tmlsc3NvbiwgSC48L3N0eWxlPjwvYXV0aG9yPjwvYXV0aG9ycz48L2NvbnRyaWJ1
dG9ycz48YXV0aC1hZGRyZXNzPjxzdHlsZSBmYWNlPSJub3JtYWwiIGZvbnQ9ImRlZmF1bHQiIHNp
emU9IjEwMCUiPkRlcGFydG1lbnQgb2YgUGh5c2lvbG9neSwgVW5pdmVyc2l0eSBvZiBHb3RlYm9y
ZywgU3dlZGVuLjwvc3R5bGU+PC9hdXRoLWFkZHJlc3M+PHRpdGxlcz48dGl0bGU+PHN0eWxlIGZh
Y2U9Im5vcm1hbCIgZm9udD0iZGVmYXVsdCIgc2l6ZT0iMTAwJSI+Umh5dGhtaWMgY29udHJhY3Rp
b25zIGluIGlzb2xhdGVkIHNtYWxsIGFydGVyaWVzIG9mIHJhdDogcm9sZSBvZiBLKyBjaGFubmVs
cyBhbmQgdGhlIE5hKyxLKCspLXB1bXA8L3N0eWxlPjwvdGl0bGU+PHNlY29uZGFyeS10aXRsZT48
c3R5bGUgZmFjZT0ibm9ybWFsIiBmb250PSJkZWZhdWx0IiBzaXplPSIxMDAlIj5BY3RhIFBoeXNp
b2wgU2NhbmQ8L3N0eWxlPjwvc2Vjb25kYXJ5LXRpdGxlPjwvdGl0bGVzPjxwZXJpb2RpY2FsPjxm
dWxsLXRpdGxlPjxzdHlsZSBmYWNlPSJub3JtYWwiIGZvbnQ9ImRlZmF1bHQiIHNpemU9IjEwMCUi
PkFjdGEgUGh5c2lvbCBTY2FuZDwvc3R5bGU+PC9mdWxsLXRpdGxlPjwvcGVyaW9kaWNhbD48cGFn
ZXM+PHN0eWxlIGZhY2U9Im5vcm1hbCIgZm9udD0iZGVmYXVsdCIgc2l6ZT0iMTAwJSI+MTYxLTcw
PC9zdHlsZT48L3BhZ2VzPjx2b2x1bWU+PHN0eWxlIGZhY2U9Im5vcm1hbCIgZm9udD0iZGVmYXVs
dCIgc2l6ZT0iMTAwJSI+MTUwPC9zdHlsZT48L3ZvbHVtZT48bnVtYmVyPjxzdHlsZSBmYWNlPSJu
b3JtYWwiIGZvbnQ9ImRlZmF1bHQiIHNpemU9IjEwMCUiPjI8L3N0eWxlPjwvbnVtYmVyPjxrZXl3
b3Jkcz48a2V5d29yZD48c3R5bGUgZmFjZT0ibm9ybWFsIiBmb250PSJkZWZhdWx0IiBzaXplPSIx
MDAlIj40LUFtaW5vcHlyaWRpbmUvcGhhcm1hY29sb2d5PC9zdHlsZT48L2tleXdvcmQ+PGtleXdv
cmQ+PHN0eWxlIGZhY2U9Im5vcm1hbCIgZm9udD0iZGVmYXVsdCIgc2l6ZT0iMTAwJSI+QW5pbWFs
czwvc3R5bGU+PC9rZXl3b3JkPjxrZXl3b3JkPjxzdHlsZSBmYWNlPSJub3JtYWwiIGZvbnQ9ImRl
ZmF1bHQiIHNpemU9IjEwMCUiPkFwYW1pbi9waGFybWFjb2xvZ3k8L3N0eWxlPjwva2V5d29yZD48
a2V5d29yZD48c3R5bGUgZmFjZT0ibm9ybWFsIiBmb250PSJkZWZhdWx0IiBzaXplPSIxMDAlIj5B
cnRlcmllcy8qcGh5c2lvbG9neTwvc3R5bGU+PC9rZXl3b3JkPjxrZXl3b3JkPjxzdHlsZSBmYWNl
PSJub3JtYWwiIGZvbnQ9ImRlZmF1bHQiIHNpemU9IjEwMCUiPkJhcml1bS9waGFybWFjb2xvZ3k8
L3N0eWxlPjwva2V5d29yZD48a2V5d29yZD48c3R5bGUgZmFjZT0ibm9ybWFsIiBmb250PSJkZWZh
dWx0IiBzaXplPSIxMDAlIj5FbmRvdGhlbGl1bSwgVmFzY3VsYXIvcGh5c2lvbG9neTwvc3R5bGU+
PC9rZXl3b3JkPjxrZXl3b3JkPjxzdHlsZSBmYWNlPSJub3JtYWwiIGZvbnQ9ImRlZmF1bHQiIHNp
emU9IjEwMCUiPk1hbGU8L3N0eWxlPjwva2V5d29yZD48a2V5d29yZD48c3R5bGUgZmFjZT0ibm9y
bWFsIiBmb250PSJkZWZhdWx0IiBzaXplPSIxMDAlIj5NZW1icmFuZSBQb3RlbnRpYWxzL3BoeXNp
b2xvZ3k8L3N0eWxlPjwva2V5d29yZD48a2V5d29yZD48c3R5bGUgZmFjZT0ibm9ybWFsIiBmb250
PSJkZWZhdWx0IiBzaXplPSIxMDAlIj5NdXNjbGUsIFNtb290aCwgVmFzY3VsYXIvcGh5c2lvbG9n
eTwvc3R5bGU+PC9rZXl3b3JkPjxrZXl3b3JkPjxzdHlsZSBmYWNlPSJub3JtYWwiIGZvbnQ9ImRl
ZmF1bHQiIHNpemU9IjEwMCUiPk5vcmVwaW5lcGhyaW5lL3BoYXJtYWNvbG9neTwvc3R5bGU+PC9r
ZXl3b3JkPjxrZXl3b3JkPjxzdHlsZSBmYWNlPSJub3JtYWwiIGZvbnQ9ImRlZmF1bHQiIHNpemU9
IjEwMCUiPlBvdGFzc2l1bSBDaGFubmVscy8qcGh5c2lvbG9neTwvc3R5bGU+PC9rZXl3b3JkPjxr
ZXl3b3JkPjxzdHlsZSBmYWNlPSJub3JtYWwiIGZvbnQ9ImRlZmF1bHQiIHNpemU9IjEwMCUiPlJh
dHM8L3N0eWxlPjwva2V5d29yZD48a2V5d29yZD48c3R5bGUgZmFjZT0ibm9ybWFsIiBmb250PSJk
ZWZhdWx0IiBzaXplPSIxMDAlIj5SYXRzLCBXaXN0YXI8L3N0eWxlPjwva2V5d29yZD48a2V5d29y
ZD48c3R5bGUgZmFjZT0ibm9ybWFsIiBmb250PSJkZWZhdWx0IiBzaXplPSIxMDAlIj5Tb2RpdW0t
UG90YXNzaXVtLUV4Y2hhbmdpbmcgQVRQYXNlLypwaHlzaW9sb2d5PC9zdHlsZT48L2tleXdvcmQ+
PGtleXdvcmQ+PHN0eWxlIGZhY2U9Im5vcm1hbCIgZm9udD0iZGVmYXVsdCIgc2l6ZT0iMTAwJSI+
VGV0cmFldGh5bGFtbW9uaXVtIENvbXBvdW5kcy9waGFybWFjb2xvZ3k8L3N0eWxlPjwva2V5d29y
ZD48a2V5d29yZD48c3R5bGUgZmFjZT0ibm9ybWFsIiBmb250PSJkZWZhdWx0IiBzaXplPSIxMDAl
Ij5WYXNvY29uc3RyaWN0aW9uLypwaHlzaW9sb2d5PC9zdHlsZT48L2tleXdvcmQ+PC9rZXl3b3Jk
cz48ZGF0ZXM+PHllYXI+PHN0eWxlIGZhY2U9Im5vcm1hbCIgZm9udD0iZGVmYXVsdCIgc2l6ZT0i
MTAwJSI+MTk5NDwvc3R5bGU+PC95ZWFyPjxwdWItZGF0ZXM+PGRhdGU+PHN0eWxlIGZhY2U9Im5v
cm1hbCIgZm9udD0iZGVmYXVsdCIgc2l6ZT0iMTAwJSI+RmViPC9zdHlsZT48L2RhdGU+PC9wdWIt
ZGF0ZXM+PC9kYXRlcz48YWNjZXNzaW9uLW51bT48c3R5bGUgZmFjZT0ibm9ybWFsIiBmb250PSJk
ZWZhdWx0IiBzaXplPSIxMDAlIj44MTkxODk1PC9zdHlsZT48L2FjY2Vzc2lvbi1udW0+PHVybHM+
PHJlbGF0ZWQtdXJscz48dXJsPjxzdHlsZSBmYWNlPSJub3JtYWwiIGZvbnQ9ImRlZmF1bHQiIHNp
emU9IjEwMCUiPmh0dHA6Ly93d3cubmNiaS5ubG0ubmloLmdvdi9lbnRyZXovcXVlcnkuZmNnaT9j
bWQ9UmV0cmlldmUmYW1wO2RiPVB1Yk1lZCZhbXA7ZG9wdD1DaXRhdGlvbiZhbXA7bGlzdF91aWRz
PTgxOTE4OTU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6]</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xml:space="preserve">. </w:t>
      </w:r>
    </w:p>
    <w:p w14:paraId="1A1408A5" w14:textId="3A1927F0" w:rsidR="008F61C3" w:rsidRPr="00516A26" w:rsidRDefault="00C330B6" w:rsidP="00516A26">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It was postulated that the inhibition of K</w:t>
      </w:r>
      <w:r w:rsidRPr="00516A26">
        <w:rPr>
          <w:rFonts w:ascii="Book Antiqua" w:eastAsia="ヒラギノ角ゴ Pro W3" w:hAnsi="Book Antiqua"/>
          <w:szCs w:val="24"/>
          <w:vertAlign w:val="subscript"/>
          <w:lang w:val="en-US"/>
        </w:rPr>
        <w:t>ATP</w:t>
      </w:r>
      <w:r w:rsidRPr="00516A26">
        <w:rPr>
          <w:rFonts w:ascii="Book Antiqua" w:eastAsia="ヒラギノ角ゴ Pro W3" w:hAnsi="Book Antiqua"/>
          <w:szCs w:val="24"/>
          <w:lang w:val="en-US"/>
        </w:rPr>
        <w:t xml:space="preserve"> channels reduces extracellular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and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activity, increases intracellular calcium concentration via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Ca</w:t>
      </w:r>
      <w:r w:rsidRPr="00516A26">
        <w:rPr>
          <w:rFonts w:ascii="Book Antiqua" w:eastAsia="ヒラギノ角ゴ Pro W3" w:hAnsi="Book Antiqua"/>
          <w:szCs w:val="24"/>
          <w:vertAlign w:val="superscript"/>
          <w:lang w:val="en-US"/>
        </w:rPr>
        <w:t>2+</w:t>
      </w:r>
      <w:r w:rsidRPr="00516A26">
        <w:rPr>
          <w:rFonts w:ascii="Book Antiqua" w:eastAsia="ヒラギノ角ゴ Pro W3" w:hAnsi="Book Antiqua"/>
          <w:szCs w:val="24"/>
          <w:lang w:val="en-US"/>
        </w:rPr>
        <w:t xml:space="preserve"> exchanger, uncouples vascular smooth muscle cells via gap junctions, and eliminates</w:t>
      </w:r>
      <w:r w:rsidR="00E3107D">
        <w:rPr>
          <w:rFonts w:ascii="Book Antiqua" w:eastAsia="ヒラギノ角ゴ Pro W3" w:hAnsi="Book Antiqua"/>
          <w:szCs w:val="24"/>
          <w:lang w:val="en-US"/>
        </w:rPr>
        <w:t xml:space="preserve"> vascular rhythmic contractions</w:t>
      </w:r>
      <w:r w:rsidRPr="00516A26">
        <w:rPr>
          <w:rFonts w:ascii="Book Antiqua" w:eastAsia="ヒラギノ角ゴ Pro W3" w:hAnsi="Book Antiqua"/>
          <w:szCs w:val="24"/>
          <w:lang w:val="en-US"/>
        </w:rPr>
        <w:fldChar w:fldCharType="begin">
          <w:fldData xml:space="preserve">PEVuZE5vdGU+PENpdGU+PEF1dGhvcj5NYXRjaGtvdjwvQXV0aG9yPjxZZWFyPjIwMDc8L1llYXI+
PFJlY051bT4xMjQ8L1JlY051bT48RGlzcGxheVRleHQ+PHN0eWxlIGZhY2U9InN1cGVyc2NyaXB0
Ij5bNDcsIDQ4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jQ8L3JlYy1udW1iZXI+PHJlZi10eXBlIG5hbWU9IkpvdXJuYWwgQXJ0aWNs
ZSI+MTc8L3JlZi10eXBlPjxjb250cmlidXRvcnM+PGF1dGhvcnM+PGF1dGhvcj48c3R5bGUgZmFj
ZT0ibm9ybWFsIiBmb250PSJkZWZhdWx0IiBzaXplPSIxMDAlIj5NYXRjaGtvdiwgVi4gVi48L3N0
eWxlPjwvYXV0aG9yPjxhdXRob3I+PHN0eWxlIGZhY2U9Im5vcm1hbCIgZm9udD0iZGVmYXVsdCIg
c2l6ZT0iMTAwJSI+R3VzdGFmc3NvbiwgSC48L3N0eWxlPjwvYXV0aG9yPjxhdXRob3I+PHN0eWxl
IGZhY2U9Im5vcm1hbCIgZm9udD0iZGVmYXVsdCIgc2l6ZT0iMTAwJSI+UmFobWFuLCBBLjwvc3R5
bGU+PC9hdXRob3I+PGF1dGhvcj48c3R5bGUgZmFjZT0ibm9ybWFsIiBmb250PSJkZWZhdWx0IiBz
aXplPSIxMDAlIj5CcmlnZ3MgQm9lZHRramVyLCBELiBNLjwvc3R5bGU+PC9hdXRob3I+PGF1dGhv
cj48c3R5bGUgZmFjZT0ibm9ybWFsIiBmb250PSJkZWZhdWx0IiBzaXplPSIxMDAlIj5Hb3JpbnRp
biwgUy48L3N0eWxlPjwvYXV0aG9yPjxhdXRob3I+PHN0eWxlIGZhY2U9Im5vcm1hbCIgZm9udD0i
ZGVmYXVsdCIgc2l6ZT0iMTAwJSI+SGFuc2VuLCBBLiBLLjwvc3R5bGU+PC9hdXRob3I+PGF1dGhv
cj48c3R5bGUgZmFjZT0ibm9ybWFsIiBmb250PSJkZWZhdWx0IiBzaXplPSIxMDAlIj5Cb3V6aW5v
dmEsIEUuIFYuPC9zdHlsZT48L2F1dGhvcj48YXV0aG9yPjxzdHlsZSBmYWNlPSJub3JtYWwiIGZv
bnQ9ImRlZmF1bHQiIHNpemU9IjEwMCUiPlByYWV0b3JpdXMsIEguIEEuPC9zdHlsZT48L2F1dGhv
cj48YXV0aG9yPjxzdHlsZSBmYWNlPSJub3JtYWwiIGZvbnQ9ImRlZmF1bHQiIHNpemU9IjEwMCUi
PkFhbGtqYWVyLCBDLjwvc3R5bGU+PC9hdXRob3I+PGF1dGhvcj48c3R5bGUgZmFjZT0ibm9ybWFs
IiBmb250PSJkZWZhdWx0IiBzaXplPSIxMDAlIj5OaWxzc29uLCBILjwvc3R5bGU+PC9hdXRob3I+
PC9hdXRob3JzPjwvY29udHJpYnV0b3JzPjxhdXRoLWFkZHJlc3M+PHN0eWxlIGZhY2U9Im5vcm1h
bCIgZm9udD0iZGVmYXVsdCIgc2l6ZT0iMTAwJSI+V2F0ZXIgYW5kIFNhbHQgUmVzZWFyY2ggQ2Vu
dGVyLCBJbnN0aXR1dGUgb2YgUGh5c2lvbG9neSBhbmQgQmlvcGh5c2ljcywgVW5pdmVyc2l0eSBv
ZiBBYXJodXMsIERlbm1hcmsuIHZ2bUBmaS5hdS5kazwvc3R5bGU+PC9hdXRoLWFkZHJlc3M+PHRp
dGxlcz48dGl0bGU+PHN0eWxlIGZhY2U9Im5vcm1hbCIgZm9udD0iZGVmYXVsdCIgc2l6ZT0iMTAw
JSI+SW50ZXJhY3Rpb24gYmV0d2VlbiBOYSsvSystcHVtcCBhbmQgTmErL0NhMistZXhjaGFuZ2Vy
IG1vZHVsYXRlcyBpbnRlcmNlbGx1bGFyIGNvbW11bmljYXRpb248L3N0eWxlPjwvdGl0bGU+PHNl
Y29uZGFyeS10aXRsZT48c3R5bGUgZmFjZT0ibm9ybWFsIiBmb250PSJkZWZhdWx0IiBzaXplPSIx
MDAlIj5DaXJjIFJlczwvc3R5bGU+PC9zZWNvbmRhcnktdGl0bGU+PC90aXRsZXM+PHBlcmlvZGlj
YWw+PGZ1bGwtdGl0bGU+PHN0eWxlIGZhY2U9Im5vcm1hbCIgZm9udD0iZGVmYXVsdCIgc2l6ZT0i
MTAwJSI+Q2lyYyBSZXM8L3N0eWxlPjwvZnVsbC10aXRsZT48L3BlcmlvZGljYWw+PHBhZ2VzPjxz
dHlsZSBmYWNlPSJub3JtYWwiIGZvbnQ9ImRlZmF1bHQiIHNpemU9IjEwMCUiPjEwMjYtMzU8L3N0
eWxlPjwvcGFnZXM+PHZvbHVtZT48c3R5bGUgZmFjZT0ibm9ybWFsIiBmb250PSJkZWZhdWx0IiBz
aXplPSIxMDAlIj4xMDA8L3N0eWxlPjwvdm9sdW1lPjxudW1iZXI+PHN0eWxlIGZhY2U9Im5vcm1h
bCIgZm9udD0iZGVmYXVsdCIgc2l6ZT0iMTAwJSI+Nzwvc3R5bGU+PC9udW1iZXI+PGtleXdvcmRz
PjxrZXl3b3JkPjxzdHlsZSBmYWNlPSJub3JtYWwiIGZvbnQ9ImRlZmF1bHQiIHNpemU9IjEwMCUi
PkFuaWxpbmUgQ29tcG91bmRzL3BoYXJtYWNvbG9neTwvc3R5bGU+PC9rZXl3b3JkPjxrZXl3b3Jk
PjxzdHlsZSBmYWNlPSJub3JtYWwiIGZvbnQ9ImRlZmF1bHQiIHNpemU9IjEwMCUiPkFuaW1hbHM8
L3N0eWxlPjwva2V5d29yZD48a2V5d29yZD48c3R5bGUgZmFjZT0ibm9ybWFsIiBmb250PSJkZWZh
dWx0IiBzaXplPSIxMDAlIj5Bb3J0YS9jeXRvbG9neS9tZXRhYm9saXNtPC9zdHlsZT48L2tleXdv
cmQ+PGtleXdvcmQ+PHN0eWxlIGZhY2U9Im5vcm1hbCIgZm9udD0iZGVmYXVsdCIgc2l6ZT0iMTAw
JSI+Q2FsY2l1bS9tZXRhYm9saXNtPC9zdHlsZT48L2tleXdvcmQ+PGtleXdvcmQ+PHN0eWxlIGZh
Y2U9Im5vcm1hbCIgZm9udD0iZGVmYXVsdCIgc2l6ZT0iMTAwJSI+Q2VsbCBDb21tdW5pY2F0aW9u
LypwaHlzaW9sb2d5PC9zdHlsZT48L2tleXdvcmQ+PGtleXdvcmQ+PHN0eWxlIGZhY2U9Im5vcm1h
bCIgZm9udD0iZGVmYXVsdCIgc2l6ZT0iMTAwJSI+Q2VsbCBNZW1icmFuZS9waHlzaW9sb2d5PC9z
dHlsZT48L2tleXdvcmQ+PGtleXdvcmQ+PHN0eWxlIGZhY2U9Im5vcm1hbCIgZm9udD0iZGVmYXVs
dCIgc2l6ZT0iMTAwJSI+Q2VsbHMsIEN1bHR1cmVkPC9zdHlsZT48L2tleXdvcmQ+PGtleXdvcmQ+
PHN0eWxlIGZhY2U9Im5vcm1hbCIgZm9udD0iZGVmYXVsdCIgc2l6ZT0iMTAwJSI+RHJ1ZyBJbnRl
cmFjdGlvbnM8L3N0eWxlPjwva2V5d29yZD48a2V5d29yZD48c3R5bGUgZmFjZT0ibm9ybWFsIiBm
b250PSJkZWZhdWx0IiBzaXplPSIxMDAlIj5FbGVjdHJpYyBDYXBhY2l0YW5jZTwvc3R5bGU+PC9r
ZXl3b3JkPjxrZXl3b3JkPjxzdHlsZSBmYWNlPSJub3JtYWwiIGZvbnQ9ImRlZmF1bHQiIHNpemU9
IjEwMCUiPkVuenltZSBJbmhpYml0b3JzL3BoYXJtYWNvbG9neTwvc3R5bGU+PC9rZXl3b3JkPjxr
ZXl3b3JkPjxzdHlsZSBmYWNlPSJub3JtYWwiIGZvbnQ9ImRlZmF1bHQiIHNpemU9IjEwMCUiPklu
dHJhY2VsbHVsYXIgTWVtYnJhbmVzL21ldGFib2xpc208L3N0eWxlPjwva2V5d29yZD48a2V5d29y
ZD48c3R5bGUgZmFjZT0ibm9ybWFsIiBmb250PSJkZWZhdWx0IiBzaXplPSIxMDAlIj5NYWxlPC9z
dHlsZT48L2tleXdvcmQ+PGtleXdvcmQ+PHN0eWxlIGZhY2U9Im5vcm1hbCIgZm9udD0iZGVmYXVs
dCIgc2l6ZT0iMTAwJSI+TWVzZW50ZXJpYyBBcnRlcmllcy9jeXRvbG9neS9tZXRhYm9saXNtPC9z
dHlsZT48L2tleXdvcmQ+PGtleXdvcmQ+PHN0eWxlIGZhY2U9Im5vcm1hbCIgZm9udD0iZGVmYXVs
dCIgc2l6ZT0iMTAwJSI+TXVzY2xlLCBTbW9vdGgsIFZhc2N1bGFyLypwaHlzaW9sb2d5PC9zdHls
ZT48L2tleXdvcmQ+PGtleXdvcmQ+PHN0eWxlIGZhY2U9Im5vcm1hbCIgZm9udD0iZGVmYXVsdCIg
c2l6ZT0iMTAwJSI+TXlvY3l0ZXMsIFNtb290aCBNdXNjbGUvZHJ1ZyBlZmZlY3RzLypwaHlzaW9s
b2d5PC9zdHlsZT48L2tleXdvcmQ+PGtleXdvcmQ+PHN0eWxlIGZhY2U9Im5vcm1hbCIgZm9udD0i
ZGVmYXVsdCIgc2l6ZT0iMTAwJSI+T3Ntb2xhciBDb25jZW50cmF0aW9uPC9zdHlsZT48L2tleXdv
cmQ+PGtleXdvcmQ+PHN0eWxlIGZhY2U9Im5vcm1hbCIgZm9udD0iZGVmYXVsdCIgc2l6ZT0iMTAw
JSI+T3VhYmFpbi9waGFybWFjb2xvZ3k8L3N0eWxlPjwva2V5d29yZD48a2V5d29yZD48c3R5bGUg
ZmFjZT0ibm9ybWFsIiBmb250PSJkZWZhdWx0IiBzaXplPSIxMDAlIj5QaGVueWwgRXRoZXJzL3Bo
YXJtYWNvbG9neTwvc3R5bGU+PC9rZXl3b3JkPjxrZXl3b3JkPjxzdHlsZSBmYWNlPSJub3JtYWwi
IGZvbnQ9ImRlZmF1bHQiIHNpemU9IjEwMCUiPlBvdGFzc2l1bSBDaGFubmVsIEJsb2NrZXJzL3Bo
YXJtYWNvbG9neTwvc3R5bGU+PC9rZXl3b3JkPjxrZXl3b3JkPjxzdHlsZSBmYWNlPSJub3JtYWwi
IGZvbnQ9ImRlZmF1bHQiIHNpemU9IjEwMCUiPlJhdHM8L3N0eWxlPjwva2V5d29yZD48a2V5d29y
ZD48c3R5bGUgZmFjZT0ibm9ybWFsIiBmb250PSJkZWZhdWx0IiBzaXplPSIxMDAlIj5SYXRzLCBX
aXN0YXI8L3N0eWxlPjwva2V5d29yZD48a2V5d29yZD48c3R5bGUgZmFjZT0ibm9ybWFsIiBmb250
PSJkZWZhdWx0IiBzaXplPSIxMDAlIj5Tb2RpdW0tQ2FsY2l1bSBFeGNoYW5nZXIvYW50YWdvbmlz
dHMgJmFtcDsgaW5oaWJpdG9ycy8qcGh5c2lvbG9neTwvc3R5bGU+PC9rZXl3b3JkPjxrZXl3b3Jk
PjxzdHlsZSBmYWNlPSJub3JtYWwiIGZvbnQ9ImRlZmF1bHQiIHNpemU9IjEwMCUiPlNvZGl1bS1Q
b3Rhc3NpdW0tRXhjaGFuZ2luZyBBVFBhc2UvYW50YWdvbmlzdHMgJmFtcDsgaW5oaWJpdG9ycy8q
cGh5c2lvbG9neTwvc3R5bGU+PC9rZXl3b3JkPjxrZXl3b3JkPjxzdHlsZSBmYWNlPSJub3JtYWwi
IGZvbnQ9ImRlZmF1bHQiIHNpemU9IjEwMCUiPlRpc3N1ZSBEaXN0cmlidXRpb248L3N0eWxlPjwv
a2V5d29yZD48a2V5d29yZD48c3R5bGUgZmFjZT0ibm9ybWFsIiBmb250PSJkZWZhdWx0IiBzaXpl
PSIxMDAlIj5WYXNvY29uc3RyaWN0aW9uL2RydWcgZWZmZWN0czwvc3R5bGU+PC9rZXl3b3JkPjwv
a2V5d29yZHM+PGRhdGVzPjx5ZWFyPjxzdHlsZSBmYWNlPSJub3JtYWwiIGZvbnQ9ImRlZmF1bHQi
IHNpemU9IjEwMCUiPjIwMDc8L3N0eWxlPjwveWVhcj48cHViLWRhdGVzPjxkYXRlPjxzdHlsZSBm
YWNlPSJub3JtYWwiIGZvbnQ9ImRlZmF1bHQiIHNpemU9IjEwMCUiPkFwciAxMzwvc3R5bGU+PC9k
YXRlPjwvcHViLWRhdGVzPjwvZGF0ZXM+PGFjY2Vzc2lvbi1udW0+PHN0eWxlIGZhY2U9Im5vcm1h
bCIgZm9udD0iZGVmYXVsdCIgc2l6ZT0iMTAwJSI+MTczNDc0Nzc8L3N0eWxlPjwvYWNjZXNzaW9u
LW51bT48dXJscz48cmVsYXRlZC11cmxzPjx1cmw+PHN0eWxlIGZhY2U9Im5vcm1hbCIgZm9udD0i
ZGVmYXVsdCIgc2l6ZT0iMTAwJSI+aHR0cDovL3d3dy5uY2JpLm5sbS5uaWguZ292L2VudHJlei9x
dWVyeS5mY2dpP2NtZD1SZXRyaWV2ZSZhbXA7ZGI9UHViTWVkJmFtcDtkb3B0PUNpdGF0aW9uJmFt
cDtsaXN0X3VpZHM9MTczNDc0NzcgIDwvc3R5bGU+PC91cmw+PC9yZWxhdGVkLXVybHM+PC91cmxz
PjwvcmVjb3JkPjwvQ2l0ZT48Q2l0ZT48QXV0aG9yPkdsYXZpbmQtS3Jpc3RlbnNlbjwvQXV0aG9y
PjxZZWFyPjIwMDQ8L1llYXI+PFJlY051bT4xMzA8L1JlY051bT48cmVjb3JkPjxkYXRhYmFzZSBu
YW1lPSJtZXRhbGVzIHBlc2Fkb3MuZW5sIiBwYXRoPSJDOlxEb2N1bWVudHMgYW5kIFNldHRpbmdz
XENhcmxvcyBSdWl6LVRhZ2xlXEVzY3JpdG9yaW9cTWFyem8gMjAxM1xQcm95ZWN0byBGb25kZWN5
dCAyMDE0XG1ldGFsZXMgcGVzYWRvcy5lbmwiPm1ldGFsZXMgcGVzYWRvcy5lbmw8L2RhdGFiYXNl
Pjxzb3VyY2UtYXBwIG5hbWU9IkVuZE5vdGUiIHZlcnNpb249IjguMCI+RW5kTm90ZTwvc291cmNl
LWFwcD48cmVjLW51bWJlcj4xMzA8L3JlYy1udW1iZXI+PHJlZi10eXBlIG5hbWU9IkpvdXJuYWwg
QXJ0aWNsZSI+MTc8L3JlZi10eXBlPjxjb250cmlidXRvcnM+PGF1dGhvcnM+PGF1dGhvcj48c3R5
bGUgZmFjZT0ibm9ybWFsIiBmb250PSJkZWZhdWx0IiBzaXplPSIxMDAlIj5HbGF2aW5kLUtyaXN0
ZW5zZW4sIE0uPC9zdHlsZT48L2F1dGhvcj48YXV0aG9yPjxzdHlsZSBmYWNlPSJub3JtYWwiIGZv
bnQ9ImRlZmF1bHQiIHNpemU9IjEwMCUiPk1hdGNoa292LCBWLjwvc3R5bGU+PC9hdXRob3I+PGF1
dGhvcj48c3R5bGUgZmFjZT0ibm9ybWFsIiBmb250PSJkZWZhdWx0IiBzaXplPSIxMDAlIj5IYW5z
ZW4sIFYuIEIuPC9zdHlsZT48L2F1dGhvcj48YXV0aG9yPjxzdHlsZSBmYWNlPSJub3JtYWwiIGZv
bnQ9ImRlZmF1bHQiIHNpemU9IjEwMCUiPkZvcm1hbiwgQS48L3N0eWxlPjwvYXV0aG9yPjxhdXRo
b3I+PHN0eWxlIGZhY2U9Im5vcm1hbCIgZm9udD0iZGVmYXVsdCIgc2l6ZT0iMTAwJSI+Tmlsc3Nv
biwgSC48L3N0eWxlPjwvYXV0aG9yPjxhdXRob3I+PHN0eWxlIGZhY2U9Im5vcm1hbCIgZm9udD0i
ZGVmYXVsdCIgc2l6ZT0iMTAwJSI+QWFsa2phZXIsIEMuPC9zdHlsZT48L2F1dGhvcj48L2F1dGhv
cnM+PC9jb250cmlidXRvcnM+PGF1dGgtYWRkcmVzcz48c3R5bGUgZmFjZT0ibm9ybWFsIiBmb250
PSJkZWZhdWx0IiBzaXplPSIxMDAlIj5SZXNlYXJjaCBMYWJvcmF0b3J5LCBEZXBhcnRtZW50IG9m
IE9ic3RldHJpY3MgYW5kIEd5bmVjb2xvZ3ksIEFhcmh1cyBVbml2ZXJzaXR5IEhvc3BpdGFsLCA4
MjAwIEFhcmh1cywgRGVubWFyay4gbWdrLW5qaEBkYWRsbmV0LmRrPC9zdHlsZT48L2F1dGgtYWRk
cmVzcz48dGl0bGVzPjx0aXRsZT48c3R5bGUgZmFjZT0ibm9ybWFsIiBmb250PSJkZWZhdWx0IiBz
aXplPSIxMDAlIj5LQVRQLWNoYW5uZWwtaW5kdWNlZCB2YXNvZGlsYXRpb24gaXMgbW9kdWxhdGVk
IGJ5IHRoZSBOYSxLLXB1bXAgYWN0aXZpdHkgaW4gcmFiYml0IGNvcm9uYXJ5IHNtYWxsIGFydGVy
aWVzPC9zdHlsZT48L3RpdGxlPjxzZWNvbmRhcnktdGl0bGU+PHN0eWxlIGZhY2U9Im5vcm1hbCIg
Zm9udD0iZGVmYXVsdCIgc2l6ZT0iMTAwJSI+QnIgSiBQaGFybWFjb2w8L3N0eWxlPjwvc2Vjb25k
YXJ5LXRpdGxlPjwvdGl0bGVzPjxwZXJpb2RpY2FsPjxmdWxsLXRpdGxlPjxzdHlsZSBmYWNlPSJu
b3JtYWwiIGZvbnQ9ImRlZmF1bHQiIHNpemU9IjEwMCUiPkJyIEogUGhhcm1hY29sPC9zdHlsZT48
L2Z1bGwtdGl0bGU+PC9wZXJpb2RpY2FsPjxwYWdlcz48c3R5bGUgZmFjZT0ibm9ybWFsIiBmb250
PSJkZWZhdWx0IiBzaXplPSIxMDAlIj44NzItODA8L3N0eWxlPjwvcGFnZXM+PHZvbHVtZT48c3R5
bGUgZmFjZT0ibm9ybWFsIiBmb250PSJkZWZhdWx0IiBzaXplPSIxMDAlIj4xNDM8L3N0eWxlPjwv
dm9sdW1lPjxudW1iZXI+PHN0eWxlIGZhY2U9Im5vcm1hbCIgZm9udD0iZGVmYXVsdCIgc2l6ZT0i
MTAwJSI+Nzwvc3R5bGU+PC9udW1iZXI+PGtleXdvcmRzPjxrZXl3b3JkPjxzdHlsZSBmYWNlPSJu
b3JtYWwiIGZvbnQ9ImRlZmF1bHQiIHNpemU9IjEwMCUiPkFUUC1CaW5kaW5nIENhc3NldHRlIFRy
YW5zcG9ydGVyczwvc3R5bGU+PC9rZXl3b3JkPjxrZXl3b3JkPjxzdHlsZSBmYWNlPSJub3JtYWwi
IGZvbnQ9ImRlZmF1bHQiIHNpemU9IjEwMCUiPkFuaW1hbHM8L3N0eWxlPjwva2V5d29yZD48a2V5
d29yZD48c3R5bGUgZmFjZT0ibm9ybWFsIiBmb250PSJkZWZhdWx0IiBzaXplPSIxMDAlIj5BcnRl
cmllcy9kcnVnIGVmZmVjdHMvcGh5c2lvbG9neTwvc3R5bGU+PC9rZXl3b3JkPjxrZXl3b3JkPjxz
dHlsZSBmYWNlPSJub3JtYWwiIGZvbnQ9ImRlZmF1bHQiIHNpemU9IjEwMCUiPkNhcmRpb3Rvbmlj
IEFnZW50cy9waGFybWFjb2xvZ3k8L3N0eWxlPjwva2V5d29yZD48a2V5d29yZD48c3R5bGUgZmFj
ZT0ibm9ybWFsIiBmb250PSJkZWZhdWx0IiBzaXplPSIxMDAlIj5Db3JvbmFyeSBWZXNzZWxzL2Ry
dWcgZWZmZWN0cy8qcGh5c2lvbG9neTwvc3R5bGU+PC9rZXl3b3JkPjxrZXl3b3JkPjxzdHlsZSBm
YWNlPSJub3JtYWwiIGZvbnQ9ImRlZmF1bHQiIHNpemU9IjEwMCUiPkNyb21ha2FsaW0vcGhhcm1h
Y29sb2d5PC9zdHlsZT48L2tleXdvcmQ+PGtleXdvcmQ+PHN0eWxlIGZhY2U9Im5vcm1hbCIgZm9u
dD0iZGVmYXVsdCIgc2l6ZT0iMTAwJSI+RmVtYWxlPC9zdHlsZT48L2tleXdvcmQ+PGtleXdvcmQ+
PHN0eWxlIGZhY2U9Im5vcm1hbCIgZm9udD0iZGVmYXVsdCIgc2l6ZT0iMTAwJSI+R2x5YnVyaWRl
L3BoYXJtYWNvbG9neTwvc3R5bGU+PC9rZXl3b3JkPjxrZXl3b3JkPjxzdHlsZSBmYWNlPSJub3Jt
YWwiIGZvbnQ9ImRlZmF1bHQiIHNpemU9IjEwMCUiPkh5cG9nbHljZW1pYyBBZ2VudHMvcGhhcm1h
Y29sb2d5PC9zdHlsZT48L2tleXdvcmQ+PGtleXdvcmQ+PHN0eWxlIGZhY2U9Im5vcm1hbCIgZm9u
dD0iZGVmYXVsdCIgc2l6ZT0iMTAwJSI+S0FUUCBDaGFubmVsczwvc3R5bGU+PC9rZXl3b3JkPjxr
ZXl3b3JkPjxzdHlsZSBmYWNlPSJub3JtYWwiIGZvbnQ9ImRlZmF1bHQiIHNpemU9IjEwMCUiPk11
c2NsZSBDb250cmFjdGlvbi9kcnVnIGVmZmVjdHM8L3N0eWxlPjwva2V5d29yZD48a2V5d29yZD48
c3R5bGUgZmFjZT0ibm9ybWFsIiBmb250PSJkZWZhdWx0IiBzaXplPSIxMDAlIj5NdXNjbGUgUmVs
YXhhdGlvbi9kcnVnIGVmZmVjdHM8L3N0eWxlPjwva2V5d29yZD48a2V5d29yZD48c3R5bGUgZmFj
ZT0ibm9ybWFsIiBmb250PSJkZWZhdWx0IiBzaXplPSIxMDAlIj5NdXNjbGUsIFNtb290aCwgVmFz
Y3VsYXIvY3l0b2xvZ3kvZHJ1ZyBlZmZlY3RzPC9zdHlsZT48L2tleXdvcmQ+PGtleXdvcmQ+PHN0
eWxlIGZhY2U9Im5vcm1hbCIgZm9udD0iZGVmYXVsdCIgc2l6ZT0iMTAwJSI+T3VhYmFpbi9waGFy
bWFjb2xvZ3k8L3N0eWxlPjwva2V5d29yZD48a2V5d29yZD48c3R5bGUgZmFjZT0ibm9ybWFsIiBm
b250PSJkZWZhdWx0IiBzaXplPSIxMDAlIj5QYXRjaC1DbGFtcCBUZWNobmlxdWVzPC9zdHlsZT48
L2tleXdvcmQ+PGtleXdvcmQ+PHN0eWxlIGZhY2U9Im5vcm1hbCIgZm9udD0iZGVmYXVsdCIgc2l6
ZT0iMTAwJSI+UGluYWNpZGlsLypwaGFybWFjb2xvZ3k8L3N0eWxlPjwva2V5d29yZD48a2V5d29y
ZD48c3R5bGUgZmFjZT0ibm9ybWFsIiBmb250PSJkZWZhdWx0IiBzaXplPSIxMDAlIj5Qb3Rhc3Np
dW0vcGh5c2lvbG9neTwvc3R5bGU+PC9rZXl3b3JkPjxrZXl3b3JkPjxzdHlsZSBmYWNlPSJub3Jt
YWwiIGZvbnQ9ImRlZmF1bHQiIHNpemU9IjEwMCUiPlBvdGFzc2l1bSBDaGFubmVscy9kcnVnIGVm
ZmVjdHMvKnBoeXNpb2xvZ3k8L3N0eWxlPjwva2V5d29yZD48a2V5d29yZD48c3R5bGUgZmFjZT0i
bm9ybWFsIiBmb250PSJkZWZhdWx0IiBzaXplPSIxMDAlIj5Qb3Rhc3NpdW0gQ2hhbm5lbHMsIElu
d2FyZGx5IFJlY3RpZnlpbmc8L3N0eWxlPjwva2V5d29yZD48a2V5d29yZD48c3R5bGUgZmFjZT0i
bm9ybWFsIiBmb250PSJkZWZhdWx0IiBzaXplPSIxMDAlIj5SYWJiaXRzPC9zdHlsZT48L2tleXdv
cmQ+PGtleXdvcmQ+PHN0eWxlIGZhY2U9Im5vcm1hbCIgZm9udD0iZGVmYXVsdCIgc2l6ZT0iMTAw
JSI+U29kaXVtLVBvdGFzc2l1bS1FeGNoYW5naW5nIEFUUGFzZS9hbnRhZ29uaXN0cyAmYW1wOyBp
bmhpYml0b3JzLypwaHlzaW9sb2d5PC9zdHlsZT48L2tleXdvcmQ+PGtleXdvcmQ+PHN0eWxlIGZh
Y2U9Im5vcm1hbCIgZm9udD0iZGVmYXVsdCIgc2l6ZT0iMTAwJSI+VmFzb2RpbGF0aW9uL2RydWcg
ZWZmZWN0cy8qcGh5c2lvbG9neTwvc3R5bGU+PC9rZXl3b3JkPjxrZXl3b3JkPjxzdHlsZSBmYWNl
PSJub3JtYWwiIGZvbnQ9ImRlZmF1bHQiIHNpemU9IjEwMCUiPlZhc29kaWxhdG9yIEFnZW50cy8q
cGhhcm1hY29sb2d5PC9zdHlsZT48L2tleXdvcmQ+PC9rZXl3b3Jkcz48ZGF0ZXM+PHllYXI+PHN0
eWxlIGZhY2U9Im5vcm1hbCIgZm9udD0iZGVmYXVsdCIgc2l6ZT0iMTAwJSI+MjAwNDwvc3R5bGU+
PC95ZWFyPjxwdWItZGF0ZXM+PGRhdGU+PHN0eWxlIGZhY2U9Im5vcm1hbCIgZm9udD0iZGVmYXVs
dCIgc2l6ZT0iMTAwJSI+RGVjPC9zdHlsZT48L2RhdGU+PC9wdWItZGF0ZXM+PC9kYXRlcz48YWNj
ZXNzaW9uLW51bT48c3R5bGUgZmFjZT0ibm9ybWFsIiBmb250PSJkZWZhdWx0IiBzaXplPSIxMDAl
Ij4xNTUwNDc1MTwvc3R5bGU+PC9hY2Nlc3Npb24tbnVtPjx1cmxzPjxyZWxhdGVkLXVybHM+PHVy
bD48c3R5bGUgZmFjZT0ibm9ybWFsIiBmb250PSJkZWZhdWx0IiBzaXplPSIxMDAlIj5odHRwOi8v
d3d3Lm5jYmkubmxtLm5paC5nb3YvZW50cmV6L3F1ZXJ5LmZjZ2k/Y21kPVJldHJpZXZlJmFtcDtk
Yj1QdWJNZWQmYW1wO2RvcHQ9Q2l0YXRpb24mYW1wO2xpc3RfdWlkcz0xNTUwNDc1MSAgPC9zdHls
ZT48L3VybD48L3JlbGF0ZWQtdXJscz48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NYXRjaGtvdjwvQXV0aG9yPjxZZWFyPjIwMDc8L1llYXI+
PFJlY051bT4xMjQ8L1JlY051bT48RGlzcGxheVRleHQ+PHN0eWxlIGZhY2U9InN1cGVyc2NyaXB0
Ij5bNDcsIDQ4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jQ8L3JlYy1udW1iZXI+PHJlZi10eXBlIG5hbWU9IkpvdXJuYWwgQXJ0aWNs
ZSI+MTc8L3JlZi10eXBlPjxjb250cmlidXRvcnM+PGF1dGhvcnM+PGF1dGhvcj48c3R5bGUgZmFj
ZT0ibm9ybWFsIiBmb250PSJkZWZhdWx0IiBzaXplPSIxMDAlIj5NYXRjaGtvdiwgVi4gVi48L3N0
eWxlPjwvYXV0aG9yPjxhdXRob3I+PHN0eWxlIGZhY2U9Im5vcm1hbCIgZm9udD0iZGVmYXVsdCIg
c2l6ZT0iMTAwJSI+R3VzdGFmc3NvbiwgSC48L3N0eWxlPjwvYXV0aG9yPjxhdXRob3I+PHN0eWxl
IGZhY2U9Im5vcm1hbCIgZm9udD0iZGVmYXVsdCIgc2l6ZT0iMTAwJSI+UmFobWFuLCBBLjwvc3R5
bGU+PC9hdXRob3I+PGF1dGhvcj48c3R5bGUgZmFjZT0ibm9ybWFsIiBmb250PSJkZWZhdWx0IiBz
aXplPSIxMDAlIj5CcmlnZ3MgQm9lZHRramVyLCBELiBNLjwvc3R5bGU+PC9hdXRob3I+PGF1dGhv
cj48c3R5bGUgZmFjZT0ibm9ybWFsIiBmb250PSJkZWZhdWx0IiBzaXplPSIxMDAlIj5Hb3JpbnRp
biwgUy48L3N0eWxlPjwvYXV0aG9yPjxhdXRob3I+PHN0eWxlIGZhY2U9Im5vcm1hbCIgZm9udD0i
ZGVmYXVsdCIgc2l6ZT0iMTAwJSI+SGFuc2VuLCBBLiBLLjwvc3R5bGU+PC9hdXRob3I+PGF1dGhv
cj48c3R5bGUgZmFjZT0ibm9ybWFsIiBmb250PSJkZWZhdWx0IiBzaXplPSIxMDAlIj5Cb3V6aW5v
dmEsIEUuIFYuPC9zdHlsZT48L2F1dGhvcj48YXV0aG9yPjxzdHlsZSBmYWNlPSJub3JtYWwiIGZv
bnQ9ImRlZmF1bHQiIHNpemU9IjEwMCUiPlByYWV0b3JpdXMsIEguIEEuPC9zdHlsZT48L2F1dGhv
cj48YXV0aG9yPjxzdHlsZSBmYWNlPSJub3JtYWwiIGZvbnQ9ImRlZmF1bHQiIHNpemU9IjEwMCUi
PkFhbGtqYWVyLCBDLjwvc3R5bGU+PC9hdXRob3I+PGF1dGhvcj48c3R5bGUgZmFjZT0ibm9ybWFs
IiBmb250PSJkZWZhdWx0IiBzaXplPSIxMDAlIj5OaWxzc29uLCBILjwvc3R5bGU+PC9hdXRob3I+
PC9hdXRob3JzPjwvY29udHJpYnV0b3JzPjxhdXRoLWFkZHJlc3M+PHN0eWxlIGZhY2U9Im5vcm1h
bCIgZm9udD0iZGVmYXVsdCIgc2l6ZT0iMTAwJSI+V2F0ZXIgYW5kIFNhbHQgUmVzZWFyY2ggQ2Vu
dGVyLCBJbnN0aXR1dGUgb2YgUGh5c2lvbG9neSBhbmQgQmlvcGh5c2ljcywgVW5pdmVyc2l0eSBv
ZiBBYXJodXMsIERlbm1hcmsuIHZ2bUBmaS5hdS5kazwvc3R5bGU+PC9hdXRoLWFkZHJlc3M+PHRp
dGxlcz48dGl0bGU+PHN0eWxlIGZhY2U9Im5vcm1hbCIgZm9udD0iZGVmYXVsdCIgc2l6ZT0iMTAw
JSI+SW50ZXJhY3Rpb24gYmV0d2VlbiBOYSsvSystcHVtcCBhbmQgTmErL0NhMistZXhjaGFuZ2Vy
IG1vZHVsYXRlcyBpbnRlcmNlbGx1bGFyIGNvbW11bmljYXRpb248L3N0eWxlPjwvdGl0bGU+PHNl
Y29uZGFyeS10aXRsZT48c3R5bGUgZmFjZT0ibm9ybWFsIiBmb250PSJkZWZhdWx0IiBzaXplPSIx
MDAlIj5DaXJjIFJlczwvc3R5bGU+PC9zZWNvbmRhcnktdGl0bGU+PC90aXRsZXM+PHBlcmlvZGlj
YWw+PGZ1bGwtdGl0bGU+PHN0eWxlIGZhY2U9Im5vcm1hbCIgZm9udD0iZGVmYXVsdCIgc2l6ZT0i
MTAwJSI+Q2lyYyBSZXM8L3N0eWxlPjwvZnVsbC10aXRsZT48L3BlcmlvZGljYWw+PHBhZ2VzPjxz
dHlsZSBmYWNlPSJub3JtYWwiIGZvbnQ9ImRlZmF1bHQiIHNpemU9IjEwMCUiPjEwMjYtMzU8L3N0
eWxlPjwvcGFnZXM+PHZvbHVtZT48c3R5bGUgZmFjZT0ibm9ybWFsIiBmb250PSJkZWZhdWx0IiBz
aXplPSIxMDAlIj4xMDA8L3N0eWxlPjwvdm9sdW1lPjxudW1iZXI+PHN0eWxlIGZhY2U9Im5vcm1h
bCIgZm9udD0iZGVmYXVsdCIgc2l6ZT0iMTAwJSI+Nzwvc3R5bGU+PC9udW1iZXI+PGtleXdvcmRz
PjxrZXl3b3JkPjxzdHlsZSBmYWNlPSJub3JtYWwiIGZvbnQ9ImRlZmF1bHQiIHNpemU9IjEwMCUi
PkFuaWxpbmUgQ29tcG91bmRzL3BoYXJtYWNvbG9neTwvc3R5bGU+PC9rZXl3b3JkPjxrZXl3b3Jk
PjxzdHlsZSBmYWNlPSJub3JtYWwiIGZvbnQ9ImRlZmF1bHQiIHNpemU9IjEwMCUiPkFuaW1hbHM8
L3N0eWxlPjwva2V5d29yZD48a2V5d29yZD48c3R5bGUgZmFjZT0ibm9ybWFsIiBmb250PSJkZWZh
dWx0IiBzaXplPSIxMDAlIj5Bb3J0YS9jeXRvbG9neS9tZXRhYm9saXNtPC9zdHlsZT48L2tleXdv
cmQ+PGtleXdvcmQ+PHN0eWxlIGZhY2U9Im5vcm1hbCIgZm9udD0iZGVmYXVsdCIgc2l6ZT0iMTAw
JSI+Q2FsY2l1bS9tZXRhYm9saXNtPC9zdHlsZT48L2tleXdvcmQ+PGtleXdvcmQ+PHN0eWxlIGZh
Y2U9Im5vcm1hbCIgZm9udD0iZGVmYXVsdCIgc2l6ZT0iMTAwJSI+Q2VsbCBDb21tdW5pY2F0aW9u
LypwaHlzaW9sb2d5PC9zdHlsZT48L2tleXdvcmQ+PGtleXdvcmQ+PHN0eWxlIGZhY2U9Im5vcm1h
bCIgZm9udD0iZGVmYXVsdCIgc2l6ZT0iMTAwJSI+Q2VsbCBNZW1icmFuZS9waHlzaW9sb2d5PC9z
dHlsZT48L2tleXdvcmQ+PGtleXdvcmQ+PHN0eWxlIGZhY2U9Im5vcm1hbCIgZm9udD0iZGVmYXVs
dCIgc2l6ZT0iMTAwJSI+Q2VsbHMsIEN1bHR1cmVkPC9zdHlsZT48L2tleXdvcmQ+PGtleXdvcmQ+
PHN0eWxlIGZhY2U9Im5vcm1hbCIgZm9udD0iZGVmYXVsdCIgc2l6ZT0iMTAwJSI+RHJ1ZyBJbnRl
cmFjdGlvbnM8L3N0eWxlPjwva2V5d29yZD48a2V5d29yZD48c3R5bGUgZmFjZT0ibm9ybWFsIiBm
b250PSJkZWZhdWx0IiBzaXplPSIxMDAlIj5FbGVjdHJpYyBDYXBhY2l0YW5jZTwvc3R5bGU+PC9r
ZXl3b3JkPjxrZXl3b3JkPjxzdHlsZSBmYWNlPSJub3JtYWwiIGZvbnQ9ImRlZmF1bHQiIHNpemU9
IjEwMCUiPkVuenltZSBJbmhpYml0b3JzL3BoYXJtYWNvbG9neTwvc3R5bGU+PC9rZXl3b3JkPjxr
ZXl3b3JkPjxzdHlsZSBmYWNlPSJub3JtYWwiIGZvbnQ9ImRlZmF1bHQiIHNpemU9IjEwMCUiPklu
dHJhY2VsbHVsYXIgTWVtYnJhbmVzL21ldGFib2xpc208L3N0eWxlPjwva2V5d29yZD48a2V5d29y
ZD48c3R5bGUgZmFjZT0ibm9ybWFsIiBmb250PSJkZWZhdWx0IiBzaXplPSIxMDAlIj5NYWxlPC9z
dHlsZT48L2tleXdvcmQ+PGtleXdvcmQ+PHN0eWxlIGZhY2U9Im5vcm1hbCIgZm9udD0iZGVmYXVs
dCIgc2l6ZT0iMTAwJSI+TWVzZW50ZXJpYyBBcnRlcmllcy9jeXRvbG9neS9tZXRhYm9saXNtPC9z
dHlsZT48L2tleXdvcmQ+PGtleXdvcmQ+PHN0eWxlIGZhY2U9Im5vcm1hbCIgZm9udD0iZGVmYXVs
dCIgc2l6ZT0iMTAwJSI+TXVzY2xlLCBTbW9vdGgsIFZhc2N1bGFyLypwaHlzaW9sb2d5PC9zdHls
ZT48L2tleXdvcmQ+PGtleXdvcmQ+PHN0eWxlIGZhY2U9Im5vcm1hbCIgZm9udD0iZGVmYXVsdCIg
c2l6ZT0iMTAwJSI+TXlvY3l0ZXMsIFNtb290aCBNdXNjbGUvZHJ1ZyBlZmZlY3RzLypwaHlzaW9s
b2d5PC9zdHlsZT48L2tleXdvcmQ+PGtleXdvcmQ+PHN0eWxlIGZhY2U9Im5vcm1hbCIgZm9udD0i
ZGVmYXVsdCIgc2l6ZT0iMTAwJSI+T3Ntb2xhciBDb25jZW50cmF0aW9uPC9zdHlsZT48L2tleXdv
cmQ+PGtleXdvcmQ+PHN0eWxlIGZhY2U9Im5vcm1hbCIgZm9udD0iZGVmYXVsdCIgc2l6ZT0iMTAw
JSI+T3VhYmFpbi9waGFybWFjb2xvZ3k8L3N0eWxlPjwva2V5d29yZD48a2V5d29yZD48c3R5bGUg
ZmFjZT0ibm9ybWFsIiBmb250PSJkZWZhdWx0IiBzaXplPSIxMDAlIj5QaGVueWwgRXRoZXJzL3Bo
YXJtYWNvbG9neTwvc3R5bGU+PC9rZXl3b3JkPjxrZXl3b3JkPjxzdHlsZSBmYWNlPSJub3JtYWwi
IGZvbnQ9ImRlZmF1bHQiIHNpemU9IjEwMCUiPlBvdGFzc2l1bSBDaGFubmVsIEJsb2NrZXJzL3Bo
YXJtYWNvbG9neTwvc3R5bGU+PC9rZXl3b3JkPjxrZXl3b3JkPjxzdHlsZSBmYWNlPSJub3JtYWwi
IGZvbnQ9ImRlZmF1bHQiIHNpemU9IjEwMCUiPlJhdHM8L3N0eWxlPjwva2V5d29yZD48a2V5d29y
ZD48c3R5bGUgZmFjZT0ibm9ybWFsIiBmb250PSJkZWZhdWx0IiBzaXplPSIxMDAlIj5SYXRzLCBX
aXN0YXI8L3N0eWxlPjwva2V5d29yZD48a2V5d29yZD48c3R5bGUgZmFjZT0ibm9ybWFsIiBmb250
PSJkZWZhdWx0IiBzaXplPSIxMDAlIj5Tb2RpdW0tQ2FsY2l1bSBFeGNoYW5nZXIvYW50YWdvbmlz
dHMgJmFtcDsgaW5oaWJpdG9ycy8qcGh5c2lvbG9neTwvc3R5bGU+PC9rZXl3b3JkPjxrZXl3b3Jk
PjxzdHlsZSBmYWNlPSJub3JtYWwiIGZvbnQ9ImRlZmF1bHQiIHNpemU9IjEwMCUiPlNvZGl1bS1Q
b3Rhc3NpdW0tRXhjaGFuZ2luZyBBVFBhc2UvYW50YWdvbmlzdHMgJmFtcDsgaW5oaWJpdG9ycy8q
cGh5c2lvbG9neTwvc3R5bGU+PC9rZXl3b3JkPjxrZXl3b3JkPjxzdHlsZSBmYWNlPSJub3JtYWwi
IGZvbnQ9ImRlZmF1bHQiIHNpemU9IjEwMCUiPlRpc3N1ZSBEaXN0cmlidXRpb248L3N0eWxlPjwv
a2V5d29yZD48a2V5d29yZD48c3R5bGUgZmFjZT0ibm9ybWFsIiBmb250PSJkZWZhdWx0IiBzaXpl
PSIxMDAlIj5WYXNvY29uc3RyaWN0aW9uL2RydWcgZWZmZWN0czwvc3R5bGU+PC9rZXl3b3JkPjwv
a2V5d29yZHM+PGRhdGVzPjx5ZWFyPjxzdHlsZSBmYWNlPSJub3JtYWwiIGZvbnQ9ImRlZmF1bHQi
IHNpemU9IjEwMCUiPjIwMDc8L3N0eWxlPjwveWVhcj48cHViLWRhdGVzPjxkYXRlPjxzdHlsZSBm
YWNlPSJub3JtYWwiIGZvbnQ9ImRlZmF1bHQiIHNpemU9IjEwMCUiPkFwciAxMzwvc3R5bGU+PC9k
YXRlPjwvcHViLWRhdGVzPjwvZGF0ZXM+PGFjY2Vzc2lvbi1udW0+PHN0eWxlIGZhY2U9Im5vcm1h
bCIgZm9udD0iZGVmYXVsdCIgc2l6ZT0iMTAwJSI+MTczNDc0Nzc8L3N0eWxlPjwvYWNjZXNzaW9u
LW51bT48dXJscz48cmVsYXRlZC11cmxzPjx1cmw+PHN0eWxlIGZhY2U9Im5vcm1hbCIgZm9udD0i
ZGVmYXVsdCIgc2l6ZT0iMTAwJSI+aHR0cDovL3d3dy5uY2JpLm5sbS5uaWguZ292L2VudHJlei9x
dWVyeS5mY2dpP2NtZD1SZXRyaWV2ZSZhbXA7ZGI9UHViTWVkJmFtcDtkb3B0PUNpdGF0aW9uJmFt
cDtsaXN0X3VpZHM9MTczNDc0NzcgIDwvc3R5bGU+PC91cmw+PC9yZWxhdGVkLXVybHM+PC91cmxz
PjwvcmVjb3JkPjwvQ2l0ZT48Q2l0ZT48QXV0aG9yPkdsYXZpbmQtS3Jpc3RlbnNlbjwvQXV0aG9y
PjxZZWFyPjIwMDQ8L1llYXI+PFJlY051bT4xMzA8L1JlY051bT48cmVjb3JkPjxkYXRhYmFzZSBu
YW1lPSJtZXRhbGVzIHBlc2Fkb3MuZW5sIiBwYXRoPSJDOlxEb2N1bWVudHMgYW5kIFNldHRpbmdz
XENhcmxvcyBSdWl6LVRhZ2xlXEVzY3JpdG9yaW9cTWFyem8gMjAxM1xQcm95ZWN0byBGb25kZWN5
dCAyMDE0XG1ldGFsZXMgcGVzYWRvcy5lbmwiPm1ldGFsZXMgcGVzYWRvcy5lbmw8L2RhdGFiYXNl
Pjxzb3VyY2UtYXBwIG5hbWU9IkVuZE5vdGUiIHZlcnNpb249IjguMCI+RW5kTm90ZTwvc291cmNl
LWFwcD48cmVjLW51bWJlcj4xMzA8L3JlYy1udW1iZXI+PHJlZi10eXBlIG5hbWU9IkpvdXJuYWwg
QXJ0aWNsZSI+MTc8L3JlZi10eXBlPjxjb250cmlidXRvcnM+PGF1dGhvcnM+PGF1dGhvcj48c3R5
bGUgZmFjZT0ibm9ybWFsIiBmb250PSJkZWZhdWx0IiBzaXplPSIxMDAlIj5HbGF2aW5kLUtyaXN0
ZW5zZW4sIE0uPC9zdHlsZT48L2F1dGhvcj48YXV0aG9yPjxzdHlsZSBmYWNlPSJub3JtYWwiIGZv
bnQ9ImRlZmF1bHQiIHNpemU9IjEwMCUiPk1hdGNoa292LCBWLjwvc3R5bGU+PC9hdXRob3I+PGF1
dGhvcj48c3R5bGUgZmFjZT0ibm9ybWFsIiBmb250PSJkZWZhdWx0IiBzaXplPSIxMDAlIj5IYW5z
ZW4sIFYuIEIuPC9zdHlsZT48L2F1dGhvcj48YXV0aG9yPjxzdHlsZSBmYWNlPSJub3JtYWwiIGZv
bnQ9ImRlZmF1bHQiIHNpemU9IjEwMCUiPkZvcm1hbiwgQS48L3N0eWxlPjwvYXV0aG9yPjxhdXRo
b3I+PHN0eWxlIGZhY2U9Im5vcm1hbCIgZm9udD0iZGVmYXVsdCIgc2l6ZT0iMTAwJSI+Tmlsc3Nv
biwgSC48L3N0eWxlPjwvYXV0aG9yPjxhdXRob3I+PHN0eWxlIGZhY2U9Im5vcm1hbCIgZm9udD0i
ZGVmYXVsdCIgc2l6ZT0iMTAwJSI+QWFsa2phZXIsIEMuPC9zdHlsZT48L2F1dGhvcj48L2F1dGhv
cnM+PC9jb250cmlidXRvcnM+PGF1dGgtYWRkcmVzcz48c3R5bGUgZmFjZT0ibm9ybWFsIiBmb250
PSJkZWZhdWx0IiBzaXplPSIxMDAlIj5SZXNlYXJjaCBMYWJvcmF0b3J5LCBEZXBhcnRtZW50IG9m
IE9ic3RldHJpY3MgYW5kIEd5bmVjb2xvZ3ksIEFhcmh1cyBVbml2ZXJzaXR5IEhvc3BpdGFsLCA4
MjAwIEFhcmh1cywgRGVubWFyay4gbWdrLW5qaEBkYWRsbmV0LmRrPC9zdHlsZT48L2F1dGgtYWRk
cmVzcz48dGl0bGVzPjx0aXRsZT48c3R5bGUgZmFjZT0ibm9ybWFsIiBmb250PSJkZWZhdWx0IiBz
aXplPSIxMDAlIj5LQVRQLWNoYW5uZWwtaW5kdWNlZCB2YXNvZGlsYXRpb24gaXMgbW9kdWxhdGVk
IGJ5IHRoZSBOYSxLLXB1bXAgYWN0aXZpdHkgaW4gcmFiYml0IGNvcm9uYXJ5IHNtYWxsIGFydGVy
aWVzPC9zdHlsZT48L3RpdGxlPjxzZWNvbmRhcnktdGl0bGU+PHN0eWxlIGZhY2U9Im5vcm1hbCIg
Zm9udD0iZGVmYXVsdCIgc2l6ZT0iMTAwJSI+QnIgSiBQaGFybWFjb2w8L3N0eWxlPjwvc2Vjb25k
YXJ5LXRpdGxlPjwvdGl0bGVzPjxwZXJpb2RpY2FsPjxmdWxsLXRpdGxlPjxzdHlsZSBmYWNlPSJu
b3JtYWwiIGZvbnQ9ImRlZmF1bHQiIHNpemU9IjEwMCUiPkJyIEogUGhhcm1hY29sPC9zdHlsZT48
L2Z1bGwtdGl0bGU+PC9wZXJpb2RpY2FsPjxwYWdlcz48c3R5bGUgZmFjZT0ibm9ybWFsIiBmb250
PSJkZWZhdWx0IiBzaXplPSIxMDAlIj44NzItODA8L3N0eWxlPjwvcGFnZXM+PHZvbHVtZT48c3R5
bGUgZmFjZT0ibm9ybWFsIiBmb250PSJkZWZhdWx0IiBzaXplPSIxMDAlIj4xNDM8L3N0eWxlPjwv
dm9sdW1lPjxudW1iZXI+PHN0eWxlIGZhY2U9Im5vcm1hbCIgZm9udD0iZGVmYXVsdCIgc2l6ZT0i
MTAwJSI+Nzwvc3R5bGU+PC9udW1iZXI+PGtleXdvcmRzPjxrZXl3b3JkPjxzdHlsZSBmYWNlPSJu
b3JtYWwiIGZvbnQ9ImRlZmF1bHQiIHNpemU9IjEwMCUiPkFUUC1CaW5kaW5nIENhc3NldHRlIFRy
YW5zcG9ydGVyczwvc3R5bGU+PC9rZXl3b3JkPjxrZXl3b3JkPjxzdHlsZSBmYWNlPSJub3JtYWwi
IGZvbnQ9ImRlZmF1bHQiIHNpemU9IjEwMCUiPkFuaW1hbHM8L3N0eWxlPjwva2V5d29yZD48a2V5
d29yZD48c3R5bGUgZmFjZT0ibm9ybWFsIiBmb250PSJkZWZhdWx0IiBzaXplPSIxMDAlIj5BcnRl
cmllcy9kcnVnIGVmZmVjdHMvcGh5c2lvbG9neTwvc3R5bGU+PC9rZXl3b3JkPjxrZXl3b3JkPjxz
dHlsZSBmYWNlPSJub3JtYWwiIGZvbnQ9ImRlZmF1bHQiIHNpemU9IjEwMCUiPkNhcmRpb3Rvbmlj
IEFnZW50cy9waGFybWFjb2xvZ3k8L3N0eWxlPjwva2V5d29yZD48a2V5d29yZD48c3R5bGUgZmFj
ZT0ibm9ybWFsIiBmb250PSJkZWZhdWx0IiBzaXplPSIxMDAlIj5Db3JvbmFyeSBWZXNzZWxzL2Ry
dWcgZWZmZWN0cy8qcGh5c2lvbG9neTwvc3R5bGU+PC9rZXl3b3JkPjxrZXl3b3JkPjxzdHlsZSBm
YWNlPSJub3JtYWwiIGZvbnQ9ImRlZmF1bHQiIHNpemU9IjEwMCUiPkNyb21ha2FsaW0vcGhhcm1h
Y29sb2d5PC9zdHlsZT48L2tleXdvcmQ+PGtleXdvcmQ+PHN0eWxlIGZhY2U9Im5vcm1hbCIgZm9u
dD0iZGVmYXVsdCIgc2l6ZT0iMTAwJSI+RmVtYWxlPC9zdHlsZT48L2tleXdvcmQ+PGtleXdvcmQ+
PHN0eWxlIGZhY2U9Im5vcm1hbCIgZm9udD0iZGVmYXVsdCIgc2l6ZT0iMTAwJSI+R2x5YnVyaWRl
L3BoYXJtYWNvbG9neTwvc3R5bGU+PC9rZXl3b3JkPjxrZXl3b3JkPjxzdHlsZSBmYWNlPSJub3Jt
YWwiIGZvbnQ9ImRlZmF1bHQiIHNpemU9IjEwMCUiPkh5cG9nbHljZW1pYyBBZ2VudHMvcGhhcm1h
Y29sb2d5PC9zdHlsZT48L2tleXdvcmQ+PGtleXdvcmQ+PHN0eWxlIGZhY2U9Im5vcm1hbCIgZm9u
dD0iZGVmYXVsdCIgc2l6ZT0iMTAwJSI+S0FUUCBDaGFubmVsczwvc3R5bGU+PC9rZXl3b3JkPjxr
ZXl3b3JkPjxzdHlsZSBmYWNlPSJub3JtYWwiIGZvbnQ9ImRlZmF1bHQiIHNpemU9IjEwMCUiPk11
c2NsZSBDb250cmFjdGlvbi9kcnVnIGVmZmVjdHM8L3N0eWxlPjwva2V5d29yZD48a2V5d29yZD48
c3R5bGUgZmFjZT0ibm9ybWFsIiBmb250PSJkZWZhdWx0IiBzaXplPSIxMDAlIj5NdXNjbGUgUmVs
YXhhdGlvbi9kcnVnIGVmZmVjdHM8L3N0eWxlPjwva2V5d29yZD48a2V5d29yZD48c3R5bGUgZmFj
ZT0ibm9ybWFsIiBmb250PSJkZWZhdWx0IiBzaXplPSIxMDAlIj5NdXNjbGUsIFNtb290aCwgVmFz
Y3VsYXIvY3l0b2xvZ3kvZHJ1ZyBlZmZlY3RzPC9zdHlsZT48L2tleXdvcmQ+PGtleXdvcmQ+PHN0
eWxlIGZhY2U9Im5vcm1hbCIgZm9udD0iZGVmYXVsdCIgc2l6ZT0iMTAwJSI+T3VhYmFpbi9waGFy
bWFjb2xvZ3k8L3N0eWxlPjwva2V5d29yZD48a2V5d29yZD48c3R5bGUgZmFjZT0ibm9ybWFsIiBm
b250PSJkZWZhdWx0IiBzaXplPSIxMDAlIj5QYXRjaC1DbGFtcCBUZWNobmlxdWVzPC9zdHlsZT48
L2tleXdvcmQ+PGtleXdvcmQ+PHN0eWxlIGZhY2U9Im5vcm1hbCIgZm9udD0iZGVmYXVsdCIgc2l6
ZT0iMTAwJSI+UGluYWNpZGlsLypwaGFybWFjb2xvZ3k8L3N0eWxlPjwva2V5d29yZD48a2V5d29y
ZD48c3R5bGUgZmFjZT0ibm9ybWFsIiBmb250PSJkZWZhdWx0IiBzaXplPSIxMDAlIj5Qb3Rhc3Np
dW0vcGh5c2lvbG9neTwvc3R5bGU+PC9rZXl3b3JkPjxrZXl3b3JkPjxzdHlsZSBmYWNlPSJub3Jt
YWwiIGZvbnQ9ImRlZmF1bHQiIHNpemU9IjEwMCUiPlBvdGFzc2l1bSBDaGFubmVscy9kcnVnIGVm
ZmVjdHMvKnBoeXNpb2xvZ3k8L3N0eWxlPjwva2V5d29yZD48a2V5d29yZD48c3R5bGUgZmFjZT0i
bm9ybWFsIiBmb250PSJkZWZhdWx0IiBzaXplPSIxMDAlIj5Qb3Rhc3NpdW0gQ2hhbm5lbHMsIElu
d2FyZGx5IFJlY3RpZnlpbmc8L3N0eWxlPjwva2V5d29yZD48a2V5d29yZD48c3R5bGUgZmFjZT0i
bm9ybWFsIiBmb250PSJkZWZhdWx0IiBzaXplPSIxMDAlIj5SYWJiaXRzPC9zdHlsZT48L2tleXdv
cmQ+PGtleXdvcmQ+PHN0eWxlIGZhY2U9Im5vcm1hbCIgZm9udD0iZGVmYXVsdCIgc2l6ZT0iMTAw
JSI+U29kaXVtLVBvdGFzc2l1bS1FeGNoYW5naW5nIEFUUGFzZS9hbnRhZ29uaXN0cyAmYW1wOyBp
bmhpYml0b3JzLypwaHlzaW9sb2d5PC9zdHlsZT48L2tleXdvcmQ+PGtleXdvcmQ+PHN0eWxlIGZh
Y2U9Im5vcm1hbCIgZm9udD0iZGVmYXVsdCIgc2l6ZT0iMTAwJSI+VmFzb2RpbGF0aW9uL2RydWcg
ZWZmZWN0cy8qcGh5c2lvbG9neTwvc3R5bGU+PC9rZXl3b3JkPjxrZXl3b3JkPjxzdHlsZSBmYWNl
PSJub3JtYWwiIGZvbnQ9ImRlZmF1bHQiIHNpemU9IjEwMCUiPlZhc29kaWxhdG9yIEFnZW50cy8q
cGhhcm1hY29sb2d5PC9zdHlsZT48L2tleXdvcmQ+PC9rZXl3b3Jkcz48ZGF0ZXM+PHllYXI+PHN0
eWxlIGZhY2U9Im5vcm1hbCIgZm9udD0iZGVmYXVsdCIgc2l6ZT0iMTAwJSI+MjAwNDwvc3R5bGU+
PC95ZWFyPjxwdWItZGF0ZXM+PGRhdGU+PHN0eWxlIGZhY2U9Im5vcm1hbCIgZm9udD0iZGVmYXVs
dCIgc2l6ZT0iMTAwJSI+RGVjPC9zdHlsZT48L2RhdGU+PC9wdWItZGF0ZXM+PC9kYXRlcz48YWNj
ZXNzaW9uLW51bT48c3R5bGUgZmFjZT0ibm9ybWFsIiBmb250PSJkZWZhdWx0IiBzaXplPSIxMDAl
Ij4xNTUwNDc1MTwvc3R5bGU+PC9hY2Nlc3Npb24tbnVtPjx1cmxzPjxyZWxhdGVkLXVybHM+PHVy
bD48c3R5bGUgZmFjZT0ibm9ybWFsIiBmb250PSJkZWZhdWx0IiBzaXplPSIxMDAlIj5odHRwOi8v
d3d3Lm5jYmkubmxtLm5paC5nb3YvZW50cmV6L3F1ZXJ5LmZjZ2k/Y21kPVJldHJpZXZlJmFtcDtk
Yj1QdWJNZWQmYW1wO2RvcHQ9Q2l0YXRpb24mYW1wO2xpc3RfdWlkcz0xNTUwNDc1MSAgPC9zdHls
ZT48L3VybD48L3JlbGF0ZWQtdXJscz48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47,</w:t>
      </w:r>
      <w:r w:rsidR="00781E7C" w:rsidRPr="00516A26">
        <w:rPr>
          <w:rFonts w:ascii="Book Antiqua" w:eastAsia="ヒラギノ角ゴ Pro W3" w:hAnsi="Book Antiqua"/>
          <w:noProof/>
          <w:szCs w:val="24"/>
          <w:vertAlign w:val="superscript"/>
          <w:lang w:val="en-US"/>
        </w:rPr>
        <w:t>48]</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w:t>
      </w:r>
      <w:r w:rsidR="00FC5487" w:rsidRPr="00516A26">
        <w:rPr>
          <w:rFonts w:ascii="Book Antiqua" w:eastAsia="ヒラギノ角ゴ Pro W3" w:hAnsi="Book Antiqua"/>
          <w:szCs w:val="24"/>
          <w:lang w:val="en-US"/>
        </w:rPr>
        <w:t xml:space="preserve"> Also, </w:t>
      </w:r>
      <w:r w:rsidR="00C47E84" w:rsidRPr="00516A26">
        <w:rPr>
          <w:rFonts w:ascii="Book Antiqua" w:eastAsia="ヒラギノ角ゴ Pro W3" w:hAnsi="Book Antiqua"/>
          <w:szCs w:val="24"/>
          <w:lang w:val="en-US"/>
        </w:rPr>
        <w:t xml:space="preserve">the inhibition of </w:t>
      </w:r>
      <w:r w:rsidR="00FC5487" w:rsidRPr="00516A26">
        <w:rPr>
          <w:rFonts w:ascii="Book Antiqua" w:eastAsia="ヒラギノ角ゴ Pro W3" w:hAnsi="Book Antiqua"/>
          <w:szCs w:val="24"/>
          <w:lang w:val="en-US"/>
        </w:rPr>
        <w:t>inward-rectifier K</w:t>
      </w:r>
      <w:r w:rsidR="00FC5487" w:rsidRPr="00516A26">
        <w:rPr>
          <w:rFonts w:ascii="Book Antiqua" w:eastAsia="ヒラギノ角ゴ Pro W3" w:hAnsi="Book Antiqua"/>
          <w:szCs w:val="24"/>
          <w:vertAlign w:val="superscript"/>
          <w:lang w:val="en-US"/>
        </w:rPr>
        <w:t>+</w:t>
      </w:r>
      <w:r w:rsidR="00C47E84" w:rsidRPr="00516A26">
        <w:rPr>
          <w:rFonts w:ascii="Book Antiqua" w:eastAsia="ヒラギノ角ゴ Pro W3" w:hAnsi="Book Antiqua"/>
          <w:szCs w:val="24"/>
          <w:lang w:val="en-US"/>
        </w:rPr>
        <w:t xml:space="preserve"> channels (</w:t>
      </w:r>
      <w:proofErr w:type="spellStart"/>
      <w:r w:rsidR="00C47E84" w:rsidRPr="00516A26">
        <w:rPr>
          <w:rFonts w:ascii="Book Antiqua" w:eastAsia="ヒラギノ角ゴ Pro W3" w:hAnsi="Book Antiqua"/>
          <w:szCs w:val="24"/>
          <w:lang w:val="en-US"/>
        </w:rPr>
        <w:t>Kir</w:t>
      </w:r>
      <w:proofErr w:type="spellEnd"/>
      <w:r w:rsidR="00C47E84" w:rsidRPr="00516A26">
        <w:rPr>
          <w:rFonts w:ascii="Book Antiqua" w:eastAsia="ヒラギノ角ゴ Pro W3" w:hAnsi="Book Antiqua"/>
          <w:szCs w:val="24"/>
          <w:lang w:val="en-US"/>
        </w:rPr>
        <w:t>) decrease</w:t>
      </w:r>
      <w:r w:rsidR="00FC5487" w:rsidRPr="00516A26">
        <w:rPr>
          <w:rFonts w:ascii="Book Antiqua" w:eastAsia="ヒラギノ角ゴ Pro W3" w:hAnsi="Book Antiqua"/>
          <w:szCs w:val="24"/>
          <w:lang w:val="en-US"/>
        </w:rPr>
        <w:t xml:space="preserve"> Na</w:t>
      </w:r>
      <w:r w:rsidR="00FC5487" w:rsidRPr="00516A26">
        <w:rPr>
          <w:rFonts w:ascii="Book Antiqua" w:eastAsia="ヒラギノ角ゴ Pro W3" w:hAnsi="Book Antiqua"/>
          <w:szCs w:val="24"/>
          <w:vertAlign w:val="superscript"/>
          <w:lang w:val="en-US"/>
        </w:rPr>
        <w:t>+</w:t>
      </w:r>
      <w:r w:rsidR="00FC5487" w:rsidRPr="00516A26">
        <w:rPr>
          <w:rFonts w:ascii="Book Antiqua" w:eastAsia="ヒラギノ角ゴ Pro W3" w:hAnsi="Book Antiqua"/>
          <w:szCs w:val="24"/>
          <w:lang w:val="en-US"/>
        </w:rPr>
        <w:t>/K</w:t>
      </w:r>
      <w:r w:rsidR="00FC5487" w:rsidRPr="00516A26">
        <w:rPr>
          <w:rFonts w:ascii="Book Antiqua" w:eastAsia="ヒラギノ角ゴ Pro W3" w:hAnsi="Book Antiqua"/>
          <w:szCs w:val="24"/>
          <w:vertAlign w:val="superscript"/>
          <w:lang w:val="en-US"/>
        </w:rPr>
        <w:t>+</w:t>
      </w:r>
      <w:r w:rsidR="00FC5487" w:rsidRPr="00516A26">
        <w:rPr>
          <w:rFonts w:ascii="Book Antiqua" w:eastAsia="ヒラギノ角ゴ Pro W3" w:hAnsi="Book Antiqua"/>
          <w:szCs w:val="24"/>
          <w:lang w:val="en-US"/>
        </w:rPr>
        <w:t xml:space="preserve">-ATPase activity </w:t>
      </w:r>
      <w:r w:rsidR="00E3107D">
        <w:rPr>
          <w:rFonts w:ascii="Book Antiqua" w:eastAsia="ヒラギノ角ゴ Pro W3" w:hAnsi="Book Antiqua"/>
          <w:szCs w:val="24"/>
          <w:lang w:val="en-US"/>
        </w:rPr>
        <w:t xml:space="preserve">in vascular smooth muscle </w:t>
      </w:r>
      <w:proofErr w:type="gramStart"/>
      <w:r w:rsidR="00E3107D">
        <w:rPr>
          <w:rFonts w:ascii="Book Antiqua" w:eastAsia="ヒラギノ角ゴ Pro W3" w:hAnsi="Book Antiqua"/>
          <w:szCs w:val="24"/>
          <w:lang w:val="en-US"/>
        </w:rPr>
        <w:t>cells</w:t>
      </w:r>
      <w:proofErr w:type="gramEnd"/>
      <w:r w:rsidR="00FC5487"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l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xOTwvcmVjLW51bWJlcj48cmVmLXR5cGUgbmFtZT0iSm91cm5hbCBBcnRpY2xlIj4xNzwv
cmVmLXR5cGU+PGNvbnRyaWJ1dG9ycz48YXV0aG9ycz48YXV0aG9yPjxzdHlsZSBmYWNlPSJub3Jt
YWwiIGZvbnQ9ImRlZmF1bHQiIHNpemU9IjEwMCUiPkhhZGR5LCBGLiBKLjwvc3R5bGU+PC9hdXRo
b3I+PGF1dGhvcj48c3R5bGUgZmFjZT0ibm9ybWFsIiBmb250PSJkZWZhdWx0IiBzaXplPSIxMDAl
Ij5WYW5ob3V0dGUsIFAuIE0uPC9zdHlsZT48L2F1dGhvcj48YXV0aG9yPjxzdHlsZSBmYWNlPSJu
b3JtYWwiIGZvbnQ9ImRlZmF1bHQiIHNpemU9IjEwMCUiPkZlbGV0b3UsIE0uPC9zdHlsZT48L2F1
dGhvcj48L2F1dGhvcnM+PC9jb250cmlidXRvcnM+PGF1dGgtYWRkcmVzcz48c3R5bGUgZmFjZT0i
bm9ybWFsIiBmb250PSJkZWZhdWx0IiBzaXplPSIxMDAlIj5EZXBhcnRtZW50IG9mIFBoeXNpb2xv
Z3kgYW5kIEJpb21lZGljYWwgRW5naW5lZXJpbmcsIE1heW8gQ2xpbmljLCBDb2xsZWdlIG9mIE1l
ZGljaW5lLCBSb2NoZXN0ZXIsIE1pbm5lc290YSwgVVNBLjwvc3R5bGU+PC9hdXRoLWFkZHJlc3M+
PHRpdGxlcz48dGl0bGU+PHN0eWxlIGZhY2U9Im5vcm1hbCIgZm9udD0iZGVmYXVsdCIgc2l6ZT0i
MTAwJSI+Um9sZSBvZiBwb3Rhc3NpdW0gaW4gcmVndWxhdGluZyBibG9vZCBmbG93IGFuZCBibG9v
ZCBwcmVzc3VyZTwvc3R5bGU+PC90aXRsZT48c2Vjb25kYXJ5LXRpdGxlPjxzdHlsZSBmYWNlPSJu
b3JtYWwiIGZvbnQ9ImRlZmF1bHQiIHNpemU9IjEwMCUiPkFtIEogUGh5c2lvbCBSZWd1bCBJbnRl
Z3IgQ29tcCBQaHlzaW9sPC9zdHlsZT48L3NlY29uZGFyeS10aXRsZT48L3RpdGxlcz48cGVyaW9k
aWNhbD48ZnVsbC10aXRsZT48c3R5bGUgZmFjZT0ibm9ybWFsIiBmb250PSJkZWZhdWx0IiBzaXpl
PSIxMDAlIj5BbSBKIFBoeXNpb2wgUmVndWwgSW50ZWdyIENvbXAgUGh5c2lvbDwvc3R5bGU+PC9m
dWxsLXRpdGxlPjwvcGVyaW9kaWNhbD48cGFnZXM+PHN0eWxlIGZhY2U9Im5vcm1hbCIgZm9udD0i
ZGVmYXVsdCIgc2l6ZT0iMTAwJSI+UjU0Ni01Mjwvc3R5bGU+PC9wYWdlcz48dm9sdW1lPjxzdHls
ZSBmYWNlPSJub3JtYWwiIGZvbnQ9ImRlZmF1bHQiIHNpemU9IjEwMCUiPjI5MDwvc3R5bGU+PC92
b2x1bWU+PG51bWJlcj48c3R5bGUgZmFjZT0ibm9ybWFsIiBmb250PSJkZWZhdWx0IiBzaXplPSIx
MDAlIj4zPC9zdHlsZT48L251bWJlcj48a2V5d29yZHM+PGtleXdvcmQ+PHN0eWxlIGZhY2U9Im5v
cm1hbCIgZm9udD0iZGVmYXVsdCIgc2l6ZT0iMTAwJSI+QW5pbWFsczwvc3R5bGU+PC9rZXl3b3Jk
PjxrZXl3b3JkPjxzdHlsZSBmYWNlPSJub3JtYWwiIGZvbnQ9ImRlZmF1bHQiIHNpemU9IjEwMCUi
PkJsb29kIEZsb3cgVmVsb2NpdHkvZHJ1ZyBlZmZlY3RzLypwaHlzaW9sb2d5PC9zdHlsZT48L2tl
eXdvcmQ+PGtleXdvcmQ+PHN0eWxlIGZhY2U9Im5vcm1hbCIgZm9udD0iZGVmYXVsdCIgc2l6ZT0i
MTAwJSI+Qmxvb2QgUHJlc3N1cmUvZHJ1ZyBlZmZlY3RzLypwaHlzaW9sb2d5PC9zdHlsZT48L2tl
eXdvcmQ+PGtleXdvcmQ+PHN0eWxlIGZhY2U9Im5vcm1hbCIgZm9udD0iZGVmYXVsdCIgc2l6ZT0i
MTAwJSI+RmVlZGJhY2svcGh5c2lvbG9neTwvc3R5bGU+PC9rZXl3b3JkPjxrZXl3b3JkPjxzdHls
ZSBmYWNlPSJub3JtYWwiIGZvbnQ9ImRlZmF1bHQiIHNpemU9IjEwMCUiPkhlbW9zdGFzaXMvcGh5
c2lvbG9neTwvc3R5bGU+PC9rZXl3b3JkPjxrZXl3b3JkPjxzdHlsZSBmYWNlPSJub3JtYWwiIGZv
bnQ9ImRlZmF1bHQiIHNpemU9IjEwMCUiPkh1bWFuczwvc3R5bGU+PC9rZXl3b3JkPjxrZXl3b3Jk
PjxzdHlsZSBmYWNlPSJub3JtYWwiIGZvbnQ9ImRlZmF1bHQiIHNpemU9IjEwMCUiPkh5cGVydGVu
c2lvbi9kcnVnIHRoZXJhcHkvZXRpb2xvZ3kvKm1ldGFib2xpc208L3N0eWxlPjwva2V5d29yZD48
a2V5d29yZD48c3R5bGUgZmFjZT0ibm9ybWFsIiBmb250PSJkZWZhdWx0IiBzaXplPSIxMDAlIj5Q
b3Rhc3NpdW0vYWRtaW5pc3RyYXRpb24gJmFtcDsgZG9zYWdlLyptZXRhYm9saXNtPC9zdHlsZT48
L2tleXdvcmQ+PGtleXdvcmQ+PHN0eWxlIGZhY2U9Im5vcm1hbCIgZm9udD0iZGVmYXVsdCIgc2l6
ZT0iMTAwJSI+UG90YXNzaXVtIENoYW5uZWxzLyptZXRhYm9saXNtPC9zdHlsZT48L2tleXdvcmQ+
PGtleXdvcmQ+PHN0eWxlIGZhY2U9Im5vcm1hbCIgZm9udD0iZGVmYXVsdCIgc2l6ZT0iMTAwJSI+
UG90YXNzaXVtLCBEaWV0YXJ5LyptZXRhYm9saXNtPC9zdHlsZT48L2tleXdvcmQ+PGtleXdvcmQ+
PHN0eWxlIGZhY2U9Im5vcm1hbCIgZm9udD0iZGVmYXVsdCIgc2l6ZT0iMTAwJSI+U29kaXVtIENo
bG9yaWRlLCBEaWV0YXJ5L2FkdmVyc2UgZWZmZWN0cy9tZXRhYm9saXNtPC9zdHlsZT48L2tleXdv
cmQ+PGtleXdvcmQ+PHN0eWxlIGZhY2U9Im5vcm1hbCIgZm9udD0iZGVmYXVsdCIgc2l6ZT0iMTAw
JSI+U29kaXVtLVBvdGFzc2l1bS1FeGNoYW5naW5nIEFUUGFzZS8qbWV0YWJvbGlzbTwvc3R5bGU+
PC9rZXl3b3JkPjwva2V5d29yZHM+PGRhdGVzPjx5ZWFyPjxzdHlsZSBmYWNlPSJub3JtYWwiIGZv
bnQ9ImRlZmF1bHQiIHNpemU9IjEwMCUiPjIwMDY8L3N0eWxlPjwveWVhcj48cHViLWRhdGVzPjxk
YXRlPjxzdHlsZSBmYWNlPSJub3JtYWwiIGZvbnQ9ImRlZmF1bHQiIHNpemU9IjEwMCUiPk1hcjwv
c3R5bGU+PC9kYXRlPjwvcHViLWRhdGVzPjwvZGF0ZXM+PGFjY2Vzc2lvbi1udW0+PHN0eWxlIGZh
Y2U9Im5vcm1hbCIgZm9udD0iZGVmYXVsdCIgc2l6ZT0iMTAwJSI+MTY0Njc1MDI8L3N0eWxlPjwv
YWNjZXNzaW9uLW51bT48dXJscz48cmVsYXRlZC11cmxzPjx1cmw+PHN0eWxlIGZhY2U9Im5vcm1h
bCIgZm9udD0iZGVmYXVsdCIgc2l6ZT0iMTAwJSI+aHR0cDovL3d3dy5uY2JpLm5sbS5uaWguZ292
L2VudHJlei9xdWVyeS5mY2dpP2NtZD1SZXRyaWV2ZSZhbXA7ZGI9UHViTWVkJmFtcDtkb3B0PUNp
dGF0aW9uJmFtcDtsaXN0X3VpZHM9MTY0Njc1MDI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l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xOTwvcmVjLW51bWJlcj48cmVmLXR5cGUgbmFtZT0iSm91cm5hbCBBcnRpY2xlIj4xNzwv
cmVmLXR5cGU+PGNvbnRyaWJ1dG9ycz48YXV0aG9ycz48YXV0aG9yPjxzdHlsZSBmYWNlPSJub3Jt
YWwiIGZvbnQ9ImRlZmF1bHQiIHNpemU9IjEwMCUiPkhhZGR5LCBGLiBKLjwvc3R5bGU+PC9hdXRo
b3I+PGF1dGhvcj48c3R5bGUgZmFjZT0ibm9ybWFsIiBmb250PSJkZWZhdWx0IiBzaXplPSIxMDAl
Ij5WYW5ob3V0dGUsIFAuIE0uPC9zdHlsZT48L2F1dGhvcj48YXV0aG9yPjxzdHlsZSBmYWNlPSJu
b3JtYWwiIGZvbnQ9ImRlZmF1bHQiIHNpemU9IjEwMCUiPkZlbGV0b3UsIE0uPC9zdHlsZT48L2F1
dGhvcj48L2F1dGhvcnM+PC9jb250cmlidXRvcnM+PGF1dGgtYWRkcmVzcz48c3R5bGUgZmFjZT0i
bm9ybWFsIiBmb250PSJkZWZhdWx0IiBzaXplPSIxMDAlIj5EZXBhcnRtZW50IG9mIFBoeXNpb2xv
Z3kgYW5kIEJpb21lZGljYWwgRW5naW5lZXJpbmcsIE1heW8gQ2xpbmljLCBDb2xsZWdlIG9mIE1l
ZGljaW5lLCBSb2NoZXN0ZXIsIE1pbm5lc290YSwgVVNBLjwvc3R5bGU+PC9hdXRoLWFkZHJlc3M+
PHRpdGxlcz48dGl0bGU+PHN0eWxlIGZhY2U9Im5vcm1hbCIgZm9udD0iZGVmYXVsdCIgc2l6ZT0i
MTAwJSI+Um9sZSBvZiBwb3Rhc3NpdW0gaW4gcmVndWxhdGluZyBibG9vZCBmbG93IGFuZCBibG9v
ZCBwcmVzc3VyZTwvc3R5bGU+PC90aXRsZT48c2Vjb25kYXJ5LXRpdGxlPjxzdHlsZSBmYWNlPSJu
b3JtYWwiIGZvbnQ9ImRlZmF1bHQiIHNpemU9IjEwMCUiPkFtIEogUGh5c2lvbCBSZWd1bCBJbnRl
Z3IgQ29tcCBQaHlzaW9sPC9zdHlsZT48L3NlY29uZGFyeS10aXRsZT48L3RpdGxlcz48cGVyaW9k
aWNhbD48ZnVsbC10aXRsZT48c3R5bGUgZmFjZT0ibm9ybWFsIiBmb250PSJkZWZhdWx0IiBzaXpl
PSIxMDAlIj5BbSBKIFBoeXNpb2wgUmVndWwgSW50ZWdyIENvbXAgUGh5c2lvbDwvc3R5bGU+PC9m
dWxsLXRpdGxlPjwvcGVyaW9kaWNhbD48cGFnZXM+PHN0eWxlIGZhY2U9Im5vcm1hbCIgZm9udD0i
ZGVmYXVsdCIgc2l6ZT0iMTAwJSI+UjU0Ni01Mjwvc3R5bGU+PC9wYWdlcz48dm9sdW1lPjxzdHls
ZSBmYWNlPSJub3JtYWwiIGZvbnQ9ImRlZmF1bHQiIHNpemU9IjEwMCUiPjI5MDwvc3R5bGU+PC92
b2x1bWU+PG51bWJlcj48c3R5bGUgZmFjZT0ibm9ybWFsIiBmb250PSJkZWZhdWx0IiBzaXplPSIx
MDAlIj4zPC9zdHlsZT48L251bWJlcj48a2V5d29yZHM+PGtleXdvcmQ+PHN0eWxlIGZhY2U9Im5v
cm1hbCIgZm9udD0iZGVmYXVsdCIgc2l6ZT0iMTAwJSI+QW5pbWFsczwvc3R5bGU+PC9rZXl3b3Jk
PjxrZXl3b3JkPjxzdHlsZSBmYWNlPSJub3JtYWwiIGZvbnQ9ImRlZmF1bHQiIHNpemU9IjEwMCUi
PkJsb29kIEZsb3cgVmVsb2NpdHkvZHJ1ZyBlZmZlY3RzLypwaHlzaW9sb2d5PC9zdHlsZT48L2tl
eXdvcmQ+PGtleXdvcmQ+PHN0eWxlIGZhY2U9Im5vcm1hbCIgZm9udD0iZGVmYXVsdCIgc2l6ZT0i
MTAwJSI+Qmxvb2QgUHJlc3N1cmUvZHJ1ZyBlZmZlY3RzLypwaHlzaW9sb2d5PC9zdHlsZT48L2tl
eXdvcmQ+PGtleXdvcmQ+PHN0eWxlIGZhY2U9Im5vcm1hbCIgZm9udD0iZGVmYXVsdCIgc2l6ZT0i
MTAwJSI+RmVlZGJhY2svcGh5c2lvbG9neTwvc3R5bGU+PC9rZXl3b3JkPjxrZXl3b3JkPjxzdHls
ZSBmYWNlPSJub3JtYWwiIGZvbnQ9ImRlZmF1bHQiIHNpemU9IjEwMCUiPkhlbW9zdGFzaXMvcGh5
c2lvbG9neTwvc3R5bGU+PC9rZXl3b3JkPjxrZXl3b3JkPjxzdHlsZSBmYWNlPSJub3JtYWwiIGZv
bnQ9ImRlZmF1bHQiIHNpemU9IjEwMCUiPkh1bWFuczwvc3R5bGU+PC9rZXl3b3JkPjxrZXl3b3Jk
PjxzdHlsZSBmYWNlPSJub3JtYWwiIGZvbnQ9ImRlZmF1bHQiIHNpemU9IjEwMCUiPkh5cGVydGVu
c2lvbi9kcnVnIHRoZXJhcHkvZXRpb2xvZ3kvKm1ldGFib2xpc208L3N0eWxlPjwva2V5d29yZD48
a2V5d29yZD48c3R5bGUgZmFjZT0ibm9ybWFsIiBmb250PSJkZWZhdWx0IiBzaXplPSIxMDAlIj5Q
b3Rhc3NpdW0vYWRtaW5pc3RyYXRpb24gJmFtcDsgZG9zYWdlLyptZXRhYm9saXNtPC9zdHlsZT48
L2tleXdvcmQ+PGtleXdvcmQ+PHN0eWxlIGZhY2U9Im5vcm1hbCIgZm9udD0iZGVmYXVsdCIgc2l6
ZT0iMTAwJSI+UG90YXNzaXVtIENoYW5uZWxzLyptZXRhYm9saXNtPC9zdHlsZT48L2tleXdvcmQ+
PGtleXdvcmQ+PHN0eWxlIGZhY2U9Im5vcm1hbCIgZm9udD0iZGVmYXVsdCIgc2l6ZT0iMTAwJSI+
UG90YXNzaXVtLCBEaWV0YXJ5LyptZXRhYm9saXNtPC9zdHlsZT48L2tleXdvcmQ+PGtleXdvcmQ+
PHN0eWxlIGZhY2U9Im5vcm1hbCIgZm9udD0iZGVmYXVsdCIgc2l6ZT0iMTAwJSI+U29kaXVtIENo
bG9yaWRlLCBEaWV0YXJ5L2FkdmVyc2UgZWZmZWN0cy9tZXRhYm9saXNtPC9zdHlsZT48L2tleXdv
cmQ+PGtleXdvcmQ+PHN0eWxlIGZhY2U9Im5vcm1hbCIgZm9udD0iZGVmYXVsdCIgc2l6ZT0iMTAw
JSI+U29kaXVtLVBvdGFzc2l1bS1FeGNoYW5naW5nIEFUUGFzZS8qbWV0YWJvbGlzbTwvc3R5bGU+
PC9rZXl3b3JkPjwva2V5d29yZHM+PGRhdGVzPjx5ZWFyPjxzdHlsZSBmYWNlPSJub3JtYWwiIGZv
bnQ9ImRlZmF1bHQiIHNpemU9IjEwMCUiPjIwMDY8L3N0eWxlPjwveWVhcj48cHViLWRhdGVzPjxk
YXRlPjxzdHlsZSBmYWNlPSJub3JtYWwiIGZvbnQ9ImRlZmF1bHQiIHNpemU9IjEwMCUiPk1hcjwv
c3R5bGU+PC9kYXRlPjwvcHViLWRhdGVzPjwvZGF0ZXM+PGFjY2Vzc2lvbi1udW0+PHN0eWxlIGZh
Y2U9Im5vcm1hbCIgZm9udD0iZGVmYXVsdCIgc2l6ZT0iMTAwJSI+MTY0Njc1MDI8L3N0eWxlPjwv
YWNjZXNzaW9uLW51bT48dXJscz48cmVsYXRlZC11cmxzPjx1cmw+PHN0eWxlIGZhY2U9Im5vcm1h
bCIgZm9udD0iZGVmYXVsdCIgc2l6ZT0iMTAwJSI+aHR0cDovL3d3dy5uY2JpLm5sbS5uaWguZ292
L2VudHJlei9xdWVyeS5mY2dpP2NtZD1SZXRyaWV2ZSZhbXA7ZGI9UHViTWVkJmFtcDtkb3B0PUNp
dGF0aW9uJmFtcDtsaXN0X3VpZHM9MTY0Njc1MDI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FC5487" w:rsidRPr="00516A26">
        <w:rPr>
          <w:rFonts w:ascii="Book Antiqua" w:eastAsia="ヒラギノ角ゴ Pro W3" w:hAnsi="Book Antiqua"/>
          <w:szCs w:val="24"/>
          <w:lang w:val="en-US"/>
        </w:rPr>
      </w:r>
      <w:r w:rsidR="00FC5487"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9]</w:t>
      </w:r>
      <w:r w:rsidR="00FC5487" w:rsidRPr="00516A26">
        <w:rPr>
          <w:rFonts w:ascii="Book Antiqua" w:eastAsia="ヒラギノ角ゴ Pro W3" w:hAnsi="Book Antiqua"/>
          <w:szCs w:val="24"/>
          <w:lang w:val="en-US"/>
        </w:rPr>
        <w:fldChar w:fldCharType="end"/>
      </w:r>
      <w:r w:rsidR="00FC5487" w:rsidRPr="00516A26">
        <w:rPr>
          <w:rFonts w:ascii="Book Antiqua" w:eastAsia="ヒラギノ角ゴ Pro W3" w:hAnsi="Book Antiqua"/>
          <w:szCs w:val="24"/>
          <w:lang w:val="en-US"/>
        </w:rPr>
        <w:t>.</w:t>
      </w:r>
      <w:r w:rsidR="00761F50"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It is important to remember that th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participates in relaxation of vascular smooth muscle cells</w:t>
      </w:r>
      <w:r w:rsidR="0094629C" w:rsidRPr="00516A26">
        <w:rPr>
          <w:rFonts w:ascii="Book Antiqua" w:eastAsia="ヒラギノ角ゴ Pro W3" w:hAnsi="Book Antiqua"/>
          <w:szCs w:val="24"/>
          <w:lang w:val="en-US"/>
        </w:rPr>
        <w:t xml:space="preserve"> </w:t>
      </w:r>
      <w:r w:rsidR="007A73CE" w:rsidRPr="00516A26">
        <w:rPr>
          <w:rFonts w:ascii="Book Antiqua" w:eastAsia="ヒラギノ角ゴ Pro W3" w:hAnsi="Book Antiqua"/>
          <w:szCs w:val="24"/>
          <w:lang w:val="en-US"/>
        </w:rPr>
        <w:t xml:space="preserve">through </w:t>
      </w:r>
      <w:r w:rsidR="0094629C" w:rsidRPr="00516A26">
        <w:rPr>
          <w:rFonts w:ascii="Book Antiqua" w:eastAsia="ヒラギノ角ゴ Pro W3" w:hAnsi="Book Antiqua"/>
          <w:szCs w:val="24"/>
          <w:lang w:val="en-US"/>
        </w:rPr>
        <w:t>K</w:t>
      </w:r>
      <w:r w:rsidR="0094629C" w:rsidRPr="00516A26">
        <w:rPr>
          <w:rFonts w:ascii="Book Antiqua" w:eastAsia="ヒラギノ角ゴ Pro W3" w:hAnsi="Book Antiqua"/>
          <w:szCs w:val="24"/>
          <w:vertAlign w:val="superscript"/>
          <w:lang w:val="en-US"/>
        </w:rPr>
        <w:t>+</w:t>
      </w:r>
      <w:r w:rsidR="0094629C" w:rsidRPr="00516A26">
        <w:rPr>
          <w:rFonts w:ascii="Book Antiqua" w:eastAsia="ヒラギノ角ゴ Pro W3" w:hAnsi="Book Antiqua"/>
          <w:szCs w:val="24"/>
          <w:lang w:val="en-US"/>
        </w:rPr>
        <w:t xml:space="preserve"> channels</w:t>
      </w:r>
      <w:r w:rsidRPr="00516A26">
        <w:rPr>
          <w:rFonts w:ascii="Book Antiqua" w:eastAsia="ヒラギノ角ゴ Pro W3" w:hAnsi="Book Antiqua"/>
          <w:szCs w:val="24"/>
          <w:lang w:val="en-US"/>
        </w:rPr>
        <w:t>. For instanc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is involved in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induced vasodilatation of hamster </w:t>
      </w:r>
      <w:proofErr w:type="spellStart"/>
      <w:r w:rsidRPr="00516A26">
        <w:rPr>
          <w:rFonts w:ascii="Book Antiqua" w:eastAsia="ヒラギノ角ゴ Pro W3" w:hAnsi="Book Antiqua"/>
          <w:szCs w:val="24"/>
          <w:lang w:val="en-US"/>
        </w:rPr>
        <w:t>cremasteric</w:t>
      </w:r>
      <w:proofErr w:type="spellEnd"/>
      <w:r w:rsidRPr="00516A26">
        <w:rPr>
          <w:rFonts w:ascii="Book Antiqua" w:eastAsia="ヒラギノ角ゴ Pro W3" w:hAnsi="Book Antiqua"/>
          <w:szCs w:val="24"/>
          <w:lang w:val="en-US"/>
        </w:rPr>
        <w:t xml:space="preserve"> arterioles </w:t>
      </w:r>
      <w:r w:rsidRPr="00516A26">
        <w:rPr>
          <w:rFonts w:ascii="Book Antiqua" w:eastAsia="ヒラギノ角ゴ Pro W3" w:hAnsi="Book Antiqua"/>
          <w:szCs w:val="24"/>
          <w:lang w:val="en-US"/>
        </w:rPr>
        <w:fldChar w:fldCharType="begin">
          <w:fldData xml:space="preserve">PEVuZE5vdGU+PENpdGU+PEF1dGhvcj5CdXJuczwvQXV0aG9yPjxZZWFyPjIwMDQ8L1llYXI+PFJl
Y051bT4xMjE8L1JlY051bT48RGlzcGxheVRleHQ+PHN0eWxlIGZhY2U9InN1cGVyc2NyaXB0Ij5b
NTB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yMTwvcmVjLW51bWJlcj48cmVmLXR5cGUgbmFtZT0iSm91cm5hbCBBcnRpY2xlIj4xNzwv
cmVmLXR5cGU+PGNvbnRyaWJ1dG9ycz48YXV0aG9ycz48YXV0aG9yPjxzdHlsZSBmYWNlPSJub3Jt
YWwiIGZvbnQ9ImRlZmF1bHQiIHNpemU9IjEwMCUiPkJ1cm5zLCBXLiBSLjwvc3R5bGU+PC9hdXRo
b3I+PGF1dGhvcj48c3R5bGUgZmFjZT0ibm9ybWFsIiBmb250PSJkZWZhdWx0IiBzaXplPSIxMDAl
Ij5Db2hlbiwgSy4gRC48L3N0eWxlPjwvYXV0aG9yPjxhdXRob3I+PHN0eWxlIGZhY2U9Im5vcm1h
bCIgZm9udD0iZGVmYXVsdCIgc2l6ZT0iMTAwJSI+SmFja3NvbiwgVy4gRi48L3N0eWxlPjwvYXV0
aG9yPjwvYXV0aG9ycz48L2NvbnRyaWJ1dG9ycz48YXV0aC1hZGRyZXNzPjxzdHlsZSBmYWNlPSJu
b3JtYWwiIGZvbnQ9ImRlZmF1bHQiIHNpemU9IjEwMCUiPkRlcGFydG1lbnQgb2YgQmlvbG9naWNh
bCBTY2llbmNlcywgV2VzdGVybiBNaWNoaWdhbiBVbml2ZXJzaXR5LCBLYWxhbWF6b28sIE1pY2hp
Z2FuIDQ5MDA4LTU0MTAsIFVTQS48L3N0eWxlPjwvYXV0aC1hZGRyZXNzPjx0aXRsZXM+PHRpdGxl
PjxzdHlsZSBmYWNlPSJub3JtYWwiIGZvbnQ9ImRlZmF1bHQiIHNpemU9IjEwMCUiPksrLWluZHVj
ZWQgZGlsYXRpb24gb2YgaGFtc3RlciBjcmVtYXN0ZXJpYyBhcnRlcmlvbGVzIGludm9sdmVzIGJv
dGggdGhlIE5hKy9LKy1BVFBhc2UgYW5kIGlud2FyZC1yZWN0aWZpZXIgSysgY2hhbm5lbHM8L3N0
eWxlPjwvdGl0bGU+PHNlY29uZGFyeS10aXRsZT48c3R5bGUgZmFjZT0ibm9ybWFsIiBmb250PSJk
ZWZhdWx0IiBzaXplPSIxMDAlIj5NaWNyb2NpcmN1bGF0aW9uPC9zdHlsZT48L3NlY29uZGFyeS10
aXRsZT48L3RpdGxlcz48cGVyaW9kaWNhbD48ZnVsbC10aXRsZT48c3R5bGUgZmFjZT0ibm9ybWFs
IiBmb250PSJkZWZhdWx0IiBzaXplPSIxMDAlIj5NaWNyb2NpcmN1bGF0aW9uPC9zdHlsZT48L2Z1
bGwtdGl0bGU+PC9wZXJpb2RpY2FsPjxwYWdlcz48c3R5bGUgZmFjZT0ibm9ybWFsIiBmb250PSJk
ZWZhdWx0IiBzaXplPSIxMDAlIj4yNzktOTM8L3N0eWxlPjwvcGFnZXM+PHZvbHVtZT48c3R5bGUg
ZmFjZT0ibm9ybWFsIiBmb250PSJkZWZhdWx0IiBzaXplPSIxMDAlIj4xMTwvc3R5bGU+PC92b2x1
bWU+PG51bWJlcj48c3R5bGUgZmFjZT0ibm9ybWFsIiBmb250PSJkZWZhdWx0IiBzaXplPSIxMDAl
Ij4zPC9zdHlsZT48L251bWJlcj48a2V5d29yZHM+PGtleXdvcmQ+PHN0eWxlIGZhY2U9Im5vcm1h
bCIgZm9udD0iZGVmYXVsdCIgc2l6ZT0iMTAwJSI+QW5pbWFsczwvc3R5bGU+PC9rZXl3b3JkPjxr
ZXl3b3JkPjxzdHlsZSBmYWNlPSJub3JtYWwiIGZvbnQ9ImRlZmF1bHQiIHNpemU9IjEwMCUiPkFy
dGVyaW9sZXMvY2hlbWlzdHJ5L2Vuenltb2xvZ3kvKnBoeXNpb2xvZ3k8L3N0eWxlPjwva2V5d29y
ZD48a2V5d29yZD48c3R5bGUgZmFjZT0ibm9ybWFsIiBmb250PSJkZWZhdWx0IiBzaXplPSIxMDAl
Ij5DYWxjaXVtIFNpZ25hbGluZzwvc3R5bGU+PC9rZXl3b3JkPjxrZXl3b3JkPjxzdHlsZSBmYWNl
PSJub3JtYWwiIGZvbnQ9ImRlZmF1bHQiIHNpemU9IjEwMCUiPkNyaWNldGluYWU8L3N0eWxlPjwv
a2V5d29yZD48a2V5d29yZD48c3R5bGUgZmFjZT0ibm9ybWFsIiBmb250PSJkZWZhdWx0IiBzaXpl
PSIxMDAlIj5LaW5ldGljczwvc3R5bGU+PC9rZXl3b3JkPjxrZXl3b3JkPjxzdHlsZSBmYWNlPSJu
b3JtYWwiIGZvbnQ9ImRlZmF1bHQiIHNpemU9IjEwMCUiPk1lbWJyYW5lIFBvdGVudGlhbHM8L3N0
eWxlPjwva2V5d29yZD48a2V5d29yZD48c3R5bGUgZmFjZT0ibm9ybWFsIiBmb250PSJkZWZhdWx0
IiBzaXplPSIxMDAlIj5NdXNjbGUsIFNrZWxldGFsLypibG9vZCBzdXBwbHk8L3N0eWxlPjwva2V5
d29yZD48a2V5d29yZD48c3R5bGUgZmFjZT0ibm9ybWFsIiBmb250PSJkZWZhdWx0IiBzaXplPSIx
MDAlIj5NdXNjbGUsIFNtb290aCwgVmFzY3VsYXIvcGh5c2lvbG9neTwvc3R5bGU+PC9rZXl3b3Jk
PjxrZXl3b3JkPjxzdHlsZSBmYWNlPSJub3JtYWwiIGZvbnQ9ImRlZmF1bHQiIHNpemU9IjEwMCUi
PlBhdGNoLUNsYW1wIFRlY2huaXF1ZXM8L3N0eWxlPjwva2V5d29yZD48a2V5d29yZD48c3R5bGUg
ZmFjZT0ibm9ybWFsIiBmb250PSJkZWZhdWx0IiBzaXplPSIxMDAlIj5Qb3Rhc3NpdW0vKnBoYXJt
YWNvbG9neTwvc3R5bGU+PC9rZXl3b3JkPjxrZXl3b3JkPjxzdHlsZSBmYWNlPSJub3JtYWwiIGZv
bnQ9ImRlZmF1bHQiIHNpemU9IjEwMCUiPlBvdGFzc2l1bSBDaGFubmVscywgSW53YXJkbHkgUmVj
dGlmeWluZy8qcGh5c2lvbG9neTwvc3R5bGU+PC9rZXl3b3JkPjxrZXl3b3JkPjxzdHlsZSBmYWNl
PSJub3JtYWwiIGZvbnQ9ImRlZmF1bHQiIHNpemU9IjEwMCUiPlNvZGl1bS1Qb3Rhc3NpdW0tRXhj
aGFuZ2luZyBBVFBhc2UvKnBoeXNpb2xvZ3k8L3N0eWxlPjwva2V5d29yZD48a2V5d29yZD48c3R5
bGUgZmFjZT0ibm9ybWFsIiBmb250PSJkZWZhdWx0IiBzaXplPSIxMDAlIj5WYXNvZGlsYXRpb24v
KmRydWcgZWZmZWN0czwvc3R5bGU+PC9rZXl3b3JkPjwva2V5d29yZHM+PGRhdGVzPjx5ZWFyPjxz
dHlsZSBmYWNlPSJub3JtYWwiIGZvbnQ9ImRlZmF1bHQiIHNpemU9IjEwMCUiPjIwMDQ8L3N0eWxl
PjwveWVhcj48cHViLWRhdGVzPjxkYXRlPjxzdHlsZSBmYWNlPSJub3JtYWwiIGZvbnQ9ImRlZmF1
bHQiIHNpemU9IjEwMCUiPkFwci1NYXk8L3N0eWxlPjwvZGF0ZT48L3B1Yi1kYXRlcz48L2RhdGVz
PjxhY2Nlc3Npb24tbnVtPjxzdHlsZSBmYWNlPSJub3JtYWwiIGZvbnQ9ImRlZmF1bHQiIHNpemU9
IjEwMCUiPjE1MjgwMDgyPC9zdHlsZT48L2FjY2Vzc2lvbi1udW0+PHVybHM+PHJlbGF0ZWQtdXJs
cz48dXJsPjxzdHlsZSBmYWNlPSJub3JtYWwiIGZvbnQ9ImRlZmF1bHQiIHNpemU9IjEwMCUiPmh0
dHA6Ly93d3cubmNiaS5ubG0ubmloLmdvdi9lbnRyZXovcXVlcnkuZmNnaT9jbWQ9UmV0cmlldmUm
YW1wO2RiPVB1Yk1lZCZhbXA7ZG9wdD1DaXRhdGlvbiZhbXA7bGlzdF91aWRzPTE1MjgwMDgyICA8
L3N0eWxlPjwvdXJsPjwvcmVsYXRlZC11cmxzPjwvdXJscz48L3JlY29yZD48L0NpdGU+PC9FbmRO
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CdXJuczwvQXV0aG9yPjxZZWFyPjIwMDQ8L1llYXI+PFJl
Y051bT4xMjE8L1JlY051bT48RGlzcGxheVRleHQ+PHN0eWxlIGZhY2U9InN1cGVyc2NyaXB0Ij5b
NTB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yMTwvcmVjLW51bWJlcj48cmVmLXR5cGUgbmFtZT0iSm91cm5hbCBBcnRpY2xlIj4xNzwv
cmVmLXR5cGU+PGNvbnRyaWJ1dG9ycz48YXV0aG9ycz48YXV0aG9yPjxzdHlsZSBmYWNlPSJub3Jt
YWwiIGZvbnQ9ImRlZmF1bHQiIHNpemU9IjEwMCUiPkJ1cm5zLCBXLiBSLjwvc3R5bGU+PC9hdXRo
b3I+PGF1dGhvcj48c3R5bGUgZmFjZT0ibm9ybWFsIiBmb250PSJkZWZhdWx0IiBzaXplPSIxMDAl
Ij5Db2hlbiwgSy4gRC48L3N0eWxlPjwvYXV0aG9yPjxhdXRob3I+PHN0eWxlIGZhY2U9Im5vcm1h
bCIgZm9udD0iZGVmYXVsdCIgc2l6ZT0iMTAwJSI+SmFja3NvbiwgVy4gRi48L3N0eWxlPjwvYXV0
aG9yPjwvYXV0aG9ycz48L2NvbnRyaWJ1dG9ycz48YXV0aC1hZGRyZXNzPjxzdHlsZSBmYWNlPSJu
b3JtYWwiIGZvbnQ9ImRlZmF1bHQiIHNpemU9IjEwMCUiPkRlcGFydG1lbnQgb2YgQmlvbG9naWNh
bCBTY2llbmNlcywgV2VzdGVybiBNaWNoaWdhbiBVbml2ZXJzaXR5LCBLYWxhbWF6b28sIE1pY2hp
Z2FuIDQ5MDA4LTU0MTAsIFVTQS48L3N0eWxlPjwvYXV0aC1hZGRyZXNzPjx0aXRsZXM+PHRpdGxl
PjxzdHlsZSBmYWNlPSJub3JtYWwiIGZvbnQ9ImRlZmF1bHQiIHNpemU9IjEwMCUiPksrLWluZHVj
ZWQgZGlsYXRpb24gb2YgaGFtc3RlciBjcmVtYXN0ZXJpYyBhcnRlcmlvbGVzIGludm9sdmVzIGJv
dGggdGhlIE5hKy9LKy1BVFBhc2UgYW5kIGlud2FyZC1yZWN0aWZpZXIgSysgY2hhbm5lbHM8L3N0
eWxlPjwvdGl0bGU+PHNlY29uZGFyeS10aXRsZT48c3R5bGUgZmFjZT0ibm9ybWFsIiBmb250PSJk
ZWZhdWx0IiBzaXplPSIxMDAlIj5NaWNyb2NpcmN1bGF0aW9uPC9zdHlsZT48L3NlY29uZGFyeS10
aXRsZT48L3RpdGxlcz48cGVyaW9kaWNhbD48ZnVsbC10aXRsZT48c3R5bGUgZmFjZT0ibm9ybWFs
IiBmb250PSJkZWZhdWx0IiBzaXplPSIxMDAlIj5NaWNyb2NpcmN1bGF0aW9uPC9zdHlsZT48L2Z1
bGwtdGl0bGU+PC9wZXJpb2RpY2FsPjxwYWdlcz48c3R5bGUgZmFjZT0ibm9ybWFsIiBmb250PSJk
ZWZhdWx0IiBzaXplPSIxMDAlIj4yNzktOTM8L3N0eWxlPjwvcGFnZXM+PHZvbHVtZT48c3R5bGUg
ZmFjZT0ibm9ybWFsIiBmb250PSJkZWZhdWx0IiBzaXplPSIxMDAlIj4xMTwvc3R5bGU+PC92b2x1
bWU+PG51bWJlcj48c3R5bGUgZmFjZT0ibm9ybWFsIiBmb250PSJkZWZhdWx0IiBzaXplPSIxMDAl
Ij4zPC9zdHlsZT48L251bWJlcj48a2V5d29yZHM+PGtleXdvcmQ+PHN0eWxlIGZhY2U9Im5vcm1h
bCIgZm9udD0iZGVmYXVsdCIgc2l6ZT0iMTAwJSI+QW5pbWFsczwvc3R5bGU+PC9rZXl3b3JkPjxr
ZXl3b3JkPjxzdHlsZSBmYWNlPSJub3JtYWwiIGZvbnQ9ImRlZmF1bHQiIHNpemU9IjEwMCUiPkFy
dGVyaW9sZXMvY2hlbWlzdHJ5L2Vuenltb2xvZ3kvKnBoeXNpb2xvZ3k8L3N0eWxlPjwva2V5d29y
ZD48a2V5d29yZD48c3R5bGUgZmFjZT0ibm9ybWFsIiBmb250PSJkZWZhdWx0IiBzaXplPSIxMDAl
Ij5DYWxjaXVtIFNpZ25hbGluZzwvc3R5bGU+PC9rZXl3b3JkPjxrZXl3b3JkPjxzdHlsZSBmYWNl
PSJub3JtYWwiIGZvbnQ9ImRlZmF1bHQiIHNpemU9IjEwMCUiPkNyaWNldGluYWU8L3N0eWxlPjwv
a2V5d29yZD48a2V5d29yZD48c3R5bGUgZmFjZT0ibm9ybWFsIiBmb250PSJkZWZhdWx0IiBzaXpl
PSIxMDAlIj5LaW5ldGljczwvc3R5bGU+PC9rZXl3b3JkPjxrZXl3b3JkPjxzdHlsZSBmYWNlPSJu
b3JtYWwiIGZvbnQ9ImRlZmF1bHQiIHNpemU9IjEwMCUiPk1lbWJyYW5lIFBvdGVudGlhbHM8L3N0
eWxlPjwva2V5d29yZD48a2V5d29yZD48c3R5bGUgZmFjZT0ibm9ybWFsIiBmb250PSJkZWZhdWx0
IiBzaXplPSIxMDAlIj5NdXNjbGUsIFNrZWxldGFsLypibG9vZCBzdXBwbHk8L3N0eWxlPjwva2V5
d29yZD48a2V5d29yZD48c3R5bGUgZmFjZT0ibm9ybWFsIiBmb250PSJkZWZhdWx0IiBzaXplPSIx
MDAlIj5NdXNjbGUsIFNtb290aCwgVmFzY3VsYXIvcGh5c2lvbG9neTwvc3R5bGU+PC9rZXl3b3Jk
PjxrZXl3b3JkPjxzdHlsZSBmYWNlPSJub3JtYWwiIGZvbnQ9ImRlZmF1bHQiIHNpemU9IjEwMCUi
PlBhdGNoLUNsYW1wIFRlY2huaXF1ZXM8L3N0eWxlPjwva2V5d29yZD48a2V5d29yZD48c3R5bGUg
ZmFjZT0ibm9ybWFsIiBmb250PSJkZWZhdWx0IiBzaXplPSIxMDAlIj5Qb3Rhc3NpdW0vKnBoYXJt
YWNvbG9neTwvc3R5bGU+PC9rZXl3b3JkPjxrZXl3b3JkPjxzdHlsZSBmYWNlPSJub3JtYWwiIGZv
bnQ9ImRlZmF1bHQiIHNpemU9IjEwMCUiPlBvdGFzc2l1bSBDaGFubmVscywgSW53YXJkbHkgUmVj
dGlmeWluZy8qcGh5c2lvbG9neTwvc3R5bGU+PC9rZXl3b3JkPjxrZXl3b3JkPjxzdHlsZSBmYWNl
PSJub3JtYWwiIGZvbnQ9ImRlZmF1bHQiIHNpemU9IjEwMCUiPlNvZGl1bS1Qb3Rhc3NpdW0tRXhj
aGFuZ2luZyBBVFBhc2UvKnBoeXNpb2xvZ3k8L3N0eWxlPjwva2V5d29yZD48a2V5d29yZD48c3R5
bGUgZmFjZT0ibm9ybWFsIiBmb250PSJkZWZhdWx0IiBzaXplPSIxMDAlIj5WYXNvZGlsYXRpb24v
KmRydWcgZWZmZWN0czwvc3R5bGU+PC9rZXl3b3JkPjwva2V5d29yZHM+PGRhdGVzPjx5ZWFyPjxz
dHlsZSBmYWNlPSJub3JtYWwiIGZvbnQ9ImRlZmF1bHQiIHNpemU9IjEwMCUiPjIwMDQ8L3N0eWxl
PjwveWVhcj48cHViLWRhdGVzPjxkYXRlPjxzdHlsZSBmYWNlPSJub3JtYWwiIGZvbnQ9ImRlZmF1
bHQiIHNpemU9IjEwMCUiPkFwci1NYXk8L3N0eWxlPjwvZGF0ZT48L3B1Yi1kYXRlcz48L2RhdGVz
PjxhY2Nlc3Npb24tbnVtPjxzdHlsZSBmYWNlPSJub3JtYWwiIGZvbnQ9ImRlZmF1bHQiIHNpemU9
IjEwMCUiPjE1MjgwMDgyPC9zdHlsZT48L2FjY2Vzc2lvbi1udW0+PHVybHM+PHJlbGF0ZWQtdXJs
cz48dXJsPjxzdHlsZSBmYWNlPSJub3JtYWwiIGZvbnQ9ImRlZmF1bHQiIHNpemU9IjEwMCUiPmh0
dHA6Ly93d3cubmNiaS5ubG0ubmloLmdvdi9lbnRyZXovcXVlcnkuZmNnaT9jbWQ9UmV0cmlldmUm
YW1wO2RiPVB1Yk1lZCZhbXA7ZG9wdD1DaXRhdGlvbiZhbXA7bGlzdF91aWRzPTE1MjgwMDgyICA8
L3N0eWxlPjwvdXJsPjwvcmVsYXRlZC11cmxzPjwvdXJscz48L3JlY29yZD48L0NpdGU+PC9FbmRO
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0]</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and vasodilation in th</w:t>
      </w:r>
      <w:r w:rsidR="00E3107D">
        <w:rPr>
          <w:rFonts w:ascii="Book Antiqua" w:eastAsia="ヒラギノ角ゴ Pro W3" w:hAnsi="Book Antiqua"/>
          <w:szCs w:val="24"/>
          <w:lang w:val="en-US"/>
        </w:rPr>
        <w:t xml:space="preserve">e human </w:t>
      </w:r>
      <w:proofErr w:type="gramStart"/>
      <w:r w:rsidR="00E3107D">
        <w:rPr>
          <w:rFonts w:ascii="Book Antiqua" w:eastAsia="ヒラギノ角ゴ Pro W3" w:hAnsi="Book Antiqua"/>
          <w:szCs w:val="24"/>
          <w:lang w:val="en-US"/>
        </w:rPr>
        <w:t>forearm</w:t>
      </w:r>
      <w:proofErr w:type="gramEnd"/>
      <w:r w:rsidRPr="00516A26">
        <w:rPr>
          <w:rFonts w:ascii="Book Antiqua" w:eastAsia="ヒラギノ角ゴ Pro W3" w:hAnsi="Book Antiqua"/>
          <w:szCs w:val="24"/>
          <w:lang w:val="en-US"/>
        </w:rPr>
        <w:fldChar w:fldCharType="begin">
          <w:fldData xml:space="preserve">PEVuZE5vdGU+PENpdGU+PEF1dGhvcj5EYXdlczwvQXV0aG9yPjxZZWFyPjIwMDI8L1llYXI+PFJl
Y051bT4xMjI8L1JlY051bT48RGlzcGxheVRleHQ+PHN0eWxlIGZhY2U9InN1cGVyc2NyaXB0Ij5b
NTF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yMjwvcmVjLW51bWJlcj48cmVmLXR5cGUgbmFtZT0iSm91cm5hbCBBcnRpY2xlIj4xNzwv
cmVmLXR5cGU+PGNvbnRyaWJ1dG9ycz48YXV0aG9ycz48YXV0aG9yPjxzdHlsZSBmYWNlPSJub3Jt
YWwiIGZvbnQ9ImRlZmF1bHQiIHNpemU9IjEwMCUiPkRhd2VzLCBNLjwvc3R5bGU+PC9hdXRob3I+
PGF1dGhvcj48c3R5bGUgZmFjZT0ibm9ybWFsIiBmb250PSJkZWZhdWx0IiBzaXplPSIxMDAlIj5T
aWVuaWF3c2thLCBDLjwvc3R5bGU+PC9hdXRob3I+PGF1dGhvcj48c3R5bGUgZmFjZT0ibm9ybWFs
IiBmb250PSJkZWZhdWx0IiBzaXplPSIxMDAlIj5EZWx2ZXMsIFQuPC9zdHlsZT48L2F1dGhvcj48
YXV0aG9yPjxzdHlsZSBmYWNlPSJub3JtYWwiIGZvbnQ9ImRlZmF1bHQiIHNpemU9IjEwMCUiPkR3
aXZlZGksIFIuPC9zdHlsZT48L2F1dGhvcj48YXV0aG9yPjxzdHlsZSBmYWNlPSJub3JtYWwiIGZv
bnQ9ImRlZmF1bHQiIHNpemU9IjEwMCUiPkNob3dpZW5jenlrLCBQLiBKLjwvc3R5bGU+PC9hdXRo
b3I+PGF1dGhvcj48c3R5bGUgZmFjZT0ibm9ybWFsIiBmb250PSJkZWZhdWx0IiBzaXplPSIxMDAl
Ij5SaXR0ZXIsIEouIE0uPC9zdHlsZT48L2F1dGhvcj48L2F1dGhvcnM+PC9jb250cmlidXRvcnM+
PGF1dGgtYWRkcmVzcz48c3R5bGUgZmFjZT0ibm9ybWFsIiBmb250PSJkZWZhdWx0IiBzaXplPSIx
MDAlIj5EZXBhcnRtZW50IG9mIENsaW5pY2FsIFBoYXJtYWNvbG9neSBhbmQgQ2VudHJlIGZvciBD
YXJkaW92YXNjdWxhciBCaW9sb2d5IGFuZCBNZWRpY2luZSwgS2luZyZhcG9zO3MgQ29sbGVnZSwg
TG9uZG9uLCBVSy48L3N0eWxlPjwvYXV0aC1hZGRyZXNzPjx0aXRsZXM+PHRpdGxlPjxzdHlsZSBm
YWNlPSJub3JtYWwiIGZvbnQ9ImRlZmF1bHQiIHNpemU9IjEwMCUiPkJhcml1bSByZWR1Y2VzIHJl
c3RpbmcgYmxvb2QgZmxvdyBhbmQgaW5oaWJpdHMgcG90YXNzaXVtLWluZHVjZWQgdmFzb2RpbGF0
aW9uIGluIHRoZSBodW1hbiBmb3JlYXJtPC9zdHlsZT48L3RpdGxlPjxzZWNvbmRhcnktdGl0bGU+
PHN0eWxlIGZhY2U9Im5vcm1hbCIgZm9udD0iZGVmYXVsdCIgc2l6ZT0iMTAwJSI+Q2lyY3VsYXRp
b248L3N0eWxlPjwvc2Vjb25kYXJ5LXRpdGxlPjwvdGl0bGVzPjxwZXJpb2RpY2FsPjxmdWxsLXRp
dGxlPjxzdHlsZSBmYWNlPSJub3JtYWwiIGZvbnQ9ImRlZmF1bHQiIHNpemU9IjEwMCUiPkNpcmN1
bGF0aW9uPC9zdHlsZT48L2Z1bGwtdGl0bGU+PC9wZXJpb2RpY2FsPjxwYWdlcz48c3R5bGUgZmFj
ZT0ibm9ybWFsIiBmb250PSJkZWZhdWx0IiBzaXplPSIxMDAlIj4xMzIzLTg8L3N0eWxlPjwvcGFn
ZXM+PHZvbHVtZT48c3R5bGUgZmFjZT0ibm9ybWFsIiBmb250PSJkZWZhdWx0IiBzaXplPSIxMDAl
Ij4xMDU8L3N0eWxlPjwvdm9sdW1lPjxudW1iZXI+PHN0eWxlIGZhY2U9Im5vcm1hbCIgZm9udD0i
ZGVmYXVsdCIgc2l6ZT0iMTAwJSI+MTE8L3N0eWxlPjwvbnVtYmVyPjxrZXl3b3Jkcz48a2V5d29y
ZD48c3R5bGUgZmFjZT0ibm9ybWFsIiBmb250PSJkZWZhdWx0IiBzaXplPSIxMDAlIj5BZHVsdDwv
c3R5bGU+PC9rZXl3b3JkPjxrZXl3b3JkPjxzdHlsZSBmYWNlPSJub3JtYWwiIGZvbnQ9ImRlZmF1
bHQiIHNpemU9IjEwMCUiPkJhcml1bS8qcGhhcm1hY29sb2d5PC9zdHlsZT48L2tleXdvcmQ+PGtl
eXdvcmQ+PHN0eWxlIGZhY2U9Im5vcm1hbCIgZm9udD0iZGVmYXVsdCIgc2l6ZT0iMTAwJSI+Qmxv
b2QgRmxvdyBWZWxvY2l0eS9kcnVnIGVmZmVjdHM8L3N0eWxlPjwva2V5d29yZD48a2V5d29yZD48
c3R5bGUgZmFjZT0ibm9ybWFsIiBmb250PSJkZWZhdWx0IiBzaXplPSIxMDAlIj5CcmFjaGlhbCBB
cnRlcnkvKmRydWcgZWZmZWN0cy9waHlzaW9sb2d5PC9zdHlsZT48L2tleXdvcmQ+PGtleXdvcmQ+
PHN0eWxlIGZhY2U9Im5vcm1hbCIgZm9udD0iZGVmYXVsdCIgc2l6ZT0iMTAwJSI+RG9zZS1SZXNw
b25zZSBSZWxhdGlvbnNoaXAsIERydWc8L3N0eWxlPjwva2V5d29yZD48a2V5d29yZD48c3R5bGUg
ZmFjZT0ibm9ybWFsIiBmb250PSJkZWZhdWx0IiBzaXplPSIxMDAlIj5Fbnp5bWUgSW5oaWJpdG9y
cy9waGFybWFjb2xvZ3k8L3N0eWxlPjwva2V5d29yZD48a2V5d29yZD48c3R5bGUgZmFjZT0ibm9y
bWFsIiBmb250PSJkZWZhdWx0IiBzaXplPSIxMDAlIj5Gb3JlYXJtLypibG9vZCBzdXBwbHk8L3N0
eWxlPjwva2V5d29yZD48a2V5d29yZD48c3R5bGUgZmFjZT0ibm9ybWFsIiBmb250PSJkZWZhdWx0
IiBzaXplPSIxMDAlIj5IdW1hbnM8L3N0eWxlPjwva2V5d29yZD48a2V5d29yZD48c3R5bGUgZmFj
ZT0ibm9ybWFsIiBmb250PSJkZWZhdWx0IiBzaXplPSIxMDAlIj5JbmZ1c2lvbnMsIEludHJhLUFy
dGVyaWFsPC9zdHlsZT48L2tleXdvcmQ+PGtleXdvcmQ+PHN0eWxlIGZhY2U9Im5vcm1hbCIgZm9u
dD0iZGVmYXVsdCIgc2l6ZT0iMTAwJSI+TWFsZTwvc3R5bGU+PC9rZXl3b3JkPjxrZXl3b3JkPjxz
dHlsZSBmYWNlPSJub3JtYWwiIGZvbnQ9ImRlZmF1bHQiIHNpemU9IjEwMCUiPk5pdHJvcHJ1c3Np
ZGUvcGhhcm1hY29sb2d5PC9zdHlsZT48L2tleXdvcmQ+PGtleXdvcmQ+PHN0eWxlIGZhY2U9Im5v
cm1hbCIgZm9udD0iZGVmYXVsdCIgc2l6ZT0iMTAwJSI+Tm9yZXBpbmVwaHJpbmUvcGhhcm1hY29s
b2d5PC9zdHlsZT48L2tleXdvcmQ+PGtleXdvcmQ+PHN0eWxlIGZhY2U9Im5vcm1hbCIgZm9udD0i
ZGVmYXVsdCIgc2l6ZT0iMTAwJSI+T3VhYmFpbi9waGFybWFjb2xvZ3k8L3N0eWxlPjwva2V5d29y
ZD48a2V5d29yZD48c3R5bGUgZmFjZT0ibm9ybWFsIiBmb250PSJkZWZhdWx0IiBzaXplPSIxMDAl
Ij5QbGV0aHlzbW9ncmFwaHk8L3N0eWxlPjwva2V5d29yZD48a2V5d29yZD48c3R5bGUgZmFjZT0i
bm9ybWFsIiBmb250PSJkZWZhdWx0IiBzaXplPSIxMDAlIj5Qb3Rhc3NpdW0vKnBoYXJtYWNvbG9n
eTwvc3R5bGU+PC9rZXl3b3JkPjxrZXl3b3JkPjxzdHlsZSBmYWNlPSJub3JtYWwiIGZvbnQ9ImRl
ZmF1bHQiIHNpemU9IjEwMCUiPlZhc2N1bGFyIFJlc2lzdGFuY2UvZHJ1ZyBlZmZlY3RzPC9zdHls
ZT48L2tleXdvcmQ+PGtleXdvcmQ+PHN0eWxlIGZhY2U9Im5vcm1hbCIgZm9udD0iZGVmYXVsdCIg
c2l6ZT0iMTAwJSI+VmFzb2RpbGF0aW9uLypkcnVnIGVmZmVjdHMvcGh5c2lvbG9neTwvc3R5bGU+
PC9rZXl3b3JkPjxrZXl3b3JkPjxzdHlsZSBmYWNlPSJub3JtYWwiIGZvbnQ9ImRlZmF1bHQiIHNp
emU9IjEwMCUiPlZhc29kaWxhdG9yIEFnZW50cy9waGFybWFjb2xvZ3k8L3N0eWxlPjwva2V5d29y
ZD48a2V5d29yZD48c3R5bGUgZmFjZT0ibm9ybWFsIiBmb250PSJkZWZhdWx0IiBzaXplPSIxMDAl
Ij5WZXJhcGFtaWwvcGhhcm1hY29sb2d5PC9zdHlsZT48L2tleXdvcmQ+PC9rZXl3b3Jkcz48ZGF0
ZXM+PHllYXI+PHN0eWxlIGZhY2U9Im5vcm1hbCIgZm9udD0iZGVmYXVsdCIgc2l6ZT0iMTAwJSI+
MjAwMjwvc3R5bGU+PC95ZWFyPjxwdWItZGF0ZXM+PGRhdGU+PHN0eWxlIGZhY2U9Im5vcm1hbCIg
Zm9udD0iZGVmYXVsdCIgc2l6ZT0iMTAwJSI+TWFyIDE5PC9zdHlsZT48L2RhdGU+PC9wdWItZGF0
ZXM+PC9kYXRlcz48YWNjZXNzaW9uLW51bT48c3R5bGUgZmFjZT0ibm9ybWFsIiBmb250PSJkZWZh
dWx0IiBzaXplPSIxMDAlIj4xMTkwMTA0Mzwvc3R5bGU+PC9hY2Nlc3Npb24tbnVtPjx1cmxzPjxy
ZWxhdGVkLXVybHM+PHVybD48c3R5bGUgZmFjZT0ibm9ybWFsIiBmb250PSJkZWZhdWx0IiBzaXpl
PSIxMDAlIj5odHRwOi8vd3d3Lm5jYmkubmxtLm5paC5nb3YvZW50cmV6L3F1ZXJ5LmZjZ2k/Y21k
PVJldHJpZXZlJmFtcDtkYj1QdWJNZWQmYW1wO2RvcHQ9Q2l0YXRpb24mYW1wO2xpc3RfdWlkcz0x
MTkwMTA0MyAgPC9zdHlsZT48L3VybD48L3JlbGF0ZWQtdXJscz48L3VybHM+PC9yZWNvcmQ+PC9D
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EYXdlczwvQXV0aG9yPjxZZWFyPjIwMDI8L1llYXI+PFJl
Y051bT4xMjI8L1JlY051bT48RGlzcGxheVRleHQ+PHN0eWxlIGZhY2U9InN1cGVyc2NyaXB0Ij5b
NTF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yMjwvcmVjLW51bWJlcj48cmVmLXR5cGUgbmFtZT0iSm91cm5hbCBBcnRpY2xlIj4xNzwv
cmVmLXR5cGU+PGNvbnRyaWJ1dG9ycz48YXV0aG9ycz48YXV0aG9yPjxzdHlsZSBmYWNlPSJub3Jt
YWwiIGZvbnQ9ImRlZmF1bHQiIHNpemU9IjEwMCUiPkRhd2VzLCBNLjwvc3R5bGU+PC9hdXRob3I+
PGF1dGhvcj48c3R5bGUgZmFjZT0ibm9ybWFsIiBmb250PSJkZWZhdWx0IiBzaXplPSIxMDAlIj5T
aWVuaWF3c2thLCBDLjwvc3R5bGU+PC9hdXRob3I+PGF1dGhvcj48c3R5bGUgZmFjZT0ibm9ybWFs
IiBmb250PSJkZWZhdWx0IiBzaXplPSIxMDAlIj5EZWx2ZXMsIFQuPC9zdHlsZT48L2F1dGhvcj48
YXV0aG9yPjxzdHlsZSBmYWNlPSJub3JtYWwiIGZvbnQ9ImRlZmF1bHQiIHNpemU9IjEwMCUiPkR3
aXZlZGksIFIuPC9zdHlsZT48L2F1dGhvcj48YXV0aG9yPjxzdHlsZSBmYWNlPSJub3JtYWwiIGZv
bnQ9ImRlZmF1bHQiIHNpemU9IjEwMCUiPkNob3dpZW5jenlrLCBQLiBKLjwvc3R5bGU+PC9hdXRo
b3I+PGF1dGhvcj48c3R5bGUgZmFjZT0ibm9ybWFsIiBmb250PSJkZWZhdWx0IiBzaXplPSIxMDAl
Ij5SaXR0ZXIsIEouIE0uPC9zdHlsZT48L2F1dGhvcj48L2F1dGhvcnM+PC9jb250cmlidXRvcnM+
PGF1dGgtYWRkcmVzcz48c3R5bGUgZmFjZT0ibm9ybWFsIiBmb250PSJkZWZhdWx0IiBzaXplPSIx
MDAlIj5EZXBhcnRtZW50IG9mIENsaW5pY2FsIFBoYXJtYWNvbG9neSBhbmQgQ2VudHJlIGZvciBD
YXJkaW92YXNjdWxhciBCaW9sb2d5IGFuZCBNZWRpY2luZSwgS2luZyZhcG9zO3MgQ29sbGVnZSwg
TG9uZG9uLCBVSy48L3N0eWxlPjwvYXV0aC1hZGRyZXNzPjx0aXRsZXM+PHRpdGxlPjxzdHlsZSBm
YWNlPSJub3JtYWwiIGZvbnQ9ImRlZmF1bHQiIHNpemU9IjEwMCUiPkJhcml1bSByZWR1Y2VzIHJl
c3RpbmcgYmxvb2QgZmxvdyBhbmQgaW5oaWJpdHMgcG90YXNzaXVtLWluZHVjZWQgdmFzb2RpbGF0
aW9uIGluIHRoZSBodW1hbiBmb3JlYXJtPC9zdHlsZT48L3RpdGxlPjxzZWNvbmRhcnktdGl0bGU+
PHN0eWxlIGZhY2U9Im5vcm1hbCIgZm9udD0iZGVmYXVsdCIgc2l6ZT0iMTAwJSI+Q2lyY3VsYXRp
b248L3N0eWxlPjwvc2Vjb25kYXJ5LXRpdGxlPjwvdGl0bGVzPjxwZXJpb2RpY2FsPjxmdWxsLXRp
dGxlPjxzdHlsZSBmYWNlPSJub3JtYWwiIGZvbnQ9ImRlZmF1bHQiIHNpemU9IjEwMCUiPkNpcmN1
bGF0aW9uPC9zdHlsZT48L2Z1bGwtdGl0bGU+PC9wZXJpb2RpY2FsPjxwYWdlcz48c3R5bGUgZmFj
ZT0ibm9ybWFsIiBmb250PSJkZWZhdWx0IiBzaXplPSIxMDAlIj4xMzIzLTg8L3N0eWxlPjwvcGFn
ZXM+PHZvbHVtZT48c3R5bGUgZmFjZT0ibm9ybWFsIiBmb250PSJkZWZhdWx0IiBzaXplPSIxMDAl
Ij4xMDU8L3N0eWxlPjwvdm9sdW1lPjxudW1iZXI+PHN0eWxlIGZhY2U9Im5vcm1hbCIgZm9udD0i
ZGVmYXVsdCIgc2l6ZT0iMTAwJSI+MTE8L3N0eWxlPjwvbnVtYmVyPjxrZXl3b3Jkcz48a2V5d29y
ZD48c3R5bGUgZmFjZT0ibm9ybWFsIiBmb250PSJkZWZhdWx0IiBzaXplPSIxMDAlIj5BZHVsdDwv
c3R5bGU+PC9rZXl3b3JkPjxrZXl3b3JkPjxzdHlsZSBmYWNlPSJub3JtYWwiIGZvbnQ9ImRlZmF1
bHQiIHNpemU9IjEwMCUiPkJhcml1bS8qcGhhcm1hY29sb2d5PC9zdHlsZT48L2tleXdvcmQ+PGtl
eXdvcmQ+PHN0eWxlIGZhY2U9Im5vcm1hbCIgZm9udD0iZGVmYXVsdCIgc2l6ZT0iMTAwJSI+Qmxv
b2QgRmxvdyBWZWxvY2l0eS9kcnVnIGVmZmVjdHM8L3N0eWxlPjwva2V5d29yZD48a2V5d29yZD48
c3R5bGUgZmFjZT0ibm9ybWFsIiBmb250PSJkZWZhdWx0IiBzaXplPSIxMDAlIj5CcmFjaGlhbCBB
cnRlcnkvKmRydWcgZWZmZWN0cy9waHlzaW9sb2d5PC9zdHlsZT48L2tleXdvcmQ+PGtleXdvcmQ+
PHN0eWxlIGZhY2U9Im5vcm1hbCIgZm9udD0iZGVmYXVsdCIgc2l6ZT0iMTAwJSI+RG9zZS1SZXNw
b25zZSBSZWxhdGlvbnNoaXAsIERydWc8L3N0eWxlPjwva2V5d29yZD48a2V5d29yZD48c3R5bGUg
ZmFjZT0ibm9ybWFsIiBmb250PSJkZWZhdWx0IiBzaXplPSIxMDAlIj5Fbnp5bWUgSW5oaWJpdG9y
cy9waGFybWFjb2xvZ3k8L3N0eWxlPjwva2V5d29yZD48a2V5d29yZD48c3R5bGUgZmFjZT0ibm9y
bWFsIiBmb250PSJkZWZhdWx0IiBzaXplPSIxMDAlIj5Gb3JlYXJtLypibG9vZCBzdXBwbHk8L3N0
eWxlPjwva2V5d29yZD48a2V5d29yZD48c3R5bGUgZmFjZT0ibm9ybWFsIiBmb250PSJkZWZhdWx0
IiBzaXplPSIxMDAlIj5IdW1hbnM8L3N0eWxlPjwva2V5d29yZD48a2V5d29yZD48c3R5bGUgZmFj
ZT0ibm9ybWFsIiBmb250PSJkZWZhdWx0IiBzaXplPSIxMDAlIj5JbmZ1c2lvbnMsIEludHJhLUFy
dGVyaWFsPC9zdHlsZT48L2tleXdvcmQ+PGtleXdvcmQ+PHN0eWxlIGZhY2U9Im5vcm1hbCIgZm9u
dD0iZGVmYXVsdCIgc2l6ZT0iMTAwJSI+TWFsZTwvc3R5bGU+PC9rZXl3b3JkPjxrZXl3b3JkPjxz
dHlsZSBmYWNlPSJub3JtYWwiIGZvbnQ9ImRlZmF1bHQiIHNpemU9IjEwMCUiPk5pdHJvcHJ1c3Np
ZGUvcGhhcm1hY29sb2d5PC9zdHlsZT48L2tleXdvcmQ+PGtleXdvcmQ+PHN0eWxlIGZhY2U9Im5v
cm1hbCIgZm9udD0iZGVmYXVsdCIgc2l6ZT0iMTAwJSI+Tm9yZXBpbmVwaHJpbmUvcGhhcm1hY29s
b2d5PC9zdHlsZT48L2tleXdvcmQ+PGtleXdvcmQ+PHN0eWxlIGZhY2U9Im5vcm1hbCIgZm9udD0i
ZGVmYXVsdCIgc2l6ZT0iMTAwJSI+T3VhYmFpbi9waGFybWFjb2xvZ3k8L3N0eWxlPjwva2V5d29y
ZD48a2V5d29yZD48c3R5bGUgZmFjZT0ibm9ybWFsIiBmb250PSJkZWZhdWx0IiBzaXplPSIxMDAl
Ij5QbGV0aHlzbW9ncmFwaHk8L3N0eWxlPjwva2V5d29yZD48a2V5d29yZD48c3R5bGUgZmFjZT0i
bm9ybWFsIiBmb250PSJkZWZhdWx0IiBzaXplPSIxMDAlIj5Qb3Rhc3NpdW0vKnBoYXJtYWNvbG9n
eTwvc3R5bGU+PC9rZXl3b3JkPjxrZXl3b3JkPjxzdHlsZSBmYWNlPSJub3JtYWwiIGZvbnQ9ImRl
ZmF1bHQiIHNpemU9IjEwMCUiPlZhc2N1bGFyIFJlc2lzdGFuY2UvZHJ1ZyBlZmZlY3RzPC9zdHls
ZT48L2tleXdvcmQ+PGtleXdvcmQ+PHN0eWxlIGZhY2U9Im5vcm1hbCIgZm9udD0iZGVmYXVsdCIg
c2l6ZT0iMTAwJSI+VmFzb2RpbGF0aW9uLypkcnVnIGVmZmVjdHMvcGh5c2lvbG9neTwvc3R5bGU+
PC9rZXl3b3JkPjxrZXl3b3JkPjxzdHlsZSBmYWNlPSJub3JtYWwiIGZvbnQ9ImRlZmF1bHQiIHNp
emU9IjEwMCUiPlZhc29kaWxhdG9yIEFnZW50cy9waGFybWFjb2xvZ3k8L3N0eWxlPjwva2V5d29y
ZD48a2V5d29yZD48c3R5bGUgZmFjZT0ibm9ybWFsIiBmb250PSJkZWZhdWx0IiBzaXplPSIxMDAl
Ij5WZXJhcGFtaWwvcGhhcm1hY29sb2d5PC9zdHlsZT48L2tleXdvcmQ+PC9rZXl3b3Jkcz48ZGF0
ZXM+PHllYXI+PHN0eWxlIGZhY2U9Im5vcm1hbCIgZm9udD0iZGVmYXVsdCIgc2l6ZT0iMTAwJSI+
MjAwMjwvc3R5bGU+PC95ZWFyPjxwdWItZGF0ZXM+PGRhdGU+PHN0eWxlIGZhY2U9Im5vcm1hbCIg
Zm9udD0iZGVmYXVsdCIgc2l6ZT0iMTAwJSI+TWFyIDE5PC9zdHlsZT48L2RhdGU+PC9wdWItZGF0
ZXM+PC9kYXRlcz48YWNjZXNzaW9uLW51bT48c3R5bGUgZmFjZT0ibm9ybWFsIiBmb250PSJkZWZh
dWx0IiBzaXplPSIxMDAlIj4xMTkwMTA0Mzwvc3R5bGU+PC9hY2Nlc3Npb24tbnVtPjx1cmxzPjxy
ZWxhdGVkLXVybHM+PHVybD48c3R5bGUgZmFjZT0ibm9ybWFsIiBmb250PSJkZWZhdWx0IiBzaXpl
PSIxMDAlIj5odHRwOi8vd3d3Lm5jYmkubmxtLm5paC5nb3YvZW50cmV6L3F1ZXJ5LmZjZ2k/Y21k
PVJldHJpZXZlJmFtcDtkYj1QdWJNZWQmYW1wO2RvcHQ9Q2l0YXRpb24mYW1wO2xpc3RfdWlkcz0x
MTkwMTA0MyAgPC9zdHlsZT48L3VybD48L3JlbGF0ZWQtdXJscz48L3VybHM+PC9yZWNvcmQ+PC9D
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1]</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When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1 to 15 </w:t>
      </w:r>
      <w:proofErr w:type="spellStart"/>
      <w:r w:rsidRPr="00516A26">
        <w:rPr>
          <w:rFonts w:ascii="Book Antiqua" w:eastAsia="ヒラギノ角ゴ Pro W3" w:hAnsi="Book Antiqua"/>
          <w:szCs w:val="24"/>
          <w:lang w:val="en-US"/>
        </w:rPr>
        <w:t>m</w:t>
      </w:r>
      <w:r w:rsidR="00E3107D">
        <w:rPr>
          <w:rFonts w:ascii="Book Antiqua" w:eastAsiaTheme="minorEastAsia" w:hAnsi="Book Antiqua" w:hint="eastAsia"/>
          <w:szCs w:val="24"/>
          <w:lang w:val="en-US" w:eastAsia="zh-CN"/>
        </w:rPr>
        <w:t>mol</w:t>
      </w:r>
      <w:proofErr w:type="spellEnd"/>
      <w:r w:rsidR="00E3107D">
        <w:rPr>
          <w:rFonts w:ascii="Book Antiqua" w:eastAsiaTheme="minorEastAsia" w:hAnsi="Book Antiqua" w:hint="eastAsia"/>
          <w:szCs w:val="24"/>
          <w:lang w:val="en-US" w:eastAsia="zh-CN"/>
        </w:rPr>
        <w:t>/L</w:t>
      </w:r>
      <w:r w:rsidRPr="00516A26">
        <w:rPr>
          <w:rFonts w:ascii="Book Antiqua" w:eastAsia="ヒラギノ角ゴ Pro W3" w:hAnsi="Book Antiqua"/>
          <w:szCs w:val="24"/>
          <w:lang w:val="en-US"/>
        </w:rPr>
        <w:t xml:space="preserve">) </w:t>
      </w:r>
      <w:proofErr w:type="gramStart"/>
      <w:r w:rsidRPr="00516A26">
        <w:rPr>
          <w:rFonts w:ascii="Book Antiqua" w:eastAsia="ヒラギノ角ゴ Pro W3" w:hAnsi="Book Antiqua"/>
          <w:szCs w:val="24"/>
          <w:lang w:val="en-US"/>
        </w:rPr>
        <w:t>accumulates</w:t>
      </w:r>
      <w:proofErr w:type="gramEnd"/>
      <w:r w:rsidRPr="00516A26">
        <w:rPr>
          <w:rFonts w:ascii="Book Antiqua" w:eastAsia="ヒラギノ角ゴ Pro W3" w:hAnsi="Book Antiqua"/>
          <w:szCs w:val="24"/>
          <w:lang w:val="en-US"/>
        </w:rPr>
        <w:t xml:space="preserve"> in the extracellular spac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activity increases efflux</w:t>
      </w:r>
      <w:r w:rsidR="007A73CE" w:rsidRPr="00516A26">
        <w:rPr>
          <w:rFonts w:ascii="Book Antiqua" w:eastAsia="ヒラギノ角ゴ Pro W3" w:hAnsi="Book Antiqua"/>
          <w:szCs w:val="24"/>
          <w:lang w:val="en-US"/>
        </w:rPr>
        <w:t xml:space="preserve"> of potassium</w:t>
      </w:r>
      <w:r w:rsidRPr="00516A26">
        <w:rPr>
          <w:rFonts w:ascii="Book Antiqua" w:eastAsia="ヒラギノ角ゴ Pro W3" w:hAnsi="Book Antiqua"/>
          <w:szCs w:val="24"/>
          <w:lang w:val="en-US"/>
        </w:rPr>
        <w:t xml:space="preserve"> through inwardly rectifying 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 channels (</w:t>
      </w:r>
      <w:proofErr w:type="spellStart"/>
      <w:r w:rsidRPr="00516A26">
        <w:rPr>
          <w:rFonts w:ascii="Book Antiqua" w:eastAsia="ヒラギノ角ゴ Pro W3" w:hAnsi="Book Antiqua"/>
          <w:szCs w:val="24"/>
          <w:lang w:val="en-US"/>
        </w:rPr>
        <w:t>Kir</w:t>
      </w:r>
      <w:proofErr w:type="spellEnd"/>
      <w:r w:rsidR="007A73CE" w:rsidRPr="00516A26">
        <w:rPr>
          <w:rFonts w:ascii="Book Antiqua" w:eastAsia="ヒラギノ角ゴ Pro W3" w:hAnsi="Book Antiqua"/>
          <w:szCs w:val="24"/>
          <w:lang w:val="en-US"/>
        </w:rPr>
        <w:t xml:space="preserve">). This leads to </w:t>
      </w:r>
      <w:r w:rsidRPr="00516A26">
        <w:rPr>
          <w:rFonts w:ascii="Book Antiqua" w:eastAsia="ヒラギノ角ゴ Pro W3" w:hAnsi="Book Antiqua"/>
          <w:szCs w:val="24"/>
          <w:lang w:val="en-US"/>
        </w:rPr>
        <w:t>hyperpolarization and vasodilatation of t</w:t>
      </w:r>
      <w:r w:rsidR="00E3107D">
        <w:rPr>
          <w:rFonts w:ascii="Book Antiqua" w:eastAsia="ヒラギノ角ゴ Pro W3" w:hAnsi="Book Antiqua"/>
          <w:szCs w:val="24"/>
          <w:lang w:val="en-US"/>
        </w:rPr>
        <w:t xml:space="preserve">he vascular smooth muscle </w:t>
      </w:r>
      <w:proofErr w:type="gramStart"/>
      <w:r w:rsidR="00E3107D">
        <w:rPr>
          <w:rFonts w:ascii="Book Antiqua" w:eastAsia="ヒラギノ角ゴ Pro W3" w:hAnsi="Book Antiqua"/>
          <w:szCs w:val="24"/>
          <w:lang w:val="en-US"/>
        </w:rPr>
        <w:t>cells</w:t>
      </w:r>
      <w:proofErr w:type="gramEnd"/>
      <w:r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ksIDUy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xMTk8L3JlYy1udW1iZXI+PHJlZi10eXBlIG5hbWU9IkpvdXJuYWwgQXJ0aWNsZSI+
MTc8L3JlZi10eXBlPjxjb250cmlidXRvcnM+PGF1dGhvcnM+PGF1dGhvcj48c3R5bGUgZmFjZT0i
bm9ybWFsIiBmb250PSJkZWZhdWx0IiBzaXplPSIxMDAlIj5IYWRkeSwgRi4gSi48L3N0eWxlPjwv
YXV0aG9yPjxhdXRob3I+PHN0eWxlIGZhY2U9Im5vcm1hbCIgZm9udD0iZGVmYXVsdCIgc2l6ZT0i
MTAwJSI+VmFuaG91dHRlLCBQLiBNLjwvc3R5bGU+PC9hdXRob3I+PGF1dGhvcj48c3R5bGUgZmFj
ZT0ibm9ybWFsIiBmb250PSJkZWZhdWx0IiBzaXplPSIxMDAlIj5GZWxldG91LCBNLjwvc3R5bGU+
PC9hdXRob3I+PC9hdXRob3JzPjwvY29udHJpYnV0b3JzPjxhdXRoLWFkZHJlc3M+PHN0eWxlIGZh
Y2U9Im5vcm1hbCIgZm9udD0iZGVmYXVsdCIgc2l6ZT0iMTAwJSI+RGVwYXJ0bWVudCBvZiBQaHlz
aW9sb2d5IGFuZCBCaW9tZWRpY2FsIEVuZ2luZWVyaW5nLCBNYXlvIENsaW5pYywgQ29sbGVnZSBv
ZiBNZWRpY2luZSwgUm9jaGVzdGVyLCBNaW5uZXNvdGEsIFVTQS48L3N0eWxlPjwvYXV0aC1hZGRy
ZXNzPjx0aXRsZXM+PHRpdGxlPjxzdHlsZSBmYWNlPSJub3JtYWwiIGZvbnQ9ImRlZmF1bHQiIHNp
emU9IjEwMCUiPlJvbGUgb2YgcG90YXNzaXVtIGluIHJlZ3VsYXRpbmcgYmxvb2QgZmxvdyBhbmQg
Ymxvb2QgcHJlc3N1cmU8L3N0eWxlPjwvdGl0bGU+PHNlY29uZGFyeS10aXRsZT48c3R5bGUgZmFj
ZT0ibm9ybWFsIiBmb250PSJkZWZhdWx0IiBzaXplPSIxMDAlIj5BbSBKIFBoeXNpb2wgUmVndWwg
SW50ZWdyIENvbXAgUGh5c2lvbDwvc3R5bGU+PC9zZWNvbmRhcnktdGl0bGU+PC90aXRsZXM+PHBl
cmlvZGljYWw+PGZ1bGwtdGl0bGU+PHN0eWxlIGZhY2U9Im5vcm1hbCIgZm9udD0iZGVmYXVsdCIg
c2l6ZT0iMTAwJSI+QW0gSiBQaHlzaW9sIFJlZ3VsIEludGVnciBDb21wIFBoeXNpb2w8L3N0eWxl
PjwvZnVsbC10aXRsZT48L3BlcmlvZGljYWw+PHBhZ2VzPjxzdHlsZSBmYWNlPSJub3JtYWwiIGZv
bnQ9ImRlZmF1bHQiIHNpemU9IjEwMCUiPlI1NDYtNTI8L3N0eWxlPjwvcGFnZXM+PHZvbHVtZT48
c3R5bGUgZmFjZT0ibm9ybWFsIiBmb250PSJkZWZhdWx0IiBzaXplPSIxMDAlIj4yOTA8L3N0eWxl
Pjwvdm9sdW1lPjxudW1iZXI+PHN0eWxlIGZhY2U9Im5vcm1hbCIgZm9udD0iZGVmYXVsdCIgc2l6
ZT0iMTAwJSI+Mzwvc3R5bGU+PC9udW1iZXI+PGtleXdvcmRzPjxrZXl3b3JkPjxzdHlsZSBmYWNl
PSJub3JtYWwiIGZvbnQ9ImRlZmF1bHQiIHNpemU9IjEwMCUiPkFuaW1hbHM8L3N0eWxlPjwva2V5
d29yZD48a2V5d29yZD48c3R5bGUgZmFjZT0ibm9ybWFsIiBmb250PSJkZWZhdWx0IiBzaXplPSIx
MDAlIj5CbG9vZCBGbG93IFZlbG9jaXR5L2RydWcgZWZmZWN0cy8qcGh5c2lvbG9neTwvc3R5bGU+
PC9rZXl3b3JkPjxrZXl3b3JkPjxzdHlsZSBmYWNlPSJub3JtYWwiIGZvbnQ9ImRlZmF1bHQiIHNp
emU9IjEwMCUiPkJsb29kIFByZXNzdXJlL2RydWcgZWZmZWN0cy8qcGh5c2lvbG9neTwvc3R5bGU+
PC9rZXl3b3JkPjxrZXl3b3JkPjxzdHlsZSBmYWNlPSJub3JtYWwiIGZvbnQ9ImRlZmF1bHQiIHNp
emU9IjEwMCUiPkZlZWRiYWNrL3BoeXNpb2xvZ3k8L3N0eWxlPjwva2V5d29yZD48a2V5d29yZD48
c3R5bGUgZmFjZT0ibm9ybWFsIiBmb250PSJkZWZhdWx0IiBzaXplPSIxMDAlIj5IZW1vc3Rhc2lz
L3BoeXNpb2xvZ3k8L3N0eWxlPjwva2V5d29yZD48a2V5d29yZD48c3R5bGUgZmFjZT0ibm9ybWFs
IiBmb250PSJkZWZhdWx0IiBzaXplPSIxMDAlIj5IdW1hbnM8L3N0eWxlPjwva2V5d29yZD48a2V5
d29yZD48c3R5bGUgZmFjZT0ibm9ybWFsIiBmb250PSJkZWZhdWx0IiBzaXplPSIxMDAlIj5IeXBl
cnRlbnNpb24vZHJ1ZyB0aGVyYXB5L2V0aW9sb2d5LyptZXRhYm9saXNtPC9zdHlsZT48L2tleXdv
cmQ+PGtleXdvcmQ+PHN0eWxlIGZhY2U9Im5vcm1hbCIgZm9udD0iZGVmYXVsdCIgc2l6ZT0iMTAw
JSI+UG90YXNzaXVtL2FkbWluaXN0cmF0aW9uICZhbXA7IGRvc2FnZS8qbWV0YWJvbGlzbTwvc3R5
bGU+PC9rZXl3b3JkPjxrZXl3b3JkPjxzdHlsZSBmYWNlPSJub3JtYWwiIGZvbnQ9ImRlZmF1bHQi
IHNpemU9IjEwMCUiPlBvdGFzc2l1bSBDaGFubmVscy8qbWV0YWJvbGlzbTwvc3R5bGU+PC9rZXl3
b3JkPjxrZXl3b3JkPjxzdHlsZSBmYWNlPSJub3JtYWwiIGZvbnQ9ImRlZmF1bHQiIHNpemU9IjEw
MCUiPlBvdGFzc2l1bSwgRGlldGFyeS8qbWV0YWJvbGlzbTwvc3R5bGU+PC9rZXl3b3JkPjxrZXl3
b3JkPjxzdHlsZSBmYWNlPSJub3JtYWwiIGZvbnQ9ImRlZmF1bHQiIHNpemU9IjEwMCUiPlNvZGl1
bSBDaGxvcmlkZSwgRGlldGFyeS9hZHZlcnNlIGVmZmVjdHMvbWV0YWJvbGlzbTwvc3R5bGU+PC9r
ZXl3b3JkPjxrZXl3b3JkPjxzdHlsZSBmYWNlPSJub3JtYWwiIGZvbnQ9ImRlZmF1bHQiIHNpemU9
IjEwMCUiPlNvZGl1bS1Qb3Rhc3NpdW0tRXhjaGFuZ2luZyBBVFBhc2UvKm1ldGFib2xpc208L3N0
eWxlPjwva2V5d29yZD48L2tleXdvcmRzPjxkYXRlcz48eWVhcj48c3R5bGUgZmFjZT0ibm9ybWFs
IiBmb250PSJkZWZhdWx0IiBzaXplPSIxMDAlIj4yMDA2PC9zdHlsZT48L3llYXI+PHB1Yi1kYXRl
cz48ZGF0ZT48c3R5bGUgZmFjZT0ibm9ybWFsIiBmb250PSJkZWZhdWx0IiBzaXplPSIxMDAlIj5N
YXI8L3N0eWxlPjwvZGF0ZT48L3B1Yi1kYXRlcz48L2RhdGVzPjxhY2Nlc3Npb24tbnVtPjxzdHls
ZSBmYWNlPSJub3JtYWwiIGZvbnQ9ImRlZmF1bHQiIHNpemU9IjEwMCUiPjE2NDY3NTAyPC9zdHls
ZT48L2FjY2Vzc2lvbi1udW0+PHVybHM+PHJlbGF0ZWQtdXJscz48dXJsPjxzdHlsZSBmYWNlPSJu
b3JtYWwiIGZvbnQ9ImRlZmF1bHQiIHNpemU9IjEwMCUiPmh0dHA6Ly93d3cubmNiaS5ubG0ubmlo
Lmdvdi9lbnRyZXovcXVlcnkuZmNnaT9jbWQ9UmV0cmlldmUmYW1wO2RiPVB1Yk1lZCZhbXA7ZG9w
dD1DaXRhdGlvbiZhbXA7bGlzdF91aWRzPTE2NDY3NTAyICA8L3N0eWxlPjwvdXJsPjwvcmVsYXRl
ZC11cmxzPjwvdXJscz48L3JlY29yZD48L0NpdGU+PENpdGU+PEF1dGhvcj5VbHVzb3k8L0F1dGhv
cj48WWVhcj4yMDA5PC9ZZWFyPjxSZWNOdW0+MTQ1PC9SZWNOdW0+PHJlY29yZD48ZGF0YWJhc2Ug
bmFtZT0ibWV0YWxlcyBwZXNhZG9zLmVubCIgcGF0aD0iQzpcRG9jdW1lbnRzIGFuZCBTZXR0aW5n
c1xDYXJsb3MgUnVpei1UYWdsZVxFc2NyaXRvcmlvXE1hcnpvIDIwMTNcUHJveWVjdG8gRm9uZGVj
eXQgMjAxNFxtZXRhbGVzIHBlc2Fkb3MuZW5sIj5tZXRhbGVzIHBlc2Fkb3MuZW5sPC9kYXRhYmFz
ZT48c291cmNlLWFwcCBuYW1lPSJFbmROb3RlIiB2ZXJzaW9uPSI4LjAiPkVuZE5vdGU8L3NvdXJj
ZS1hcHA+PHJlYy1udW1iZXI+MTQ1PC9yZWMtbnVtYmVyPjxyZWYtdHlwZSBuYW1lPSJKb3VybmFs
IEFydGljbGUiPjE3PC9yZWYtdHlwZT48Y29udHJpYnV0b3JzPjxhdXRob3JzPjxhdXRob3I+PHN0
eWxlIGZhY2U9Im5vcm1hbCIgZm9udD0iZGVmYXVsdCIgc2l6ZT0iMTAwJSI+VWx1c295LCBILiBC
Ljwvc3R5bGU+PC9hdXRob3I+PGF1dGhvcj48c3R5bGUgZmFjZT0ibm9ybWFsIiBmb250PSJkZWZh
dWx0IiBzaXplPSIxMDAlIj5LYXlhLCBNLiBHLjwvc3R5bGU+PC9hdXRob3I+PC9hdXRob3JzPjwv
Y29udHJpYnV0b3JzPjxhdXRoLWFkZHJlc3M+PHN0eWxlIGZhY2U9Im5vcm1hbCIgZm9udD0iZGVm
YXVsdCIgc2l6ZT0iMTAwJSI+RGVwYXJ0bWVudCBvZiBQaGFybWFjb2xvZ3ksIEZhY3VsdHkgb2Yg
TWVkaWNpbmUsIEVyY2l5ZXMgVW5pdmVyc2l0eSwgS2F5c2VyaSwgVHVya2V5LiB1bHVzb3lAZXJj
aXllcy5lZHUudHI8L3N0eWxlPjwvYXV0aC1hZGRyZXNzPjx0aXRsZXM+PHRpdGxlPjxzdHlsZSBm
YWNlPSJub3JtYWwiIGZvbnQ9ImRlZmF1bHQiIHNpemU9IjEwMCUiPlBvdGFzc2l1bSBpbmR1Y2Vk
IGRpbGF0aW9uIGluIGJvdmluZSBjb3JvbmFyeSBhcnRlcnkgaW52b2x2ZXMgYm90aCBpbndhcmQg
cmVjdGlmaWVyIHBvdGFzc2l1bSBjaGFubmVscyBhbmQgTmErIC9LKyBBVFBhc2U8L3N0eWxlPjwv
dGl0bGU+PHNlY29uZGFyeS10aXRsZT48c3R5bGUgZmFjZT0ibm9ybWFsIiBmb250PSJkZWZhdWx0
IiBzaXplPSIxMDAlIj5BY3RhIFBoeXNpb2wgSHVuZzwvc3R5bGU+PC9zZWNvbmRhcnktdGl0bGU+
PC90aXRsZXM+PHBlcmlvZGljYWw+PGZ1bGwtdGl0bGU+PHN0eWxlIGZhY2U9Im5vcm1hbCIgZm9u
dD0iZGVmYXVsdCIgc2l6ZT0iMTAwJSI+QWN0YSBQaHlzaW9sIEh1bmc8L3N0eWxlPjwvZnVsbC10
aXRsZT48L3BlcmlvZGljYWw+PHBhZ2VzPjxzdHlsZSBmYWNlPSJub3JtYWwiIGZvbnQ9ImRlZmF1
bHQiIHNpemU9IjEwMCUiPjQyNy0zNjwvc3R5bGU+PC9wYWdlcz48dm9sdW1lPjxzdHlsZSBmYWNl
PSJub3JtYWwiIGZvbnQ9ImRlZmF1bHQiIHNpemU9IjEwMCUiPjk2PC9zdHlsZT48L3ZvbHVtZT48
bnVtYmVyPjxzdHlsZSBmYWNlPSJub3JtYWwiIGZvbnQ9ImRlZmF1bHQiIHNpemU9IjEwMCUiPjQ8
L3N0eWxlPjwvbnVtYmVyPjxrZXl3b3Jkcz48a2V5d29yZD48c3R5bGUgZmFjZT0ibm9ybWFsIiBm
b250PSJkZWZhdWx0IiBzaXplPSIxMDAlIj5BbmltYWxzPC9zdHlsZT48L2tleXdvcmQ+PGtleXdv
cmQ+PHN0eWxlIGZhY2U9Im5vcm1hbCIgZm9udD0iZGVmYXVsdCIgc2l6ZT0iMTAwJSI+QmFyaXVt
L21ldGFib2xpc208L3N0eWxlPjwva2V5d29yZD48a2V5d29yZD48c3R5bGUgZmFjZT0ibm9ybWFs
IiBmb250PSJkZWZhdWx0IiBzaXplPSIxMDAlIj5DYXR0bGU8L3N0eWxlPjwva2V5d29yZD48a2V5
d29yZD48c3R5bGUgZmFjZT0ibm9ybWFsIiBmb250PSJkZWZhdWx0IiBzaXplPSIxMDAlIj5Db3Jv
bmFyeSBWZXNzZWxzL2RydWcgZWZmZWN0cy8qbWV0YWJvbGlzbTwvc3R5bGU+PC9rZXl3b3JkPjxr
ZXl3b3JkPjxzdHlsZSBmYWNlPSJub3JtYWwiIGZvbnQ9ImRlZmF1bHQiIHNpemU9IjEwMCUiPkVu
ZG90aGVsaXVtLCBWYXNjdWxhci9tZXRhYm9saXNtPC9zdHlsZT48L2tleXdvcmQ+PGtleXdvcmQ+
PHN0eWxlIGZhY2U9Im5vcm1hbCIgZm9udD0iZGVmYXVsdCIgc2l6ZT0iMTAwJSI+RW56eW1lIElu
aGliaXRvcnMvcGhhcm1hY29sb2d5PC9zdHlsZT48L2tleXdvcmQ+PGtleXdvcmQ+PHN0eWxlIGZh
Y2U9Im5vcm1hbCIgZm9udD0iZGVmYXVsdCIgc2l6ZT0iMTAwJSI+UG90YXNzaXVtLyptZXRhYm9s
aXNtPC9zdHlsZT48L2tleXdvcmQ+PGtleXdvcmQ+PHN0eWxlIGZhY2U9Im5vcm1hbCIgZm9udD0i
ZGVmYXVsdCIgc2l6ZT0iMTAwJSI+UG90YXNzaXVtIENoYW5uZWwgQmxvY2tlcnMvcGhhcm1hY29s
b2d5PC9zdHlsZT48L2tleXdvcmQ+PGtleXdvcmQ+PHN0eWxlIGZhY2U9Im5vcm1hbCIgZm9udD0i
ZGVmYXVsdCIgc2l6ZT0iMTAwJSI+UG90YXNzaXVtIENoYW5uZWxzLCBJbndhcmRseSBSZWN0aWZ5
aW5nLyptZXRhYm9saXNtPC9zdHlsZT48L2tleXdvcmQ+PGtleXdvcmQ+PHN0eWxlIGZhY2U9Im5v
cm1hbCIgZm9udD0iZGVmYXVsdCIgc2l6ZT0iMTAwJSI+U29kaXVtLVBvdGFzc2l1bS1FeGNoYW5n
aW5nIEFUUGFzZS9hbnRhZ29uaXN0cyAmYW1wOyBpbmhpYml0b3JzLyptZXRhYm9saXNtPC9zdHls
ZT48L2tleXdvcmQ+PGtleXdvcmQ+PHN0eWxlIGZhY2U9Im5vcm1hbCIgZm9udD0iZGVmYXVsdCIg
c2l6ZT0iMTAwJSI+VmFzb2NvbnN0cmljdG9yIEFnZW50cy9waGFybWFjb2xvZ3k8L3N0eWxlPjwv
a2V5d29yZD48a2V5d29yZD48c3R5bGUgZmFjZT0ibm9ybWFsIiBmb250PSJkZWZhdWx0IiBzaXpl
PSIxMDAlIj4qVmFzb2RpbGF0aW9uPC9zdHlsZT48L2tleXdvcmQ+PC9rZXl3b3Jkcz48ZGF0ZXM+
PHllYXI+PHN0eWxlIGZhY2U9Im5vcm1hbCIgZm9udD0iZGVmYXVsdCIgc2l6ZT0iMTAwJSI+MjAw
OTwvc3R5bGU+PC95ZWFyPjxwdWItZGF0ZXM+PGRhdGU+PHN0eWxlIGZhY2U9Im5vcm1hbCIgZm9u
dD0iZGVmYXVsdCIgc2l6ZT0iMTAwJSI+RGVjPC9zdHlsZT48L2RhdGU+PC9wdWItZGF0ZXM+PC9k
YXRlcz48YWNjZXNzaW9uLW51bT48c3R5bGUgZmFjZT0ibm9ybWFsIiBmb250PSJkZWZhdWx0IiBz
aXplPSIxMDAlIj4xOTk0MjU0OTwvc3R5bGU+PC9hY2Nlc3Npb24tbnVtPjx1cmxzPjxyZWxhdGVk
LXVybHM+PHVybD48c3R5bGUgZmFjZT0ibm9ybWFsIiBmb250PSJkZWZhdWx0IiBzaXplPSIxMDAl
Ij5odHRwOi8vd3d3Lm5jYmkubmxtLm5paC5nb3YvZW50cmV6L3F1ZXJ5LmZjZ2k/Y21kPVJldHJp
ZXZlJmFtcDtkYj1QdWJNZWQmYW1wO2RvcHQ9Q2l0YXRpb24mYW1wO2xpc3RfdWlkcz0xOTk0MjU0
OSAgPC9zdHlsZT48L3VybD48L3JlbGF0ZWQtdXJscz48L3VybHM+PC9yZWNvcmQ+PC9DaXRlPjwv
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ksIDUy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xMTk8L3JlYy1udW1iZXI+PHJlZi10eXBlIG5hbWU9IkpvdXJuYWwgQXJ0aWNsZSI+
MTc8L3JlZi10eXBlPjxjb250cmlidXRvcnM+PGF1dGhvcnM+PGF1dGhvcj48c3R5bGUgZmFjZT0i
bm9ybWFsIiBmb250PSJkZWZhdWx0IiBzaXplPSIxMDAlIj5IYWRkeSwgRi4gSi48L3N0eWxlPjwv
YXV0aG9yPjxhdXRob3I+PHN0eWxlIGZhY2U9Im5vcm1hbCIgZm9udD0iZGVmYXVsdCIgc2l6ZT0i
MTAwJSI+VmFuaG91dHRlLCBQLiBNLjwvc3R5bGU+PC9hdXRob3I+PGF1dGhvcj48c3R5bGUgZmFj
ZT0ibm9ybWFsIiBmb250PSJkZWZhdWx0IiBzaXplPSIxMDAlIj5GZWxldG91LCBNLjwvc3R5bGU+
PC9hdXRob3I+PC9hdXRob3JzPjwvY29udHJpYnV0b3JzPjxhdXRoLWFkZHJlc3M+PHN0eWxlIGZh
Y2U9Im5vcm1hbCIgZm9udD0iZGVmYXVsdCIgc2l6ZT0iMTAwJSI+RGVwYXJ0bWVudCBvZiBQaHlz
aW9sb2d5IGFuZCBCaW9tZWRpY2FsIEVuZ2luZWVyaW5nLCBNYXlvIENsaW5pYywgQ29sbGVnZSBv
ZiBNZWRpY2luZSwgUm9jaGVzdGVyLCBNaW5uZXNvdGEsIFVTQS48L3N0eWxlPjwvYXV0aC1hZGRy
ZXNzPjx0aXRsZXM+PHRpdGxlPjxzdHlsZSBmYWNlPSJub3JtYWwiIGZvbnQ9ImRlZmF1bHQiIHNp
emU9IjEwMCUiPlJvbGUgb2YgcG90YXNzaXVtIGluIHJlZ3VsYXRpbmcgYmxvb2QgZmxvdyBhbmQg
Ymxvb2QgcHJlc3N1cmU8L3N0eWxlPjwvdGl0bGU+PHNlY29uZGFyeS10aXRsZT48c3R5bGUgZmFj
ZT0ibm9ybWFsIiBmb250PSJkZWZhdWx0IiBzaXplPSIxMDAlIj5BbSBKIFBoeXNpb2wgUmVndWwg
SW50ZWdyIENvbXAgUGh5c2lvbDwvc3R5bGU+PC9zZWNvbmRhcnktdGl0bGU+PC90aXRsZXM+PHBl
cmlvZGljYWw+PGZ1bGwtdGl0bGU+PHN0eWxlIGZhY2U9Im5vcm1hbCIgZm9udD0iZGVmYXVsdCIg
c2l6ZT0iMTAwJSI+QW0gSiBQaHlzaW9sIFJlZ3VsIEludGVnciBDb21wIFBoeXNpb2w8L3N0eWxl
PjwvZnVsbC10aXRsZT48L3BlcmlvZGljYWw+PHBhZ2VzPjxzdHlsZSBmYWNlPSJub3JtYWwiIGZv
bnQ9ImRlZmF1bHQiIHNpemU9IjEwMCUiPlI1NDYtNTI8L3N0eWxlPjwvcGFnZXM+PHZvbHVtZT48
c3R5bGUgZmFjZT0ibm9ybWFsIiBmb250PSJkZWZhdWx0IiBzaXplPSIxMDAlIj4yOTA8L3N0eWxl
Pjwvdm9sdW1lPjxudW1iZXI+PHN0eWxlIGZhY2U9Im5vcm1hbCIgZm9udD0iZGVmYXVsdCIgc2l6
ZT0iMTAwJSI+Mzwvc3R5bGU+PC9udW1iZXI+PGtleXdvcmRzPjxrZXl3b3JkPjxzdHlsZSBmYWNl
PSJub3JtYWwiIGZvbnQ9ImRlZmF1bHQiIHNpemU9IjEwMCUiPkFuaW1hbHM8L3N0eWxlPjwva2V5
d29yZD48a2V5d29yZD48c3R5bGUgZmFjZT0ibm9ybWFsIiBmb250PSJkZWZhdWx0IiBzaXplPSIx
MDAlIj5CbG9vZCBGbG93IFZlbG9jaXR5L2RydWcgZWZmZWN0cy8qcGh5c2lvbG9neTwvc3R5bGU+
PC9rZXl3b3JkPjxrZXl3b3JkPjxzdHlsZSBmYWNlPSJub3JtYWwiIGZvbnQ9ImRlZmF1bHQiIHNp
emU9IjEwMCUiPkJsb29kIFByZXNzdXJlL2RydWcgZWZmZWN0cy8qcGh5c2lvbG9neTwvc3R5bGU+
PC9rZXl3b3JkPjxrZXl3b3JkPjxzdHlsZSBmYWNlPSJub3JtYWwiIGZvbnQ9ImRlZmF1bHQiIHNp
emU9IjEwMCUiPkZlZWRiYWNrL3BoeXNpb2xvZ3k8L3N0eWxlPjwva2V5d29yZD48a2V5d29yZD48
c3R5bGUgZmFjZT0ibm9ybWFsIiBmb250PSJkZWZhdWx0IiBzaXplPSIxMDAlIj5IZW1vc3Rhc2lz
L3BoeXNpb2xvZ3k8L3N0eWxlPjwva2V5d29yZD48a2V5d29yZD48c3R5bGUgZmFjZT0ibm9ybWFs
IiBmb250PSJkZWZhdWx0IiBzaXplPSIxMDAlIj5IdW1hbnM8L3N0eWxlPjwva2V5d29yZD48a2V5
d29yZD48c3R5bGUgZmFjZT0ibm9ybWFsIiBmb250PSJkZWZhdWx0IiBzaXplPSIxMDAlIj5IeXBl
cnRlbnNpb24vZHJ1ZyB0aGVyYXB5L2V0aW9sb2d5LyptZXRhYm9saXNtPC9zdHlsZT48L2tleXdv
cmQ+PGtleXdvcmQ+PHN0eWxlIGZhY2U9Im5vcm1hbCIgZm9udD0iZGVmYXVsdCIgc2l6ZT0iMTAw
JSI+UG90YXNzaXVtL2FkbWluaXN0cmF0aW9uICZhbXA7IGRvc2FnZS8qbWV0YWJvbGlzbTwvc3R5
bGU+PC9rZXl3b3JkPjxrZXl3b3JkPjxzdHlsZSBmYWNlPSJub3JtYWwiIGZvbnQ9ImRlZmF1bHQi
IHNpemU9IjEwMCUiPlBvdGFzc2l1bSBDaGFubmVscy8qbWV0YWJvbGlzbTwvc3R5bGU+PC9rZXl3
b3JkPjxrZXl3b3JkPjxzdHlsZSBmYWNlPSJub3JtYWwiIGZvbnQ9ImRlZmF1bHQiIHNpemU9IjEw
MCUiPlBvdGFzc2l1bSwgRGlldGFyeS8qbWV0YWJvbGlzbTwvc3R5bGU+PC9rZXl3b3JkPjxrZXl3
b3JkPjxzdHlsZSBmYWNlPSJub3JtYWwiIGZvbnQ9ImRlZmF1bHQiIHNpemU9IjEwMCUiPlNvZGl1
bSBDaGxvcmlkZSwgRGlldGFyeS9hZHZlcnNlIGVmZmVjdHMvbWV0YWJvbGlzbTwvc3R5bGU+PC9r
ZXl3b3JkPjxrZXl3b3JkPjxzdHlsZSBmYWNlPSJub3JtYWwiIGZvbnQ9ImRlZmF1bHQiIHNpemU9
IjEwMCUiPlNvZGl1bS1Qb3Rhc3NpdW0tRXhjaGFuZ2luZyBBVFBhc2UvKm1ldGFib2xpc208L3N0
eWxlPjwva2V5d29yZD48L2tleXdvcmRzPjxkYXRlcz48eWVhcj48c3R5bGUgZmFjZT0ibm9ybWFs
IiBmb250PSJkZWZhdWx0IiBzaXplPSIxMDAlIj4yMDA2PC9zdHlsZT48L3llYXI+PHB1Yi1kYXRl
cz48ZGF0ZT48c3R5bGUgZmFjZT0ibm9ybWFsIiBmb250PSJkZWZhdWx0IiBzaXplPSIxMDAlIj5N
YXI8L3N0eWxlPjwvZGF0ZT48L3B1Yi1kYXRlcz48L2RhdGVzPjxhY2Nlc3Npb24tbnVtPjxzdHls
ZSBmYWNlPSJub3JtYWwiIGZvbnQ9ImRlZmF1bHQiIHNpemU9IjEwMCUiPjE2NDY3NTAyPC9zdHls
ZT48L2FjY2Vzc2lvbi1udW0+PHVybHM+PHJlbGF0ZWQtdXJscz48dXJsPjxzdHlsZSBmYWNlPSJu
b3JtYWwiIGZvbnQ9ImRlZmF1bHQiIHNpemU9IjEwMCUiPmh0dHA6Ly93d3cubmNiaS5ubG0ubmlo
Lmdvdi9lbnRyZXovcXVlcnkuZmNnaT9jbWQ9UmV0cmlldmUmYW1wO2RiPVB1Yk1lZCZhbXA7ZG9w
dD1DaXRhdGlvbiZhbXA7bGlzdF91aWRzPTE2NDY3NTAyICA8L3N0eWxlPjwvdXJsPjwvcmVsYXRl
ZC11cmxzPjwvdXJscz48L3JlY29yZD48L0NpdGU+PENpdGU+PEF1dGhvcj5VbHVzb3k8L0F1dGhv
cj48WWVhcj4yMDA5PC9ZZWFyPjxSZWNOdW0+MTQ1PC9SZWNOdW0+PHJlY29yZD48ZGF0YWJhc2Ug
bmFtZT0ibWV0YWxlcyBwZXNhZG9zLmVubCIgcGF0aD0iQzpcRG9jdW1lbnRzIGFuZCBTZXR0aW5n
c1xDYXJsb3MgUnVpei1UYWdsZVxFc2NyaXRvcmlvXE1hcnpvIDIwMTNcUHJveWVjdG8gRm9uZGVj
eXQgMjAxNFxtZXRhbGVzIHBlc2Fkb3MuZW5sIj5tZXRhbGVzIHBlc2Fkb3MuZW5sPC9kYXRhYmFz
ZT48c291cmNlLWFwcCBuYW1lPSJFbmROb3RlIiB2ZXJzaW9uPSI4LjAiPkVuZE5vdGU8L3NvdXJj
ZS1hcHA+PHJlYy1udW1iZXI+MTQ1PC9yZWMtbnVtYmVyPjxyZWYtdHlwZSBuYW1lPSJKb3VybmFs
IEFydGljbGUiPjE3PC9yZWYtdHlwZT48Y29udHJpYnV0b3JzPjxhdXRob3JzPjxhdXRob3I+PHN0
eWxlIGZhY2U9Im5vcm1hbCIgZm9udD0iZGVmYXVsdCIgc2l6ZT0iMTAwJSI+VWx1c295LCBILiBC
Ljwvc3R5bGU+PC9hdXRob3I+PGF1dGhvcj48c3R5bGUgZmFjZT0ibm9ybWFsIiBmb250PSJkZWZh
dWx0IiBzaXplPSIxMDAlIj5LYXlhLCBNLiBHLjwvc3R5bGU+PC9hdXRob3I+PC9hdXRob3JzPjwv
Y29udHJpYnV0b3JzPjxhdXRoLWFkZHJlc3M+PHN0eWxlIGZhY2U9Im5vcm1hbCIgZm9udD0iZGVm
YXVsdCIgc2l6ZT0iMTAwJSI+RGVwYXJ0bWVudCBvZiBQaGFybWFjb2xvZ3ksIEZhY3VsdHkgb2Yg
TWVkaWNpbmUsIEVyY2l5ZXMgVW5pdmVyc2l0eSwgS2F5c2VyaSwgVHVya2V5LiB1bHVzb3lAZXJj
aXllcy5lZHUudHI8L3N0eWxlPjwvYXV0aC1hZGRyZXNzPjx0aXRsZXM+PHRpdGxlPjxzdHlsZSBm
YWNlPSJub3JtYWwiIGZvbnQ9ImRlZmF1bHQiIHNpemU9IjEwMCUiPlBvdGFzc2l1bSBpbmR1Y2Vk
IGRpbGF0aW9uIGluIGJvdmluZSBjb3JvbmFyeSBhcnRlcnkgaW52b2x2ZXMgYm90aCBpbndhcmQg
cmVjdGlmaWVyIHBvdGFzc2l1bSBjaGFubmVscyBhbmQgTmErIC9LKyBBVFBhc2U8L3N0eWxlPjwv
dGl0bGU+PHNlY29uZGFyeS10aXRsZT48c3R5bGUgZmFjZT0ibm9ybWFsIiBmb250PSJkZWZhdWx0
IiBzaXplPSIxMDAlIj5BY3RhIFBoeXNpb2wgSHVuZzwvc3R5bGU+PC9zZWNvbmRhcnktdGl0bGU+
PC90aXRsZXM+PHBlcmlvZGljYWw+PGZ1bGwtdGl0bGU+PHN0eWxlIGZhY2U9Im5vcm1hbCIgZm9u
dD0iZGVmYXVsdCIgc2l6ZT0iMTAwJSI+QWN0YSBQaHlzaW9sIEh1bmc8L3N0eWxlPjwvZnVsbC10
aXRsZT48L3BlcmlvZGljYWw+PHBhZ2VzPjxzdHlsZSBmYWNlPSJub3JtYWwiIGZvbnQ9ImRlZmF1
bHQiIHNpemU9IjEwMCUiPjQyNy0zNjwvc3R5bGU+PC9wYWdlcz48dm9sdW1lPjxzdHlsZSBmYWNl
PSJub3JtYWwiIGZvbnQ9ImRlZmF1bHQiIHNpemU9IjEwMCUiPjk2PC9zdHlsZT48L3ZvbHVtZT48
bnVtYmVyPjxzdHlsZSBmYWNlPSJub3JtYWwiIGZvbnQ9ImRlZmF1bHQiIHNpemU9IjEwMCUiPjQ8
L3N0eWxlPjwvbnVtYmVyPjxrZXl3b3Jkcz48a2V5d29yZD48c3R5bGUgZmFjZT0ibm9ybWFsIiBm
b250PSJkZWZhdWx0IiBzaXplPSIxMDAlIj5BbmltYWxzPC9zdHlsZT48L2tleXdvcmQ+PGtleXdv
cmQ+PHN0eWxlIGZhY2U9Im5vcm1hbCIgZm9udD0iZGVmYXVsdCIgc2l6ZT0iMTAwJSI+QmFyaXVt
L21ldGFib2xpc208L3N0eWxlPjwva2V5d29yZD48a2V5d29yZD48c3R5bGUgZmFjZT0ibm9ybWFs
IiBmb250PSJkZWZhdWx0IiBzaXplPSIxMDAlIj5DYXR0bGU8L3N0eWxlPjwva2V5d29yZD48a2V5
d29yZD48c3R5bGUgZmFjZT0ibm9ybWFsIiBmb250PSJkZWZhdWx0IiBzaXplPSIxMDAlIj5Db3Jv
bmFyeSBWZXNzZWxzL2RydWcgZWZmZWN0cy8qbWV0YWJvbGlzbTwvc3R5bGU+PC9rZXl3b3JkPjxr
ZXl3b3JkPjxzdHlsZSBmYWNlPSJub3JtYWwiIGZvbnQ9ImRlZmF1bHQiIHNpemU9IjEwMCUiPkVu
ZG90aGVsaXVtLCBWYXNjdWxhci9tZXRhYm9saXNtPC9zdHlsZT48L2tleXdvcmQ+PGtleXdvcmQ+
PHN0eWxlIGZhY2U9Im5vcm1hbCIgZm9udD0iZGVmYXVsdCIgc2l6ZT0iMTAwJSI+RW56eW1lIElu
aGliaXRvcnMvcGhhcm1hY29sb2d5PC9zdHlsZT48L2tleXdvcmQ+PGtleXdvcmQ+PHN0eWxlIGZh
Y2U9Im5vcm1hbCIgZm9udD0iZGVmYXVsdCIgc2l6ZT0iMTAwJSI+UG90YXNzaXVtLyptZXRhYm9s
aXNtPC9zdHlsZT48L2tleXdvcmQ+PGtleXdvcmQ+PHN0eWxlIGZhY2U9Im5vcm1hbCIgZm9udD0i
ZGVmYXVsdCIgc2l6ZT0iMTAwJSI+UG90YXNzaXVtIENoYW5uZWwgQmxvY2tlcnMvcGhhcm1hY29s
b2d5PC9zdHlsZT48L2tleXdvcmQ+PGtleXdvcmQ+PHN0eWxlIGZhY2U9Im5vcm1hbCIgZm9udD0i
ZGVmYXVsdCIgc2l6ZT0iMTAwJSI+UG90YXNzaXVtIENoYW5uZWxzLCBJbndhcmRseSBSZWN0aWZ5
aW5nLyptZXRhYm9saXNtPC9zdHlsZT48L2tleXdvcmQ+PGtleXdvcmQ+PHN0eWxlIGZhY2U9Im5v
cm1hbCIgZm9udD0iZGVmYXVsdCIgc2l6ZT0iMTAwJSI+U29kaXVtLVBvdGFzc2l1bS1FeGNoYW5n
aW5nIEFUUGFzZS9hbnRhZ29uaXN0cyAmYW1wOyBpbmhpYml0b3JzLyptZXRhYm9saXNtPC9zdHls
ZT48L2tleXdvcmQ+PGtleXdvcmQ+PHN0eWxlIGZhY2U9Im5vcm1hbCIgZm9udD0iZGVmYXVsdCIg
c2l6ZT0iMTAwJSI+VmFzb2NvbnN0cmljdG9yIEFnZW50cy9waGFybWFjb2xvZ3k8L3N0eWxlPjwv
a2V5d29yZD48a2V5d29yZD48c3R5bGUgZmFjZT0ibm9ybWFsIiBmb250PSJkZWZhdWx0IiBzaXpl
PSIxMDAlIj4qVmFzb2RpbGF0aW9uPC9zdHlsZT48L2tleXdvcmQ+PC9rZXl3b3Jkcz48ZGF0ZXM+
PHllYXI+PHN0eWxlIGZhY2U9Im5vcm1hbCIgZm9udD0iZGVmYXVsdCIgc2l6ZT0iMTAwJSI+MjAw
OTwvc3R5bGU+PC95ZWFyPjxwdWItZGF0ZXM+PGRhdGU+PHN0eWxlIGZhY2U9Im5vcm1hbCIgZm9u
dD0iZGVmYXVsdCIgc2l6ZT0iMTAwJSI+RGVjPC9zdHlsZT48L2RhdGU+PC9wdWItZGF0ZXM+PC9k
YXRlcz48YWNjZXNzaW9uLW51bT48c3R5bGUgZmFjZT0ibm9ybWFsIiBmb250PSJkZWZhdWx0IiBz
aXplPSIxMDAlIj4xOTk0MjU0OTwvc3R5bGU+PC9hY2Nlc3Npb24tbnVtPjx1cmxzPjxyZWxhdGVk
LXVybHM+PHVybD48c3R5bGUgZmFjZT0ibm9ybWFsIiBmb250PSJkZWZhdWx0IiBzaXplPSIxMDAl
Ij5odHRwOi8vd3d3Lm5jYmkubmxtLm5paC5nb3YvZW50cmV6L3F1ZXJ5LmZjZ2k/Y21kPVJldHJp
ZXZlJmFtcDtkYj1QdWJNZWQmYW1wO2RvcHQ9Q2l0YXRpb24mYW1wO2xpc3RfdWlkcz0xOTk0MjU0
OSAgPC9zdHlsZT48L3VybD48L3JlbGF0ZWQtdXJscz48L3VybHM+PC9yZWNvcmQ+PC9DaXRlPjwv
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49,</w:t>
      </w:r>
      <w:r w:rsidR="00781E7C" w:rsidRPr="00516A26">
        <w:rPr>
          <w:rFonts w:ascii="Book Antiqua" w:eastAsia="ヒラギノ角ゴ Pro W3" w:hAnsi="Book Antiqua"/>
          <w:noProof/>
          <w:szCs w:val="24"/>
          <w:vertAlign w:val="superscript"/>
          <w:lang w:val="en-US"/>
        </w:rPr>
        <w:t>52]</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w:t>
      </w:r>
      <w:r w:rsidR="008F61C3" w:rsidRPr="00516A26">
        <w:rPr>
          <w:rFonts w:ascii="Book Antiqua" w:eastAsia="ヒラギノ角ゴ Pro W3" w:hAnsi="Book Antiqua"/>
          <w:szCs w:val="24"/>
          <w:lang w:val="en-US"/>
        </w:rPr>
        <w:t>In contrast, the opening of calcium-activated K</w:t>
      </w:r>
      <w:r w:rsidR="008F61C3" w:rsidRPr="00516A26">
        <w:rPr>
          <w:rFonts w:ascii="Book Antiqua" w:eastAsia="ヒラギノ角ゴ Pro W3" w:hAnsi="Book Antiqua"/>
          <w:szCs w:val="24"/>
          <w:vertAlign w:val="superscript"/>
          <w:lang w:val="en-US"/>
        </w:rPr>
        <w:t>+</w:t>
      </w:r>
      <w:r w:rsidR="008F61C3" w:rsidRPr="00516A26">
        <w:rPr>
          <w:rFonts w:ascii="Book Antiqua" w:eastAsia="ヒラギノ角ゴ Pro W3" w:hAnsi="Book Antiqua"/>
          <w:szCs w:val="24"/>
          <w:lang w:val="en-US"/>
        </w:rPr>
        <w:t xml:space="preserve"> channels inhibits the Na</w:t>
      </w:r>
      <w:r w:rsidR="008F61C3" w:rsidRPr="00516A26">
        <w:rPr>
          <w:rFonts w:ascii="Book Antiqua" w:eastAsia="ヒラギノ角ゴ Pro W3" w:hAnsi="Book Antiqua"/>
          <w:szCs w:val="24"/>
          <w:vertAlign w:val="superscript"/>
          <w:lang w:val="en-US"/>
        </w:rPr>
        <w:t>+</w:t>
      </w:r>
      <w:r w:rsidR="008F61C3" w:rsidRPr="00516A26">
        <w:rPr>
          <w:rFonts w:ascii="Book Antiqua" w:eastAsia="ヒラギノ角ゴ Pro W3" w:hAnsi="Book Antiqua"/>
          <w:szCs w:val="24"/>
          <w:lang w:val="en-US"/>
        </w:rPr>
        <w:t>/K</w:t>
      </w:r>
      <w:r w:rsidR="008F61C3" w:rsidRPr="00516A26">
        <w:rPr>
          <w:rFonts w:ascii="Book Antiqua" w:eastAsia="ヒラギノ角ゴ Pro W3" w:hAnsi="Book Antiqua"/>
          <w:szCs w:val="24"/>
          <w:vertAlign w:val="superscript"/>
          <w:lang w:val="en-US"/>
        </w:rPr>
        <w:t>+</w:t>
      </w:r>
      <w:r w:rsidR="008F61C3" w:rsidRPr="00516A26">
        <w:rPr>
          <w:rFonts w:ascii="Book Antiqua" w:eastAsia="ヒラギノ角ゴ Pro W3" w:hAnsi="Book Antiqua"/>
          <w:szCs w:val="24"/>
          <w:lang w:val="en-US"/>
        </w:rPr>
        <w:t xml:space="preserve">-ATPase function </w:t>
      </w:r>
      <w:r w:rsidR="008F61C3" w:rsidRPr="00516A26">
        <w:rPr>
          <w:rFonts w:ascii="Book Antiqua" w:eastAsia="ヒラギノ角ゴ Pro W3" w:hAnsi="Book Antiqua"/>
          <w:szCs w:val="24"/>
          <w:lang w:val="en-US"/>
        </w:rPr>
        <w:fldChar w:fldCharType="begin">
          <w:fldData xml:space="preserve">PEVuZE5vdGU+PENpdGU+PEF1dGhvcj5Eb3JhPC9BdXRob3I+PFllYXI+MjAwMjwvWWVhcj48UmVj
TnVtPjQzPC9SZWNOdW0+PERpc3BsYXlUZXh0PjxzdHlsZSBmYWNlPSJzdXBlcnNjcmlwdCI+WzUz
LCA1N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DM8L3JlYy1udW1iZXI+PHJlZi10eXBlIG5hbWU9IkpvdXJuYWwgQXJ0aWNsZSI+MTc8
L3JlZi10eXBlPjxjb250cmlidXRvcnM+PGF1dGhvcnM+PGF1dGhvcj48c3R5bGUgZmFjZT0ibm9y
bWFsIiBmb250PSJkZWZhdWx0IiBzaXplPSIxMDAlIj5Eb3JhLCBLLiBBLjwvc3R5bGU+PC9hdXRo
b3I+PGF1dGhvcj48c3R5bGUgZmFjZT0ibm9ybWFsIiBmb250PSJkZWZhdWx0IiBzaXplPSIxMDAl
Ij5JbmdzLCBOLiBULjwvc3R5bGU+PC9hdXRob3I+PGF1dGhvcj48c3R5bGUgZmFjZT0ibm9ybWFs
IiBmb250PSJkZWZhdWx0IiBzaXplPSIxMDAlIj5HYXJsYW5kLCBDLiBKLjwvc3R5bGU+PC9hdXRo
b3I+PC9hdXRob3JzPjwvY29udHJpYnV0b3JzPjxhdXRoLWFkZHJlc3M+PHN0eWxlIGZhY2U9Im5v
cm1hbCIgZm9udD0iZGVmYXVsdCIgc2l6ZT0iMTAwJSI+RGVwYXJ0bWVudCBvZiBQaGFybWFjeSBh
bmQgUGhhcm1hY29sb2d5LCBVbml2ZXJzaXR5IG9mIEJhdGgsIDVXIEJ1aWxkaW5nLCBCYXRoIEJB
MiA3QVksIFVLLiBrLmEuZG9yYUBiYXRoLmFjLnVrPC9zdHlsZT48L2F1dGgtYWRkcmVzcz48dGl0
bGVzPjx0aXRsZT48c3R5bGUgZmFjZT0ibm9ybWFsIiBmb250PSJkZWZhdWx0IiBzaXplPSIxMDAl
Ij5LKENhKSBjaGFubmVsIGJsb2NrZXJzIHJldmVhbCBoeXBlcnBvbGFyaXphdGlvbiBhbmQgcmVs
YXhhdGlvbiB0byBLKyBpbiByYXQgaXNvbGF0ZWQgbWVzZW50ZXJpYyBhcnRlcnk8L3N0eWxlPjwv
dGl0bGU+PHNlY29uZGFyeS10aXRsZT48c3R5bGUgZmFjZT0ibm9ybWFsIiBmb250PSJkZWZhdWx0
IiBzaXplPSIxMDAlIj5BbSBKIFBoeXNpb2wgSGVhcnQgQ2lyYyBQaHlzaW9sPC9zdHlsZT48L3Nl
Y29uZGFyeS10aXRsZT48L3RpdGxlcz48cGVyaW9kaWNhbD48ZnVsbC10aXRsZT48c3R5bGUgZmFj
ZT0ibm9ybWFsIiBmb250PSJkZWZhdWx0IiBzaXplPSIxMDAlIj5BbSBKIFBoeXNpb2wgSGVhcnQg
Q2lyYyBQaHlzaW9sPC9zdHlsZT48L2Z1bGwtdGl0bGU+PC9wZXJpb2RpY2FsPjxwYWdlcz48c3R5
bGUgZmFjZT0ibm9ybWFsIiBmb250PSJkZWZhdWx0IiBzaXplPSIxMDAlIj5INjA2LTE0PC9zdHls
ZT48L3BhZ2VzPjx2b2x1bWU+PHN0eWxlIGZhY2U9Im5vcm1hbCIgZm9udD0iZGVmYXVsdCIgc2l6
ZT0iMTAwJSI+MjgzPC9zdHlsZT48L3ZvbHVtZT48bnVtYmVyPjxzdHlsZSBmYWNlPSJub3JtYWwi
IGZvbnQ9ImRlZmF1bHQiIHNpemU9IjEwMCUiPjI8L3N0eWxlPjwvbnVtYmVyPjxrZXl3b3Jkcz48
a2V5d29yZD48c3R5bGUgZmFjZT0ibm9ybWFsIiBmb250PSJkZWZhdWx0IiBzaXplPSIxMDAlIj5B
bmltYWxzPC9zdHlsZT48L2tleXdvcmQ+PGtleXdvcmQ+PHN0eWxlIGZhY2U9Im5vcm1hbCIgZm9u
dD0iZGVmYXVsdCIgc2l6ZT0iMTAwJSI+QXBhbWluL3BoYXJtYWNvbG9neTwvc3R5bGU+PC9rZXl3
b3JkPjxrZXl3b3JkPjxzdHlsZSBmYWNlPSJub3JtYWwiIGZvbnQ9ImRlZmF1bHQiIHNpemU9IjEw
MCUiPkNoYXJ5YmRvdG94aW4vcGhhcm1hY29sb2d5PC9zdHlsZT48L2tleXdvcmQ+PGtleXdvcmQ+
PHN0eWxlIGZhY2U9Im5vcm1hbCIgZm9udD0iZGVmYXVsdCIgc2l6ZT0iMTAwJSI+RHJ1ZyBDb21i
aW5hdGlvbnM8L3N0eWxlPjwva2V5d29yZD48a2V5d29yZD48c3R5bGUgZmFjZT0ibm9ybWFsIiBm
b250PSJkZWZhdWx0IiBzaXplPSIxMDAlIj5FbGVjdHJvcGh5c2lvbG9neTwvc3R5bGU+PC9rZXl3
b3JkPjxrZXl3b3JkPjxzdHlsZSBmYWNlPSJub3JtYWwiIGZvbnQ9ImRlZmF1bHQiIHNpemU9IjEw
MCUiPkVuenltZSBBY3RpdmF0aW9uPC9zdHlsZT48L2tleXdvcmQ+PGtleXdvcmQ+PHN0eWxlIGZh
Y2U9Im5vcm1hbCIgZm9udD0iZGVmYXVsdCIgc2l6ZT0iMTAwJSI+TWFsZTwvc3R5bGU+PC9rZXl3
b3JkPjxrZXl3b3JkPjxzdHlsZSBmYWNlPSJub3JtYWwiIGZvbnQ9ImRlZmF1bHQiIHNpemU9IjEw
MCUiPk1lc2VudGVyaWMgQXJ0ZXJpZXMvKmRydWcgZWZmZWN0cy8qcGh5c2lvbG9neTwvc3R5bGU+
PC9rZXl3b3JkPjxrZXl3b3JkPjxzdHlsZSBmYWNlPSJub3JtYWwiIGZvbnQ9ImRlZmF1bHQiIHNp
emU9IjEwMCUiPlBlcHRpZGVzL3BoYXJtYWNvbG9neTwvc3R5bGU+PC9rZXl3b3JkPjxrZXl3b3Jk
PjxzdHlsZSBmYWNlPSJub3JtYWwiIGZvbnQ9ImRlZmF1bHQiIHNpemU9IjEwMCUiPlBoZW55bGVw
aHJpbmUvcGhhcm1hY29sb2d5PC9zdHlsZT48L2tleXdvcmQ+PGtleXdvcmQ+PHN0eWxlIGZhY2U9
Im5vcm1hbCIgZm9udD0iZGVmYXVsdCIgc2l6ZT0iMTAwJSI+UG90YXNzaXVtLypwaGFybWFjb2xv
Z3k8L3N0eWxlPjwva2V5d29yZD48a2V5d29yZD48c3R5bGUgZmFjZT0ibm9ybWFsIiBmb250PSJk
ZWZhdWx0IiBzaXplPSIxMDAlIj5Qb3Rhc3NpdW0gQ2hhbm5lbCBCbG9ja2Vycy8qcGhhcm1hY29s
b2d5PC9zdHlsZT48L2tleXdvcmQ+PGtleXdvcmQ+PHN0eWxlIGZhY2U9Im5vcm1hbCIgZm9udD0i
ZGVmYXVsdCIgc2l6ZT0iMTAwJSI+UG90YXNzaXVtIENoYW5uZWxzLCBDYWxjaXVtLUFjdGl2YXRl
ZC8qYW50YWdvbmlzdHMgJmFtcDsgaW5oaWJpdG9yczwvc3R5bGU+PC9rZXl3b3JkPjxrZXl3b3Jk
PjxzdHlsZSBmYWNlPSJub3JtYWwiIGZvbnQ9ImRlZmF1bHQiIHNpemU9IjEwMCUiPlByZXNzdXJl
PC9zdHlsZT48L2tleXdvcmQ+PGtleXdvcmQ+PHN0eWxlIGZhY2U9Im5vcm1hbCIgZm9udD0iZGVm
YXVsdCIgc2l6ZT0iMTAwJSI+UmF0czwvc3R5bGU+PC9rZXl3b3JkPjxrZXl3b3JkPjxzdHlsZSBm
YWNlPSJub3JtYWwiIGZvbnQ9ImRlZmF1bHQiIHNpemU9IjEwMCUiPlJhdHMsIFdpc3Rhcjwvc3R5
bGU+PC9rZXl3b3JkPjxrZXl3b3JkPjxzdHlsZSBmYWNlPSJub3JtYWwiIGZvbnQ9ImRlZmF1bHQi
IHNpemU9IjEwMCUiPlNvZGl1bS1Qb3Rhc3NpdW0tRXhjaGFuZ2luZyBBVFBhc2UvbWV0YWJvbGlz
bTwvc3R5bGU+PC9rZXl3b3JkPjxrZXl3b3JkPjxzdHlsZSBmYWNlPSJub3JtYWwiIGZvbnQ9ImRl
ZmF1bHQiIHNpemU9IjEwMCUiPlZhc29jb25zdHJpY3RvciBBZ2VudHMvcGhhcm1hY29sb2d5PC9z
dHlsZT48L2tleXdvcmQ+PGtleXdvcmQ+PHN0eWxlIGZhY2U9Im5vcm1hbCIgZm9udD0iZGVmYXVs
dCIgc2l6ZT0iMTAwJSI+VmFzb2RpbGF0aW9uPC9zdHlsZT48L2tleXdvcmQ+PC9rZXl3b3Jkcz48
ZGF0ZXM+PHllYXI+PHN0eWxlIGZhY2U9Im5vcm1hbCIgZm9udD0iZGVmYXVsdCIgc2l6ZT0iMTAw
JSI+MjAwMjwvc3R5bGU+PC95ZWFyPjxwdWItZGF0ZXM+PGRhdGU+PHN0eWxlIGZhY2U9Im5vcm1h
bCIgZm9udD0iZGVmYXVsdCIgc2l6ZT0iMTAwJSI+QXVnPC9zdHlsZT48L2RhdGU+PC9wdWItZGF0
ZXM+PC9kYXRlcz48YWNjZXNzaW9uLW51bT48c3R5bGUgZmFjZT0ibm9ybWFsIiBmb250PSJkZWZh
dWx0IiBzaXplPSIxMDAlIj4xMjEyNDIwODwvc3R5bGU+PC9hY2Nlc3Npb24tbnVtPjx1cmxzPjxy
ZWxhdGVkLXVybHM+PHVybD48c3R5bGUgZmFjZT0ibm9ybWFsIiBmb250PSJkZWZhdWx0IiBzaXpl
PSIxMDAlIj5odHRwOi8vd3d3Lm5jYmkubmxtLm5paC5nb3YvZW50cmV6L3F1ZXJ5LmZjZ2k/Y21k
PVJldHJpZXZlJmFtcDtkYj1QdWJNZWQmYW1wO2RvcHQ9Q2l0YXRpb24mYW1wO2xpc3RfdWlkcz0x
MjEyNDIwOCAgIDwvc3R5bGU+PC91cmw+PC9yZWxhdGVkLXVybHM+PC91cmxzPjwvcmVjb3JkPjwv
Q2l0ZT48Q2l0ZT48QXV0aG9yPldlc3RvbjwvQXV0aG9yPjxZZWFyPjIwMDI8L1llYXI+PFJlY051
bT40NDwvUmVjTnVtPjxyZWNvcmQ+PGRhdGFiYXNlIG5hbWU9Im1ldGFsZXMgcGVzYWRvcy5lbmwi
IHBhdGg9IkM6XERvY3VtZW50cyBhbmQgU2V0dGluZ3NcQ2FybG9zIFJ1aXotVGFnbGVcRXNjcml0
b3Jpb1xNYXJ6byAyMDEzXFByb3llY3RvIEZvbmRlY3l0IDIwMTRcbWV0YWxlcyBwZXNhZG9zLmVu
bCI+bWV0YWxlcyBwZXNhZG9zLmVubDwvZGF0YWJhc2U+PHNvdXJjZS1hcHAgbmFtZT0iRW5kTm90
ZSIgdmVyc2lvbj0iOC4wIj5FbmROb3RlPC9zb3VyY2UtYXBwPjxyZWMtbnVtYmVyPjQ0PC9yZWMt
bnVtYmVyPjxyZWYtdHlwZSBuYW1lPSJKb3VybmFsIEFydGljbGUiPjE3PC9yZWYtdHlwZT48Y29u
dHJpYnV0b3JzPjxhdXRob3JzPjxhdXRob3I+PHN0eWxlIGZhY2U9Im5vcm1hbCIgZm9udD0iZGVm
YXVsdCIgc2l6ZT0iMTAwJSI+V2VzdG9uLCBBLiBILjwvc3R5bGU+PC9hdXRob3I+PGF1dGhvcj48
c3R5bGUgZmFjZT0ibm9ybWFsIiBmb250PSJkZWZhdWx0IiBzaXplPSIxMDAlIj5SaWNoYXJkcywg
Ry4gUi48L3N0eWxlPjwvYXV0aG9yPjxhdXRob3I+PHN0eWxlIGZhY2U9Im5vcm1hbCIgZm9udD0i
ZGVmYXVsdCIgc2l6ZT0iMTAwJSI+QnVybmhhbSwgTS4gUC48L3N0eWxlPjwvYXV0aG9yPjxhdXRo
b3I+PHN0eWxlIGZhY2U9Im5vcm1hbCIgZm9udD0iZGVmYXVsdCIgc2l6ZT0iMTAwJSI+RmVsZXRv
dSwgTS48L3N0eWxlPjwvYXV0aG9yPjxhdXRob3I+PHN0eWxlIGZhY2U9Im5vcm1hbCIgZm9udD0i
ZGVmYXVsdCIgc2l6ZT0iMTAwJSI+VmFuaG91dHRlLCBQLiBNLjwvc3R5bGU+PC9hdXRob3I+PGF1
dGhvcj48c3R5bGUgZmFjZT0ibm9ybWFsIiBmb250PSJkZWZhdWx0IiBzaXplPSIxMDAlIj5FZHdh
cmRzLCBHLjwvc3R5bGU+PC9hdXRob3I+PC9hdXRob3JzPjwvY29udHJpYnV0b3JzPjxhdXRoLWFk
ZHJlc3M+PHN0eWxlIGZhY2U9Im5vcm1hbCIgZm9udD0iZGVmYXVsdCIgc2l6ZT0iMTAwJSI+U2No
b29sIG9mIEJpb2xvZ2ljYWwgU2NpZW5jZXMsIFVuaXZlcnNpdHkgb2YgTWFuY2hlc3RlciwgTWFu
Y2hlc3Rlci48L3N0eWxlPjwvYXV0aC1hZGRyZXNzPjx0aXRsZXM+PHRpdGxlPjxzdHlsZSBmYWNl
PSJub3JtYWwiIGZvbnQ9ImRlZmF1bHQiIHNpemU9IjEwMCUiPksrLWluZHVjZWQgaHlwZXJwb2xh
cml6YXRpb24gaW4gcmF0IG1lc2VudGVyaWMgYXJ0ZXJ5OiBpZGVudGlmaWNhdGlvbiwgbG9jYWxp
emF0aW9uIGFuZCByb2xlIG9mIE5hKy9LKy1BVFBhc2VzPC9zdHlsZT48L3RpdGxlPjxzZWNvbmRh
cnktdGl0bGU+PHN0eWxlIGZhY2U9Im5vcm1hbCIgZm9udD0iZGVmYXVsdCIgc2l6ZT0iMTAwJSI+
QnIgSiBQaGFybWFjb2w8L3N0eWxlPjwvc2Vjb25kYXJ5LXRpdGxlPjwvdGl0bGVzPjxwZXJpb2Rp
Y2FsPjxmdWxsLXRpdGxlPjxzdHlsZSBmYWNlPSJub3JtYWwiIGZvbnQ9ImRlZmF1bHQiIHNpemU9
IjEwMCUiPkJyIEogUGhhcm1hY29sPC9zdHlsZT48L2Z1bGwtdGl0bGU+PC9wZXJpb2RpY2FsPjxw
YWdlcz48c3R5bGUgZmFjZT0ibm9ybWFsIiBmb250PSJkZWZhdWx0IiBzaXplPSIxMDAlIj45MTgt
MjY8L3N0eWxlPjwvcGFnZXM+PHZvbHVtZT48c3R5bGUgZmFjZT0ibm9ybWFsIiBmb250PSJkZWZh
dWx0IiBzaXplPSIxMDAlIj4xMzY8L3N0eWxlPjwvdm9sdW1lPjxudW1iZXI+PHN0eWxlIGZhY2U9
Im5vcm1hbCIgZm9udD0iZGVmYXVsdCIgc2l6ZT0iMTAwJSI+Njwvc3R5bGU+PC9udW1iZXI+PGtl
eXdvcmRzPjxrZXl3b3JkPjxzdHlsZSBmYWNlPSJub3JtYWwiIGZvbnQ9ImRlZmF1bHQiIHNpemU9
IjEwMCUiPkFuaW1hbHM8L3N0eWxlPjwva2V5d29yZD48a2V5d29yZD48c3R5bGUgZmFjZT0ibm9y
bWFsIiBmb250PSJkZWZhdWx0IiBzaXplPSIxMDAlIj5CbG90dGluZywgV2VzdGVybjwvc3R5bGU+
PC9rZXl3b3JkPjxrZXl3b3JkPjxzdHlsZSBmYWNlPSJub3JtYWwiIGZvbnQ9ImRlZmF1bHQiIHNp
emU9IjEwMCUiPkVuZG90aGVsaXVtLCBWYXNjdWxhci9waHlzaW9sb2d5PC9zdHlsZT48L2tleXdv
cmQ+PGtleXdvcmQ+PHN0eWxlIGZhY2U9Im5vcm1hbCIgZm9udD0iZGVmYXVsdCIgc2l6ZT0iMTAw
JSI+Rmx1b3Jlc2NlbnQgQW50aWJvZHkgVGVjaG5pcXVlPC9zdHlsZT48L2tleXdvcmQ+PGtleXdv
cmQ+PHN0eWxlIGZhY2U9Im5vcm1hbCIgZm9udD0iZGVmYXVsdCIgc2l6ZT0iMTAwJSI+TWFsZTwv
c3R5bGU+PC9rZXl3b3JkPjxrZXl3b3JkPjxzdHlsZSBmYWNlPSJub3JtYWwiIGZvbnQ9ImRlZmF1
bHQiIHNpemU9IjEwMCUiPk1lc2VudGVyaWMgQXJ0ZXJpZXMvZHJ1ZyBlZmZlY3RzL2Vuenltb2xv
Z3kvKnBoeXNpb2xvZ3k8L3N0eWxlPjwva2V5d29yZD48a2V5d29yZD48c3R5bGUgZmFjZT0ibm9y
bWFsIiBmb250PSJkZWZhdWx0IiBzaXplPSIxMDAlIj5NaWNyb2VsZWN0cm9kZXM8L3N0eWxlPjwv
a2V5d29yZD48a2V5d29yZD48c3R5bGUgZmFjZT0ibm9ybWFsIiBmb250PSJkZWZhdWx0IiBzaXpl
PSIxMDAlIj5NdXNjbGUsIFNtb290aCwgVmFzY3VsYXIvZHJ1ZyBlZmZlY3RzL21ldGFib2xpc20v
KnBoeXNpb2xvZ3k8L3N0eWxlPjwva2V5d29yZD48a2V5d29yZD48c3R5bGUgZmFjZT0ibm9ybWFs
IiBmb250PSJkZWZhdWx0IiBzaXplPSIxMDAlIj5NeW9jeXRlcywgU21vb3RoIE11c2NsZS9kcnVn
IGVmZmVjdHMvbWV0YWJvbGlzbS9waHlzaW9sb2d5PC9zdHlsZT48L2tleXdvcmQ+PGtleXdvcmQ+
PHN0eWxlIGZhY2U9Im5vcm1hbCIgZm9udD0iZGVmYXVsdCIgc2l6ZT0iMTAwJSI+UGhlbnlsZXBo
cmluZS9waGFybWFjb2xvZ3k8L3N0eWxlPjwva2V5d29yZD48a2V5d29yZD48c3R5bGUgZmFjZT0i
bm9ybWFsIiBmb250PSJkZWZhdWx0IiBzaXplPSIxMDAlIj5Qb3Rhc3NpdW0vKnBoYXJtYWNvbG9n
eTwvc3R5bGU+PC9rZXl3b3JkPjxrZXl3b3JkPjxzdHlsZSBmYWNlPSJub3JtYWwiIGZvbnQ9ImRl
ZmF1bHQiIHNpemU9IjEwMCUiPlByb3RlaW4gSXNvZm9ybXM8L3N0eWxlPjwva2V5d29yZD48a2V5
d29yZD48c3R5bGUgZmFjZT0ibm9ybWFsIiBmb250PSJkZWZhdWx0IiBzaXplPSIxMDAlIj5Qcm90
ZWluIFN1YnVuaXRzPC9zdHlsZT48L2tleXdvcmQ+PGtleXdvcmQ+PHN0eWxlIGZhY2U9Im5vcm1h
bCIgZm9udD0iZGVmYXVsdCIgc2l6ZT0iMTAwJSI+UmF0czwvc3R5bGU+PC9rZXl3b3JkPjxrZXl3
b3JkPjxzdHlsZSBmYWNlPSJub3JtYWwiIGZvbnQ9ImRlZmF1bHQiIHNpemU9IjEwMCUiPlJhdHMs
IFNwcmFndWUtRGF3bGV5PC9zdHlsZT48L2tleXdvcmQ+PGtleXdvcmQ+PHN0eWxlIGZhY2U9Im5v
cm1hbCIgZm9udD0iZGVmYXVsdCIgc2l6ZT0iMTAwJSI+UmV2ZXJzZSBUcmFuc2NyaXB0YXNlIFBv
bHltZXJhc2UgQ2hhaW4gUmVhY3Rpb248L3N0eWxlPjwva2V5d29yZD48a2V5d29yZD48c3R5bGUg
ZmFjZT0ibm9ybWFsIiBmb250PSJkZWZhdWx0IiBzaXplPSIxMDAlIj5Tb2RpdW0tUG90YXNzaXVt
LUV4Y2hhbmdpbmcgQVRQYXNlLyptZXRhYm9saXNtPC9zdHlsZT48L2tleXdvcmQ+PGtleXdvcmQ+
PHN0eWxlIGZhY2U9Im5vcm1hbCIgZm9udD0iZGVmYXVsdCIgc2l6ZT0iMTAwJSI+VmFzb2NvbnN0
cmljdG9yIEFnZW50cy9waGFybWFjb2xvZ3k8L3N0eWxlPjwva2V5d29yZD48L2tleXdvcmRzPjxk
YXRlcz48eWVhcj48c3R5bGUgZmFjZT0ibm9ybWFsIiBmb250PSJkZWZhdWx0IiBzaXplPSIxMDAl
Ij4yMDAyPC9zdHlsZT48L3llYXI+PHB1Yi1kYXRlcz48ZGF0ZT48c3R5bGUgZmFjZT0ibm9ybWFs
IiBmb250PSJkZWZhdWx0IiBzaXplPSIxMDAlIj5KdWw8L3N0eWxlPjwvZGF0ZT48L3B1Yi1kYXRl
cz48L2RhdGVzPjxhY2Nlc3Npb24tbnVtPjxzdHlsZSBmYWNlPSJub3JtYWwiIGZvbnQ9ImRlZmF1
bHQiIHNpemU9IjEwMCUiPjEyMTEwNjE2PC9zdHlsZT48L2FjY2Vzc2lvbi1udW0+PHVybHM+PHJl
bGF0ZWQtdXJscz48dXJsPjxzdHlsZSBmYWNlPSJub3JtYWwiIGZvbnQ9ImRlZmF1bHQiIHNpemU9
IjEwMCUiPmh0dHA6Ly93d3cubmNiaS5ubG0ubmloLmdvdi9lbnRyZXovcXVlcnkuZmNnaT9jbWQ9
UmV0cmlldmUmYW1wO2RiPVB1Yk1lZCZhbXA7ZG9wdD1DaXRhdGlvbiZhbXA7bGlzdF91aWRzPTEy
MTEwNjE2ICAgPC9zdHlsZT48L3VybD48L3JlbGF0ZWQtdXJscz48L3VybHM+PC9yZWNvcmQ+PC9D
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Eb3JhPC9BdXRob3I+PFllYXI+MjAwMjwvWWVhcj48UmVj
TnVtPjQzPC9SZWNOdW0+PERpc3BsYXlUZXh0PjxzdHlsZSBmYWNlPSJzdXBlcnNjcmlwdCI+WzUz
LCA1N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NDM8L3JlYy1udW1iZXI+PHJlZi10eXBlIG5hbWU9IkpvdXJuYWwgQXJ0aWNsZSI+MTc8
L3JlZi10eXBlPjxjb250cmlidXRvcnM+PGF1dGhvcnM+PGF1dGhvcj48c3R5bGUgZmFjZT0ibm9y
bWFsIiBmb250PSJkZWZhdWx0IiBzaXplPSIxMDAlIj5Eb3JhLCBLLiBBLjwvc3R5bGU+PC9hdXRo
b3I+PGF1dGhvcj48c3R5bGUgZmFjZT0ibm9ybWFsIiBmb250PSJkZWZhdWx0IiBzaXplPSIxMDAl
Ij5JbmdzLCBOLiBULjwvc3R5bGU+PC9hdXRob3I+PGF1dGhvcj48c3R5bGUgZmFjZT0ibm9ybWFs
IiBmb250PSJkZWZhdWx0IiBzaXplPSIxMDAlIj5HYXJsYW5kLCBDLiBKLjwvc3R5bGU+PC9hdXRo
b3I+PC9hdXRob3JzPjwvY29udHJpYnV0b3JzPjxhdXRoLWFkZHJlc3M+PHN0eWxlIGZhY2U9Im5v
cm1hbCIgZm9udD0iZGVmYXVsdCIgc2l6ZT0iMTAwJSI+RGVwYXJ0bWVudCBvZiBQaGFybWFjeSBh
bmQgUGhhcm1hY29sb2d5LCBVbml2ZXJzaXR5IG9mIEJhdGgsIDVXIEJ1aWxkaW5nLCBCYXRoIEJB
MiA3QVksIFVLLiBrLmEuZG9yYUBiYXRoLmFjLnVrPC9zdHlsZT48L2F1dGgtYWRkcmVzcz48dGl0
bGVzPjx0aXRsZT48c3R5bGUgZmFjZT0ibm9ybWFsIiBmb250PSJkZWZhdWx0IiBzaXplPSIxMDAl
Ij5LKENhKSBjaGFubmVsIGJsb2NrZXJzIHJldmVhbCBoeXBlcnBvbGFyaXphdGlvbiBhbmQgcmVs
YXhhdGlvbiB0byBLKyBpbiByYXQgaXNvbGF0ZWQgbWVzZW50ZXJpYyBhcnRlcnk8L3N0eWxlPjwv
dGl0bGU+PHNlY29uZGFyeS10aXRsZT48c3R5bGUgZmFjZT0ibm9ybWFsIiBmb250PSJkZWZhdWx0
IiBzaXplPSIxMDAlIj5BbSBKIFBoeXNpb2wgSGVhcnQgQ2lyYyBQaHlzaW9sPC9zdHlsZT48L3Nl
Y29uZGFyeS10aXRsZT48L3RpdGxlcz48cGVyaW9kaWNhbD48ZnVsbC10aXRsZT48c3R5bGUgZmFj
ZT0ibm9ybWFsIiBmb250PSJkZWZhdWx0IiBzaXplPSIxMDAlIj5BbSBKIFBoeXNpb2wgSGVhcnQg
Q2lyYyBQaHlzaW9sPC9zdHlsZT48L2Z1bGwtdGl0bGU+PC9wZXJpb2RpY2FsPjxwYWdlcz48c3R5
bGUgZmFjZT0ibm9ybWFsIiBmb250PSJkZWZhdWx0IiBzaXplPSIxMDAlIj5INjA2LTE0PC9zdHls
ZT48L3BhZ2VzPjx2b2x1bWU+PHN0eWxlIGZhY2U9Im5vcm1hbCIgZm9udD0iZGVmYXVsdCIgc2l6
ZT0iMTAwJSI+MjgzPC9zdHlsZT48L3ZvbHVtZT48bnVtYmVyPjxzdHlsZSBmYWNlPSJub3JtYWwi
IGZvbnQ9ImRlZmF1bHQiIHNpemU9IjEwMCUiPjI8L3N0eWxlPjwvbnVtYmVyPjxrZXl3b3Jkcz48
a2V5d29yZD48c3R5bGUgZmFjZT0ibm9ybWFsIiBmb250PSJkZWZhdWx0IiBzaXplPSIxMDAlIj5B
bmltYWxzPC9zdHlsZT48L2tleXdvcmQ+PGtleXdvcmQ+PHN0eWxlIGZhY2U9Im5vcm1hbCIgZm9u
dD0iZGVmYXVsdCIgc2l6ZT0iMTAwJSI+QXBhbWluL3BoYXJtYWNvbG9neTwvc3R5bGU+PC9rZXl3
b3JkPjxrZXl3b3JkPjxzdHlsZSBmYWNlPSJub3JtYWwiIGZvbnQ9ImRlZmF1bHQiIHNpemU9IjEw
MCUiPkNoYXJ5YmRvdG94aW4vcGhhcm1hY29sb2d5PC9zdHlsZT48L2tleXdvcmQ+PGtleXdvcmQ+
PHN0eWxlIGZhY2U9Im5vcm1hbCIgZm9udD0iZGVmYXVsdCIgc2l6ZT0iMTAwJSI+RHJ1ZyBDb21i
aW5hdGlvbnM8L3N0eWxlPjwva2V5d29yZD48a2V5d29yZD48c3R5bGUgZmFjZT0ibm9ybWFsIiBm
b250PSJkZWZhdWx0IiBzaXplPSIxMDAlIj5FbGVjdHJvcGh5c2lvbG9neTwvc3R5bGU+PC9rZXl3
b3JkPjxrZXl3b3JkPjxzdHlsZSBmYWNlPSJub3JtYWwiIGZvbnQ9ImRlZmF1bHQiIHNpemU9IjEw
MCUiPkVuenltZSBBY3RpdmF0aW9uPC9zdHlsZT48L2tleXdvcmQ+PGtleXdvcmQ+PHN0eWxlIGZh
Y2U9Im5vcm1hbCIgZm9udD0iZGVmYXVsdCIgc2l6ZT0iMTAwJSI+TWFsZTwvc3R5bGU+PC9rZXl3
b3JkPjxrZXl3b3JkPjxzdHlsZSBmYWNlPSJub3JtYWwiIGZvbnQ9ImRlZmF1bHQiIHNpemU9IjEw
MCUiPk1lc2VudGVyaWMgQXJ0ZXJpZXMvKmRydWcgZWZmZWN0cy8qcGh5c2lvbG9neTwvc3R5bGU+
PC9rZXl3b3JkPjxrZXl3b3JkPjxzdHlsZSBmYWNlPSJub3JtYWwiIGZvbnQ9ImRlZmF1bHQiIHNp
emU9IjEwMCUiPlBlcHRpZGVzL3BoYXJtYWNvbG9neTwvc3R5bGU+PC9rZXl3b3JkPjxrZXl3b3Jk
PjxzdHlsZSBmYWNlPSJub3JtYWwiIGZvbnQ9ImRlZmF1bHQiIHNpemU9IjEwMCUiPlBoZW55bGVw
aHJpbmUvcGhhcm1hY29sb2d5PC9zdHlsZT48L2tleXdvcmQ+PGtleXdvcmQ+PHN0eWxlIGZhY2U9
Im5vcm1hbCIgZm9udD0iZGVmYXVsdCIgc2l6ZT0iMTAwJSI+UG90YXNzaXVtLypwaGFybWFjb2xv
Z3k8L3N0eWxlPjwva2V5d29yZD48a2V5d29yZD48c3R5bGUgZmFjZT0ibm9ybWFsIiBmb250PSJk
ZWZhdWx0IiBzaXplPSIxMDAlIj5Qb3Rhc3NpdW0gQ2hhbm5lbCBCbG9ja2Vycy8qcGhhcm1hY29s
b2d5PC9zdHlsZT48L2tleXdvcmQ+PGtleXdvcmQ+PHN0eWxlIGZhY2U9Im5vcm1hbCIgZm9udD0i
ZGVmYXVsdCIgc2l6ZT0iMTAwJSI+UG90YXNzaXVtIENoYW5uZWxzLCBDYWxjaXVtLUFjdGl2YXRl
ZC8qYW50YWdvbmlzdHMgJmFtcDsgaW5oaWJpdG9yczwvc3R5bGU+PC9rZXl3b3JkPjxrZXl3b3Jk
PjxzdHlsZSBmYWNlPSJub3JtYWwiIGZvbnQ9ImRlZmF1bHQiIHNpemU9IjEwMCUiPlByZXNzdXJl
PC9zdHlsZT48L2tleXdvcmQ+PGtleXdvcmQ+PHN0eWxlIGZhY2U9Im5vcm1hbCIgZm9udD0iZGVm
YXVsdCIgc2l6ZT0iMTAwJSI+UmF0czwvc3R5bGU+PC9rZXl3b3JkPjxrZXl3b3JkPjxzdHlsZSBm
YWNlPSJub3JtYWwiIGZvbnQ9ImRlZmF1bHQiIHNpemU9IjEwMCUiPlJhdHMsIFdpc3Rhcjwvc3R5
bGU+PC9rZXl3b3JkPjxrZXl3b3JkPjxzdHlsZSBmYWNlPSJub3JtYWwiIGZvbnQ9ImRlZmF1bHQi
IHNpemU9IjEwMCUiPlNvZGl1bS1Qb3Rhc3NpdW0tRXhjaGFuZ2luZyBBVFBhc2UvbWV0YWJvbGlz
bTwvc3R5bGU+PC9rZXl3b3JkPjxrZXl3b3JkPjxzdHlsZSBmYWNlPSJub3JtYWwiIGZvbnQ9ImRl
ZmF1bHQiIHNpemU9IjEwMCUiPlZhc29jb25zdHJpY3RvciBBZ2VudHMvcGhhcm1hY29sb2d5PC9z
dHlsZT48L2tleXdvcmQ+PGtleXdvcmQ+PHN0eWxlIGZhY2U9Im5vcm1hbCIgZm9udD0iZGVmYXVs
dCIgc2l6ZT0iMTAwJSI+VmFzb2RpbGF0aW9uPC9zdHlsZT48L2tleXdvcmQ+PC9rZXl3b3Jkcz48
ZGF0ZXM+PHllYXI+PHN0eWxlIGZhY2U9Im5vcm1hbCIgZm9udD0iZGVmYXVsdCIgc2l6ZT0iMTAw
JSI+MjAwMjwvc3R5bGU+PC95ZWFyPjxwdWItZGF0ZXM+PGRhdGU+PHN0eWxlIGZhY2U9Im5vcm1h
bCIgZm9udD0iZGVmYXVsdCIgc2l6ZT0iMTAwJSI+QXVnPC9zdHlsZT48L2RhdGU+PC9wdWItZGF0
ZXM+PC9kYXRlcz48YWNjZXNzaW9uLW51bT48c3R5bGUgZmFjZT0ibm9ybWFsIiBmb250PSJkZWZh
dWx0IiBzaXplPSIxMDAlIj4xMjEyNDIwODwvc3R5bGU+PC9hY2Nlc3Npb24tbnVtPjx1cmxzPjxy
ZWxhdGVkLXVybHM+PHVybD48c3R5bGUgZmFjZT0ibm9ybWFsIiBmb250PSJkZWZhdWx0IiBzaXpl
PSIxMDAlIj5odHRwOi8vd3d3Lm5jYmkubmxtLm5paC5nb3YvZW50cmV6L3F1ZXJ5LmZjZ2k/Y21k
PVJldHJpZXZlJmFtcDtkYj1QdWJNZWQmYW1wO2RvcHQ9Q2l0YXRpb24mYW1wO2xpc3RfdWlkcz0x
MjEyNDIwOCAgIDwvc3R5bGU+PC91cmw+PC9yZWxhdGVkLXVybHM+PC91cmxzPjwvcmVjb3JkPjwv
Q2l0ZT48Q2l0ZT48QXV0aG9yPldlc3RvbjwvQXV0aG9yPjxZZWFyPjIwMDI8L1llYXI+PFJlY051
bT40NDwvUmVjTnVtPjxyZWNvcmQ+PGRhdGFiYXNlIG5hbWU9Im1ldGFsZXMgcGVzYWRvcy5lbmwi
IHBhdGg9IkM6XERvY3VtZW50cyBhbmQgU2V0dGluZ3NcQ2FybG9zIFJ1aXotVGFnbGVcRXNjcml0
b3Jpb1xNYXJ6byAyMDEzXFByb3llY3RvIEZvbmRlY3l0IDIwMTRcbWV0YWxlcyBwZXNhZG9zLmVu
bCI+bWV0YWxlcyBwZXNhZG9zLmVubDwvZGF0YWJhc2U+PHNvdXJjZS1hcHAgbmFtZT0iRW5kTm90
ZSIgdmVyc2lvbj0iOC4wIj5FbmROb3RlPC9zb3VyY2UtYXBwPjxyZWMtbnVtYmVyPjQ0PC9yZWMt
bnVtYmVyPjxyZWYtdHlwZSBuYW1lPSJKb3VybmFsIEFydGljbGUiPjE3PC9yZWYtdHlwZT48Y29u
dHJpYnV0b3JzPjxhdXRob3JzPjxhdXRob3I+PHN0eWxlIGZhY2U9Im5vcm1hbCIgZm9udD0iZGVm
YXVsdCIgc2l6ZT0iMTAwJSI+V2VzdG9uLCBBLiBILjwvc3R5bGU+PC9hdXRob3I+PGF1dGhvcj48
c3R5bGUgZmFjZT0ibm9ybWFsIiBmb250PSJkZWZhdWx0IiBzaXplPSIxMDAlIj5SaWNoYXJkcywg
Ry4gUi48L3N0eWxlPjwvYXV0aG9yPjxhdXRob3I+PHN0eWxlIGZhY2U9Im5vcm1hbCIgZm9udD0i
ZGVmYXVsdCIgc2l6ZT0iMTAwJSI+QnVybmhhbSwgTS4gUC48L3N0eWxlPjwvYXV0aG9yPjxhdXRo
b3I+PHN0eWxlIGZhY2U9Im5vcm1hbCIgZm9udD0iZGVmYXVsdCIgc2l6ZT0iMTAwJSI+RmVsZXRv
dSwgTS48L3N0eWxlPjwvYXV0aG9yPjxhdXRob3I+PHN0eWxlIGZhY2U9Im5vcm1hbCIgZm9udD0i
ZGVmYXVsdCIgc2l6ZT0iMTAwJSI+VmFuaG91dHRlLCBQLiBNLjwvc3R5bGU+PC9hdXRob3I+PGF1
dGhvcj48c3R5bGUgZmFjZT0ibm9ybWFsIiBmb250PSJkZWZhdWx0IiBzaXplPSIxMDAlIj5FZHdh
cmRzLCBHLjwvc3R5bGU+PC9hdXRob3I+PC9hdXRob3JzPjwvY29udHJpYnV0b3JzPjxhdXRoLWFk
ZHJlc3M+PHN0eWxlIGZhY2U9Im5vcm1hbCIgZm9udD0iZGVmYXVsdCIgc2l6ZT0iMTAwJSI+U2No
b29sIG9mIEJpb2xvZ2ljYWwgU2NpZW5jZXMsIFVuaXZlcnNpdHkgb2YgTWFuY2hlc3RlciwgTWFu
Y2hlc3Rlci48L3N0eWxlPjwvYXV0aC1hZGRyZXNzPjx0aXRsZXM+PHRpdGxlPjxzdHlsZSBmYWNl
PSJub3JtYWwiIGZvbnQ9ImRlZmF1bHQiIHNpemU9IjEwMCUiPksrLWluZHVjZWQgaHlwZXJwb2xh
cml6YXRpb24gaW4gcmF0IG1lc2VudGVyaWMgYXJ0ZXJ5OiBpZGVudGlmaWNhdGlvbiwgbG9jYWxp
emF0aW9uIGFuZCByb2xlIG9mIE5hKy9LKy1BVFBhc2VzPC9zdHlsZT48L3RpdGxlPjxzZWNvbmRh
cnktdGl0bGU+PHN0eWxlIGZhY2U9Im5vcm1hbCIgZm9udD0iZGVmYXVsdCIgc2l6ZT0iMTAwJSI+
QnIgSiBQaGFybWFjb2w8L3N0eWxlPjwvc2Vjb25kYXJ5LXRpdGxlPjwvdGl0bGVzPjxwZXJpb2Rp
Y2FsPjxmdWxsLXRpdGxlPjxzdHlsZSBmYWNlPSJub3JtYWwiIGZvbnQ9ImRlZmF1bHQiIHNpemU9
IjEwMCUiPkJyIEogUGhhcm1hY29sPC9zdHlsZT48L2Z1bGwtdGl0bGU+PC9wZXJpb2RpY2FsPjxw
YWdlcz48c3R5bGUgZmFjZT0ibm9ybWFsIiBmb250PSJkZWZhdWx0IiBzaXplPSIxMDAlIj45MTgt
MjY8L3N0eWxlPjwvcGFnZXM+PHZvbHVtZT48c3R5bGUgZmFjZT0ibm9ybWFsIiBmb250PSJkZWZh
dWx0IiBzaXplPSIxMDAlIj4xMzY8L3N0eWxlPjwvdm9sdW1lPjxudW1iZXI+PHN0eWxlIGZhY2U9
Im5vcm1hbCIgZm9udD0iZGVmYXVsdCIgc2l6ZT0iMTAwJSI+Njwvc3R5bGU+PC9udW1iZXI+PGtl
eXdvcmRzPjxrZXl3b3JkPjxzdHlsZSBmYWNlPSJub3JtYWwiIGZvbnQ9ImRlZmF1bHQiIHNpemU9
IjEwMCUiPkFuaW1hbHM8L3N0eWxlPjwva2V5d29yZD48a2V5d29yZD48c3R5bGUgZmFjZT0ibm9y
bWFsIiBmb250PSJkZWZhdWx0IiBzaXplPSIxMDAlIj5CbG90dGluZywgV2VzdGVybjwvc3R5bGU+
PC9rZXl3b3JkPjxrZXl3b3JkPjxzdHlsZSBmYWNlPSJub3JtYWwiIGZvbnQ9ImRlZmF1bHQiIHNp
emU9IjEwMCUiPkVuZG90aGVsaXVtLCBWYXNjdWxhci9waHlzaW9sb2d5PC9zdHlsZT48L2tleXdv
cmQ+PGtleXdvcmQ+PHN0eWxlIGZhY2U9Im5vcm1hbCIgZm9udD0iZGVmYXVsdCIgc2l6ZT0iMTAw
JSI+Rmx1b3Jlc2NlbnQgQW50aWJvZHkgVGVjaG5pcXVlPC9zdHlsZT48L2tleXdvcmQ+PGtleXdv
cmQ+PHN0eWxlIGZhY2U9Im5vcm1hbCIgZm9udD0iZGVmYXVsdCIgc2l6ZT0iMTAwJSI+TWFsZTwv
c3R5bGU+PC9rZXl3b3JkPjxrZXl3b3JkPjxzdHlsZSBmYWNlPSJub3JtYWwiIGZvbnQ9ImRlZmF1
bHQiIHNpemU9IjEwMCUiPk1lc2VudGVyaWMgQXJ0ZXJpZXMvZHJ1ZyBlZmZlY3RzL2Vuenltb2xv
Z3kvKnBoeXNpb2xvZ3k8L3N0eWxlPjwva2V5d29yZD48a2V5d29yZD48c3R5bGUgZmFjZT0ibm9y
bWFsIiBmb250PSJkZWZhdWx0IiBzaXplPSIxMDAlIj5NaWNyb2VsZWN0cm9kZXM8L3N0eWxlPjwv
a2V5d29yZD48a2V5d29yZD48c3R5bGUgZmFjZT0ibm9ybWFsIiBmb250PSJkZWZhdWx0IiBzaXpl
PSIxMDAlIj5NdXNjbGUsIFNtb290aCwgVmFzY3VsYXIvZHJ1ZyBlZmZlY3RzL21ldGFib2xpc20v
KnBoeXNpb2xvZ3k8L3N0eWxlPjwva2V5d29yZD48a2V5d29yZD48c3R5bGUgZmFjZT0ibm9ybWFs
IiBmb250PSJkZWZhdWx0IiBzaXplPSIxMDAlIj5NeW9jeXRlcywgU21vb3RoIE11c2NsZS9kcnVn
IGVmZmVjdHMvbWV0YWJvbGlzbS9waHlzaW9sb2d5PC9zdHlsZT48L2tleXdvcmQ+PGtleXdvcmQ+
PHN0eWxlIGZhY2U9Im5vcm1hbCIgZm9udD0iZGVmYXVsdCIgc2l6ZT0iMTAwJSI+UGhlbnlsZXBo
cmluZS9waGFybWFjb2xvZ3k8L3N0eWxlPjwva2V5d29yZD48a2V5d29yZD48c3R5bGUgZmFjZT0i
bm9ybWFsIiBmb250PSJkZWZhdWx0IiBzaXplPSIxMDAlIj5Qb3Rhc3NpdW0vKnBoYXJtYWNvbG9n
eTwvc3R5bGU+PC9rZXl3b3JkPjxrZXl3b3JkPjxzdHlsZSBmYWNlPSJub3JtYWwiIGZvbnQ9ImRl
ZmF1bHQiIHNpemU9IjEwMCUiPlByb3RlaW4gSXNvZm9ybXM8L3N0eWxlPjwva2V5d29yZD48a2V5
d29yZD48c3R5bGUgZmFjZT0ibm9ybWFsIiBmb250PSJkZWZhdWx0IiBzaXplPSIxMDAlIj5Qcm90
ZWluIFN1YnVuaXRzPC9zdHlsZT48L2tleXdvcmQ+PGtleXdvcmQ+PHN0eWxlIGZhY2U9Im5vcm1h
bCIgZm9udD0iZGVmYXVsdCIgc2l6ZT0iMTAwJSI+UmF0czwvc3R5bGU+PC9rZXl3b3JkPjxrZXl3
b3JkPjxzdHlsZSBmYWNlPSJub3JtYWwiIGZvbnQ9ImRlZmF1bHQiIHNpemU9IjEwMCUiPlJhdHMs
IFNwcmFndWUtRGF3bGV5PC9zdHlsZT48L2tleXdvcmQ+PGtleXdvcmQ+PHN0eWxlIGZhY2U9Im5v
cm1hbCIgZm9udD0iZGVmYXVsdCIgc2l6ZT0iMTAwJSI+UmV2ZXJzZSBUcmFuc2NyaXB0YXNlIFBv
bHltZXJhc2UgQ2hhaW4gUmVhY3Rpb248L3N0eWxlPjwva2V5d29yZD48a2V5d29yZD48c3R5bGUg
ZmFjZT0ibm9ybWFsIiBmb250PSJkZWZhdWx0IiBzaXplPSIxMDAlIj5Tb2RpdW0tUG90YXNzaXVt
LUV4Y2hhbmdpbmcgQVRQYXNlLyptZXRhYm9saXNtPC9zdHlsZT48L2tleXdvcmQ+PGtleXdvcmQ+
PHN0eWxlIGZhY2U9Im5vcm1hbCIgZm9udD0iZGVmYXVsdCIgc2l6ZT0iMTAwJSI+VmFzb2NvbnN0
cmljdG9yIEFnZW50cy9waGFybWFjb2xvZ3k8L3N0eWxlPjwva2V5d29yZD48L2tleXdvcmRzPjxk
YXRlcz48eWVhcj48c3R5bGUgZmFjZT0ibm9ybWFsIiBmb250PSJkZWZhdWx0IiBzaXplPSIxMDAl
Ij4yMDAyPC9zdHlsZT48L3llYXI+PHB1Yi1kYXRlcz48ZGF0ZT48c3R5bGUgZmFjZT0ibm9ybWFs
IiBmb250PSJkZWZhdWx0IiBzaXplPSIxMDAlIj5KdWw8L3N0eWxlPjwvZGF0ZT48L3B1Yi1kYXRl
cz48L2RhdGVzPjxhY2Nlc3Npb24tbnVtPjxzdHlsZSBmYWNlPSJub3JtYWwiIGZvbnQ9ImRlZmF1
bHQiIHNpemU9IjEwMCUiPjEyMTEwNjE2PC9zdHlsZT48L2FjY2Vzc2lvbi1udW0+PHVybHM+PHJl
bGF0ZWQtdXJscz48dXJsPjxzdHlsZSBmYWNlPSJub3JtYWwiIGZvbnQ9ImRlZmF1bHQiIHNpemU9
IjEwMCUiPmh0dHA6Ly93d3cubmNiaS5ubG0ubmloLmdvdi9lbnRyZXovcXVlcnkuZmNnaT9jbWQ9
UmV0cmlldmUmYW1wO2RiPVB1Yk1lZCZhbXA7ZG9wdD1DaXRhdGlvbiZhbXA7bGlzdF91aWRzPTEy
MTEwNjE2ICAgPC9zdHlsZT48L3VybD48L3JlbGF0ZWQtdXJscz48L3VybHM+PC9yZWNvcmQ+PC9D
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8F61C3" w:rsidRPr="00516A26">
        <w:rPr>
          <w:rFonts w:ascii="Book Antiqua" w:eastAsia="ヒラギノ角ゴ Pro W3" w:hAnsi="Book Antiqua"/>
          <w:szCs w:val="24"/>
          <w:lang w:val="en-US"/>
        </w:rPr>
      </w:r>
      <w:r w:rsidR="008F61C3"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53,</w:t>
      </w:r>
      <w:r w:rsidR="00781E7C" w:rsidRPr="00516A26">
        <w:rPr>
          <w:rFonts w:ascii="Book Antiqua" w:eastAsia="ヒラギノ角ゴ Pro W3" w:hAnsi="Book Antiqua"/>
          <w:noProof/>
          <w:szCs w:val="24"/>
          <w:vertAlign w:val="superscript"/>
          <w:lang w:val="en-US"/>
        </w:rPr>
        <w:t>54]</w:t>
      </w:r>
      <w:r w:rsidR="008F61C3" w:rsidRPr="00516A26">
        <w:rPr>
          <w:rFonts w:ascii="Book Antiqua" w:eastAsia="ヒラギノ角ゴ Pro W3" w:hAnsi="Book Antiqua"/>
          <w:szCs w:val="24"/>
          <w:lang w:val="en-US"/>
        </w:rPr>
        <w:fldChar w:fldCharType="end"/>
      </w:r>
      <w:r w:rsidR="008F61C3" w:rsidRPr="00516A26">
        <w:rPr>
          <w:rFonts w:ascii="Book Antiqua" w:eastAsia="ヒラギノ角ゴ Pro W3" w:hAnsi="Book Antiqua"/>
          <w:szCs w:val="24"/>
          <w:lang w:val="en-US"/>
        </w:rPr>
        <w:t>, and</w:t>
      </w:r>
      <w:r w:rsidR="00E3107D">
        <w:rPr>
          <w:rFonts w:ascii="Book Antiqua" w:eastAsia="ヒラギノ角ゴ Pro W3" w:hAnsi="Book Antiqua"/>
          <w:szCs w:val="24"/>
          <w:lang w:val="en-US"/>
        </w:rPr>
        <w:t xml:space="preserve"> vascular rhythmic contractions</w:t>
      </w:r>
      <w:r w:rsidR="008F61C3" w:rsidRPr="00516A26">
        <w:rPr>
          <w:rFonts w:ascii="Book Antiqua" w:eastAsia="ヒラギノ角ゴ Pro W3" w:hAnsi="Book Antiqua"/>
          <w:szCs w:val="24"/>
          <w:lang w:val="en-US"/>
        </w:rPr>
        <w:fldChar w:fldCharType="begin">
          <w:fldData xml:space="preserve">PEVuZE5vdGU+PENpdGU+PEF1dGhvcj5OaWxzc29uPC9BdXRob3I+PFllYXI+MjAwMzwvWWVhcj48
UmVjTnVtPjM0PC9SZWNOdW0+PERpc3BsYXlUZXh0PjxzdHlsZSBmYWNlPSJzdXBlcnNjcmlwdCI+
WzI4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zNDwvcmVjLW51bWJlcj48cmVmLXR5cGUgbmFtZT0iSm91cm5hbCBBcnRpY2xlIj4xNzwv
cmVmLXR5cGU+PGNvbnRyaWJ1dG9ycz48YXV0aG9ycz48YXV0aG9yPjxzdHlsZSBmYWNlPSJub3Jt
YWwiIGZvbnQ9ImRlZmF1bHQiIHNpemU9IjEwMCUiPk5pbHNzb24sIEguPC9zdHlsZT48L2F1dGhv
cj48YXV0aG9yPjxzdHlsZSBmYWNlPSJub3JtYWwiIGZvbnQ9ImRlZmF1bHQiIHNpemU9IjEwMCUi
PkFhbGtqYWVyLCBDLjwvc3R5bGU+PC9hdXRob3I+PC9hdXRob3JzPjwvY29udHJpYnV0b3JzPjxh
dXRoLWFkZHJlc3M+PHN0eWxlIGZhY2U9Im5vcm1hbCIgZm9udD0iZGVmYXVsdCIgc2l6ZT0iMTAw
JSI+VGhlIFdhdGVyIGFuZCBTYWx0IENlbnRlciBhbmQgRGVwYXJ0bWVudCBvZiBQaHlzaW9sb2d5
IFVuaXZlcnNpdHkgb2YgQWFyaHVzLCBVbml2ZXJzaXRldHNwYXJrZW4sIEJsZGcgMTYwIERrLTgw
MDAgQWFyaHVzIEMsIERlbm1hcmsuIGhvbGdlci5uaWxzc29uQGZpLmF1LmRrPC9zdHlsZT48L2F1
dGgtYWRkcmVzcz48dGl0bGVzPjx0aXRsZT48c3R5bGUgZmFjZT0ibm9ybWFsIiBmb250PSJkZWZh
dWx0IiBzaXplPSIxMDAlIj5WYXNvbW90aW9uOiBtZWNoYW5pc21zIGFuZCBwaHlzaW9sb2dpY2Fs
IGltcG9ydGFuY2U8L3N0eWxlPjwvdGl0bGU+PHNlY29uZGFyeS10aXRsZT48c3R5bGUgZmFjZT0i
bm9ybWFsIiBmb250PSJkZWZhdWx0IiBzaXplPSIxMDAlIj5Nb2wgSW50ZXJ2PC9zdHlsZT48L3Nl
Y29uZGFyeS10aXRsZT48L3RpdGxlcz48cGFnZXM+PHN0eWxlIGZhY2U9Im5vcm1hbCIgZm9udD0i
ZGVmYXVsdCIgc2l6ZT0iMTAwJSI+NzktODksIDUxPC9zdHlsZT48L3BhZ2VzPjx2b2x1bWU+PHN0
eWxlIGZhY2U9Im5vcm1hbCIgZm9udD0iZGVmYXVsdCIgc2l6ZT0iMTAwJSI+Mzwvc3R5bGU+PC92
b2x1bWU+PG51bWJlcj48c3R5bGUgZmFjZT0ibm9ybWFsIiBmb250PSJkZWZhdWx0IiBzaXplPSIx
MDAlIj4yPC9zdHlsZT48L251bWJlcj48a2V5d29yZHM+PGtleXdvcmQ+PHN0eWxlIGZhY2U9Im5v
cm1hbCIgZm9udD0iZGVmYXVsdCIgc2l6ZT0iMTAwJSI+QW5pbWFsczwvc3R5bGU+PC9rZXl3b3Jk
PjxrZXl3b3JkPjxzdHlsZSBmYWNlPSJub3JtYWwiIGZvbnQ9ImRlZmF1bHQiIHNpemU9IjEwMCUi
Pkh1bWFuczwvc3R5bGU+PC9rZXl3b3JkPjxrZXl3b3JkPjxzdHlsZSBmYWNlPSJub3JtYWwiIGZv
bnQ9ImRlZmF1bHQiIHNpemU9IjEwMCUiPk1lbWJyYW5lIFBvdGVudGlhbHM8L3N0eWxlPjwva2V5
d29yZD48a2V5d29yZD48c3R5bGUgZmFjZT0ibm9ybWFsIiBmb250PSJkZWZhdWx0IiBzaXplPSIx
MDAlIj5NdXNjbGUsIFNtb290aC9tZXRhYm9saXNtPC9zdHlsZT48L2tleXdvcmQ+PGtleXdvcmQ+
PHN0eWxlIGZhY2U9Im5vcm1hbCIgZm9udD0iZGVmYXVsdCIgc2l6ZT0iMTAwJSI+Tm9yZXBpbmVw
aHJpbmUvbWV0YWJvbGlzbTwvc3R5bGU+PC9rZXl3b3JkPjxrZXl3b3JkPjxzdHlsZSBmYWNlPSJu
b3JtYWwiIGZvbnQ9ImRlZmF1bHQiIHNpemU9IjEwMCUiPlZhc29tb3RvciBTeXN0ZW0vKnBoeXNp
b2xvZ3k8L3N0eWxlPjwva2V5d29yZD48L2tleXdvcmRzPjxkYXRlcz48eWVhcj48c3R5bGUgZmFj
ZT0ibm9ybWFsIiBmb250PSJkZWZhdWx0IiBzaXplPSIxMDAlIj4yMDAzPC9zdHlsZT48L3llYXI+
PHB1Yi1kYXRlcz48ZGF0ZT48c3R5bGUgZmFjZT0ibm9ybWFsIiBmb250PSJkZWZhdWx0IiBzaXpl
PSIxMDAlIj5NYXI8L3N0eWxlPjwvZGF0ZT48L3B1Yi1kYXRlcz48L2RhdGVzPjxhY2Nlc3Npb24t
bnVtPjxzdHlsZSBmYWNlPSJub3JtYWwiIGZvbnQ9ImRlZmF1bHQiIHNpemU9IjEwMCUiPjE0OTkz
NDI5PC9zdHlsZT48L2FjY2Vzc2lvbi1udW0+PHVybHM+PHJlbGF0ZWQtdXJscz48dXJsPjxzdHls
ZSBmYWNlPSJub3JtYWwiIGZvbnQ9ImRlZmF1bHQiIHNpemU9IjEwMCUiPmh0dHA6Ly93d3cubmNi
aS5ubG0ubmloLmdvdi9lbnRyZXovcXVlcnkuZmNnaT9jbWQ9UmV0cmlldmUmYW1wO2RiPVB1Yk1l
ZCZhbXA7ZG9wdD1DaXRhdGlvbiZhbXA7bGlzdF91aWRzPTE0OTkzNDI5ICAgPC9zdHlsZT48L3Vy
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OaWxzc29uPC9BdXRob3I+PFllYXI+MjAwMzwvWWVhcj48
UmVjTnVtPjM0PC9SZWNOdW0+PERpc3BsYXlUZXh0PjxzdHlsZSBmYWNlPSJzdXBlcnNjcmlwdCI+
WzI4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zNDwvcmVjLW51bWJlcj48cmVmLXR5cGUgbmFtZT0iSm91cm5hbCBBcnRpY2xlIj4xNzwv
cmVmLXR5cGU+PGNvbnRyaWJ1dG9ycz48YXV0aG9ycz48YXV0aG9yPjxzdHlsZSBmYWNlPSJub3Jt
YWwiIGZvbnQ9ImRlZmF1bHQiIHNpemU9IjEwMCUiPk5pbHNzb24sIEguPC9zdHlsZT48L2F1dGhv
cj48YXV0aG9yPjxzdHlsZSBmYWNlPSJub3JtYWwiIGZvbnQ9ImRlZmF1bHQiIHNpemU9IjEwMCUi
PkFhbGtqYWVyLCBDLjwvc3R5bGU+PC9hdXRob3I+PC9hdXRob3JzPjwvY29udHJpYnV0b3JzPjxh
dXRoLWFkZHJlc3M+PHN0eWxlIGZhY2U9Im5vcm1hbCIgZm9udD0iZGVmYXVsdCIgc2l6ZT0iMTAw
JSI+VGhlIFdhdGVyIGFuZCBTYWx0IENlbnRlciBhbmQgRGVwYXJ0bWVudCBvZiBQaHlzaW9sb2d5
IFVuaXZlcnNpdHkgb2YgQWFyaHVzLCBVbml2ZXJzaXRldHNwYXJrZW4sIEJsZGcgMTYwIERrLTgw
MDAgQWFyaHVzIEMsIERlbm1hcmsuIGhvbGdlci5uaWxzc29uQGZpLmF1LmRrPC9zdHlsZT48L2F1
dGgtYWRkcmVzcz48dGl0bGVzPjx0aXRsZT48c3R5bGUgZmFjZT0ibm9ybWFsIiBmb250PSJkZWZh
dWx0IiBzaXplPSIxMDAlIj5WYXNvbW90aW9uOiBtZWNoYW5pc21zIGFuZCBwaHlzaW9sb2dpY2Fs
IGltcG9ydGFuY2U8L3N0eWxlPjwvdGl0bGU+PHNlY29uZGFyeS10aXRsZT48c3R5bGUgZmFjZT0i
bm9ybWFsIiBmb250PSJkZWZhdWx0IiBzaXplPSIxMDAlIj5Nb2wgSW50ZXJ2PC9zdHlsZT48L3Nl
Y29uZGFyeS10aXRsZT48L3RpdGxlcz48cGFnZXM+PHN0eWxlIGZhY2U9Im5vcm1hbCIgZm9udD0i
ZGVmYXVsdCIgc2l6ZT0iMTAwJSI+NzktODksIDUxPC9zdHlsZT48L3BhZ2VzPjx2b2x1bWU+PHN0
eWxlIGZhY2U9Im5vcm1hbCIgZm9udD0iZGVmYXVsdCIgc2l6ZT0iMTAwJSI+Mzwvc3R5bGU+PC92
b2x1bWU+PG51bWJlcj48c3R5bGUgZmFjZT0ibm9ybWFsIiBmb250PSJkZWZhdWx0IiBzaXplPSIx
MDAlIj4yPC9zdHlsZT48L251bWJlcj48a2V5d29yZHM+PGtleXdvcmQ+PHN0eWxlIGZhY2U9Im5v
cm1hbCIgZm9udD0iZGVmYXVsdCIgc2l6ZT0iMTAwJSI+QW5pbWFsczwvc3R5bGU+PC9rZXl3b3Jk
PjxrZXl3b3JkPjxzdHlsZSBmYWNlPSJub3JtYWwiIGZvbnQ9ImRlZmF1bHQiIHNpemU9IjEwMCUi
Pkh1bWFuczwvc3R5bGU+PC9rZXl3b3JkPjxrZXl3b3JkPjxzdHlsZSBmYWNlPSJub3JtYWwiIGZv
bnQ9ImRlZmF1bHQiIHNpemU9IjEwMCUiPk1lbWJyYW5lIFBvdGVudGlhbHM8L3N0eWxlPjwva2V5
d29yZD48a2V5d29yZD48c3R5bGUgZmFjZT0ibm9ybWFsIiBmb250PSJkZWZhdWx0IiBzaXplPSIx
MDAlIj5NdXNjbGUsIFNtb290aC9tZXRhYm9saXNtPC9zdHlsZT48L2tleXdvcmQ+PGtleXdvcmQ+
PHN0eWxlIGZhY2U9Im5vcm1hbCIgZm9udD0iZGVmYXVsdCIgc2l6ZT0iMTAwJSI+Tm9yZXBpbmVw
aHJpbmUvbWV0YWJvbGlzbTwvc3R5bGU+PC9rZXl3b3JkPjxrZXl3b3JkPjxzdHlsZSBmYWNlPSJu
b3JtYWwiIGZvbnQ9ImRlZmF1bHQiIHNpemU9IjEwMCUiPlZhc29tb3RvciBTeXN0ZW0vKnBoeXNp
b2xvZ3k8L3N0eWxlPjwva2V5d29yZD48L2tleXdvcmRzPjxkYXRlcz48eWVhcj48c3R5bGUgZmFj
ZT0ibm9ybWFsIiBmb250PSJkZWZhdWx0IiBzaXplPSIxMDAlIj4yMDAzPC9zdHlsZT48L3llYXI+
PHB1Yi1kYXRlcz48ZGF0ZT48c3R5bGUgZmFjZT0ibm9ybWFsIiBmb250PSJkZWZhdWx0IiBzaXpl
PSIxMDAlIj5NYXI8L3N0eWxlPjwvZGF0ZT48L3B1Yi1kYXRlcz48L2RhdGVzPjxhY2Nlc3Npb24t
bnVtPjxzdHlsZSBmYWNlPSJub3JtYWwiIGZvbnQ9ImRlZmF1bHQiIHNpemU9IjEwMCUiPjE0OTkz
NDI5PC9zdHlsZT48L2FjY2Vzc2lvbi1udW0+PHVybHM+PHJlbGF0ZWQtdXJscz48dXJsPjxzdHls
ZSBmYWNlPSJub3JtYWwiIGZvbnQ9ImRlZmF1bHQiIHNpemU9IjEwMCUiPmh0dHA6Ly93d3cubmNi
aS5ubG0ubmloLmdvdi9lbnRyZXovcXVlcnkuZmNnaT9jbWQ9UmV0cmlldmUmYW1wO2RiPVB1Yk1l
ZCZhbXA7ZG9wdD1DaXRhdGlvbiZhbXA7bGlzdF91aWRzPTE0OTkzNDI5ICAgPC9zdHlsZT48L3Vy
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8F61C3" w:rsidRPr="00516A26">
        <w:rPr>
          <w:rFonts w:ascii="Book Antiqua" w:eastAsia="ヒラギノ角ゴ Pro W3" w:hAnsi="Book Antiqua"/>
          <w:szCs w:val="24"/>
          <w:lang w:val="en-US"/>
        </w:rPr>
      </w:r>
      <w:r w:rsidR="008F61C3"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28]</w:t>
      </w:r>
      <w:r w:rsidR="008F61C3" w:rsidRPr="00516A26">
        <w:rPr>
          <w:rFonts w:ascii="Book Antiqua" w:eastAsia="ヒラギノ角ゴ Pro W3" w:hAnsi="Book Antiqua"/>
          <w:szCs w:val="24"/>
          <w:lang w:val="en-US"/>
        </w:rPr>
        <w:fldChar w:fldCharType="end"/>
      </w:r>
      <w:r w:rsidR="008F61C3" w:rsidRPr="00516A26">
        <w:rPr>
          <w:rFonts w:ascii="Book Antiqua" w:eastAsia="ヒラギノ角ゴ Pro W3" w:hAnsi="Book Antiqua"/>
          <w:szCs w:val="24"/>
          <w:lang w:val="en-US"/>
        </w:rPr>
        <w:t xml:space="preserve">. </w:t>
      </w:r>
    </w:p>
    <w:p w14:paraId="6CA5060E" w14:textId="025A95BB" w:rsidR="00AF52FB" w:rsidRPr="00516A26" w:rsidRDefault="00C330B6"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lastRenderedPageBreak/>
        <w:t xml:space="preserve">NKCC1 is an obligatory </w:t>
      </w:r>
      <w:proofErr w:type="spellStart"/>
      <w:r w:rsidRPr="00516A26">
        <w:rPr>
          <w:rFonts w:ascii="Book Antiqua" w:eastAsia="ヒラギノ角ゴ Pro W3" w:hAnsi="Book Antiqua"/>
          <w:szCs w:val="24"/>
          <w:lang w:val="en-US"/>
        </w:rPr>
        <w:t>symport</w:t>
      </w:r>
      <w:proofErr w:type="spellEnd"/>
      <w:r w:rsidRPr="00516A26">
        <w:rPr>
          <w:rFonts w:ascii="Book Antiqua" w:eastAsia="ヒラギノ角ゴ Pro W3" w:hAnsi="Book Antiqua"/>
          <w:szCs w:val="24"/>
          <w:lang w:val="en-US"/>
        </w:rPr>
        <w:t xml:space="preserve"> system with an apparent stoichiometry of 1:1:2 sodium, potassium and chloride </w:t>
      </w:r>
      <w:r w:rsidR="00AF52FB" w:rsidRPr="00516A26">
        <w:rPr>
          <w:rFonts w:ascii="Book Antiqua" w:eastAsia="ヒラギノ角ゴ Pro W3" w:hAnsi="Book Antiqua"/>
          <w:szCs w:val="24"/>
          <w:lang w:val="en-US"/>
        </w:rPr>
        <w:t xml:space="preserve">ratios </w:t>
      </w:r>
      <w:r w:rsidRPr="00516A26">
        <w:rPr>
          <w:rFonts w:ascii="Book Antiqua" w:eastAsia="ヒラギノ角ゴ Pro W3" w:hAnsi="Book Antiqua"/>
          <w:szCs w:val="24"/>
          <w:lang w:val="en-US"/>
        </w:rPr>
        <w:t>respectively. Although the co</w:t>
      </w:r>
      <w:r w:rsidR="00AF52FB"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transporter is bidirectional in resting vascular smooth muscle cells, the sum of the electrochemical gradients for the three transported io</w:t>
      </w:r>
      <w:r w:rsidR="00E3107D">
        <w:rPr>
          <w:rFonts w:ascii="Book Antiqua" w:eastAsia="ヒラギノ角ゴ Pro W3" w:hAnsi="Book Antiqua"/>
          <w:szCs w:val="24"/>
          <w:lang w:val="en-US"/>
        </w:rPr>
        <w:t xml:space="preserve">n species determines net </w:t>
      </w:r>
      <w:proofErr w:type="gramStart"/>
      <w:r w:rsidR="00E3107D">
        <w:rPr>
          <w:rFonts w:ascii="Book Antiqua" w:eastAsia="ヒラギノ角ゴ Pro W3" w:hAnsi="Book Antiqua"/>
          <w:szCs w:val="24"/>
          <w:lang w:val="en-US"/>
        </w:rPr>
        <w:t>influx</w:t>
      </w:r>
      <w:proofErr w:type="gramEnd"/>
      <w:r w:rsidRPr="00516A26">
        <w:rPr>
          <w:rFonts w:ascii="Book Antiqua" w:eastAsia="ヒラギノ角ゴ Pro W3" w:hAnsi="Book Antiqua"/>
          <w:szCs w:val="24"/>
          <w:lang w:val="en-US"/>
        </w:rPr>
        <w:fldChar w:fldCharType="begin">
          <w:fldData xml:space="preserve">PEVuZE5vdGU+PENpdGU+PEF1dGhvcj5PJmFwb3M7RG9ubmVsbDwvQXV0aG9yPjxZZWFyPjE5OTQ8
L1llYXI+PFJlY051bT4xMjU8L1JlY051bT48RGlzcGxheVRleHQ+PHN0eWxlIGZhY2U9InN1cGVy
c2NyaXB0Ij5bNTVdPC9zdHlsZT48L0Rpc3BsYXlUZXh0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EyNTwvcmVjLW51bWJlcj48cmVmLXR5cGUgbmFtZT0iSm91cm5hbCBBcnRp
Y2xlIj4xNzwvcmVmLXR5cGU+PGNvbnRyaWJ1dG9ycz48YXV0aG9ycz48YXV0aG9yPjxzdHlsZSBm
YWNlPSJub3JtYWwiIGZvbnQ9ImRlZmF1bHQiIHNpemU9IjEwMCUiPk8mYXBvcztEb25uZWxsLCBN
LiBFLjwvc3R5bGU+PC9hdXRob3I+PGF1dGhvcj48c3R5bGUgZmFjZT0ibm9ybWFsIiBmb250PSJk
ZWZhdWx0IiBzaXplPSIxMDAlIj5Pd2VuLCBOLiBFLjwvc3R5bGU+PC9hdXRob3I+PC9hdXRob3Jz
PjwvY29udHJpYnV0b3JzPjxhdXRoLWFkZHJlc3M+PHN0eWxlIGZhY2U9Im5vcm1hbCIgZm9udD0i
ZGVmYXVsdCIgc2l6ZT0iMTAwJSI+RGVwYXJ0bWVudCBvZiBIdW1hbiBQaHlzaW9sb2d5LCBVbml2
ZXJzaXR5IG9mIENhbGlmb3JuaWEsIERhdmlzLjwvc3R5bGU+PC9hdXRoLWFkZHJlc3M+PHRpdGxl
cz48dGl0bGU+PHN0eWxlIGZhY2U9Im5vcm1hbCIgZm9udD0iZGVmYXVsdCIgc2l6ZT0iMTAwJSI+
UmVndWxhdGlvbiBvZiBpb24gcHVtcHMgYW5kIGNhcnJpZXJzIGluIHZhc2N1bGFyIHNtb290aCBt
dXNjbGU8L3N0eWxlPjwvdGl0bGU+PHNlY29uZGFyeS10aXRsZT48c3R5bGUgZmFjZT0ibm9ybWFs
IiBmb250PSJkZWZhdWx0IiBzaXplPSIxMDAlIj5QaHlzaW9sIFJldjwvc3R5bGU+PC9zZWNvbmRh
cnktdGl0bGU+PC90aXRsZXM+PHBlcmlvZGljYWw+PGZ1bGwtdGl0bGU+PHN0eWxlIGZhY2U9Im5v
cm1hbCIgZm9udD0iZGVmYXVsdCIgc2l6ZT0iMTAwJSI+UGh5c2lvbCBSZXY8L3N0eWxlPjwvZnVs
bC10aXRsZT48L3BlcmlvZGljYWw+PHBhZ2VzPjxzdHlsZSBmYWNlPSJub3JtYWwiIGZvbnQ9ImRl
ZmF1bHQiIHNpemU9IjEwMCUiPjY4My03MjE8L3N0eWxlPjwvcGFnZXM+PHZvbHVtZT48c3R5bGUg
ZmFjZT0ibm9ybWFsIiBmb250PSJkZWZhdWx0IiBzaXplPSIxMDAlIj43NDwvc3R5bGU+PC92b2x1
bWU+PG51bWJlcj48c3R5bGUgZmFjZT0ibm9ybWFsIiBmb250PSJkZWZhdWx0IiBzaXplPSIxMDAl
Ij4zPC9zdHlsZT48L251bWJlcj48a2V5d29yZHM+PGtleXdvcmQ+PHN0eWxlIGZhY2U9Im5vcm1h
bCIgZm9udD0iZGVmYXVsdCIgc2l6ZT0iMTAwJSI+QW5pbWFsczwvc3R5bGU+PC9rZXl3b3JkPjxr
ZXl3b3JkPjxzdHlsZSBmYWNlPSJub3JtYWwiIGZvbnQ9ImRlZmF1bHQiIHNpemU9IjEwMCUiPkJp
b2xvZ2ljYWwgVHJhbnNwb3J0LCBBY3RpdmU8L3N0eWxlPjwva2V5d29yZD48a2V5d29yZD48c3R5
bGUgZmFjZT0ibm9ybWFsIiBmb250PSJkZWZhdWx0IiBzaXplPSIxMDAlIj5DYXJyaWVyIFByb3Rl
aW5zLyptZXRhYm9saXNtPC9zdHlsZT48L2tleXdvcmQ+PGtleXdvcmQ+PHN0eWxlIGZhY2U9Im5v
cm1hbCIgZm9udD0iZGVmYXVsdCIgc2l6ZT0iMTAwJSI+SHVtYW5zPC9zdHlsZT48L2tleXdvcmQ+
PGtleXdvcmQ+PHN0eWxlIGZhY2U9Im5vcm1hbCIgZm9udD0iZGVmYXVsdCIgc2l6ZT0iMTAwJSI+
SW9uIFB1bXBzLyptZXRhYm9saXNtPC9zdHlsZT48L2tleXdvcmQ+PGtleXdvcmQ+PHN0eWxlIGZh
Y2U9Im5vcm1hbCIgZm9udD0iZGVmYXVsdCIgc2l6ZT0iMTAwJSI+SW9uczwvc3R5bGU+PC9rZXl3
b3JkPjxrZXl3b3JkPjxzdHlsZSBmYWNlPSJub3JtYWwiIGZvbnQ9ImRlZmF1bHQiIHNpemU9IjEw
MCUiPk11c2NsZSwgU21vb3RoLCBWYXNjdWxhci8qbWV0YWJvbGlzbTwvc3R5bGU+PC9rZXl3b3Jk
Pjwva2V5d29yZHM+PGRhdGVzPjx5ZWFyPjxzdHlsZSBmYWNlPSJub3JtYWwiIGZvbnQ9ImRlZmF1
bHQiIHNpemU9IjEwMCUiPjE5OTQ8L3N0eWxlPjwveWVhcj48cHViLWRhdGVzPjxkYXRlPjxzdHls
ZSBmYWNlPSJub3JtYWwiIGZvbnQ9ImRlZmF1bHQiIHNpemU9IjEwMCUiPkp1bDwvc3R5bGU+PC9k
YXRlPjwvcHViLWRhdGVzPjwvZGF0ZXM+PGFjY2Vzc2lvbi1udW0+PHN0eWxlIGZhY2U9Im5vcm1h
bCIgZm9udD0iZGVmYXVsdCIgc2l6ZT0iMTAwJSI+ODAzNjI1MDwvc3R5bGU+PC9hY2Nlc3Npb24t
bnVtPjx1cmxzPjxyZWxhdGVkLXVybHM+PHVybD48c3R5bGUgZmFjZT0ibm9ybWFsIiBmb250PSJk
ZWZhdWx0IiBzaXplPSIxMDAlIj5odHRwOi8vd3d3Lm5jYmkubmxtLm5paC5nb3YvZW50cmV6L3F1
ZXJ5LmZjZ2k/Y21kPVJldHJpZXZlJmFtcDtkYj1QdWJNZWQmYW1wO2RvcHQ9Q2l0YXRpb24mYW1w
O2xpc3RfdWlkcz04MDM2MjUwICA8L3N0eWxlPjwvdXJsPjwvcmVsYXRlZC11cmxzPjwvdXJscz48
L3JlY29yZD48L0NpdGU+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PJmFwb3M7RG9ubmVsbDwvQXV0aG9yPjxZZWFyPjE5OTQ8
L1llYXI+PFJlY051bT4xMjU8L1JlY051bT48RGlzcGxheVRleHQ+PHN0eWxlIGZhY2U9InN1cGVy
c2NyaXB0Ij5bNTVdPC9zdHlsZT48L0Rpc3BsYXlUZXh0PjxyZWNvcmQ+PGRhdGFiYXNlIG5hbWU9
Im1ldGFsZXMgcGVzYWRvcy5lbmwiIHBhdGg9IkM6XERvY3VtZW50cyBhbmQgU2V0dGluZ3NcQ2Fy
bG9zIFJ1aXotVGFnbGVcRXNjcml0b3Jpb1xNYXJ6byAyMDEzXFByb3llY3RvIEZvbmRlY3l0IDIw
MTRcbWV0YWxlcyBwZXNhZG9zLmVubCI+bWV0YWxlcyBwZXNhZG9zLmVubDwvZGF0YWJhc2U+PHNv
dXJjZS1hcHAgbmFtZT0iRW5kTm90ZSIgdmVyc2lvbj0iOC4wIj5FbmROb3RlPC9zb3VyY2UtYXBw
PjxyZWMtbnVtYmVyPjEyNTwvcmVjLW51bWJlcj48cmVmLXR5cGUgbmFtZT0iSm91cm5hbCBBcnRp
Y2xlIj4xNzwvcmVmLXR5cGU+PGNvbnRyaWJ1dG9ycz48YXV0aG9ycz48YXV0aG9yPjxzdHlsZSBm
YWNlPSJub3JtYWwiIGZvbnQ9ImRlZmF1bHQiIHNpemU9IjEwMCUiPk8mYXBvcztEb25uZWxsLCBN
LiBFLjwvc3R5bGU+PC9hdXRob3I+PGF1dGhvcj48c3R5bGUgZmFjZT0ibm9ybWFsIiBmb250PSJk
ZWZhdWx0IiBzaXplPSIxMDAlIj5Pd2VuLCBOLiBFLjwvc3R5bGU+PC9hdXRob3I+PC9hdXRob3Jz
PjwvY29udHJpYnV0b3JzPjxhdXRoLWFkZHJlc3M+PHN0eWxlIGZhY2U9Im5vcm1hbCIgZm9udD0i
ZGVmYXVsdCIgc2l6ZT0iMTAwJSI+RGVwYXJ0bWVudCBvZiBIdW1hbiBQaHlzaW9sb2d5LCBVbml2
ZXJzaXR5IG9mIENhbGlmb3JuaWEsIERhdmlzLjwvc3R5bGU+PC9hdXRoLWFkZHJlc3M+PHRpdGxl
cz48dGl0bGU+PHN0eWxlIGZhY2U9Im5vcm1hbCIgZm9udD0iZGVmYXVsdCIgc2l6ZT0iMTAwJSI+
UmVndWxhdGlvbiBvZiBpb24gcHVtcHMgYW5kIGNhcnJpZXJzIGluIHZhc2N1bGFyIHNtb290aCBt
dXNjbGU8L3N0eWxlPjwvdGl0bGU+PHNlY29uZGFyeS10aXRsZT48c3R5bGUgZmFjZT0ibm9ybWFs
IiBmb250PSJkZWZhdWx0IiBzaXplPSIxMDAlIj5QaHlzaW9sIFJldjwvc3R5bGU+PC9zZWNvbmRh
cnktdGl0bGU+PC90aXRsZXM+PHBlcmlvZGljYWw+PGZ1bGwtdGl0bGU+PHN0eWxlIGZhY2U9Im5v
cm1hbCIgZm9udD0iZGVmYXVsdCIgc2l6ZT0iMTAwJSI+UGh5c2lvbCBSZXY8L3N0eWxlPjwvZnVs
bC10aXRsZT48L3BlcmlvZGljYWw+PHBhZ2VzPjxzdHlsZSBmYWNlPSJub3JtYWwiIGZvbnQ9ImRl
ZmF1bHQiIHNpemU9IjEwMCUiPjY4My03MjE8L3N0eWxlPjwvcGFnZXM+PHZvbHVtZT48c3R5bGUg
ZmFjZT0ibm9ybWFsIiBmb250PSJkZWZhdWx0IiBzaXplPSIxMDAlIj43NDwvc3R5bGU+PC92b2x1
bWU+PG51bWJlcj48c3R5bGUgZmFjZT0ibm9ybWFsIiBmb250PSJkZWZhdWx0IiBzaXplPSIxMDAl
Ij4zPC9zdHlsZT48L251bWJlcj48a2V5d29yZHM+PGtleXdvcmQ+PHN0eWxlIGZhY2U9Im5vcm1h
bCIgZm9udD0iZGVmYXVsdCIgc2l6ZT0iMTAwJSI+QW5pbWFsczwvc3R5bGU+PC9rZXl3b3JkPjxr
ZXl3b3JkPjxzdHlsZSBmYWNlPSJub3JtYWwiIGZvbnQ9ImRlZmF1bHQiIHNpemU9IjEwMCUiPkJp
b2xvZ2ljYWwgVHJhbnNwb3J0LCBBY3RpdmU8L3N0eWxlPjwva2V5d29yZD48a2V5d29yZD48c3R5
bGUgZmFjZT0ibm9ybWFsIiBmb250PSJkZWZhdWx0IiBzaXplPSIxMDAlIj5DYXJyaWVyIFByb3Rl
aW5zLyptZXRhYm9saXNtPC9zdHlsZT48L2tleXdvcmQ+PGtleXdvcmQ+PHN0eWxlIGZhY2U9Im5v
cm1hbCIgZm9udD0iZGVmYXVsdCIgc2l6ZT0iMTAwJSI+SHVtYW5zPC9zdHlsZT48L2tleXdvcmQ+
PGtleXdvcmQ+PHN0eWxlIGZhY2U9Im5vcm1hbCIgZm9udD0iZGVmYXVsdCIgc2l6ZT0iMTAwJSI+
SW9uIFB1bXBzLyptZXRhYm9saXNtPC9zdHlsZT48L2tleXdvcmQ+PGtleXdvcmQ+PHN0eWxlIGZh
Y2U9Im5vcm1hbCIgZm9udD0iZGVmYXVsdCIgc2l6ZT0iMTAwJSI+SW9uczwvc3R5bGU+PC9rZXl3
b3JkPjxrZXl3b3JkPjxzdHlsZSBmYWNlPSJub3JtYWwiIGZvbnQ9ImRlZmF1bHQiIHNpemU9IjEw
MCUiPk11c2NsZSwgU21vb3RoLCBWYXNjdWxhci8qbWV0YWJvbGlzbTwvc3R5bGU+PC9rZXl3b3Jk
Pjwva2V5d29yZHM+PGRhdGVzPjx5ZWFyPjxzdHlsZSBmYWNlPSJub3JtYWwiIGZvbnQ9ImRlZmF1
bHQiIHNpemU9IjEwMCUiPjE5OTQ8L3N0eWxlPjwveWVhcj48cHViLWRhdGVzPjxkYXRlPjxzdHls
ZSBmYWNlPSJub3JtYWwiIGZvbnQ9ImRlZmF1bHQiIHNpemU9IjEwMCUiPkp1bDwvc3R5bGU+PC9k
YXRlPjwvcHViLWRhdGVzPjwvZGF0ZXM+PGFjY2Vzc2lvbi1udW0+PHN0eWxlIGZhY2U9Im5vcm1h
bCIgZm9udD0iZGVmYXVsdCIgc2l6ZT0iMTAwJSI+ODAzNjI1MDwvc3R5bGU+PC9hY2Nlc3Npb24t
bnVtPjx1cmxzPjxyZWxhdGVkLXVybHM+PHVybD48c3R5bGUgZmFjZT0ibm9ybWFsIiBmb250PSJk
ZWZhdWx0IiBzaXplPSIxMDAlIj5odHRwOi8vd3d3Lm5jYmkubmxtLm5paC5nb3YvZW50cmV6L3F1
ZXJ5LmZjZ2k/Y21kPVJldHJpZXZlJmFtcDtkYj1QdWJNZWQmYW1wO2RvcHQ9Q2l0YXRpb24mYW1w
O2xpc3RfdWlkcz04MDM2MjUwICA8L3N0eWxlPjwvdXJsPjwvcmVsYXRlZC11cmxzPjwvdXJscz48
L3JlY29yZD48L0NpdGU+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5]</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w:t>
      </w:r>
    </w:p>
    <w:p w14:paraId="44FB13B6" w14:textId="38D98621" w:rsidR="00F87D2C" w:rsidRPr="00516A26" w:rsidRDefault="00AF52FB"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Evidence</w:t>
      </w:r>
      <w:r w:rsidR="00F87D2C" w:rsidRPr="00516A26">
        <w:rPr>
          <w:rFonts w:ascii="Book Antiqua" w:eastAsia="ヒラギノ角ゴ Pro W3" w:hAnsi="Book Antiqua"/>
          <w:szCs w:val="24"/>
          <w:lang w:val="en-US"/>
        </w:rPr>
        <w:t xml:space="preserve"> for the role of NKCC1 </w:t>
      </w:r>
      <w:r w:rsidR="00C330B6" w:rsidRPr="00516A26">
        <w:rPr>
          <w:rFonts w:ascii="Book Antiqua" w:eastAsia="ヒラギノ角ゴ Pro W3" w:hAnsi="Book Antiqua"/>
          <w:szCs w:val="24"/>
          <w:lang w:val="en-US"/>
        </w:rPr>
        <w:t>co</w:t>
      </w:r>
      <w:r w:rsidRPr="00516A26">
        <w:rPr>
          <w:rFonts w:ascii="Book Antiqua" w:eastAsia="ヒラギノ角ゴ Pro W3" w:hAnsi="Book Antiqua"/>
          <w:szCs w:val="24"/>
          <w:lang w:val="en-US"/>
        </w:rPr>
        <w:t>-</w:t>
      </w:r>
      <w:r w:rsidR="00C330B6" w:rsidRPr="00516A26">
        <w:rPr>
          <w:rFonts w:ascii="Book Antiqua" w:eastAsia="ヒラギノ角ゴ Pro W3" w:hAnsi="Book Antiqua"/>
          <w:szCs w:val="24"/>
          <w:lang w:val="en-US"/>
        </w:rPr>
        <w:t>transporter on vascular rhythmic contractions</w:t>
      </w:r>
      <w:r w:rsidRPr="00516A26">
        <w:rPr>
          <w:rFonts w:ascii="Book Antiqua" w:eastAsia="ヒラギノ角ゴ Pro W3" w:hAnsi="Book Antiqua"/>
          <w:szCs w:val="24"/>
          <w:lang w:val="en-US"/>
        </w:rPr>
        <w:t xml:space="preserve"> is scanty</w:t>
      </w:r>
      <w:r w:rsidR="00C330B6"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 xml:space="preserve"> but it is worthy of note that the</w:t>
      </w:r>
      <w:r w:rsidR="00C330B6" w:rsidRPr="00516A26">
        <w:rPr>
          <w:rFonts w:ascii="Book Antiqua" w:eastAsia="ヒラギノ角ゴ Pro W3" w:hAnsi="Book Antiqua"/>
          <w:szCs w:val="24"/>
          <w:lang w:val="en-US"/>
        </w:rPr>
        <w:t xml:space="preserve"> inward current of Cl</w:t>
      </w:r>
      <w:r w:rsidR="00C330B6" w:rsidRPr="00516A26">
        <w:rPr>
          <w:rFonts w:ascii="Book Antiqua" w:eastAsia="ヒラギノ角ゴ Pro W3" w:hAnsi="Book Antiqua"/>
          <w:szCs w:val="24"/>
          <w:vertAlign w:val="superscript"/>
          <w:lang w:val="en-US"/>
        </w:rPr>
        <w:t>-</w:t>
      </w:r>
      <w:r w:rsidR="002E4114" w:rsidRPr="00516A26">
        <w:rPr>
          <w:rFonts w:ascii="Book Antiqua" w:eastAsia="ヒラギノ角ゴ Pro W3" w:hAnsi="Book Antiqua"/>
          <w:szCs w:val="24"/>
          <w:lang w:val="en-US"/>
        </w:rPr>
        <w:t xml:space="preserve"> decreases</w:t>
      </w:r>
      <w:r w:rsidR="00C330B6" w:rsidRPr="00516A26">
        <w:rPr>
          <w:rFonts w:ascii="Book Antiqua" w:eastAsia="ヒラギノ角ゴ Pro W3" w:hAnsi="Book Antiqua"/>
          <w:szCs w:val="24"/>
          <w:lang w:val="en-US"/>
        </w:rPr>
        <w:t xml:space="preserve"> rhythmic contractions</w:t>
      </w:r>
      <w:r w:rsidR="008A3974" w:rsidRPr="00516A26">
        <w:rPr>
          <w:rFonts w:ascii="Book Antiqua" w:eastAsia="ヒラギノ角ゴ Pro W3" w:hAnsi="Book Antiqua"/>
          <w:szCs w:val="24"/>
          <w:lang w:val="en-US"/>
        </w:rPr>
        <w:t xml:space="preserve"> by </w:t>
      </w:r>
      <w:r w:rsidR="00A046EA" w:rsidRPr="00516A26">
        <w:rPr>
          <w:rFonts w:ascii="Book Antiqua" w:eastAsia="ヒラギノ角ゴ Pro W3" w:hAnsi="Book Antiqua"/>
          <w:szCs w:val="24"/>
          <w:lang w:val="en-US"/>
        </w:rPr>
        <w:t xml:space="preserve">increasing </w:t>
      </w:r>
      <w:proofErr w:type="gramStart"/>
      <w:r w:rsidR="008A3974" w:rsidRPr="00516A26">
        <w:rPr>
          <w:rFonts w:ascii="Book Antiqua" w:eastAsia="ヒラギノ角ゴ Pro W3" w:hAnsi="Book Antiqua"/>
          <w:szCs w:val="24"/>
          <w:lang w:val="en-US"/>
        </w:rPr>
        <w:t>vasoconstriction</w:t>
      </w:r>
      <w:proofErr w:type="gramEnd"/>
      <w:r w:rsidR="00C330B6" w:rsidRPr="00516A26">
        <w:rPr>
          <w:rFonts w:ascii="Book Antiqua" w:eastAsia="ヒラギノ角ゴ Pro W3" w:hAnsi="Book Antiqua"/>
          <w:szCs w:val="24"/>
          <w:lang w:val="en-US"/>
        </w:rPr>
        <w:fldChar w:fldCharType="begin">
          <w:fldData xml:space="preserve">PEVuZE5vdGU+PENpdGU+PEF1dGhvcj5NYXRjaGtvdjwvQXV0aG9yPjxZZWFyPjIwMDc8L1llYXI+
PFJlY051bT4xMjQ8L1JlY051bT48RGlzcGxheVRleHQ+PHN0eWxlIGZhY2U9InN1cGVyc2NyaXB0
Ij5bNDd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yNDwvcmVjLW51bWJlcj48cmVmLXR5cGUgbmFtZT0iSm91cm5hbCBBcnRpY2xlIj4x
NzwvcmVmLXR5cGU+PGNvbnRyaWJ1dG9ycz48YXV0aG9ycz48YXV0aG9yPjxzdHlsZSBmYWNlPSJu
b3JtYWwiIGZvbnQ9ImRlZmF1bHQiIHNpemU9IjEwMCUiPk1hdGNoa292LCBWLiBWLjwvc3R5bGU+
PC9hdXRob3I+PGF1dGhvcj48c3R5bGUgZmFjZT0ibm9ybWFsIiBmb250PSJkZWZhdWx0IiBzaXpl
PSIxMDAlIj5HdXN0YWZzc29uLCBILjwvc3R5bGU+PC9hdXRob3I+PGF1dGhvcj48c3R5bGUgZmFj
ZT0ibm9ybWFsIiBmb250PSJkZWZhdWx0IiBzaXplPSIxMDAlIj5SYWhtYW4sIEEuPC9zdHlsZT48
L2F1dGhvcj48YXV0aG9yPjxzdHlsZSBmYWNlPSJub3JtYWwiIGZvbnQ9ImRlZmF1bHQiIHNpemU9
IjEwMCUiPkJyaWdncyBCb2VkdGtqZXIsIEQuIE0uPC9zdHlsZT48L2F1dGhvcj48YXV0aG9yPjxz
dHlsZSBmYWNlPSJub3JtYWwiIGZvbnQ9ImRlZmF1bHQiIHNpemU9IjEwMCUiPkdvcmludGluLCBT
Ljwvc3R5bGU+PC9hdXRob3I+PGF1dGhvcj48c3R5bGUgZmFjZT0ibm9ybWFsIiBmb250PSJkZWZh
dWx0IiBzaXplPSIxMDAlIj5IYW5zZW4sIEEuIEsuPC9zdHlsZT48L2F1dGhvcj48YXV0aG9yPjxz
dHlsZSBmYWNlPSJub3JtYWwiIGZvbnQ9ImRlZmF1bHQiIHNpemU9IjEwMCUiPkJvdXppbm92YSwg
RS4gVi48L3N0eWxlPjwvYXV0aG9yPjxhdXRob3I+PHN0eWxlIGZhY2U9Im5vcm1hbCIgZm9udD0i
ZGVmYXVsdCIgc2l6ZT0iMTAwJSI+UHJhZXRvcml1cywgSC4gQS48L3N0eWxlPjwvYXV0aG9yPjxh
dXRob3I+PHN0eWxlIGZhY2U9Im5vcm1hbCIgZm9udD0iZGVmYXVsdCIgc2l6ZT0iMTAwJSI+QWFs
a2phZXIsIEMuPC9zdHlsZT48L2F1dGhvcj48YXV0aG9yPjxzdHlsZSBmYWNlPSJub3JtYWwiIGZv
bnQ9ImRlZmF1bHQiIHNpemU9IjEwMCUiPk5pbHNzb24sIEguPC9zdHlsZT48L2F1dGhvcj48L2F1
dGhvcnM+PC9jb250cmlidXRvcnM+PGF1dGgtYWRkcmVzcz48c3R5bGUgZmFjZT0ibm9ybWFsIiBm
b250PSJkZWZhdWx0IiBzaXplPSIxMDAlIj5XYXRlciBhbmQgU2FsdCBSZXNlYXJjaCBDZW50ZXIs
IEluc3RpdHV0ZSBvZiBQaHlzaW9sb2d5IGFuZCBCaW9waHlzaWNzLCBVbml2ZXJzaXR5IG9mIEFh
cmh1cywgRGVubWFyay4gdnZtQGZpLmF1LmRrPC9zdHlsZT48L2F1dGgtYWRkcmVzcz48dGl0bGVz
Pjx0aXRsZT48c3R5bGUgZmFjZT0ibm9ybWFsIiBmb250PSJkZWZhdWx0IiBzaXplPSIxMDAlIj5J
bnRlcmFjdGlvbiBiZXR3ZWVuIE5hKy9LKy1wdW1wIGFuZCBOYSsvQ2EyKy1leGNoYW5nZXIgbW9k
dWxhdGVzIGludGVyY2VsbHVsYXIgY29tbXVuaWNhdGlvbjwvc3R5bGU+PC90aXRsZT48c2Vjb25k
YXJ5LXRpdGxlPjxzdHlsZSBmYWNlPSJub3JtYWwiIGZvbnQ9ImRlZmF1bHQiIHNpemU9IjEwMCUi
PkNpcmMgUmVzPC9zdHlsZT48L3NlY29uZGFyeS10aXRsZT48L3RpdGxlcz48cGVyaW9kaWNhbD48
ZnVsbC10aXRsZT48c3R5bGUgZmFjZT0ibm9ybWFsIiBmb250PSJkZWZhdWx0IiBzaXplPSIxMDAl
Ij5DaXJjIFJlczwvc3R5bGU+PC9mdWxsLXRpdGxlPjwvcGVyaW9kaWNhbD48cGFnZXM+PHN0eWxl
IGZhY2U9Im5vcm1hbCIgZm9udD0iZGVmYXVsdCIgc2l6ZT0iMTAwJSI+MTAyNi0zNTwvc3R5bGU+
PC9wYWdlcz48dm9sdW1lPjxzdHlsZSBmYWNlPSJub3JtYWwiIGZvbnQ9ImRlZmF1bHQiIHNpemU9
IjEwMCUiPjEwMDwvc3R5bGU+PC92b2x1bWU+PG51bWJlcj48c3R5bGUgZmFjZT0ibm9ybWFsIiBm
b250PSJkZWZhdWx0IiBzaXplPSIxMDAlIj43PC9zdHlsZT48L251bWJlcj48a2V5d29yZHM+PGtl
eXdvcmQ+PHN0eWxlIGZhY2U9Im5vcm1hbCIgZm9udD0iZGVmYXVsdCIgc2l6ZT0iMTAwJSI+QW5p
bGluZSBDb21wb3VuZHMvcGhhcm1hY29sb2d5PC9zdHlsZT48L2tleXdvcmQ+PGtleXdvcmQ+PHN0
eWxlIGZhY2U9Im5vcm1hbCIgZm9udD0iZGVmYXVsdCIgc2l6ZT0iMTAwJSI+QW5pbWFsczwvc3R5
bGU+PC9rZXl3b3JkPjxrZXl3b3JkPjxzdHlsZSBmYWNlPSJub3JtYWwiIGZvbnQ9ImRlZmF1bHQi
IHNpemU9IjEwMCUiPkFvcnRhL2N5dG9sb2d5L21ldGFib2xpc208L3N0eWxlPjwva2V5d29yZD48
a2V5d29yZD48c3R5bGUgZmFjZT0ibm9ybWFsIiBmb250PSJkZWZhdWx0IiBzaXplPSIxMDAlIj5D
YWxjaXVtL21ldGFib2xpc208L3N0eWxlPjwva2V5d29yZD48a2V5d29yZD48c3R5bGUgZmFjZT0i
bm9ybWFsIiBmb250PSJkZWZhdWx0IiBzaXplPSIxMDAlIj5DZWxsIENvbW11bmljYXRpb24vKnBo
eXNpb2xvZ3k8L3N0eWxlPjwva2V5d29yZD48a2V5d29yZD48c3R5bGUgZmFjZT0ibm9ybWFsIiBm
b250PSJkZWZhdWx0IiBzaXplPSIxMDAlIj5DZWxsIE1lbWJyYW5lL3BoeXNpb2xvZ3k8L3N0eWxl
Pjwva2V5d29yZD48a2V5d29yZD48c3R5bGUgZmFjZT0ibm9ybWFsIiBmb250PSJkZWZhdWx0IiBz
aXplPSIxMDAlIj5DZWxscywgQ3VsdHVyZWQ8L3N0eWxlPjwva2V5d29yZD48a2V5d29yZD48c3R5
bGUgZmFjZT0ibm9ybWFsIiBmb250PSJkZWZhdWx0IiBzaXplPSIxMDAlIj5EcnVnIEludGVyYWN0
aW9uczwvc3R5bGU+PC9rZXl3b3JkPjxrZXl3b3JkPjxzdHlsZSBmYWNlPSJub3JtYWwiIGZvbnQ9
ImRlZmF1bHQiIHNpemU9IjEwMCUiPkVsZWN0cmljIENhcGFjaXRhbmNlPC9zdHlsZT48L2tleXdv
cmQ+PGtleXdvcmQ+PHN0eWxlIGZhY2U9Im5vcm1hbCIgZm9udD0iZGVmYXVsdCIgc2l6ZT0iMTAw
JSI+RW56eW1lIEluaGliaXRvcnMvcGhhcm1hY29sb2d5PC9zdHlsZT48L2tleXdvcmQ+PGtleXdv
cmQ+PHN0eWxlIGZhY2U9Im5vcm1hbCIgZm9udD0iZGVmYXVsdCIgc2l6ZT0iMTAwJSI+SW50cmFj
ZWxsdWxhciBNZW1icmFuZXMvbWV0YWJvbGlzbTwvc3R5bGU+PC9rZXl3b3JkPjxrZXl3b3JkPjxz
dHlsZSBmYWNlPSJub3JtYWwiIGZvbnQ9ImRlZmF1bHQiIHNpemU9IjEwMCUiPk1hbGU8L3N0eWxl
Pjwva2V5d29yZD48a2V5d29yZD48c3R5bGUgZmFjZT0ibm9ybWFsIiBmb250PSJkZWZhdWx0IiBz
aXplPSIxMDAlIj5NZXNlbnRlcmljIEFydGVyaWVzL2N5dG9sb2d5L21ldGFib2xpc208L3N0eWxl
Pjwva2V5d29yZD48a2V5d29yZD48c3R5bGUgZmFjZT0ibm9ybWFsIiBmb250PSJkZWZhdWx0IiBz
aXplPSIxMDAlIj5NdXNjbGUsIFNtb290aCwgVmFzY3VsYXIvKnBoeXNpb2xvZ3k8L3N0eWxlPjwv
a2V5d29yZD48a2V5d29yZD48c3R5bGUgZmFjZT0ibm9ybWFsIiBmb250PSJkZWZhdWx0IiBzaXpl
PSIxMDAlIj5NeW9jeXRlcywgU21vb3RoIE11c2NsZS9kcnVnIGVmZmVjdHMvKnBoeXNpb2xvZ3k8
L3N0eWxlPjwva2V5d29yZD48a2V5d29yZD48c3R5bGUgZmFjZT0ibm9ybWFsIiBmb250PSJkZWZh
dWx0IiBzaXplPSIxMDAlIj5Pc21vbGFyIENvbmNlbnRyYXRpb248L3N0eWxlPjwva2V5d29yZD48
a2V5d29yZD48c3R5bGUgZmFjZT0ibm9ybWFsIiBmb250PSJkZWZhdWx0IiBzaXplPSIxMDAlIj5P
dWFiYWluL3BoYXJtYWNvbG9neTwvc3R5bGU+PC9rZXl3b3JkPjxrZXl3b3JkPjxzdHlsZSBmYWNl
PSJub3JtYWwiIGZvbnQ9ImRlZmF1bHQiIHNpemU9IjEwMCUiPlBoZW55bCBFdGhlcnMvcGhhcm1h
Y29sb2d5PC9zdHlsZT48L2tleXdvcmQ+PGtleXdvcmQ+PHN0eWxlIGZhY2U9Im5vcm1hbCIgZm9u
dD0iZGVmYXVsdCIgc2l6ZT0iMTAwJSI+UG90YXNzaXVtIENoYW5uZWwgQmxvY2tlcnMvcGhhcm1h
Y29sb2d5PC9zdHlsZT48L2tleXdvcmQ+PGtleXdvcmQ+PHN0eWxlIGZhY2U9Im5vcm1hbCIgZm9u
dD0iZGVmYXVsdCIgc2l6ZT0iMTAwJSI+UmF0czwvc3R5bGU+PC9rZXl3b3JkPjxrZXl3b3JkPjxz
dHlsZSBmYWNlPSJub3JtYWwiIGZvbnQ9ImRlZmF1bHQiIHNpemU9IjEwMCUiPlJhdHMsIFdpc3Rh
cjwvc3R5bGU+PC9rZXl3b3JkPjxrZXl3b3JkPjxzdHlsZSBmYWNlPSJub3JtYWwiIGZvbnQ9ImRl
ZmF1bHQiIHNpemU9IjEwMCUiPlNvZGl1bS1DYWxjaXVtIEV4Y2hhbmdlci9hbnRhZ29uaXN0cyAm
YW1wOyBpbmhpYml0b3JzLypwaHlzaW9sb2d5PC9zdHlsZT48L2tleXdvcmQ+PGtleXdvcmQ+PHN0
eWxlIGZhY2U9Im5vcm1hbCIgZm9udD0iZGVmYXVsdCIgc2l6ZT0iMTAwJSI+U29kaXVtLVBvdGFz
c2l1bS1FeGNoYW5naW5nIEFUUGFzZS9hbnRhZ29uaXN0cyAmYW1wOyBpbmhpYml0b3JzLypwaHlz
aW9sb2d5PC9zdHlsZT48L2tleXdvcmQ+PGtleXdvcmQ+PHN0eWxlIGZhY2U9Im5vcm1hbCIgZm9u
dD0iZGVmYXVsdCIgc2l6ZT0iMTAwJSI+VGlzc3VlIERpc3RyaWJ1dGlvbjwvc3R5bGU+PC9rZXl3
b3JkPjxrZXl3b3JkPjxzdHlsZSBmYWNlPSJub3JtYWwiIGZvbnQ9ImRlZmF1bHQiIHNpemU9IjEw
MCUiPlZhc29jb25zdHJpY3Rpb24vZHJ1ZyBlZmZlY3RzPC9zdHlsZT48L2tleXdvcmQ+PC9rZXl3
b3Jkcz48ZGF0ZXM+PHllYXI+PHN0eWxlIGZhY2U9Im5vcm1hbCIgZm9udD0iZGVmYXVsdCIgc2l6
ZT0iMTAwJSI+MjAwNzwvc3R5bGU+PC95ZWFyPjxwdWItZGF0ZXM+PGRhdGU+PHN0eWxlIGZhY2U9
Im5vcm1hbCIgZm9udD0iZGVmYXVsdCIgc2l6ZT0iMTAwJSI+QXByIDEzPC9zdHlsZT48L2RhdGU+
PC9wdWItZGF0ZXM+PC9kYXRlcz48YWNjZXNzaW9uLW51bT48c3R5bGUgZmFjZT0ibm9ybWFsIiBm
b250PSJkZWZhdWx0IiBzaXplPSIxMDAlIj4xNzM0NzQ3Nzwvc3R5bGU+PC9hY2Nlc3Npb24tbnVt
Pjx1cmxzPjxyZWxhdGVkLXVybHM+PHVybD48c3R5bGUgZmFjZT0ibm9ybWFsIiBmb250PSJkZWZh
dWx0IiBzaXplPSIxMDAlIj5odHRwOi8vd3d3Lm5jYmkubmxtLm5paC5nb3YvZW50cmV6L3F1ZXJ5
LmZjZ2k/Y21kPVJldHJpZXZlJmFtcDtkYj1QdWJNZWQmYW1wO2RvcHQ9Q2l0YXRpb24mYW1wO2xp
c3RfdWlkcz0xNzM0NzQ3NyAgPC9zdHlsZT48L3VybD48L3JlbGF0ZWQtdXJscz48L3VybHM+PC9y
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NYXRjaGtvdjwvQXV0aG9yPjxZZWFyPjIwMDc8L1llYXI+
PFJlY051bT4xMjQ8L1JlY051bT48RGlzcGxheVRleHQ+PHN0eWxlIGZhY2U9InN1cGVyc2NyaXB0
Ij5bNDd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yNDwvcmVjLW51bWJlcj48cmVmLXR5cGUgbmFtZT0iSm91cm5hbCBBcnRpY2xlIj4x
NzwvcmVmLXR5cGU+PGNvbnRyaWJ1dG9ycz48YXV0aG9ycz48YXV0aG9yPjxzdHlsZSBmYWNlPSJu
b3JtYWwiIGZvbnQ9ImRlZmF1bHQiIHNpemU9IjEwMCUiPk1hdGNoa292LCBWLiBWLjwvc3R5bGU+
PC9hdXRob3I+PGF1dGhvcj48c3R5bGUgZmFjZT0ibm9ybWFsIiBmb250PSJkZWZhdWx0IiBzaXpl
PSIxMDAlIj5HdXN0YWZzc29uLCBILjwvc3R5bGU+PC9hdXRob3I+PGF1dGhvcj48c3R5bGUgZmFj
ZT0ibm9ybWFsIiBmb250PSJkZWZhdWx0IiBzaXplPSIxMDAlIj5SYWhtYW4sIEEuPC9zdHlsZT48
L2F1dGhvcj48YXV0aG9yPjxzdHlsZSBmYWNlPSJub3JtYWwiIGZvbnQ9ImRlZmF1bHQiIHNpemU9
IjEwMCUiPkJyaWdncyBCb2VkdGtqZXIsIEQuIE0uPC9zdHlsZT48L2F1dGhvcj48YXV0aG9yPjxz
dHlsZSBmYWNlPSJub3JtYWwiIGZvbnQ9ImRlZmF1bHQiIHNpemU9IjEwMCUiPkdvcmludGluLCBT
Ljwvc3R5bGU+PC9hdXRob3I+PGF1dGhvcj48c3R5bGUgZmFjZT0ibm9ybWFsIiBmb250PSJkZWZh
dWx0IiBzaXplPSIxMDAlIj5IYW5zZW4sIEEuIEsuPC9zdHlsZT48L2F1dGhvcj48YXV0aG9yPjxz
dHlsZSBmYWNlPSJub3JtYWwiIGZvbnQ9ImRlZmF1bHQiIHNpemU9IjEwMCUiPkJvdXppbm92YSwg
RS4gVi48L3N0eWxlPjwvYXV0aG9yPjxhdXRob3I+PHN0eWxlIGZhY2U9Im5vcm1hbCIgZm9udD0i
ZGVmYXVsdCIgc2l6ZT0iMTAwJSI+UHJhZXRvcml1cywgSC4gQS48L3N0eWxlPjwvYXV0aG9yPjxh
dXRob3I+PHN0eWxlIGZhY2U9Im5vcm1hbCIgZm9udD0iZGVmYXVsdCIgc2l6ZT0iMTAwJSI+QWFs
a2phZXIsIEMuPC9zdHlsZT48L2F1dGhvcj48YXV0aG9yPjxzdHlsZSBmYWNlPSJub3JtYWwiIGZv
bnQ9ImRlZmF1bHQiIHNpemU9IjEwMCUiPk5pbHNzb24sIEguPC9zdHlsZT48L2F1dGhvcj48L2F1
dGhvcnM+PC9jb250cmlidXRvcnM+PGF1dGgtYWRkcmVzcz48c3R5bGUgZmFjZT0ibm9ybWFsIiBm
b250PSJkZWZhdWx0IiBzaXplPSIxMDAlIj5XYXRlciBhbmQgU2FsdCBSZXNlYXJjaCBDZW50ZXIs
IEluc3RpdHV0ZSBvZiBQaHlzaW9sb2d5IGFuZCBCaW9waHlzaWNzLCBVbml2ZXJzaXR5IG9mIEFh
cmh1cywgRGVubWFyay4gdnZtQGZpLmF1LmRrPC9zdHlsZT48L2F1dGgtYWRkcmVzcz48dGl0bGVz
Pjx0aXRsZT48c3R5bGUgZmFjZT0ibm9ybWFsIiBmb250PSJkZWZhdWx0IiBzaXplPSIxMDAlIj5J
bnRlcmFjdGlvbiBiZXR3ZWVuIE5hKy9LKy1wdW1wIGFuZCBOYSsvQ2EyKy1leGNoYW5nZXIgbW9k
dWxhdGVzIGludGVyY2VsbHVsYXIgY29tbXVuaWNhdGlvbjwvc3R5bGU+PC90aXRsZT48c2Vjb25k
YXJ5LXRpdGxlPjxzdHlsZSBmYWNlPSJub3JtYWwiIGZvbnQ9ImRlZmF1bHQiIHNpemU9IjEwMCUi
PkNpcmMgUmVzPC9zdHlsZT48L3NlY29uZGFyeS10aXRsZT48L3RpdGxlcz48cGVyaW9kaWNhbD48
ZnVsbC10aXRsZT48c3R5bGUgZmFjZT0ibm9ybWFsIiBmb250PSJkZWZhdWx0IiBzaXplPSIxMDAl
Ij5DaXJjIFJlczwvc3R5bGU+PC9mdWxsLXRpdGxlPjwvcGVyaW9kaWNhbD48cGFnZXM+PHN0eWxl
IGZhY2U9Im5vcm1hbCIgZm9udD0iZGVmYXVsdCIgc2l6ZT0iMTAwJSI+MTAyNi0zNTwvc3R5bGU+
PC9wYWdlcz48dm9sdW1lPjxzdHlsZSBmYWNlPSJub3JtYWwiIGZvbnQ9ImRlZmF1bHQiIHNpemU9
IjEwMCUiPjEwMDwvc3R5bGU+PC92b2x1bWU+PG51bWJlcj48c3R5bGUgZmFjZT0ibm9ybWFsIiBm
b250PSJkZWZhdWx0IiBzaXplPSIxMDAlIj43PC9zdHlsZT48L251bWJlcj48a2V5d29yZHM+PGtl
eXdvcmQ+PHN0eWxlIGZhY2U9Im5vcm1hbCIgZm9udD0iZGVmYXVsdCIgc2l6ZT0iMTAwJSI+QW5p
bGluZSBDb21wb3VuZHMvcGhhcm1hY29sb2d5PC9zdHlsZT48L2tleXdvcmQ+PGtleXdvcmQ+PHN0
eWxlIGZhY2U9Im5vcm1hbCIgZm9udD0iZGVmYXVsdCIgc2l6ZT0iMTAwJSI+QW5pbWFsczwvc3R5
bGU+PC9rZXl3b3JkPjxrZXl3b3JkPjxzdHlsZSBmYWNlPSJub3JtYWwiIGZvbnQ9ImRlZmF1bHQi
IHNpemU9IjEwMCUiPkFvcnRhL2N5dG9sb2d5L21ldGFib2xpc208L3N0eWxlPjwva2V5d29yZD48
a2V5d29yZD48c3R5bGUgZmFjZT0ibm9ybWFsIiBmb250PSJkZWZhdWx0IiBzaXplPSIxMDAlIj5D
YWxjaXVtL21ldGFib2xpc208L3N0eWxlPjwva2V5d29yZD48a2V5d29yZD48c3R5bGUgZmFjZT0i
bm9ybWFsIiBmb250PSJkZWZhdWx0IiBzaXplPSIxMDAlIj5DZWxsIENvbW11bmljYXRpb24vKnBo
eXNpb2xvZ3k8L3N0eWxlPjwva2V5d29yZD48a2V5d29yZD48c3R5bGUgZmFjZT0ibm9ybWFsIiBm
b250PSJkZWZhdWx0IiBzaXplPSIxMDAlIj5DZWxsIE1lbWJyYW5lL3BoeXNpb2xvZ3k8L3N0eWxl
Pjwva2V5d29yZD48a2V5d29yZD48c3R5bGUgZmFjZT0ibm9ybWFsIiBmb250PSJkZWZhdWx0IiBz
aXplPSIxMDAlIj5DZWxscywgQ3VsdHVyZWQ8L3N0eWxlPjwva2V5d29yZD48a2V5d29yZD48c3R5
bGUgZmFjZT0ibm9ybWFsIiBmb250PSJkZWZhdWx0IiBzaXplPSIxMDAlIj5EcnVnIEludGVyYWN0
aW9uczwvc3R5bGU+PC9rZXl3b3JkPjxrZXl3b3JkPjxzdHlsZSBmYWNlPSJub3JtYWwiIGZvbnQ9
ImRlZmF1bHQiIHNpemU9IjEwMCUiPkVsZWN0cmljIENhcGFjaXRhbmNlPC9zdHlsZT48L2tleXdv
cmQ+PGtleXdvcmQ+PHN0eWxlIGZhY2U9Im5vcm1hbCIgZm9udD0iZGVmYXVsdCIgc2l6ZT0iMTAw
JSI+RW56eW1lIEluaGliaXRvcnMvcGhhcm1hY29sb2d5PC9zdHlsZT48L2tleXdvcmQ+PGtleXdv
cmQ+PHN0eWxlIGZhY2U9Im5vcm1hbCIgZm9udD0iZGVmYXVsdCIgc2l6ZT0iMTAwJSI+SW50cmFj
ZWxsdWxhciBNZW1icmFuZXMvbWV0YWJvbGlzbTwvc3R5bGU+PC9rZXl3b3JkPjxrZXl3b3JkPjxz
dHlsZSBmYWNlPSJub3JtYWwiIGZvbnQ9ImRlZmF1bHQiIHNpemU9IjEwMCUiPk1hbGU8L3N0eWxl
Pjwva2V5d29yZD48a2V5d29yZD48c3R5bGUgZmFjZT0ibm9ybWFsIiBmb250PSJkZWZhdWx0IiBz
aXplPSIxMDAlIj5NZXNlbnRlcmljIEFydGVyaWVzL2N5dG9sb2d5L21ldGFib2xpc208L3N0eWxl
Pjwva2V5d29yZD48a2V5d29yZD48c3R5bGUgZmFjZT0ibm9ybWFsIiBmb250PSJkZWZhdWx0IiBz
aXplPSIxMDAlIj5NdXNjbGUsIFNtb290aCwgVmFzY3VsYXIvKnBoeXNpb2xvZ3k8L3N0eWxlPjwv
a2V5d29yZD48a2V5d29yZD48c3R5bGUgZmFjZT0ibm9ybWFsIiBmb250PSJkZWZhdWx0IiBzaXpl
PSIxMDAlIj5NeW9jeXRlcywgU21vb3RoIE11c2NsZS9kcnVnIGVmZmVjdHMvKnBoeXNpb2xvZ3k8
L3N0eWxlPjwva2V5d29yZD48a2V5d29yZD48c3R5bGUgZmFjZT0ibm9ybWFsIiBmb250PSJkZWZh
dWx0IiBzaXplPSIxMDAlIj5Pc21vbGFyIENvbmNlbnRyYXRpb248L3N0eWxlPjwva2V5d29yZD48
a2V5d29yZD48c3R5bGUgZmFjZT0ibm9ybWFsIiBmb250PSJkZWZhdWx0IiBzaXplPSIxMDAlIj5P
dWFiYWluL3BoYXJtYWNvbG9neTwvc3R5bGU+PC9rZXl3b3JkPjxrZXl3b3JkPjxzdHlsZSBmYWNl
PSJub3JtYWwiIGZvbnQ9ImRlZmF1bHQiIHNpemU9IjEwMCUiPlBoZW55bCBFdGhlcnMvcGhhcm1h
Y29sb2d5PC9zdHlsZT48L2tleXdvcmQ+PGtleXdvcmQ+PHN0eWxlIGZhY2U9Im5vcm1hbCIgZm9u
dD0iZGVmYXVsdCIgc2l6ZT0iMTAwJSI+UG90YXNzaXVtIENoYW5uZWwgQmxvY2tlcnMvcGhhcm1h
Y29sb2d5PC9zdHlsZT48L2tleXdvcmQ+PGtleXdvcmQ+PHN0eWxlIGZhY2U9Im5vcm1hbCIgZm9u
dD0iZGVmYXVsdCIgc2l6ZT0iMTAwJSI+UmF0czwvc3R5bGU+PC9rZXl3b3JkPjxrZXl3b3JkPjxz
dHlsZSBmYWNlPSJub3JtYWwiIGZvbnQ9ImRlZmF1bHQiIHNpemU9IjEwMCUiPlJhdHMsIFdpc3Rh
cjwvc3R5bGU+PC9rZXl3b3JkPjxrZXl3b3JkPjxzdHlsZSBmYWNlPSJub3JtYWwiIGZvbnQ9ImRl
ZmF1bHQiIHNpemU9IjEwMCUiPlNvZGl1bS1DYWxjaXVtIEV4Y2hhbmdlci9hbnRhZ29uaXN0cyAm
YW1wOyBpbmhpYml0b3JzLypwaHlzaW9sb2d5PC9zdHlsZT48L2tleXdvcmQ+PGtleXdvcmQ+PHN0
eWxlIGZhY2U9Im5vcm1hbCIgZm9udD0iZGVmYXVsdCIgc2l6ZT0iMTAwJSI+U29kaXVtLVBvdGFz
c2l1bS1FeGNoYW5naW5nIEFUUGFzZS9hbnRhZ29uaXN0cyAmYW1wOyBpbmhpYml0b3JzLypwaHlz
aW9sb2d5PC9zdHlsZT48L2tleXdvcmQ+PGtleXdvcmQ+PHN0eWxlIGZhY2U9Im5vcm1hbCIgZm9u
dD0iZGVmYXVsdCIgc2l6ZT0iMTAwJSI+VGlzc3VlIERpc3RyaWJ1dGlvbjwvc3R5bGU+PC9rZXl3
b3JkPjxrZXl3b3JkPjxzdHlsZSBmYWNlPSJub3JtYWwiIGZvbnQ9ImRlZmF1bHQiIHNpemU9IjEw
MCUiPlZhc29jb25zdHJpY3Rpb24vZHJ1ZyBlZmZlY3RzPC9zdHlsZT48L2tleXdvcmQ+PC9rZXl3
b3Jkcz48ZGF0ZXM+PHllYXI+PHN0eWxlIGZhY2U9Im5vcm1hbCIgZm9udD0iZGVmYXVsdCIgc2l6
ZT0iMTAwJSI+MjAwNzwvc3R5bGU+PC95ZWFyPjxwdWItZGF0ZXM+PGRhdGU+PHN0eWxlIGZhY2U9
Im5vcm1hbCIgZm9udD0iZGVmYXVsdCIgc2l6ZT0iMTAwJSI+QXByIDEzPC9zdHlsZT48L2RhdGU+
PC9wdWItZGF0ZXM+PC9kYXRlcz48YWNjZXNzaW9uLW51bT48c3R5bGUgZmFjZT0ibm9ybWFsIiBm
b250PSJkZWZhdWx0IiBzaXplPSIxMDAlIj4xNzM0NzQ3Nzwvc3R5bGU+PC9hY2Nlc3Npb24tbnVt
Pjx1cmxzPjxyZWxhdGVkLXVybHM+PHVybD48c3R5bGUgZmFjZT0ibm9ybWFsIiBmb250PSJkZWZh
dWx0IiBzaXplPSIxMDAlIj5odHRwOi8vd3d3Lm5jYmkubmxtLm5paC5nb3YvZW50cmV6L3F1ZXJ5
LmZjZ2k/Y21kPVJldHJpZXZlJmFtcDtkYj1QdWJNZWQmYW1wO2RvcHQ9Q2l0YXRpb24mYW1wO2xp
c3RfdWlkcz0xNzM0NzQ3NyAgPC9zdHlsZT48L3VybD48L3JlbGF0ZWQtdXJscz48L3VybHM+PC9y
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7]</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xml:space="preserve">. </w:t>
      </w:r>
      <w:r w:rsidR="009D055F" w:rsidRPr="00516A26">
        <w:rPr>
          <w:rFonts w:ascii="Book Antiqua" w:eastAsia="ヒラギノ角ゴ Pro W3" w:hAnsi="Book Antiqua"/>
          <w:szCs w:val="24"/>
          <w:lang w:val="en-US"/>
        </w:rPr>
        <w:t>NKCC1 is responsible in part to keep intracellular Cl</w:t>
      </w:r>
      <w:r w:rsidR="009D055F" w:rsidRPr="00516A26">
        <w:rPr>
          <w:rFonts w:ascii="Book Antiqua" w:eastAsia="ヒラギノ角ゴ Pro W3" w:hAnsi="Book Antiqua"/>
          <w:szCs w:val="24"/>
          <w:vertAlign w:val="superscript"/>
          <w:lang w:val="en-US"/>
        </w:rPr>
        <w:t>-</w:t>
      </w:r>
      <w:r w:rsidR="009D055F" w:rsidRPr="00516A26">
        <w:rPr>
          <w:rFonts w:ascii="Book Antiqua" w:eastAsia="ヒラギノ角ゴ Pro W3" w:hAnsi="Book Antiqua"/>
          <w:szCs w:val="24"/>
          <w:lang w:val="en-US"/>
        </w:rPr>
        <w:t xml:space="preserve"> concentration above </w:t>
      </w:r>
      <w:r w:rsidR="00E3107D">
        <w:rPr>
          <w:rFonts w:ascii="Book Antiqua" w:eastAsia="ヒラギノ角ゴ Pro W3" w:hAnsi="Book Antiqua"/>
          <w:szCs w:val="24"/>
          <w:lang w:val="en-US"/>
        </w:rPr>
        <w:t xml:space="preserve">the electrochemical </w:t>
      </w:r>
      <w:proofErr w:type="gramStart"/>
      <w:r w:rsidR="00E3107D">
        <w:rPr>
          <w:rFonts w:ascii="Book Antiqua" w:eastAsia="ヒラギノ角ゴ Pro W3" w:hAnsi="Book Antiqua"/>
          <w:szCs w:val="24"/>
          <w:lang w:val="en-US"/>
        </w:rPr>
        <w:t>equilibrium</w:t>
      </w:r>
      <w:proofErr w:type="gramEnd"/>
      <w:r w:rsidR="009D055F" w:rsidRPr="00516A26">
        <w:rPr>
          <w:rFonts w:ascii="Book Antiqua" w:eastAsia="ヒラギノ角ゴ Pro W3" w:hAnsi="Book Antiqua"/>
          <w:szCs w:val="24"/>
          <w:lang w:val="en-US"/>
        </w:rPr>
        <w:fldChar w:fldCharType="begin">
          <w:fldData xml:space="preserve">PEVuZE5vdGU+PENpdGU+PEF1dGhvcj5DaGlwcGVyZmllbGQ8L0F1dGhvcj48WWVhcj4yMDAwPC9Z
ZWFyPjxSZWNOdW0+MTE3PC9SZWNOdW0+PERpc3BsYXlUZXh0PjxzdHlsZSBmYWNlPSJzdXBlcnNj
cmlwdCI+WzU2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Tc8L3JlYy1udW1iZXI+PHJlZi10eXBlIG5hbWU9IkpvdXJuYWwgQXJ0aWNs
ZSI+MTc8L3JlZi10eXBlPjxjb250cmlidXRvcnM+PGF1dGhvcnM+PGF1dGhvcj48c3R5bGUgZmFj
ZT0ibm9ybWFsIiBmb250PSJkZWZhdWx0IiBzaXplPSIxMDAlIj5DaGlwcGVyZmllbGQsIEEuIFIu
PC9zdHlsZT48L2F1dGhvcj48YXV0aG9yPjxzdHlsZSBmYWNlPSJub3JtYWwiIGZvbnQ9ImRlZmF1
bHQiIHNpemU9IjEwMCUiPkhhcnBlciwgQS4gQS48L3N0eWxlPjwvYXV0aG9yPjwvYXV0aG9ycz48
L2NvbnRyaWJ1dG9ycz48YXV0aC1hZGRyZXNzPjxzdHlsZSBmYWNlPSJub3JtYWwiIGZvbnQ9ImRl
ZmF1bHQiIHNpemU9IjEwMCUiPlNjaG9vbCBvZiBMaWZlIFNjaWVuY2VzLCBPbGQgTWVkaWNhbCBT
Y2hvb2wsIFRoZSBVbml2ZXJzaXR5IG9mIER1bmRlZSwgREQxIDRITiwgRHVuZGVlLCBVSy4gYS5y
LmNoaXBwZXJmaWVsZEBkdW5kZWUuYWMudWs8L3N0eWxlPjwvYXV0aC1hZGRyZXNzPjx0aXRsZXM+
PHRpdGxlPjxzdHlsZSBmYWNlPSJub3JtYWwiIGZvbnQ9ImRlZmF1bHQiIHNpemU9IjEwMCUiPkNo
bG9yaWRlIGluIHNtb290aCBtdXNjbGU8L3N0eWxlPjwvdGl0bGU+PHNlY29uZGFyeS10aXRsZT48
c3R5bGUgZmFjZT0ibm9ybWFsIiBmb250PSJkZWZhdWx0IiBzaXplPSIxMDAlIj5Qcm9nIEJpb3Bo
eXMgTW9sIEJpb2w8L3N0eWxlPjwvc2Vjb25kYXJ5LXRpdGxlPjwvdGl0bGVzPjxwZXJpb2RpY2Fs
PjxmdWxsLXRpdGxlPjxzdHlsZSBmYWNlPSJub3JtYWwiIGZvbnQ9ImRlZmF1bHQiIHNpemU9IjEw
MCUiPlByb2cgQmlvcGh5cyBNb2wgQmlvbDwvc3R5bGU+PC9mdWxsLXRpdGxlPjwvcGVyaW9kaWNh
bD48cGFnZXM+PHN0eWxlIGZhY2U9Im5vcm1hbCIgZm9udD0iZGVmYXVsdCIgc2l6ZT0iMTAwJSI+
MTc1LTIyMTwvc3R5bGU+PC9wYWdlcz48dm9sdW1lPjxzdHlsZSBmYWNlPSJub3JtYWwiIGZvbnQ9
ImRlZmF1bHQiIHNpemU9IjEwMCUiPjc0PC9zdHlsZT48L3ZvbHVtZT48bnVtYmVyPjxzdHlsZSBm
YWNlPSJub3JtYWwiIGZvbnQ9ImRlZmF1bHQiIHNpemU9IjEwMCUiPjMtNTwvc3R5bGU+PC9udW1i
ZXI+PGtleXdvcmRzPjxrZXl3b3JkPjxzdHlsZSBmYWNlPSJub3JtYWwiIGZvbnQ9ImRlZmF1bHQi
IHNpemU9IjEwMCUiPkFuaW1hbHM8L3N0eWxlPjwva2V5d29yZD48a2V5d29yZD48c3R5bGUgZmFj
ZT0ibm9ybWFsIiBmb250PSJkZWZhdWx0IiBzaXplPSIxMDAlIj5CaWNhcmJvbmF0ZXMvbWV0YWJv
bGlzbTwvc3R5bGU+PC9rZXl3b3JkPjxrZXl3b3JkPjxzdHlsZSBmYWNlPSJub3JtYWwiIGZvbnQ9
ImRlZmF1bHQiIHNpemU9IjEwMCUiPkJpb3BoeXNpY2FsIFBoZW5vbWVuYTwvc3R5bGU+PC9rZXl3
b3JkPjxrZXl3b3JkPjxzdHlsZSBmYWNlPSJub3JtYWwiIGZvbnQ9ImRlZmF1bHQiIHNpemU9IjEw
MCUiPkJpb3BoeXNpY3M8L3N0eWxlPjwva2V5d29yZD48a2V5d29yZD48c3R5bGUgZmFjZT0ibm9y
bWFsIiBmb250PSJkZWZhdWx0IiBzaXplPSIxMDAlIj5DYXJyaWVyIFByb3RlaW5zL21ldGFib2xp
c208L3N0eWxlPjwva2V5d29yZD48a2V5d29yZD48c3R5bGUgZmFjZT0ibm9ybWFsIiBmb250PSJk
ZWZhdWx0IiBzaXplPSIxMDAlIj5DaGxvcmlkZXMvKm1ldGFib2xpc208L3N0eWxlPjwva2V5d29y
ZD48a2V5d29yZD48c3R5bGUgZmFjZT0ibm9ybWFsIiBmb250PSJkZWZhdWx0IiBzaXplPSIxMDAl
Ij5FbmVyZ3kgTWV0YWJvbGlzbTwvc3R5bGU+PC9rZXl3b3JkPjxrZXl3b3JkPjxzdHlsZSBmYWNl
PSJub3JtYWwiIGZvbnQ9ImRlZmF1bHQiIHNpemU9IjEwMCUiPkh5ZHJvZ2VuLUlvbiBDb25jZW50
cmF0aW9uPC9zdHlsZT48L2tleXdvcmQ+PGtleXdvcmQ+PHN0eWxlIGZhY2U9Im5vcm1hbCIgZm9u
dD0iZGVmYXVsdCIgc2l6ZT0iMTAwJSI+SHlwZXJ0ZW5zaW9uL21ldGFib2xpc208L3N0eWxlPjwv
a2V5d29yZD48a2V5d29yZD48c3R5bGUgZmFjZT0ibm9ybWFsIiBmb250PSJkZWZhdWx0IiBzaXpl
PSIxMDAlIj5Jb24gVHJhbnNwb3J0PC9zdHlsZT48L2tleXdvcmQ+PGtleXdvcmQ+PHN0eWxlIGZh
Y2U9Im5vcm1hbCIgZm9udD0iZGVmYXVsdCIgc2l6ZT0iMTAwJSI+TXVzY2xlIENvbnRyYWN0aW9u
L3BoeXNpb2xvZ3k8L3N0eWxlPjwva2V5d29yZD48a2V5d29yZD48c3R5bGUgZmFjZT0ibm9ybWFs
IiBmb250PSJkZWZhdWx0IiBzaXplPSIxMDAlIj5NdXNjbGUsIFNtb290aC8qbWV0YWJvbGlzbTwv
c3R5bGU+PC9rZXl3b3JkPjxrZXl3b3JkPjxzdHlsZSBmYWNlPSJub3JtYWwiIGZvbnQ9ImRlZmF1
bHQiIHNpemU9IjEwMCUiPlBvdGFzc2l1bS9tZXRhYm9saXNtPC9zdHlsZT48L2tleXdvcmQ+PGtl
eXdvcmQ+PHN0eWxlIGZhY2U9Im5vcm1hbCIgZm9udD0iZGVmYXVsdCIgc2l6ZT0iMTAwJSI+UmF0
czwvc3R5bGU+PC9rZXl3b3JkPjxrZXl3b3JkPjxzdHlsZSBmYWNlPSJub3JtYWwiIGZvbnQ9ImRl
ZmF1bHQiIHNpemU9IjEwMCUiPlNvZGl1bS9tZXRhYm9saXNtPC9zdHlsZT48L2tleXdvcmQ+PGtl
eXdvcmQ+PHN0eWxlIGZhY2U9Im5vcm1hbCIgZm9udD0iZGVmYXVsdCIgc2l6ZT0iMTAwJSI+U29k
aXVtLVBvdGFzc2l1bS1DaGxvcmlkZSBTeW1wb3J0ZXJzPC9zdHlsZT48L2tleXdvcmQ+PC9rZXl3
b3Jkcz48ZGF0ZXM+PHllYXI+PHN0eWxlIGZhY2U9Im5vcm1hbCIgZm9udD0iZGVmYXVsdCIgc2l6
ZT0iMTAwJSI+MjAwMDwvc3R5bGU+PC95ZWFyPjwvZGF0ZXM+PGFjY2Vzc2lvbi1udW0+PHN0eWxl
IGZhY2U9Im5vcm1hbCIgZm9udD0iZGVmYXVsdCIgc2l6ZT0iMTAwJSI+MTEyMjY1MTI8L3N0eWxl
PjwvYWNjZXNzaW9uLW51bT48dXJscz48cmVsYXRlZC11cmxzPjx1cmw+PHN0eWxlIGZhY2U9Im5v
cm1hbCIgZm9udD0iZGVmYXVsdCIgc2l6ZT0iMTAwJSI+aHR0cDovL3d3dy5uY2JpLm5sbS5uaWgu
Z292L2VudHJlei9xdWVyeS5mY2dpP2NtZD1SZXRyaWV2ZSZhbXA7ZGI9UHViTWVkJmFtcDtkb3B0
PUNpdGF0aW9uJmFtcDtsaXN0X3VpZHM9MTEyMjY1MTIgIDwvc3R5bGU+PC91cmw+PC9yZWxhdGVk
LXVybHM+PC91cmxzPjwvcmVjb3JkPjwvQ2l0ZT48L0VuZE5vdGU+AG==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DaGlwcGVyZmllbGQ8L0F1dGhvcj48WWVhcj4yMDAwPC9Z
ZWFyPjxSZWNOdW0+MTE3PC9SZWNOdW0+PERpc3BsYXlUZXh0PjxzdHlsZSBmYWNlPSJzdXBlcnNj
cmlwdCI+WzU2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Tc8L3JlYy1udW1iZXI+PHJlZi10eXBlIG5hbWU9IkpvdXJuYWwgQXJ0aWNs
ZSI+MTc8L3JlZi10eXBlPjxjb250cmlidXRvcnM+PGF1dGhvcnM+PGF1dGhvcj48c3R5bGUgZmFj
ZT0ibm9ybWFsIiBmb250PSJkZWZhdWx0IiBzaXplPSIxMDAlIj5DaGlwcGVyZmllbGQsIEEuIFIu
PC9zdHlsZT48L2F1dGhvcj48YXV0aG9yPjxzdHlsZSBmYWNlPSJub3JtYWwiIGZvbnQ9ImRlZmF1
bHQiIHNpemU9IjEwMCUiPkhhcnBlciwgQS4gQS48L3N0eWxlPjwvYXV0aG9yPjwvYXV0aG9ycz48
L2NvbnRyaWJ1dG9ycz48YXV0aC1hZGRyZXNzPjxzdHlsZSBmYWNlPSJub3JtYWwiIGZvbnQ9ImRl
ZmF1bHQiIHNpemU9IjEwMCUiPlNjaG9vbCBvZiBMaWZlIFNjaWVuY2VzLCBPbGQgTWVkaWNhbCBT
Y2hvb2wsIFRoZSBVbml2ZXJzaXR5IG9mIER1bmRlZSwgREQxIDRITiwgRHVuZGVlLCBVSy4gYS5y
LmNoaXBwZXJmaWVsZEBkdW5kZWUuYWMudWs8L3N0eWxlPjwvYXV0aC1hZGRyZXNzPjx0aXRsZXM+
PHRpdGxlPjxzdHlsZSBmYWNlPSJub3JtYWwiIGZvbnQ9ImRlZmF1bHQiIHNpemU9IjEwMCUiPkNo
bG9yaWRlIGluIHNtb290aCBtdXNjbGU8L3N0eWxlPjwvdGl0bGU+PHNlY29uZGFyeS10aXRsZT48
c3R5bGUgZmFjZT0ibm9ybWFsIiBmb250PSJkZWZhdWx0IiBzaXplPSIxMDAlIj5Qcm9nIEJpb3Bo
eXMgTW9sIEJpb2w8L3N0eWxlPjwvc2Vjb25kYXJ5LXRpdGxlPjwvdGl0bGVzPjxwZXJpb2RpY2Fs
PjxmdWxsLXRpdGxlPjxzdHlsZSBmYWNlPSJub3JtYWwiIGZvbnQ9ImRlZmF1bHQiIHNpemU9IjEw
MCUiPlByb2cgQmlvcGh5cyBNb2wgQmlvbDwvc3R5bGU+PC9mdWxsLXRpdGxlPjwvcGVyaW9kaWNh
bD48cGFnZXM+PHN0eWxlIGZhY2U9Im5vcm1hbCIgZm9udD0iZGVmYXVsdCIgc2l6ZT0iMTAwJSI+
MTc1LTIyMTwvc3R5bGU+PC9wYWdlcz48dm9sdW1lPjxzdHlsZSBmYWNlPSJub3JtYWwiIGZvbnQ9
ImRlZmF1bHQiIHNpemU9IjEwMCUiPjc0PC9zdHlsZT48L3ZvbHVtZT48bnVtYmVyPjxzdHlsZSBm
YWNlPSJub3JtYWwiIGZvbnQ9ImRlZmF1bHQiIHNpemU9IjEwMCUiPjMtNTwvc3R5bGU+PC9udW1i
ZXI+PGtleXdvcmRzPjxrZXl3b3JkPjxzdHlsZSBmYWNlPSJub3JtYWwiIGZvbnQ9ImRlZmF1bHQi
IHNpemU9IjEwMCUiPkFuaW1hbHM8L3N0eWxlPjwva2V5d29yZD48a2V5d29yZD48c3R5bGUgZmFj
ZT0ibm9ybWFsIiBmb250PSJkZWZhdWx0IiBzaXplPSIxMDAlIj5CaWNhcmJvbmF0ZXMvbWV0YWJv
bGlzbTwvc3R5bGU+PC9rZXl3b3JkPjxrZXl3b3JkPjxzdHlsZSBmYWNlPSJub3JtYWwiIGZvbnQ9
ImRlZmF1bHQiIHNpemU9IjEwMCUiPkJpb3BoeXNpY2FsIFBoZW5vbWVuYTwvc3R5bGU+PC9rZXl3
b3JkPjxrZXl3b3JkPjxzdHlsZSBmYWNlPSJub3JtYWwiIGZvbnQ9ImRlZmF1bHQiIHNpemU9IjEw
MCUiPkJpb3BoeXNpY3M8L3N0eWxlPjwva2V5d29yZD48a2V5d29yZD48c3R5bGUgZmFjZT0ibm9y
bWFsIiBmb250PSJkZWZhdWx0IiBzaXplPSIxMDAlIj5DYXJyaWVyIFByb3RlaW5zL21ldGFib2xp
c208L3N0eWxlPjwva2V5d29yZD48a2V5d29yZD48c3R5bGUgZmFjZT0ibm9ybWFsIiBmb250PSJk
ZWZhdWx0IiBzaXplPSIxMDAlIj5DaGxvcmlkZXMvKm1ldGFib2xpc208L3N0eWxlPjwva2V5d29y
ZD48a2V5d29yZD48c3R5bGUgZmFjZT0ibm9ybWFsIiBmb250PSJkZWZhdWx0IiBzaXplPSIxMDAl
Ij5FbmVyZ3kgTWV0YWJvbGlzbTwvc3R5bGU+PC9rZXl3b3JkPjxrZXl3b3JkPjxzdHlsZSBmYWNl
PSJub3JtYWwiIGZvbnQ9ImRlZmF1bHQiIHNpemU9IjEwMCUiPkh5ZHJvZ2VuLUlvbiBDb25jZW50
cmF0aW9uPC9zdHlsZT48L2tleXdvcmQ+PGtleXdvcmQ+PHN0eWxlIGZhY2U9Im5vcm1hbCIgZm9u
dD0iZGVmYXVsdCIgc2l6ZT0iMTAwJSI+SHlwZXJ0ZW5zaW9uL21ldGFib2xpc208L3N0eWxlPjwv
a2V5d29yZD48a2V5d29yZD48c3R5bGUgZmFjZT0ibm9ybWFsIiBmb250PSJkZWZhdWx0IiBzaXpl
PSIxMDAlIj5Jb24gVHJhbnNwb3J0PC9zdHlsZT48L2tleXdvcmQ+PGtleXdvcmQ+PHN0eWxlIGZh
Y2U9Im5vcm1hbCIgZm9udD0iZGVmYXVsdCIgc2l6ZT0iMTAwJSI+TXVzY2xlIENvbnRyYWN0aW9u
L3BoeXNpb2xvZ3k8L3N0eWxlPjwva2V5d29yZD48a2V5d29yZD48c3R5bGUgZmFjZT0ibm9ybWFs
IiBmb250PSJkZWZhdWx0IiBzaXplPSIxMDAlIj5NdXNjbGUsIFNtb290aC8qbWV0YWJvbGlzbTwv
c3R5bGU+PC9rZXl3b3JkPjxrZXl3b3JkPjxzdHlsZSBmYWNlPSJub3JtYWwiIGZvbnQ9ImRlZmF1
bHQiIHNpemU9IjEwMCUiPlBvdGFzc2l1bS9tZXRhYm9saXNtPC9zdHlsZT48L2tleXdvcmQ+PGtl
eXdvcmQ+PHN0eWxlIGZhY2U9Im5vcm1hbCIgZm9udD0iZGVmYXVsdCIgc2l6ZT0iMTAwJSI+UmF0
czwvc3R5bGU+PC9rZXl3b3JkPjxrZXl3b3JkPjxzdHlsZSBmYWNlPSJub3JtYWwiIGZvbnQ9ImRl
ZmF1bHQiIHNpemU9IjEwMCUiPlNvZGl1bS9tZXRhYm9saXNtPC9zdHlsZT48L2tleXdvcmQ+PGtl
eXdvcmQ+PHN0eWxlIGZhY2U9Im5vcm1hbCIgZm9udD0iZGVmYXVsdCIgc2l6ZT0iMTAwJSI+U29k
aXVtLVBvdGFzc2l1bS1DaGxvcmlkZSBTeW1wb3J0ZXJzPC9zdHlsZT48L2tleXdvcmQ+PC9rZXl3
b3Jkcz48ZGF0ZXM+PHllYXI+PHN0eWxlIGZhY2U9Im5vcm1hbCIgZm9udD0iZGVmYXVsdCIgc2l6
ZT0iMTAwJSI+MjAwMDwvc3R5bGU+PC95ZWFyPjwvZGF0ZXM+PGFjY2Vzc2lvbi1udW0+PHN0eWxl
IGZhY2U9Im5vcm1hbCIgZm9udD0iZGVmYXVsdCIgc2l6ZT0iMTAwJSI+MTEyMjY1MTI8L3N0eWxl
PjwvYWNjZXNzaW9uLW51bT48dXJscz48cmVsYXRlZC11cmxzPjx1cmw+PHN0eWxlIGZhY2U9Im5v
cm1hbCIgZm9udD0iZGVmYXVsdCIgc2l6ZT0iMTAwJSI+aHR0cDovL3d3dy5uY2JpLm5sbS5uaWgu
Z292L2VudHJlei9xdWVyeS5mY2dpP2NtZD1SZXRyaWV2ZSZhbXA7ZGI9UHViTWVkJmFtcDtkb3B0
PUNpdGF0aW9uJmFtcDtsaXN0X3VpZHM9MTEyMjY1MTIgIDwvc3R5bGU+PC91cmw+PC9yZWxhdGVk
LXVybHM+PC91cmxzPjwvcmVjb3JkPjwvQ2l0ZT48L0VuZE5vdGU+AG==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9D055F" w:rsidRPr="00516A26">
        <w:rPr>
          <w:rFonts w:ascii="Book Antiqua" w:eastAsia="ヒラギノ角ゴ Pro W3" w:hAnsi="Book Antiqua"/>
          <w:szCs w:val="24"/>
          <w:lang w:val="en-US"/>
        </w:rPr>
      </w:r>
      <w:r w:rsidR="009D055F"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6]</w:t>
      </w:r>
      <w:r w:rsidR="009D055F"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as such helping to maintain the electrochemical gradient and cellular reactivity</w:t>
      </w:r>
      <w:r w:rsidR="00945B59"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Phenylephrine (</w:t>
      </w:r>
      <w:r w:rsidR="009D055F" w:rsidRPr="00516A26">
        <w:rPr>
          <w:rFonts w:ascii="Book Antiqua" w:eastAsia="ヒラギノ角ゴ Pro W3" w:hAnsi="Book Antiqua"/>
          <w:szCs w:val="24"/>
          <w:lang w:val="en-US"/>
        </w:rPr>
        <w:t>PE</w:t>
      </w:r>
      <w:r w:rsidRPr="00516A26">
        <w:rPr>
          <w:rFonts w:ascii="Book Antiqua" w:eastAsia="ヒラギノ角ゴ Pro W3" w:hAnsi="Book Antiqua"/>
          <w:szCs w:val="24"/>
          <w:lang w:val="en-US"/>
        </w:rPr>
        <w:t>)</w:t>
      </w:r>
      <w:r w:rsidR="009D055F" w:rsidRPr="00516A26">
        <w:rPr>
          <w:rFonts w:ascii="Book Antiqua" w:eastAsia="ヒラギノ角ゴ Pro W3" w:hAnsi="Book Antiqua"/>
          <w:szCs w:val="24"/>
          <w:lang w:val="en-US"/>
        </w:rPr>
        <w:t>-induced stimulation of NKCC1 increases intracellular Cl</w:t>
      </w:r>
      <w:r w:rsidR="009D055F" w:rsidRPr="00516A26">
        <w:rPr>
          <w:rFonts w:ascii="Book Antiqua" w:eastAsia="ヒラギノ角ゴ Pro W3" w:hAnsi="Book Antiqua"/>
          <w:szCs w:val="24"/>
          <w:vertAlign w:val="superscript"/>
          <w:lang w:val="en-US"/>
        </w:rPr>
        <w:t>-</w:t>
      </w:r>
      <w:r w:rsidR="009D055F" w:rsidRPr="00516A26">
        <w:rPr>
          <w:rFonts w:ascii="Book Antiqua" w:eastAsia="ヒラギノ角ゴ Pro W3" w:hAnsi="Book Antiqua"/>
          <w:szCs w:val="24"/>
          <w:lang w:val="en-US"/>
        </w:rPr>
        <w:t xml:space="preserve"> concentration, depolari</w:t>
      </w:r>
      <w:r w:rsidR="00E3107D">
        <w:rPr>
          <w:rFonts w:ascii="Book Antiqua" w:eastAsia="ヒラギノ角ゴ Pro W3" w:hAnsi="Book Antiqua"/>
          <w:szCs w:val="24"/>
          <w:lang w:val="en-US"/>
        </w:rPr>
        <w:t xml:space="preserve">ze vascular smooth muscle </w:t>
      </w:r>
      <w:proofErr w:type="gramStart"/>
      <w:r w:rsidR="00E3107D">
        <w:rPr>
          <w:rFonts w:ascii="Book Antiqua" w:eastAsia="ヒラギノ角ゴ Pro W3" w:hAnsi="Book Antiqua"/>
          <w:szCs w:val="24"/>
          <w:lang w:val="en-US"/>
        </w:rPr>
        <w:t>cells</w:t>
      </w:r>
      <w:proofErr w:type="gramEnd"/>
      <w:r w:rsidR="009D055F" w:rsidRPr="00516A26">
        <w:rPr>
          <w:rFonts w:ascii="Book Antiqua" w:eastAsia="ヒラギノ角ゴ Pro W3" w:hAnsi="Book Antiqua"/>
          <w:szCs w:val="24"/>
          <w:lang w:val="en-US"/>
        </w:rPr>
        <w:fldChar w:fldCharType="begin">
          <w:fldData xml:space="preserve">PEVuZE5vdGU+PENpdGU+PEF1dGhvcj5EYXZpczwvQXV0aG9yPjxZZWFyPjE5OTM8L1llYXI+PFJl
Y051bT4xMzQ8L1JlY051bT48RGlzcGxheVRleHQ+PHN0eWxlIGZhY2U9InN1cGVyc2NyaXB0Ij5b
NTd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zNDwvcmVjLW51bWJlcj48cmVmLXR5cGUgbmFtZT0iSm91cm5hbCBBcnRpY2xlIj4xNzwv
cmVmLXR5cGU+PGNvbnRyaWJ1dG9ycz48YXV0aG9ycz48YXV0aG9yPjxzdHlsZSBmYWNlPSJub3Jt
YWwiIGZvbnQ9ImRlZmF1bHQiIHNpemU9IjEwMCUiPkRhdmlzLCBKLiBQLjwvc3R5bGU+PC9hdXRo
b3I+PGF1dGhvcj48c3R5bGUgZmFjZT0ibm9ybWFsIiBmb250PSJkZWZhdWx0IiBzaXplPSIxMDAl
Ij5DaGlwcGVyZmllbGQsIEEuIFIuPC9zdHlsZT48L2F1dGhvcj48YXV0aG9yPjxzdHlsZSBmYWNl
PSJub3JtYWwiIGZvbnQ9ImRlZmF1bHQiIHNpemU9IjEwMCUiPkhhcnBlciwgQS4gQS48L3N0eWxl
PjwvYXV0aG9yPjwvYXV0aG9ycz48L2NvbnRyaWJ1dG9ycz48YXV0aC1hZGRyZXNzPjxzdHlsZSBm
YWNlPSJub3JtYWwiIGZvbnQ9ImRlZmF1bHQiIHNpemU9IjEwMCUiPkRlcGFydG1lbnQgb2YgQW5h
dG9teSAmYW1wOyBQaHlzaW9sb2d5LCBVbml2ZXJzaXR5IG9mIER1bmRlZSwgVUsuPC9zdHlsZT48
L2F1dGgtYWRkcmVzcz48dGl0bGVzPjx0aXRsZT48c3R5bGUgZmFjZT0ibm9ybWFsIiBmb250PSJk
ZWZhdWx0IiBzaXplPSIxMDAlIj5BY2N1bXVsYXRpb24gb2YgaW50cmFjZWxsdWxhciBjaGxvcmlk
ZSBieSAoTmEtSy1DbCkgY28tdHJhbnNwb3J0IGluIHJhdCBhcnRlcmlhbCBzbW9vdGggbXVzY2xl
IGlzIGVuaGFuY2VkIGluIGRlb3h5Y29ydGljb3N0ZXJvbmUgYWNldGF0ZSAoRE9DQSkvc2FsdCBo
eXBlcnRlbnNpb248L3N0eWxlPjwvdGl0bGU+PHNlY29uZGFyeS10aXRsZT48c3R5bGUgZmFjZT0i
bm9ybWFsIiBmb250PSJkZWZhdWx0IiBzaXplPSIxMDAlIj5KIE1vbCBDZWxsIENhcmRpb2w8L3N0
eWxlPjwvc2Vjb25kYXJ5LXRpdGxlPjwvdGl0bGVzPjxwZXJpb2RpY2FsPjxmdWxsLXRpdGxlPjxz
dHlsZSBmYWNlPSJub3JtYWwiIGZvbnQ9ImRlZmF1bHQiIHNpemU9IjEwMCUiPkogTW9sIENlbGwg
Q2FyZGlvbDwvc3R5bGU+PC9mdWxsLXRpdGxlPjwvcGVyaW9kaWNhbD48cGFnZXM+PHN0eWxlIGZh
Y2U9Im5vcm1hbCIgZm9udD0iZGVmYXVsdCIgc2l6ZT0iMTAwJSI+MjMzLTc8L3N0eWxlPjwvcGFn
ZXM+PHZvbHVtZT48c3R5bGUgZmFjZT0ibm9ybWFsIiBmb250PSJkZWZhdWx0IiBzaXplPSIxMDAl
Ij4yNTwvc3R5bGU+PC92b2x1bWU+PG51bWJlcj48c3R5bGUgZmFjZT0ibm9ybWFsIiBmb250PSJk
ZWZhdWx0IiBzaXplPSIxMDAlIj4zPC9zdHlsZT48L251bWJlcj48a2V5d29yZHM+PGtleXdvcmQ+
PHN0eWxlIGZhY2U9Im5vcm1hbCIgZm9udD0iZGVmYXVsdCIgc2l6ZT0iMTAwJSI+QW5pbWFsczwv
c3R5bGU+PC9rZXl3b3JkPjxrZXl3b3JkPjxzdHlsZSBmYWNlPSJub3JtYWwiIGZvbnQ9ImRlZmF1
bHQiIHNpemU9IjEwMCUiPkJ1bWV0YW5pZGUvcGhhcm1hY29sb2d5PC9zdHlsZT48L2tleXdvcmQ+
PGtleXdvcmQ+PHN0eWxlIGZhY2U9Im5vcm1hbCIgZm9udD0iZGVmYXVsdCIgc2l6ZT0iMTAwJSI+
Q2hsb3JpZGVzLyptZXRhYm9saXNtPC9zdHlsZT48L2tleXdvcmQ+PGtleXdvcmQ+PHN0eWxlIGZh
Y2U9Im5vcm1hbCIgZm9udD0iZGVmYXVsdCIgc2l6ZT0iMTAwJSI+RGVzb3h5Y29ydGljb3N0ZXJv
bmU8L3N0eWxlPjwva2V5d29yZD48a2V5d29yZD48c3R5bGUgZmFjZT0ibm9ybWFsIiBmb250PSJk
ZWZhdWx0IiBzaXplPSIxMDAlIj5GZW1vcmFsIEFydGVyeTwvc3R5bGU+PC9rZXl3b3JkPjxrZXl3
b3JkPjxzdHlsZSBmYWNlPSJub3JtYWwiIGZvbnQ9ImRlZmF1bHQiIHNpemU9IjEwMCUiPkh5cGVy
dGVuc2lvbi9jaGVtaWNhbGx5IGluZHVjZWQvKm1ldGFib2xpc208L3N0eWxlPjwva2V5d29yZD48
a2V5d29yZD48c3R5bGUgZmFjZT0ibm9ybWFsIiBmb250PSJkZWZhdWx0IiBzaXplPSIxMDAlIj5J
b24gVHJhbnNwb3J0L2RydWcgZWZmZWN0czwvc3R5bGU+PC9rZXl3b3JkPjxrZXl3b3JkPjxzdHls
ZSBmYWNlPSJub3JtYWwiIGZvbnQ9ImRlZmF1bHQiIHNpemU9IjEwMCUiPk1hbGU8L3N0eWxlPjwv
a2V5d29yZD48a2V5d29yZD48c3R5bGUgZmFjZT0ibm9ybWFsIiBmb250PSJkZWZhdWx0IiBzaXpl
PSIxMDAlIj5NdXNjbGUsIFNtb290aCwgVmFzY3VsYXIvZHJ1ZyBlZmZlY3RzLyptZXRhYm9saXNt
PC9zdHlsZT48L2tleXdvcmQ+PGtleXdvcmQ+PHN0eWxlIGZhY2U9Im5vcm1hbCIgZm9udD0iZGVm
YXVsdCIgc2l6ZT0iMTAwJSI+UG90YXNzaXVtLyptZXRhYm9saXNtPC9zdHlsZT48L2tleXdvcmQ+
PGtleXdvcmQ+PHN0eWxlIGZhY2U9Im5vcm1hbCIgZm9udD0iZGVmYXVsdCIgc2l6ZT0iMTAwJSI+
UmF0czwvc3R5bGU+PC9rZXl3b3JkPjxrZXl3b3JkPjxzdHlsZSBmYWNlPSJub3JtYWwiIGZvbnQ9
ImRlZmF1bHQiIHNpemU9IjEwMCUiPlJhdHMsIFNwcmFndWUtRGF3bGV5PC9zdHlsZT48L2tleXdv
cmQ+PGtleXdvcmQ+PHN0eWxlIGZhY2U9Im5vcm1hbCIgZm9udD0iZGVmYXVsdCIgc2l6ZT0iMTAw
JSI+U29kaXVtLyptZXRhYm9saXNtPC9zdHlsZT48L2tleXdvcmQ+PGtleXdvcmQ+PHN0eWxlIGZh
Y2U9Im5vcm1hbCIgZm9udD0iZGVmYXVsdCIgc2l6ZT0iMTAwJSI+U29kaXVtIENobG9yaWRlPC9z
dHlsZT48L2tleXdvcmQ+PC9rZXl3b3Jkcz48ZGF0ZXM+PHllYXI+PHN0eWxlIGZhY2U9Im5vcm1h
bCIgZm9udD0iZGVmYXVsdCIgc2l6ZT0iMTAwJSI+MTk5Mzwvc3R5bGU+PC95ZWFyPjxwdWItZGF0
ZXM+PGRhdGU+PHN0eWxlIGZhY2U9Im5vcm1hbCIgZm9udD0iZGVmYXVsdCIgc2l6ZT0iMTAwJSI+
TWFyPC9zdHlsZT48L2RhdGU+PC9wdWItZGF0ZXM+PC9kYXRlcz48YWNjZXNzaW9uLW51bT48c3R5
bGUgZmFjZT0ibm9ybWFsIiBmb250PSJkZWZhdWx0IiBzaXplPSIxMDAlIj44NTEwMTY2PC9zdHls
ZT48L2FjY2Vzc2lvbi1udW0+PHVybHM+PHJlbGF0ZWQtdXJscz48dXJsPjxzdHlsZSBmYWNlPSJu
b3JtYWwiIGZvbnQ9ImRlZmF1bHQiIHNpemU9IjEwMCUiPmh0dHA6Ly93d3cubmNiaS5ubG0ubmlo
Lmdvdi9lbnRyZXovcXVlcnkuZmNnaT9jbWQ9UmV0cmlldmUmYW1wO2RiPVB1Yk1lZCZhbXA7ZG9w
dD1DaXRhdGlvbiZhbXA7bGlzdF91aWRzPTg1MTAxNjYgIDwvc3R5bGU+PC91cmw+PC9yZWxhdGVk
LXVy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EYXZpczwvQXV0aG9yPjxZZWFyPjE5OTM8L1llYXI+PFJl
Y051bT4xMzQ8L1JlY051bT48RGlzcGxheVRleHQ+PHN0eWxlIGZhY2U9InN1cGVyc2NyaXB0Ij5b
NTd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zNDwvcmVjLW51bWJlcj48cmVmLXR5cGUgbmFtZT0iSm91cm5hbCBBcnRpY2xlIj4xNzwv
cmVmLXR5cGU+PGNvbnRyaWJ1dG9ycz48YXV0aG9ycz48YXV0aG9yPjxzdHlsZSBmYWNlPSJub3Jt
YWwiIGZvbnQ9ImRlZmF1bHQiIHNpemU9IjEwMCUiPkRhdmlzLCBKLiBQLjwvc3R5bGU+PC9hdXRo
b3I+PGF1dGhvcj48c3R5bGUgZmFjZT0ibm9ybWFsIiBmb250PSJkZWZhdWx0IiBzaXplPSIxMDAl
Ij5DaGlwcGVyZmllbGQsIEEuIFIuPC9zdHlsZT48L2F1dGhvcj48YXV0aG9yPjxzdHlsZSBmYWNl
PSJub3JtYWwiIGZvbnQ9ImRlZmF1bHQiIHNpemU9IjEwMCUiPkhhcnBlciwgQS4gQS48L3N0eWxl
PjwvYXV0aG9yPjwvYXV0aG9ycz48L2NvbnRyaWJ1dG9ycz48YXV0aC1hZGRyZXNzPjxzdHlsZSBm
YWNlPSJub3JtYWwiIGZvbnQ9ImRlZmF1bHQiIHNpemU9IjEwMCUiPkRlcGFydG1lbnQgb2YgQW5h
dG9teSAmYW1wOyBQaHlzaW9sb2d5LCBVbml2ZXJzaXR5IG9mIER1bmRlZSwgVUsuPC9zdHlsZT48
L2F1dGgtYWRkcmVzcz48dGl0bGVzPjx0aXRsZT48c3R5bGUgZmFjZT0ibm9ybWFsIiBmb250PSJk
ZWZhdWx0IiBzaXplPSIxMDAlIj5BY2N1bXVsYXRpb24gb2YgaW50cmFjZWxsdWxhciBjaGxvcmlk
ZSBieSAoTmEtSy1DbCkgY28tdHJhbnNwb3J0IGluIHJhdCBhcnRlcmlhbCBzbW9vdGggbXVzY2xl
IGlzIGVuaGFuY2VkIGluIGRlb3h5Y29ydGljb3N0ZXJvbmUgYWNldGF0ZSAoRE9DQSkvc2FsdCBo
eXBlcnRlbnNpb248L3N0eWxlPjwvdGl0bGU+PHNlY29uZGFyeS10aXRsZT48c3R5bGUgZmFjZT0i
bm9ybWFsIiBmb250PSJkZWZhdWx0IiBzaXplPSIxMDAlIj5KIE1vbCBDZWxsIENhcmRpb2w8L3N0
eWxlPjwvc2Vjb25kYXJ5LXRpdGxlPjwvdGl0bGVzPjxwZXJpb2RpY2FsPjxmdWxsLXRpdGxlPjxz
dHlsZSBmYWNlPSJub3JtYWwiIGZvbnQ9ImRlZmF1bHQiIHNpemU9IjEwMCUiPkogTW9sIENlbGwg
Q2FyZGlvbDwvc3R5bGU+PC9mdWxsLXRpdGxlPjwvcGVyaW9kaWNhbD48cGFnZXM+PHN0eWxlIGZh
Y2U9Im5vcm1hbCIgZm9udD0iZGVmYXVsdCIgc2l6ZT0iMTAwJSI+MjMzLTc8L3N0eWxlPjwvcGFn
ZXM+PHZvbHVtZT48c3R5bGUgZmFjZT0ibm9ybWFsIiBmb250PSJkZWZhdWx0IiBzaXplPSIxMDAl
Ij4yNTwvc3R5bGU+PC92b2x1bWU+PG51bWJlcj48c3R5bGUgZmFjZT0ibm9ybWFsIiBmb250PSJk
ZWZhdWx0IiBzaXplPSIxMDAlIj4zPC9zdHlsZT48L251bWJlcj48a2V5d29yZHM+PGtleXdvcmQ+
PHN0eWxlIGZhY2U9Im5vcm1hbCIgZm9udD0iZGVmYXVsdCIgc2l6ZT0iMTAwJSI+QW5pbWFsczwv
c3R5bGU+PC9rZXl3b3JkPjxrZXl3b3JkPjxzdHlsZSBmYWNlPSJub3JtYWwiIGZvbnQ9ImRlZmF1
bHQiIHNpemU9IjEwMCUiPkJ1bWV0YW5pZGUvcGhhcm1hY29sb2d5PC9zdHlsZT48L2tleXdvcmQ+
PGtleXdvcmQ+PHN0eWxlIGZhY2U9Im5vcm1hbCIgZm9udD0iZGVmYXVsdCIgc2l6ZT0iMTAwJSI+
Q2hsb3JpZGVzLyptZXRhYm9saXNtPC9zdHlsZT48L2tleXdvcmQ+PGtleXdvcmQ+PHN0eWxlIGZh
Y2U9Im5vcm1hbCIgZm9udD0iZGVmYXVsdCIgc2l6ZT0iMTAwJSI+RGVzb3h5Y29ydGljb3N0ZXJv
bmU8L3N0eWxlPjwva2V5d29yZD48a2V5d29yZD48c3R5bGUgZmFjZT0ibm9ybWFsIiBmb250PSJk
ZWZhdWx0IiBzaXplPSIxMDAlIj5GZW1vcmFsIEFydGVyeTwvc3R5bGU+PC9rZXl3b3JkPjxrZXl3
b3JkPjxzdHlsZSBmYWNlPSJub3JtYWwiIGZvbnQ9ImRlZmF1bHQiIHNpemU9IjEwMCUiPkh5cGVy
dGVuc2lvbi9jaGVtaWNhbGx5IGluZHVjZWQvKm1ldGFib2xpc208L3N0eWxlPjwva2V5d29yZD48
a2V5d29yZD48c3R5bGUgZmFjZT0ibm9ybWFsIiBmb250PSJkZWZhdWx0IiBzaXplPSIxMDAlIj5J
b24gVHJhbnNwb3J0L2RydWcgZWZmZWN0czwvc3R5bGU+PC9rZXl3b3JkPjxrZXl3b3JkPjxzdHls
ZSBmYWNlPSJub3JtYWwiIGZvbnQ9ImRlZmF1bHQiIHNpemU9IjEwMCUiPk1hbGU8L3N0eWxlPjwv
a2V5d29yZD48a2V5d29yZD48c3R5bGUgZmFjZT0ibm9ybWFsIiBmb250PSJkZWZhdWx0IiBzaXpl
PSIxMDAlIj5NdXNjbGUsIFNtb290aCwgVmFzY3VsYXIvZHJ1ZyBlZmZlY3RzLyptZXRhYm9saXNt
PC9zdHlsZT48L2tleXdvcmQ+PGtleXdvcmQ+PHN0eWxlIGZhY2U9Im5vcm1hbCIgZm9udD0iZGVm
YXVsdCIgc2l6ZT0iMTAwJSI+UG90YXNzaXVtLyptZXRhYm9saXNtPC9zdHlsZT48L2tleXdvcmQ+
PGtleXdvcmQ+PHN0eWxlIGZhY2U9Im5vcm1hbCIgZm9udD0iZGVmYXVsdCIgc2l6ZT0iMTAwJSI+
UmF0czwvc3R5bGU+PC9rZXl3b3JkPjxrZXl3b3JkPjxzdHlsZSBmYWNlPSJub3JtYWwiIGZvbnQ9
ImRlZmF1bHQiIHNpemU9IjEwMCUiPlJhdHMsIFNwcmFndWUtRGF3bGV5PC9zdHlsZT48L2tleXdv
cmQ+PGtleXdvcmQ+PHN0eWxlIGZhY2U9Im5vcm1hbCIgZm9udD0iZGVmYXVsdCIgc2l6ZT0iMTAw
JSI+U29kaXVtLyptZXRhYm9saXNtPC9zdHlsZT48L2tleXdvcmQ+PGtleXdvcmQ+PHN0eWxlIGZh
Y2U9Im5vcm1hbCIgZm9udD0iZGVmYXVsdCIgc2l6ZT0iMTAwJSI+U29kaXVtIENobG9yaWRlPC9z
dHlsZT48L2tleXdvcmQ+PC9rZXl3b3Jkcz48ZGF0ZXM+PHllYXI+PHN0eWxlIGZhY2U9Im5vcm1h
bCIgZm9udD0iZGVmYXVsdCIgc2l6ZT0iMTAwJSI+MTk5Mzwvc3R5bGU+PC95ZWFyPjxwdWItZGF0
ZXM+PGRhdGU+PHN0eWxlIGZhY2U9Im5vcm1hbCIgZm9udD0iZGVmYXVsdCIgc2l6ZT0iMTAwJSI+
TWFyPC9zdHlsZT48L2RhdGU+PC9wdWItZGF0ZXM+PC9kYXRlcz48YWNjZXNzaW9uLW51bT48c3R5
bGUgZmFjZT0ibm9ybWFsIiBmb250PSJkZWZhdWx0IiBzaXplPSIxMDAlIj44NTEwMTY2PC9zdHls
ZT48L2FjY2Vzc2lvbi1udW0+PHVybHM+PHJlbGF0ZWQtdXJscz48dXJsPjxzdHlsZSBmYWNlPSJu
b3JtYWwiIGZvbnQ9ImRlZmF1bHQiIHNpemU9IjEwMCUiPmh0dHA6Ly93d3cubmNiaS5ubG0ubmlo
Lmdvdi9lbnRyZXovcXVlcnkuZmNnaT9jbWQ9UmV0cmlldmUmYW1wO2RiPVB1Yk1lZCZhbXA7ZG9w
dD1DaXRhdGlvbiZhbXA7bGlzdF91aWRzPTg1MTAxNjYgIDwvc3R5bGU+PC91cmw+PC9yZWxhdGVk
LXVy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9D055F" w:rsidRPr="00516A26">
        <w:rPr>
          <w:rFonts w:ascii="Book Antiqua" w:eastAsia="ヒラギノ角ゴ Pro W3" w:hAnsi="Book Antiqua"/>
          <w:szCs w:val="24"/>
          <w:lang w:val="en-US"/>
        </w:rPr>
      </w:r>
      <w:r w:rsidR="009D055F"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7]</w:t>
      </w:r>
      <w:r w:rsidR="009D055F" w:rsidRPr="00516A26">
        <w:rPr>
          <w:rFonts w:ascii="Book Antiqua" w:eastAsia="ヒラギノ角ゴ Pro W3" w:hAnsi="Book Antiqua"/>
          <w:szCs w:val="24"/>
          <w:lang w:val="en-US"/>
        </w:rPr>
        <w:fldChar w:fldCharType="end"/>
      </w:r>
      <w:r w:rsidR="00E3107D">
        <w:rPr>
          <w:rFonts w:ascii="Book Antiqua" w:eastAsia="ヒラギノ角ゴ Pro W3" w:hAnsi="Book Antiqua"/>
          <w:szCs w:val="24"/>
          <w:lang w:val="en-US"/>
        </w:rPr>
        <w:t>, open L-type calcium channels</w:t>
      </w:r>
      <w:r w:rsidR="009D055F" w:rsidRPr="00516A26">
        <w:rPr>
          <w:rFonts w:ascii="Book Antiqua" w:eastAsia="ヒラギノ角ゴ Pro W3" w:hAnsi="Book Antiqua"/>
          <w:szCs w:val="24"/>
          <w:lang w:val="en-US"/>
        </w:rPr>
        <w:fldChar w:fldCharType="begin">
          <w:fldData xml:space="preserve">PEVuZE5vdGU+PENpdGU+PEF1dGhvcj5BbmZpbm9nZW5vdmE8L0F1dGhvcj48WWVhcj4yMDA0PC9Z
ZWFyPjxSZWNOdW0+MTMzPC9SZWNOdW0+PERpc3BsYXlUZXh0PjxzdHlsZSBmYWNlPSJzdXBlcnNj
cmlwdCI+WzU4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zM8L3JlYy1udW1iZXI+PHJlZi10eXBlIG5hbWU9IkpvdXJuYWwgQXJ0aWNs
ZSI+MTc8L3JlZi10eXBlPjxjb250cmlidXRvcnM+PGF1dGhvcnM+PGF1dGhvcj48c3R5bGUgZmFj
ZT0ibm9ybWFsIiBmb250PSJkZWZhdWx0IiBzaXplPSIxMDAlIj5BbmZpbm9nZW5vdmEsIFkuIEou
PC9zdHlsZT48L2F1dGhvcj48YXV0aG9yPjxzdHlsZSBmYWNlPSJub3JtYWwiIGZvbnQ9ImRlZmF1
bHQiIHNpemU9IjEwMCUiPkJhc2tha292LCBNLiBCLjwvc3R5bGU+PC9hdXRob3I+PGF1dGhvcj48
c3R5bGUgZmFjZT0ibm9ybWFsIiBmb250PSJkZWZhdWx0IiBzaXplPSIxMDAlIj5Lb3ZhbGV2LCBJ
LiBWLjwvc3R5bGU+PC9hdXRob3I+PGF1dGhvcj48c3R5bGUgZmFjZT0ibm9ybWFsIiBmb250PSJk
ZWZhdWx0IiBzaXplPSIxMDAlIj5LaWxpbiwgQS4gQS48L3N0eWxlPjwvYXV0aG9yPjxhdXRob3I+
PHN0eWxlIGZhY2U9Im5vcm1hbCIgZm9udD0iZGVmYXVsdCIgc2l6ZT0iMTAwJSI+RHVsaW4sIE4u
IE8uPC9zdHlsZT48L2F1dGhvcj48YXV0aG9yPjxzdHlsZSBmYWNlPSJub3JtYWwiIGZvbnQ9ImRl
ZmF1bHQiIHNpemU9IjEwMCUiPk9ybG92LCBTLiBOLjwvc3R5bGU+PC9hdXRob3I+PC9hdXRob3Jz
PjwvY29udHJpYnV0b3JzPjxhdXRoLWFkZHJlc3M+PHN0eWxlIGZhY2U9Im5vcm1hbCIgZm9udD0i
ZGVmYXVsdCIgc2l6ZT0iMTAwJSI+RGVwYXJ0bWVudCBvZiBCaW9waHlzaWNzIGFuZCBGdW5jdGlv
bmFsIERpYWdub3N0aWNzLCBTaWJlcmlhbiBTdGF0ZSBNZWRpY2FsIFVuaXZlcnNpdHksIFRvbXNr
LCBSdXNzaWEuPC9zdHlsZT48L2F1dGgtYWRkcmVzcz48dGl0bGVzPjx0aXRsZT48c3R5bGUgZmFj
ZT0ibm9ybWFsIiBmb250PSJkZWZhdWx0IiBzaXplPSIxMDAlIj5DZWxsLXZvbHVtZS1kZXBlbmRl
bnQgdmFzY3VsYXIgc21vb3RoIG11c2NsZSBjb250cmFjdGlvbjogcm9sZSBvZiBOYSssIEsrLCAy
Q2wtIGNvdHJhbnNwb3J0LCBpbnRyYWNlbGx1bGFyIENsLSBhbmQgTC10eXBlIENhMisgY2hhbm5l
bHM8L3N0eWxlPjwvdGl0bGU+PHNlY29uZGFyeS10aXRsZT48c3R5bGUgZmFjZT0ibm9ybWFsIiBm
b250PSJkZWZhdWx0IiBzaXplPSIxMDAlIj5QZmx1Z2VycyBBcmNoPC9zdHlsZT48L3NlY29uZGFy
eS10aXRsZT48L3RpdGxlcz48cGVyaW9kaWNhbD48ZnVsbC10aXRsZT48c3R5bGUgZmFjZT0ibm9y
bWFsIiBmb250PSJkZWZhdWx0IiBzaXplPSIxMDAlIj5QZmx1Z2VycyBBcmNoPC9zdHlsZT48L2Z1
bGwtdGl0bGU+PC9wZXJpb2RpY2FsPjxwYWdlcz48c3R5bGUgZmFjZT0ibm9ybWFsIiBmb250PSJk
ZWZhdWx0IiBzaXplPSIxMDAlIj40Mi01NTwvc3R5bGU+PC9wYWdlcz48dm9sdW1lPjxzdHlsZSBm
YWNlPSJub3JtYWwiIGZvbnQ9ImRlZmF1bHQiIHNpemU9IjEwMCUiPjQ0OTwvc3R5bGU+PC92b2x1
bWU+PG51bWJlcj48c3R5bGUgZmFjZT0ibm9ybWFsIiBmb250PSJkZWZhdWx0IiBzaXplPSIxMDAl
Ij4xPC9zdHlsZT48L251bWJlcj48a2V5d29yZHM+PGtleXdvcmQ+PHN0eWxlIGZhY2U9Im5vcm1h
bCIgZm9udD0iZGVmYXVsdCIgc2l6ZT0iMTAwJSI+QW5pbWFsczwvc3R5bGU+PC9rZXl3b3JkPjxr
ZXl3b3JkPjxzdHlsZSBmYWNlPSJub3JtYWwiIGZvbnQ9ImRlZmF1bHQiIHNpemU9IjEwMCUiPkFv
cnRhL2FuYXRvbXkgJmFtcDsgaGlzdG9sb2d5L21ldGFib2xpc208L3N0eWxlPjwva2V5d29yZD48
a2V5d29yZD48c3R5bGUgZmFjZT0ibm9ybWFsIiBmb250PSJkZWZhdWx0IiBzaXplPSIxMDAlIj5D
YWxjaXVtIENoYW5uZWxzLCBMLVR5cGUvKm1ldGFib2xpc208L3N0eWxlPjwva2V5d29yZD48a2V5
d29yZD48c3R5bGUgZmFjZT0ibm9ybWFsIiBmb250PSJkZWZhdWx0IiBzaXplPSIxMDAlIj4qQ2Vs
bCBTaXplPC9zdHlsZT48L2tleXdvcmQ+PGtleXdvcmQ+PHN0eWxlIGZhY2U9Im5vcm1hbCIgZm9u
dD0iZGVmYXVsdCIgc2l6ZT0iMTAwJSI+Q2VsbHMsIEN1bHR1cmVkPC9zdHlsZT48L2tleXdvcmQ+
PGtleXdvcmQ+PHN0eWxlIGZhY2U9Im5vcm1hbCIgZm9udD0iZGVmYXVsdCIgc2l6ZT0iMTAwJSI+
Q2hsb3JpZGVzLyptZXRhYm9saXNtPC9zdHlsZT48L2tleXdvcmQ+PGtleXdvcmQ+PHN0eWxlIGZh
Y2U9Im5vcm1hbCIgZm9udD0iZGVmYXVsdCIgc2l6ZT0iMTAwJSI+Q3VsdHVyZSBNZWRpYS9jaGVt
aXN0cnk8L3N0eWxlPjwva2V5d29yZD48a2V5d29yZD48c3R5bGUgZmFjZT0ibm9ybWFsIiBmb250
PSJkZWZhdWx0IiBzaXplPSIxMDAlIj5IeXBlcnRvbmljIFNvbHV0aW9uczwvc3R5bGU+PC9rZXl3
b3JkPjxrZXl3b3JkPjxzdHlsZSBmYWNlPSJub3JtYWwiIGZvbnQ9ImRlZmF1bHQiIHNpemU9IjEw
MCUiPkh5cG90b25pYyBTb2x1dGlvbnM8L3N0eWxlPjwva2V5d29yZD48a2V5d29yZD48c3R5bGUg
ZmFjZT0ibm9ybWFsIiBmb250PSJkZWZhdWx0IiBzaXplPSIxMDAlIj5NdXNjbGUgQ29udHJhY3Rp
b24vKnBoeXNpb2xvZ3k8L3N0eWxlPjwva2V5d29yZD48a2V5d29yZD48c3R5bGUgZmFjZT0ibm9y
bWFsIiBmb250PSJkZWZhdWx0IiBzaXplPSIxMDAlIj4qTXVzY2xlLCBTbW9vdGgsIFZhc2N1bGFy
L2N5dG9sb2d5L21ldGFib2xpc208L3N0eWxlPjwva2V5d29yZD48a2V5d29yZD48c3R5bGUgZmFj
ZT0ibm9ybWFsIiBmb250PSJkZWZhdWx0IiBzaXplPSIxMDAlIj5Qb3Rhc3NpdW0vKm1ldGFib2xp
c208L3N0eWxlPjwva2V5d29yZD48a2V5d29yZD48c3R5bGUgZmFjZT0ibm9ybWFsIiBmb250PSJk
ZWZhdWx0IiBzaXplPSIxMDAlIj5Qcm90ZWluIElzb2Zvcm1zL21ldGFib2xpc208L3N0eWxlPjwv
a2V5d29yZD48a2V5d29yZD48c3R5bGUgZmFjZT0ibm9ybWFsIiBmb250PSJkZWZhdWx0IiBzaXpl
PSIxMDAlIj5SYXRzPC9zdHlsZT48L2tleXdvcmQ+PGtleXdvcmQ+PHN0eWxlIGZhY2U9Im5vcm1h
bCIgZm9udD0iZGVmYXVsdCIgc2l6ZT0iMTAwJSI+UmF0cywgV2lzdGFyPC9zdHlsZT48L2tleXdv
cmQ+PGtleXdvcmQ+PHN0eWxlIGZhY2U9Im5vcm1hbCIgZm9udD0iZGVmYXVsdCIgc2l6ZT0iMTAw
JSI+U29kaXVtLyptZXRhYm9saXNtPC9zdHlsZT48L2tleXdvcmQ+PGtleXdvcmQ+PHN0eWxlIGZh
Y2U9Im5vcm1hbCIgZm9udD0iZGVmYXVsdCIgc2l6ZT0iMTAwJSI+U29kaXVtLVBvdGFzc2l1bS1D
aGxvcmlkZSBTeW1wb3J0ZXJzL21ldGFib2xpc208L3N0eWxlPjwva2V5d29yZD48L2tleXdvcmRz
PjxkYXRlcz48eWVhcj48c3R5bGUgZmFjZT0ibm9ybWFsIiBmb250PSJkZWZhdWx0IiBzaXplPSIx
MDAlIj4yMDA0PC9zdHlsZT48L3llYXI+PHB1Yi1kYXRlcz48ZGF0ZT48c3R5bGUgZmFjZT0ibm9y
bWFsIiBmb250PSJkZWZhdWx0IiBzaXplPSIxMDAlIj5PY3Q8L3N0eWxlPjwvZGF0ZT48L3B1Yi1k
YXRlcz48L2RhdGVzPjxhY2Nlc3Npb24tbnVtPjxzdHlsZSBmYWNlPSJub3JtYWwiIGZvbnQ9ImRl
ZmF1bHQiIHNpemU9IjEwMCUiPjE1MjkzMDUxPC9zdHlsZT48L2FjY2Vzc2lvbi1udW0+PHVybHM+
PHJlbGF0ZWQtdXJscz48dXJsPjxzdHlsZSBmYWNlPSJub3JtYWwiIGZvbnQ9ImRlZmF1bHQiIHNp
emU9IjEwMCUiPmh0dHA6Ly93d3cubmNiaS5ubG0ubmloLmdvdi9lbnRyZXovcXVlcnkuZmNnaT9j
bWQ9UmV0cmlldmUmYW1wO2RiPVB1Yk1lZCZhbXA7ZG9wdD1DaXRhdGlvbiZhbXA7bGlzdF91aWRz
PTE1MjkzMDUxICA8L3N0eWxlPjwvdXJsPjwvcmVsYXRlZC11cmxzPjwvdXJscz48L3JlY29yZD48
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BbmZpbm9nZW5vdmE8L0F1dGhvcj48WWVhcj4yMDA0PC9Z
ZWFyPjxSZWNOdW0+MTMzPC9SZWNOdW0+PERpc3BsYXlUZXh0PjxzdHlsZSBmYWNlPSJzdXBlcnNj
cmlwdCI+WzU4XTwvc3R5bGU+PC9EaXNwbGF5VGV4dD48cmVjb3JkPjxkYXRhYmFzZSBuYW1lPSJt
ZXRhbGVzIHBlc2Fkb3MuZW5sIiBwYXRoPSJDOlxEb2N1bWVudHMgYW5kIFNldHRpbmdzXENhcmxv
cyBSdWl6LVRhZ2xlXEVzY3JpdG9yaW9cTWFyem8gMjAxM1xQcm95ZWN0byBGb25kZWN5dCAyMDE0
XG1ldGFsZXMgcGVzYWRvcy5lbmwiPm1ldGFsZXMgcGVzYWRvcy5lbmw8L2RhdGFiYXNlPjxzb3Vy
Y2UtYXBwIG5hbWU9IkVuZE5vdGUiIHZlcnNpb249IjguMCI+RW5kTm90ZTwvc291cmNlLWFwcD48
cmVjLW51bWJlcj4xMzM8L3JlYy1udW1iZXI+PHJlZi10eXBlIG5hbWU9IkpvdXJuYWwgQXJ0aWNs
ZSI+MTc8L3JlZi10eXBlPjxjb250cmlidXRvcnM+PGF1dGhvcnM+PGF1dGhvcj48c3R5bGUgZmFj
ZT0ibm9ybWFsIiBmb250PSJkZWZhdWx0IiBzaXplPSIxMDAlIj5BbmZpbm9nZW5vdmEsIFkuIEou
PC9zdHlsZT48L2F1dGhvcj48YXV0aG9yPjxzdHlsZSBmYWNlPSJub3JtYWwiIGZvbnQ9ImRlZmF1
bHQiIHNpemU9IjEwMCUiPkJhc2tha292LCBNLiBCLjwvc3R5bGU+PC9hdXRob3I+PGF1dGhvcj48
c3R5bGUgZmFjZT0ibm9ybWFsIiBmb250PSJkZWZhdWx0IiBzaXplPSIxMDAlIj5Lb3ZhbGV2LCBJ
LiBWLjwvc3R5bGU+PC9hdXRob3I+PGF1dGhvcj48c3R5bGUgZmFjZT0ibm9ybWFsIiBmb250PSJk
ZWZhdWx0IiBzaXplPSIxMDAlIj5LaWxpbiwgQS4gQS48L3N0eWxlPjwvYXV0aG9yPjxhdXRob3I+
PHN0eWxlIGZhY2U9Im5vcm1hbCIgZm9udD0iZGVmYXVsdCIgc2l6ZT0iMTAwJSI+RHVsaW4sIE4u
IE8uPC9zdHlsZT48L2F1dGhvcj48YXV0aG9yPjxzdHlsZSBmYWNlPSJub3JtYWwiIGZvbnQ9ImRl
ZmF1bHQiIHNpemU9IjEwMCUiPk9ybG92LCBTLiBOLjwvc3R5bGU+PC9hdXRob3I+PC9hdXRob3Jz
PjwvY29udHJpYnV0b3JzPjxhdXRoLWFkZHJlc3M+PHN0eWxlIGZhY2U9Im5vcm1hbCIgZm9udD0i
ZGVmYXVsdCIgc2l6ZT0iMTAwJSI+RGVwYXJ0bWVudCBvZiBCaW9waHlzaWNzIGFuZCBGdW5jdGlv
bmFsIERpYWdub3N0aWNzLCBTaWJlcmlhbiBTdGF0ZSBNZWRpY2FsIFVuaXZlcnNpdHksIFRvbXNr
LCBSdXNzaWEuPC9zdHlsZT48L2F1dGgtYWRkcmVzcz48dGl0bGVzPjx0aXRsZT48c3R5bGUgZmFj
ZT0ibm9ybWFsIiBmb250PSJkZWZhdWx0IiBzaXplPSIxMDAlIj5DZWxsLXZvbHVtZS1kZXBlbmRl
bnQgdmFzY3VsYXIgc21vb3RoIG11c2NsZSBjb250cmFjdGlvbjogcm9sZSBvZiBOYSssIEsrLCAy
Q2wtIGNvdHJhbnNwb3J0LCBpbnRyYWNlbGx1bGFyIENsLSBhbmQgTC10eXBlIENhMisgY2hhbm5l
bHM8L3N0eWxlPjwvdGl0bGU+PHNlY29uZGFyeS10aXRsZT48c3R5bGUgZmFjZT0ibm9ybWFsIiBm
b250PSJkZWZhdWx0IiBzaXplPSIxMDAlIj5QZmx1Z2VycyBBcmNoPC9zdHlsZT48L3NlY29uZGFy
eS10aXRsZT48L3RpdGxlcz48cGVyaW9kaWNhbD48ZnVsbC10aXRsZT48c3R5bGUgZmFjZT0ibm9y
bWFsIiBmb250PSJkZWZhdWx0IiBzaXplPSIxMDAlIj5QZmx1Z2VycyBBcmNoPC9zdHlsZT48L2Z1
bGwtdGl0bGU+PC9wZXJpb2RpY2FsPjxwYWdlcz48c3R5bGUgZmFjZT0ibm9ybWFsIiBmb250PSJk
ZWZhdWx0IiBzaXplPSIxMDAlIj40Mi01NTwvc3R5bGU+PC9wYWdlcz48dm9sdW1lPjxzdHlsZSBm
YWNlPSJub3JtYWwiIGZvbnQ9ImRlZmF1bHQiIHNpemU9IjEwMCUiPjQ0OTwvc3R5bGU+PC92b2x1
bWU+PG51bWJlcj48c3R5bGUgZmFjZT0ibm9ybWFsIiBmb250PSJkZWZhdWx0IiBzaXplPSIxMDAl
Ij4xPC9zdHlsZT48L251bWJlcj48a2V5d29yZHM+PGtleXdvcmQ+PHN0eWxlIGZhY2U9Im5vcm1h
bCIgZm9udD0iZGVmYXVsdCIgc2l6ZT0iMTAwJSI+QW5pbWFsczwvc3R5bGU+PC9rZXl3b3JkPjxr
ZXl3b3JkPjxzdHlsZSBmYWNlPSJub3JtYWwiIGZvbnQ9ImRlZmF1bHQiIHNpemU9IjEwMCUiPkFv
cnRhL2FuYXRvbXkgJmFtcDsgaGlzdG9sb2d5L21ldGFib2xpc208L3N0eWxlPjwva2V5d29yZD48
a2V5d29yZD48c3R5bGUgZmFjZT0ibm9ybWFsIiBmb250PSJkZWZhdWx0IiBzaXplPSIxMDAlIj5D
YWxjaXVtIENoYW5uZWxzLCBMLVR5cGUvKm1ldGFib2xpc208L3N0eWxlPjwva2V5d29yZD48a2V5
d29yZD48c3R5bGUgZmFjZT0ibm9ybWFsIiBmb250PSJkZWZhdWx0IiBzaXplPSIxMDAlIj4qQ2Vs
bCBTaXplPC9zdHlsZT48L2tleXdvcmQ+PGtleXdvcmQ+PHN0eWxlIGZhY2U9Im5vcm1hbCIgZm9u
dD0iZGVmYXVsdCIgc2l6ZT0iMTAwJSI+Q2VsbHMsIEN1bHR1cmVkPC9zdHlsZT48L2tleXdvcmQ+
PGtleXdvcmQ+PHN0eWxlIGZhY2U9Im5vcm1hbCIgZm9udD0iZGVmYXVsdCIgc2l6ZT0iMTAwJSI+
Q2hsb3JpZGVzLyptZXRhYm9saXNtPC9zdHlsZT48L2tleXdvcmQ+PGtleXdvcmQ+PHN0eWxlIGZh
Y2U9Im5vcm1hbCIgZm9udD0iZGVmYXVsdCIgc2l6ZT0iMTAwJSI+Q3VsdHVyZSBNZWRpYS9jaGVt
aXN0cnk8L3N0eWxlPjwva2V5d29yZD48a2V5d29yZD48c3R5bGUgZmFjZT0ibm9ybWFsIiBmb250
PSJkZWZhdWx0IiBzaXplPSIxMDAlIj5IeXBlcnRvbmljIFNvbHV0aW9uczwvc3R5bGU+PC9rZXl3
b3JkPjxrZXl3b3JkPjxzdHlsZSBmYWNlPSJub3JtYWwiIGZvbnQ9ImRlZmF1bHQiIHNpemU9IjEw
MCUiPkh5cG90b25pYyBTb2x1dGlvbnM8L3N0eWxlPjwva2V5d29yZD48a2V5d29yZD48c3R5bGUg
ZmFjZT0ibm9ybWFsIiBmb250PSJkZWZhdWx0IiBzaXplPSIxMDAlIj5NdXNjbGUgQ29udHJhY3Rp
b24vKnBoeXNpb2xvZ3k8L3N0eWxlPjwva2V5d29yZD48a2V5d29yZD48c3R5bGUgZmFjZT0ibm9y
bWFsIiBmb250PSJkZWZhdWx0IiBzaXplPSIxMDAlIj4qTXVzY2xlLCBTbW9vdGgsIFZhc2N1bGFy
L2N5dG9sb2d5L21ldGFib2xpc208L3N0eWxlPjwva2V5d29yZD48a2V5d29yZD48c3R5bGUgZmFj
ZT0ibm9ybWFsIiBmb250PSJkZWZhdWx0IiBzaXplPSIxMDAlIj5Qb3Rhc3NpdW0vKm1ldGFib2xp
c208L3N0eWxlPjwva2V5d29yZD48a2V5d29yZD48c3R5bGUgZmFjZT0ibm9ybWFsIiBmb250PSJk
ZWZhdWx0IiBzaXplPSIxMDAlIj5Qcm90ZWluIElzb2Zvcm1zL21ldGFib2xpc208L3N0eWxlPjwv
a2V5d29yZD48a2V5d29yZD48c3R5bGUgZmFjZT0ibm9ybWFsIiBmb250PSJkZWZhdWx0IiBzaXpl
PSIxMDAlIj5SYXRzPC9zdHlsZT48L2tleXdvcmQ+PGtleXdvcmQ+PHN0eWxlIGZhY2U9Im5vcm1h
bCIgZm9udD0iZGVmYXVsdCIgc2l6ZT0iMTAwJSI+UmF0cywgV2lzdGFyPC9zdHlsZT48L2tleXdv
cmQ+PGtleXdvcmQ+PHN0eWxlIGZhY2U9Im5vcm1hbCIgZm9udD0iZGVmYXVsdCIgc2l6ZT0iMTAw
JSI+U29kaXVtLyptZXRhYm9saXNtPC9zdHlsZT48L2tleXdvcmQ+PGtleXdvcmQ+PHN0eWxlIGZh
Y2U9Im5vcm1hbCIgZm9udD0iZGVmYXVsdCIgc2l6ZT0iMTAwJSI+U29kaXVtLVBvdGFzc2l1bS1D
aGxvcmlkZSBTeW1wb3J0ZXJzL21ldGFib2xpc208L3N0eWxlPjwva2V5d29yZD48L2tleXdvcmRz
PjxkYXRlcz48eWVhcj48c3R5bGUgZmFjZT0ibm9ybWFsIiBmb250PSJkZWZhdWx0IiBzaXplPSIx
MDAlIj4yMDA0PC9zdHlsZT48L3llYXI+PHB1Yi1kYXRlcz48ZGF0ZT48c3R5bGUgZmFjZT0ibm9y
bWFsIiBmb250PSJkZWZhdWx0IiBzaXplPSIxMDAlIj5PY3Q8L3N0eWxlPjwvZGF0ZT48L3B1Yi1k
YXRlcz48L2RhdGVzPjxhY2Nlc3Npb24tbnVtPjxzdHlsZSBmYWNlPSJub3JtYWwiIGZvbnQ9ImRl
ZmF1bHQiIHNpemU9IjEwMCUiPjE1MjkzMDUxPC9zdHlsZT48L2FjY2Vzc2lvbi1udW0+PHVybHM+
PHJlbGF0ZWQtdXJscz48dXJsPjxzdHlsZSBmYWNlPSJub3JtYWwiIGZvbnQ9ImRlZmF1bHQiIHNp
emU9IjEwMCUiPmh0dHA6Ly93d3cubmNiaS5ubG0ubmloLmdvdi9lbnRyZXovcXVlcnkuZmNnaT9j
bWQ9UmV0cmlldmUmYW1wO2RiPVB1Yk1lZCZhbXA7ZG9wdD1DaXRhdGlvbiZhbXA7bGlzdF91aWRz
PTE1MjkzMDUxICA8L3N0eWxlPjwvdXJsPjwvcmVsYXRlZC11cmxzPjwvdXJscz48L3JlY29yZD48
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9D055F" w:rsidRPr="00516A26">
        <w:rPr>
          <w:rFonts w:ascii="Book Antiqua" w:eastAsia="ヒラギノ角ゴ Pro W3" w:hAnsi="Book Antiqua"/>
          <w:szCs w:val="24"/>
          <w:lang w:val="en-US"/>
        </w:rPr>
      </w:r>
      <w:r w:rsidR="009D055F"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8]</w:t>
      </w:r>
      <w:r w:rsidR="009D055F" w:rsidRPr="00516A26">
        <w:rPr>
          <w:rFonts w:ascii="Book Antiqua" w:eastAsia="ヒラギノ角ゴ Pro W3" w:hAnsi="Book Antiqua"/>
          <w:szCs w:val="24"/>
          <w:lang w:val="en-US"/>
        </w:rPr>
        <w:fldChar w:fldCharType="end"/>
      </w:r>
      <w:r w:rsidR="009D055F" w:rsidRPr="00516A26">
        <w:rPr>
          <w:rFonts w:ascii="Book Antiqua" w:eastAsia="ヒラギノ角ゴ Pro W3" w:hAnsi="Book Antiqua"/>
          <w:szCs w:val="24"/>
          <w:lang w:val="en-US"/>
        </w:rPr>
        <w:t xml:space="preserve"> and produce vasoconstriction.</w:t>
      </w:r>
      <w:r w:rsidR="008A3974" w:rsidRPr="00516A26">
        <w:rPr>
          <w:rFonts w:ascii="Book Antiqua" w:eastAsia="ヒラギノ角ゴ Pro W3" w:hAnsi="Book Antiqua"/>
          <w:szCs w:val="24"/>
          <w:lang w:val="en-US"/>
        </w:rPr>
        <w:t xml:space="preserve"> </w:t>
      </w:r>
      <w:r w:rsidR="00C330B6" w:rsidRPr="00516A26">
        <w:rPr>
          <w:rFonts w:ascii="Book Antiqua" w:eastAsia="ヒラギノ角ゴ Pro W3" w:hAnsi="Book Antiqua"/>
          <w:szCs w:val="24"/>
          <w:lang w:val="en-US"/>
        </w:rPr>
        <w:t xml:space="preserve">In the vascular oscillator </w:t>
      </w:r>
      <w:proofErr w:type="gramStart"/>
      <w:r w:rsidR="00E3107D">
        <w:rPr>
          <w:rFonts w:ascii="Book Antiqua" w:eastAsia="ヒラギノ角ゴ Pro W3" w:hAnsi="Book Antiqua"/>
          <w:szCs w:val="24"/>
          <w:lang w:val="en-US"/>
        </w:rPr>
        <w:t>model</w:t>
      </w:r>
      <w:proofErr w:type="gramEnd"/>
      <w:r w:rsidR="00C330B6" w:rsidRPr="00516A26">
        <w:rPr>
          <w:rFonts w:ascii="Book Antiqua" w:eastAsia="ヒラギノ角ゴ Pro W3" w:hAnsi="Book Antiqua"/>
          <w:szCs w:val="24"/>
          <w:lang w:val="en-US"/>
        </w:rPr>
        <w:fldChar w:fldCharType="begin">
          <w:fldData xml:space="preserve">PEVuZE5vdGU+PENpdGU+PEF1dGhvcj5CZXJyaWRnZTwvQXV0aG9yPjxZZWFyPjIwMDg8L1llYXI+
PFJlY051bT4xMzI8L1JlY051bT48RGlzcGxheVRleHQ+PHN0eWxlIGZhY2U9InN1cGVyc2NyaXB0
Ij5bNTl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zMjwvcmVjLW51bWJlcj48cmVmLXR5cGUgbmFtZT0iSm91cm5hbCBBcnRpY2xlIj4x
NzwvcmVmLXR5cGU+PGNvbnRyaWJ1dG9ycz48YXV0aG9ycz48YXV0aG9yPjxzdHlsZSBmYWNlPSJu
b3JtYWwiIGZvbnQ9ImRlZmF1bHQiIHNpemU9IjEwMCUiPkJlcnJpZGdlLCBNLiBKLjwvc3R5bGU+
PC9hdXRob3I+PC9hdXRob3JzPjwvY29udHJpYnV0b3JzPjxhdXRoLWFkZHJlc3M+PHN0eWxlIGZh
Y2U9Im5vcm1hbCIgZm9udD0iZGVmYXVsdCIgc2l6ZT0iMTAwJSI+VGhlIEJhYnJhaGFtIEluc3Rp
dHV0ZSwgQmFicmFoYW0sIENhbWJyaWRnZSBDQjIyIDRBVCwgVUsuIG1pY2hhZWwuYmVycmlkZ2VA
YmJzcmMuYWMudWs8L3N0eWxlPjwvYXV0aC1hZGRyZXNzPjx0aXRsZXM+PHRpdGxlPjxzdHlsZSBm
YWNlPSJub3JtYWwiIGZvbnQ9ImRlZmF1bHQiIHNpemU9IjEwMCUiPlNtb290aCBtdXNjbGUgY2Vs
bCBjYWxjaXVtIGFjdGl2YXRpb24gbWVjaGFuaXNtczwvc3R5bGU+PC90aXRsZT48c2Vjb25kYXJ5
LXRpdGxlPjxzdHlsZSBmYWNlPSJub3JtYWwiIGZvbnQ9ImRlZmF1bHQiIHNpemU9IjEwMCUiPkog
UGh5c2lvbDwvc3R5bGU+PC9zZWNvbmRhcnktdGl0bGU+PC90aXRsZXM+PHBlcmlvZGljYWw+PGZ1
bGwtdGl0bGU+PHN0eWxlIGZhY2U9Im5vcm1hbCIgZm9udD0iZGVmYXVsdCIgc2l6ZT0iMTAwJSI+
SiBQaHlzaW9sPC9zdHlsZT48L2Z1bGwtdGl0bGU+PC9wZXJpb2RpY2FsPjxwYWdlcz48c3R5bGUg
ZmFjZT0ibm9ybWFsIiBmb250PSJkZWZhdWx0IiBzaXplPSIxMDAlIj41MDQ3LTYxPC9zdHlsZT48
L3BhZ2VzPjx2b2x1bWU+PHN0eWxlIGZhY2U9Im5vcm1hbCIgZm9udD0iZGVmYXVsdCIgc2l6ZT0i
MTAwJSI+NTg2PC9zdHlsZT48L3ZvbHVtZT48bnVtYmVyPjxzdHlsZSBmYWNlPSJub3JtYWwiIGZv
bnQ9ImRlZmF1bHQiIHNpemU9IjEwMCUiPlB0IDIxPC9zdHlsZT48L251bWJlcj48a2V5d29yZHM+
PGtleXdvcmQ+PHN0eWxlIGZhY2U9Im5vcm1hbCIgZm9udD0iZGVmYXVsdCIgc2l6ZT0iMTAwJSI+
QW5pbWFsczwvc3R5bGU+PC9rZXl3b3JkPjxrZXl3b3JkPjxzdHlsZSBmYWNlPSJub3JtYWwiIGZv
bnQ9ImRlZmF1bHQiIHNpemU9IjEwMCUiPkNhbGNpdW0gU2lnbmFsaW5nLypwaHlzaW9sb2d5PC9z
dHlsZT48L2tleXdvcmQ+PGtleXdvcmQ+PHN0eWxlIGZhY2U9Im5vcm1hbCIgZm9udD0iZGVmYXVs
dCIgc2l6ZT0iMTAwJSI+SHVtYW5zPC9zdHlsZT48L2tleXdvcmQ+PGtleXdvcmQ+PHN0eWxlIGZh
Y2U9Im5vcm1hbCIgZm9udD0iZGVmYXVsdCIgc2l6ZT0iMTAwJSI+TWVtYnJhbmUgUG90ZW50aWFs
czwvc3R5bGU+PC9rZXl3b3JkPjxrZXl3b3JkPjxzdHlsZSBmYWNlPSJub3JtYWwiIGZvbnQ9ImRl
ZmF1bHQiIHNpemU9IjEwMCUiPk1pY2U8L3N0eWxlPjwva2V5d29yZD48a2V5d29yZD48c3R5bGUg
ZmFjZT0ibm9ybWFsIiBmb250PSJkZWZhdWx0IiBzaXplPSIxMDAlIj5NeW9jeXRlcywgU21vb3Ro
IE11c2NsZS8qbWV0YWJvbGlzbTwvc3R5bGU+PC9rZXl3b3JkPjwva2V5d29yZHM+PGRhdGVzPjx5
ZWFyPjxzdHlsZSBmYWNlPSJub3JtYWwiIGZvbnQ9ImRlZmF1bHQiIHNpemU9IjEwMCUiPjIwMDg8
L3N0eWxlPjwveWVhcj48cHViLWRhdGVzPjxkYXRlPjxzdHlsZSBmYWNlPSJub3JtYWwiIGZvbnQ9
ImRlZmF1bHQiIHNpemU9IjEwMCUiPk5vdiAxPC9zdHlsZT48L2RhdGU+PC9wdWItZGF0ZXM+PC9k
YXRlcz48YWNjZXNzaW9uLW51bT48c3R5bGUgZmFjZT0ibm9ybWFsIiBmb250PSJkZWZhdWx0IiBz
aXplPSIxMDAlIj4xODc4NzAzNDwvc3R5bGU+PC9hY2Nlc3Npb24tbnVtPjx1cmxzPjxyZWxhdGVk
LXVybHM+PHVybD48c3R5bGUgZmFjZT0ibm9ybWFsIiBmb250PSJkZWZhdWx0IiBzaXplPSIxMDAl
Ij5odHRwOi8vd3d3Lm5jYmkubmxtLm5paC5nb3YvZW50cmV6L3F1ZXJ5LmZjZ2k/Y21kPVJldHJp
ZXZlJmFtcDtkYj1QdWJNZWQmYW1wO2RvcHQ9Q2l0YXRpb24mYW1wO2xpc3RfdWlkcz0xODc4NzAz
NCAgPC9zdHlsZT48L3VybD48L3JlbGF0ZWQtdXJscz48L3VybHM+PC9yZWNvcmQ+PC9DaXRlPjwv
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CZXJyaWRnZTwvQXV0aG9yPjxZZWFyPjIwMDg8L1llYXI+
PFJlY051bT4xMzI8L1JlY051bT48RGlzcGxheVRleHQ+PHN0eWxlIGZhY2U9InN1cGVyc2NyaXB0
Ij5bNTl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zMjwvcmVjLW51bWJlcj48cmVmLXR5cGUgbmFtZT0iSm91cm5hbCBBcnRpY2xlIj4x
NzwvcmVmLXR5cGU+PGNvbnRyaWJ1dG9ycz48YXV0aG9ycz48YXV0aG9yPjxzdHlsZSBmYWNlPSJu
b3JtYWwiIGZvbnQ9ImRlZmF1bHQiIHNpemU9IjEwMCUiPkJlcnJpZGdlLCBNLiBKLjwvc3R5bGU+
PC9hdXRob3I+PC9hdXRob3JzPjwvY29udHJpYnV0b3JzPjxhdXRoLWFkZHJlc3M+PHN0eWxlIGZh
Y2U9Im5vcm1hbCIgZm9udD0iZGVmYXVsdCIgc2l6ZT0iMTAwJSI+VGhlIEJhYnJhaGFtIEluc3Rp
dHV0ZSwgQmFicmFoYW0sIENhbWJyaWRnZSBDQjIyIDRBVCwgVUsuIG1pY2hhZWwuYmVycmlkZ2VA
YmJzcmMuYWMudWs8L3N0eWxlPjwvYXV0aC1hZGRyZXNzPjx0aXRsZXM+PHRpdGxlPjxzdHlsZSBm
YWNlPSJub3JtYWwiIGZvbnQ9ImRlZmF1bHQiIHNpemU9IjEwMCUiPlNtb290aCBtdXNjbGUgY2Vs
bCBjYWxjaXVtIGFjdGl2YXRpb24gbWVjaGFuaXNtczwvc3R5bGU+PC90aXRsZT48c2Vjb25kYXJ5
LXRpdGxlPjxzdHlsZSBmYWNlPSJub3JtYWwiIGZvbnQ9ImRlZmF1bHQiIHNpemU9IjEwMCUiPkog
UGh5c2lvbDwvc3R5bGU+PC9zZWNvbmRhcnktdGl0bGU+PC90aXRsZXM+PHBlcmlvZGljYWw+PGZ1
bGwtdGl0bGU+PHN0eWxlIGZhY2U9Im5vcm1hbCIgZm9udD0iZGVmYXVsdCIgc2l6ZT0iMTAwJSI+
SiBQaHlzaW9sPC9zdHlsZT48L2Z1bGwtdGl0bGU+PC9wZXJpb2RpY2FsPjxwYWdlcz48c3R5bGUg
ZmFjZT0ibm9ybWFsIiBmb250PSJkZWZhdWx0IiBzaXplPSIxMDAlIj41MDQ3LTYxPC9zdHlsZT48
L3BhZ2VzPjx2b2x1bWU+PHN0eWxlIGZhY2U9Im5vcm1hbCIgZm9udD0iZGVmYXVsdCIgc2l6ZT0i
MTAwJSI+NTg2PC9zdHlsZT48L3ZvbHVtZT48bnVtYmVyPjxzdHlsZSBmYWNlPSJub3JtYWwiIGZv
bnQ9ImRlZmF1bHQiIHNpemU9IjEwMCUiPlB0IDIxPC9zdHlsZT48L251bWJlcj48a2V5d29yZHM+
PGtleXdvcmQ+PHN0eWxlIGZhY2U9Im5vcm1hbCIgZm9udD0iZGVmYXVsdCIgc2l6ZT0iMTAwJSI+
QW5pbWFsczwvc3R5bGU+PC9rZXl3b3JkPjxrZXl3b3JkPjxzdHlsZSBmYWNlPSJub3JtYWwiIGZv
bnQ9ImRlZmF1bHQiIHNpemU9IjEwMCUiPkNhbGNpdW0gU2lnbmFsaW5nLypwaHlzaW9sb2d5PC9z
dHlsZT48L2tleXdvcmQ+PGtleXdvcmQ+PHN0eWxlIGZhY2U9Im5vcm1hbCIgZm9udD0iZGVmYXVs
dCIgc2l6ZT0iMTAwJSI+SHVtYW5zPC9zdHlsZT48L2tleXdvcmQ+PGtleXdvcmQ+PHN0eWxlIGZh
Y2U9Im5vcm1hbCIgZm9udD0iZGVmYXVsdCIgc2l6ZT0iMTAwJSI+TWVtYnJhbmUgUG90ZW50aWFs
czwvc3R5bGU+PC9rZXl3b3JkPjxrZXl3b3JkPjxzdHlsZSBmYWNlPSJub3JtYWwiIGZvbnQ9ImRl
ZmF1bHQiIHNpemU9IjEwMCUiPk1pY2U8L3N0eWxlPjwva2V5d29yZD48a2V5d29yZD48c3R5bGUg
ZmFjZT0ibm9ybWFsIiBmb250PSJkZWZhdWx0IiBzaXplPSIxMDAlIj5NeW9jeXRlcywgU21vb3Ro
IE11c2NsZS8qbWV0YWJvbGlzbTwvc3R5bGU+PC9rZXl3b3JkPjwva2V5d29yZHM+PGRhdGVzPjx5
ZWFyPjxzdHlsZSBmYWNlPSJub3JtYWwiIGZvbnQ9ImRlZmF1bHQiIHNpemU9IjEwMCUiPjIwMDg8
L3N0eWxlPjwveWVhcj48cHViLWRhdGVzPjxkYXRlPjxzdHlsZSBmYWNlPSJub3JtYWwiIGZvbnQ9
ImRlZmF1bHQiIHNpemU9IjEwMCUiPk5vdiAxPC9zdHlsZT48L2RhdGU+PC9wdWItZGF0ZXM+PC9k
YXRlcz48YWNjZXNzaW9uLW51bT48c3R5bGUgZmFjZT0ibm9ybWFsIiBmb250PSJkZWZhdWx0IiBz
aXplPSIxMDAlIj4xODc4NzAzNDwvc3R5bGU+PC9hY2Nlc3Npb24tbnVtPjx1cmxzPjxyZWxhdGVk
LXVybHM+PHVybD48c3R5bGUgZmFjZT0ibm9ybWFsIiBmb250PSJkZWZhdWx0IiBzaXplPSIxMDAl
Ij5odHRwOi8vd3d3Lm5jYmkubmxtLm5paC5nb3YvZW50cmV6L3F1ZXJ5LmZjZ2k/Y21kPVJldHJp
ZXZlJmFtcDtkYj1QdWJNZWQmYW1wO2RvcHQ9Q2l0YXRpb24mYW1wO2xpc3RfdWlkcz0xODc4NzAz
NCAgPC9zdHlsZT48L3VybD48L3JlbGF0ZWQtdXJscz48L3VybHM+PC9yZWNvcmQ+PC9DaXRlPjwv
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59]</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the release of intracellular Ca</w:t>
      </w:r>
      <w:r w:rsidR="00C330B6" w:rsidRPr="00516A26">
        <w:rPr>
          <w:rFonts w:ascii="Book Antiqua" w:eastAsia="ヒラギノ角ゴ Pro W3" w:hAnsi="Book Antiqua"/>
          <w:szCs w:val="24"/>
          <w:vertAlign w:val="superscript"/>
          <w:lang w:val="en-US"/>
        </w:rPr>
        <w:t>2+</w:t>
      </w:r>
      <w:r w:rsidR="00C330B6" w:rsidRPr="00516A26">
        <w:rPr>
          <w:rFonts w:ascii="Book Antiqua" w:eastAsia="ヒラギノ角ゴ Pro W3" w:hAnsi="Book Antiqua"/>
          <w:szCs w:val="24"/>
          <w:lang w:val="en-US"/>
        </w:rPr>
        <w:t xml:space="preserve"> from the reticulum stimulates the inward current of Cl</w:t>
      </w:r>
      <w:r w:rsidR="00C330B6" w:rsidRPr="00516A26">
        <w:rPr>
          <w:rFonts w:ascii="Book Antiqua" w:eastAsia="ヒラギノ角ゴ Pro W3" w:hAnsi="Book Antiqua"/>
          <w:szCs w:val="24"/>
          <w:vertAlign w:val="superscript"/>
          <w:lang w:val="en-US"/>
        </w:rPr>
        <w:t>-</w:t>
      </w:r>
      <w:r w:rsidR="00C330B6" w:rsidRPr="00516A26">
        <w:rPr>
          <w:rFonts w:ascii="Book Antiqua" w:eastAsia="ヒラギノ角ゴ Pro W3" w:hAnsi="Book Antiqua"/>
          <w:szCs w:val="24"/>
          <w:lang w:val="en-US"/>
        </w:rPr>
        <w:t xml:space="preserve"> via the calcium-activated Cl</w:t>
      </w:r>
      <w:r w:rsidR="00C330B6" w:rsidRPr="00516A26">
        <w:rPr>
          <w:rFonts w:ascii="Book Antiqua" w:eastAsia="ヒラギノ角ゴ Pro W3" w:hAnsi="Book Antiqua"/>
          <w:szCs w:val="24"/>
          <w:vertAlign w:val="superscript"/>
          <w:lang w:val="en-US"/>
        </w:rPr>
        <w:t>-</w:t>
      </w:r>
      <w:r w:rsidR="00E3107D">
        <w:rPr>
          <w:rFonts w:ascii="Book Antiqua" w:eastAsia="ヒラギノ角ゴ Pro W3" w:hAnsi="Book Antiqua"/>
          <w:szCs w:val="24"/>
          <w:lang w:val="en-US"/>
        </w:rPr>
        <w:t xml:space="preserve"> channel</w:t>
      </w:r>
      <w:r w:rsidR="00C330B6" w:rsidRPr="00516A26">
        <w:rPr>
          <w:rFonts w:ascii="Book Antiqua" w:eastAsia="ヒラギノ角ゴ Pro W3" w:hAnsi="Book Antiqua"/>
          <w:szCs w:val="24"/>
          <w:lang w:val="en-US"/>
        </w:rPr>
        <w:fldChar w:fldCharType="begin">
          <w:fldData xml:space="preserve">PEVuZE5vdGU+PENpdGU+PEF1dGhvcj5IYWRkb2NrPC9BdXRob3I+PFllYXI+MjAwMjwvWWVhcj48
UmVjTnVtPjEzMTwvUmVjTnVtPjxEaXNwbGF5VGV4dD48c3R5bGUgZmFjZT0ic3VwZXJzY3JpcHQi
Pls2M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MxPC9yZWMtbnVtYmVyPjxyZWYtdHlwZSBuYW1lPSJKb3VybmFsIEFydGljbGUiPjE3
PC9yZWYtdHlwZT48Y29udHJpYnV0b3JzPjxhdXRob3JzPjxhdXRob3I+PHN0eWxlIGZhY2U9Im5v
cm1hbCIgZm9udD0iZGVmYXVsdCIgc2l6ZT0iMTAwJSI+SGFkZG9jaywgUi4gRS48L3N0eWxlPjwv
YXV0aG9yPjxhdXRob3I+PHN0eWxlIGZhY2U9Im5vcm1hbCIgZm9udD0iZGVmYXVsdCIgc2l6ZT0i
MTAwJSI+SGlsbCwgQy4gRS48L3N0eWxlPjwvYXV0aG9yPjwvYXV0aG9ycz48L2NvbnRyaWJ1dG9y
cz48YXV0aC1hZGRyZXNzPjxzdHlsZSBmYWNlPSJub3JtYWwiIGZvbnQ9ImRlZmF1bHQiIHNpemU9
IjEwMCUiPkRpdmlzaW9uIG9mIE5ldXJvc2NpZW5jZSwgSm9obiBDdXJ0aW4gU2Nob29sIG9mIE1l
ZGljYWwgUmVzZWFyY2gsIEF1c3RyYWxpYW4gTmF0aW9uYWwgVW5pdmVyc2l0eSwgR1BPIEJveCAz
MzQsIENhbmJlcnJhLCBBQ1QgMjYwMSwgQXVzdHJhbGlhLiByZWJlY2NhLmhhZGRvY2tAYW51LmVk
dS5hdTwvc3R5bGU+PC9hdXRoLWFkZHJlc3M+PHRpdGxlcz48dGl0bGU+PHN0eWxlIGZhY2U9Im5v
cm1hbCIgZm9udD0iZGVmYXVsdCIgc2l6ZT0iMTAwJSI+RGlmZmVyZW50aWFsIGFjdGl2YXRpb24g
b2YgaW9uIGNoYW5uZWxzIGJ5IGlub3NpdG9sIDEsNCw1LXRyaXNwaG9zcGhhdGUgKElQMyktIGFu
ZCByeWFub2RpbmUtc2Vuc2l0aXZlIGNhbGNpdW0gc3RvcmVzIGluIHJhdCBiYXNpbGFyIGFydGVy
eSB2YXNvbW90aW9uPC9zdHlsZT48L3RpdGxlPjxzZWNvbmRhcnktdGl0bGU+PHN0eWxlIGZhY2U9
Im5vcm1hbCIgZm9udD0iZGVmYXVsdCIgc2l6ZT0iMTAwJSI+SiBQaHlzaW9sPC9zdHlsZT48L3Nl
Y29uZGFyeS10aXRsZT48L3RpdGxlcz48cGVyaW9kaWNhbD48ZnVsbC10aXRsZT48c3R5bGUgZmFj
ZT0ibm9ybWFsIiBmb250PSJkZWZhdWx0IiBzaXplPSIxMDAlIj5KIFBoeXNpb2w8L3N0eWxlPjwv
ZnVsbC10aXRsZT48L3BlcmlvZGljYWw+PHBhZ2VzPjxzdHlsZSBmYWNlPSJub3JtYWwiIGZvbnQ9
ImRlZmF1bHQiIHNpemU9IjEwMCUiPjYxNS0yNzwvc3R5bGU+PC9wYWdlcz48dm9sdW1lPjxzdHls
ZSBmYWNlPSJub3JtYWwiIGZvbnQ9ImRlZmF1bHQiIHNpemU9IjEwMCUiPjU0NTwvc3R5bGU+PC92
b2x1bWU+PG51bWJlcj48c3R5bGUgZmFjZT0ibm9ybWFsIiBmb250PSJkZWZhdWx0IiBzaXplPSIx
MDAlIj5QdCAyPC9zdHlsZT48L251bWJlcj48a2V5d29yZHM+PGtleXdvcmQ+PHN0eWxlIGZhY2U9
Im5vcm1hbCIgZm9udD0iZGVmYXVsdCIgc2l6ZT0iMTAwJSI+QW5pbWFsczwvc3R5bGU+PC9rZXl3
b3JkPjxrZXl3b3JkPjxzdHlsZSBmYWNlPSJub3JtYWwiIGZvbnQ9ImRlZmF1bHQiIHNpemU9IjEw
MCUiPkJhc2lsYXIgQXJ0ZXJ5L2RydWcgZWZmZWN0cy8qbWV0YWJvbGlzbTwvc3R5bGU+PC9rZXl3
b3JkPjxrZXl3b3JkPjxzdHlsZSBmYWNlPSJub3JtYWwiIGZvbnQ9ImRlZmF1bHQiIHNpemU9IjEw
MCUiPkNhbGNpdW0vKm1ldGFib2xpc20vcGhhcm1hY29sb2d5PC9zdHlsZT48L2tleXdvcmQ+PGtl
eXdvcmQ+PHN0eWxlIGZhY2U9Im5vcm1hbCIgZm9udD0iZGVmYXVsdCIgc2l6ZT0iMTAwJSI+Q2Fs
Y2l1bSBDaGFubmVscy9kcnVnIGVmZmVjdHMvcGh5c2lvbG9neTwvc3R5bGU+PC9rZXl3b3JkPjxr
ZXl3b3JkPjxzdHlsZSBmYWNlPSJub3JtYWwiIGZvbnQ9ImRlZmF1bHQiIHNpemU9IjEwMCUiPkNh
bGNpdW0tVHJhbnNwb3J0aW5nIEFUUGFzZXMvYW50YWdvbmlzdHMgJmFtcDsgaW5oaWJpdG9yczwv
c3R5bGU+PC9rZXl3b3JkPjxrZXl3b3JkPjxzdHlsZSBmYWNlPSJub3JtYWwiIGZvbnQ9ImRlZmF1
bHQiIHNpemU9IjEwMCUiPkNoYXJ5YmRvdG94aW4vcGhhcm1hY29sb2d5PC9zdHlsZT48L2tleXdv
cmQ+PGtleXdvcmQ+PHN0eWxlIGZhY2U9Im5vcm1hbCIgZm9udD0iZGVmYXVsdCIgc2l6ZT0iMTAw
JSI+Q2hsb3JpZGUgQ2hhbm5lbHMvZHJ1ZyBlZmZlY3RzL3BoeXNpb2xvZ3k8L3N0eWxlPjwva2V5
d29yZD48a2V5d29yZD48c3R5bGUgZmFjZT0ibm9ybWFsIiBmb250PSJkZWZhdWx0IiBzaXplPSIx
MDAlIj5FbGVjdHJvcGh5c2lvbG9neTwvc3R5bGU+PC9rZXl3b3JkPjxrZXl3b3JkPjxzdHlsZSBm
YWNlPSJub3JtYWwiIGZvbnQ9ImRlZmF1bHQiIHNpemU9IjEwMCUiPkVuenltZSBJbmhpYml0b3Jz
L3BoYXJtYWNvbG9neTwvc3R5bGU+PC9rZXl3b3JkPjxrZXl3b3JkPjxzdHlsZSBmYWNlPSJub3Jt
YWwiIGZvbnQ9ImRlZmF1bHQiIHNpemU9IjEwMCUiPkVzdHJlbmVzL3BoYXJtYWNvbG9neTwvc3R5
bGU+PC9rZXl3b3JkPjxrZXl3b3JkPjxzdHlsZSBmYWNlPSJub3JtYWwiIGZvbnQ9ImRlZmF1bHQi
IHNpemU9IjEwMCUiPklub3NpdG9sIDEsNCw1LVRyaXNwaG9zcGhhdGUvKnBoYXJtYWNvbG9neTwv
c3R5bGU+PC9rZXl3b3JkPjxrZXl3b3JkPjxzdHlsZSBmYWNlPSJub3JtYWwiIGZvbnQ9ImRlZmF1
bHQiIHNpemU9IjEwMCUiPklvbiBDaGFubmVscy8qYWdvbmlzdHM8L3N0eWxlPjwva2V5d29yZD48
a2V5d29yZD48c3R5bGUgZmFjZT0ibm9ybWFsIiBmb250PSJkZWZhdWx0IiBzaXplPSIxMDAlIj5N
YWxlPC9zdHlsZT48L2tleXdvcmQ+PGtleXdvcmQ+PHN0eWxlIGZhY2U9Im5vcm1hbCIgZm9udD0i
ZGVmYXVsdCIgc2l6ZT0iMTAwJSI+TWVtYnJhbmUgUG90ZW50aWFscy9kcnVnIGVmZmVjdHMvcGh5
c2lvbG9neTwvc3R5bGU+PC9rZXl3b3JkPjxrZXl3b3JkPjxzdHlsZSBmYWNlPSJub3JtYWwiIGZv
bnQ9ImRlZmF1bHQiIHNpemU9IjEwMCUiPk11c2NsZSBDb250cmFjdGlvbi9kcnVnIGVmZmVjdHM8
L3N0eWxlPjwva2V5d29yZD48a2V5d29yZD48c3R5bGUgZmFjZT0ibm9ybWFsIiBmb250PSJkZWZh
dWx0IiBzaXplPSIxMDAlIj5NdXNjbGUsIFNtb290aCwgVmFzY3VsYXIvZHJ1ZyBlZmZlY3RzLypt
ZXRhYm9saXNtPC9zdHlsZT48L2tleXdvcmQ+PGtleXdvcmQ+PHN0eWxlIGZhY2U9Im5vcm1hbCIg
Zm9udD0iZGVmYXVsdCIgc2l6ZT0iMTAwJSI+UGF0Y2gtQ2xhbXAgVGVjaG5pcXVlczwvc3R5bGU+
PC9rZXl3b3JkPjxrZXl3b3JkPjxzdHlsZSBmYWNlPSJub3JtYWwiIGZvbnQ9ImRlZmF1bHQiIHNp
emU9IjEwMCUiPlBvdGFzc2l1bSBDaGFubmVscywgQ2FsY2l1bS1BY3RpdmF0ZWQvZHJ1ZyBlZmZl
Y3RzL3BoeXNpb2xvZ3k8L3N0eWxlPjwva2V5d29yZD48a2V5d29yZD48c3R5bGUgZmFjZT0ibm9y
bWFsIiBmb250PSJkZWZhdWx0IiBzaXplPSIxMDAlIj5QeXJyb2xpZGlub25lcy9waGFybWFjb2xv
Z3k8L3N0eWxlPjwva2V5d29yZD48a2V5d29yZD48c3R5bGUgZmFjZT0ibm9ybWFsIiBmb250PSJk
ZWZhdWx0IiBzaXplPSIxMDAlIj5SYXRzPC9zdHlsZT48L2tleXdvcmQ+PGtleXdvcmQ+PHN0eWxl
IGZhY2U9Im5vcm1hbCIgZm9udD0iZGVmYXVsdCIgc2l6ZT0iMTAwJSI+UmF0cywgV2lzdGFyPC9z
dHlsZT48L2tleXdvcmQ+PGtleXdvcmQ+PHN0eWxlIGZhY2U9Im5vcm1hbCIgZm9udD0iZGVmYXVs
dCIgc2l6ZT0iMTAwJSI+Unlhbm9kaW5lLypwaGFybWFjb2xvZ3k8L3N0eWxlPjwva2V5d29yZD48
a2V5d29yZD48c3R5bGUgZmFjZT0ibm9ybWFsIiBmb250PSJkZWZhdWx0IiBzaXplPSIxMDAlIj5U
aGFwc2lnYXJnaW4vcGhhcm1hY29sb2d5PC9zdHlsZT48L2tleXdvcmQ+PGtleXdvcmQ+PHN0eWxl
IGZhY2U9Im5vcm1hbCIgZm9udD0iZGVmYXVsdCIgc2l6ZT0iMTAwJSI+VHlwZSBDIFBob3NwaG9s
aXBhc2VzL2FudGFnb25pc3RzICZhbXA7IGluaGliaXRvcnM8L3N0eWxlPjwva2V5d29yZD48L2tl
eXdvcmRzPjxkYXRlcz48eWVhcj48c3R5bGUgZmFjZT0ibm9ybWFsIiBmb250PSJkZWZhdWx0IiBz
aXplPSIxMDAlIj4yMDAyPC9zdHlsZT48L3llYXI+PHB1Yi1kYXRlcz48ZGF0ZT48c3R5bGUgZmFj
ZT0ibm9ybWFsIiBmb250PSJkZWZhdWx0IiBzaXplPSIxMDAlIj5EZWMgMTwvc3R5bGU+PC9kYXRl
PjwvcHViLWRhdGVzPjwvZGF0ZXM+PGFjY2Vzc2lvbi1udW0+PHN0eWxlIGZhY2U9Im5vcm1hbCIg
Zm9udD0iZGVmYXVsdCIgc2l6ZT0iMTAwJSI+MTI0NTY4Mzg8L3N0eWxlPjwvYWNjZXNzaW9uLW51
bT48dXJscz48cmVsYXRlZC11cmxzPjx1cmw+PHN0eWxlIGZhY2U9Im5vcm1hbCIgZm9udD0iZGVm
YXVsdCIgc2l6ZT0iMTAwJSI+aHR0cDovL3d3dy5uY2JpLm5sbS5uaWguZ292L2VudHJlei9xdWVy
eS5mY2dpP2NtZD1SZXRyaWV2ZSZhbXA7ZGI9UHViTWVkJmFtcDtkb3B0PUNpdGF0aW9uJmFtcDts
aXN0X3VpZHM9MTI0NTY4MzggIDwvc3R5bGU+PC91cmw+PC9yZWxhdGVkLXVybHM+PC91cmxzPjwv
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YWRkb2NrPC9BdXRob3I+PFllYXI+MjAwMjwvWWVhcj48
UmVjTnVtPjEzMTwvUmVjTnVtPjxEaXNwbGF5VGV4dD48c3R5bGUgZmFjZT0ic3VwZXJzY3JpcHQi
Pls2M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MxPC9yZWMtbnVtYmVyPjxyZWYtdHlwZSBuYW1lPSJKb3VybmFsIEFydGljbGUiPjE3
PC9yZWYtdHlwZT48Y29udHJpYnV0b3JzPjxhdXRob3JzPjxhdXRob3I+PHN0eWxlIGZhY2U9Im5v
cm1hbCIgZm9udD0iZGVmYXVsdCIgc2l6ZT0iMTAwJSI+SGFkZG9jaywgUi4gRS48L3N0eWxlPjwv
YXV0aG9yPjxhdXRob3I+PHN0eWxlIGZhY2U9Im5vcm1hbCIgZm9udD0iZGVmYXVsdCIgc2l6ZT0i
MTAwJSI+SGlsbCwgQy4gRS48L3N0eWxlPjwvYXV0aG9yPjwvYXV0aG9ycz48L2NvbnRyaWJ1dG9y
cz48YXV0aC1hZGRyZXNzPjxzdHlsZSBmYWNlPSJub3JtYWwiIGZvbnQ9ImRlZmF1bHQiIHNpemU9
IjEwMCUiPkRpdmlzaW9uIG9mIE5ldXJvc2NpZW5jZSwgSm9obiBDdXJ0aW4gU2Nob29sIG9mIE1l
ZGljYWwgUmVzZWFyY2gsIEF1c3RyYWxpYW4gTmF0aW9uYWwgVW5pdmVyc2l0eSwgR1BPIEJveCAz
MzQsIENhbmJlcnJhLCBBQ1QgMjYwMSwgQXVzdHJhbGlhLiByZWJlY2NhLmhhZGRvY2tAYW51LmVk
dS5hdTwvc3R5bGU+PC9hdXRoLWFkZHJlc3M+PHRpdGxlcz48dGl0bGU+PHN0eWxlIGZhY2U9Im5v
cm1hbCIgZm9udD0iZGVmYXVsdCIgc2l6ZT0iMTAwJSI+RGlmZmVyZW50aWFsIGFjdGl2YXRpb24g
b2YgaW9uIGNoYW5uZWxzIGJ5IGlub3NpdG9sIDEsNCw1LXRyaXNwaG9zcGhhdGUgKElQMyktIGFu
ZCByeWFub2RpbmUtc2Vuc2l0aXZlIGNhbGNpdW0gc3RvcmVzIGluIHJhdCBiYXNpbGFyIGFydGVy
eSB2YXNvbW90aW9uPC9zdHlsZT48L3RpdGxlPjxzZWNvbmRhcnktdGl0bGU+PHN0eWxlIGZhY2U9
Im5vcm1hbCIgZm9udD0iZGVmYXVsdCIgc2l6ZT0iMTAwJSI+SiBQaHlzaW9sPC9zdHlsZT48L3Nl
Y29uZGFyeS10aXRsZT48L3RpdGxlcz48cGVyaW9kaWNhbD48ZnVsbC10aXRsZT48c3R5bGUgZmFj
ZT0ibm9ybWFsIiBmb250PSJkZWZhdWx0IiBzaXplPSIxMDAlIj5KIFBoeXNpb2w8L3N0eWxlPjwv
ZnVsbC10aXRsZT48L3BlcmlvZGljYWw+PHBhZ2VzPjxzdHlsZSBmYWNlPSJub3JtYWwiIGZvbnQ9
ImRlZmF1bHQiIHNpemU9IjEwMCUiPjYxNS0yNzwvc3R5bGU+PC9wYWdlcz48dm9sdW1lPjxzdHls
ZSBmYWNlPSJub3JtYWwiIGZvbnQ9ImRlZmF1bHQiIHNpemU9IjEwMCUiPjU0NTwvc3R5bGU+PC92
b2x1bWU+PG51bWJlcj48c3R5bGUgZmFjZT0ibm9ybWFsIiBmb250PSJkZWZhdWx0IiBzaXplPSIx
MDAlIj5QdCAyPC9zdHlsZT48L251bWJlcj48a2V5d29yZHM+PGtleXdvcmQ+PHN0eWxlIGZhY2U9
Im5vcm1hbCIgZm9udD0iZGVmYXVsdCIgc2l6ZT0iMTAwJSI+QW5pbWFsczwvc3R5bGU+PC9rZXl3
b3JkPjxrZXl3b3JkPjxzdHlsZSBmYWNlPSJub3JtYWwiIGZvbnQ9ImRlZmF1bHQiIHNpemU9IjEw
MCUiPkJhc2lsYXIgQXJ0ZXJ5L2RydWcgZWZmZWN0cy8qbWV0YWJvbGlzbTwvc3R5bGU+PC9rZXl3
b3JkPjxrZXl3b3JkPjxzdHlsZSBmYWNlPSJub3JtYWwiIGZvbnQ9ImRlZmF1bHQiIHNpemU9IjEw
MCUiPkNhbGNpdW0vKm1ldGFib2xpc20vcGhhcm1hY29sb2d5PC9zdHlsZT48L2tleXdvcmQ+PGtl
eXdvcmQ+PHN0eWxlIGZhY2U9Im5vcm1hbCIgZm9udD0iZGVmYXVsdCIgc2l6ZT0iMTAwJSI+Q2Fs
Y2l1bSBDaGFubmVscy9kcnVnIGVmZmVjdHMvcGh5c2lvbG9neTwvc3R5bGU+PC9rZXl3b3JkPjxr
ZXl3b3JkPjxzdHlsZSBmYWNlPSJub3JtYWwiIGZvbnQ9ImRlZmF1bHQiIHNpemU9IjEwMCUiPkNh
bGNpdW0tVHJhbnNwb3J0aW5nIEFUUGFzZXMvYW50YWdvbmlzdHMgJmFtcDsgaW5oaWJpdG9yczwv
c3R5bGU+PC9rZXl3b3JkPjxrZXl3b3JkPjxzdHlsZSBmYWNlPSJub3JtYWwiIGZvbnQ9ImRlZmF1
bHQiIHNpemU9IjEwMCUiPkNoYXJ5YmRvdG94aW4vcGhhcm1hY29sb2d5PC9zdHlsZT48L2tleXdv
cmQ+PGtleXdvcmQ+PHN0eWxlIGZhY2U9Im5vcm1hbCIgZm9udD0iZGVmYXVsdCIgc2l6ZT0iMTAw
JSI+Q2hsb3JpZGUgQ2hhbm5lbHMvZHJ1ZyBlZmZlY3RzL3BoeXNpb2xvZ3k8L3N0eWxlPjwva2V5
d29yZD48a2V5d29yZD48c3R5bGUgZmFjZT0ibm9ybWFsIiBmb250PSJkZWZhdWx0IiBzaXplPSIx
MDAlIj5FbGVjdHJvcGh5c2lvbG9neTwvc3R5bGU+PC9rZXl3b3JkPjxrZXl3b3JkPjxzdHlsZSBm
YWNlPSJub3JtYWwiIGZvbnQ9ImRlZmF1bHQiIHNpemU9IjEwMCUiPkVuenltZSBJbmhpYml0b3Jz
L3BoYXJtYWNvbG9neTwvc3R5bGU+PC9rZXl3b3JkPjxrZXl3b3JkPjxzdHlsZSBmYWNlPSJub3Jt
YWwiIGZvbnQ9ImRlZmF1bHQiIHNpemU9IjEwMCUiPkVzdHJlbmVzL3BoYXJtYWNvbG9neTwvc3R5
bGU+PC9rZXl3b3JkPjxrZXl3b3JkPjxzdHlsZSBmYWNlPSJub3JtYWwiIGZvbnQ9ImRlZmF1bHQi
IHNpemU9IjEwMCUiPklub3NpdG9sIDEsNCw1LVRyaXNwaG9zcGhhdGUvKnBoYXJtYWNvbG9neTwv
c3R5bGU+PC9rZXl3b3JkPjxrZXl3b3JkPjxzdHlsZSBmYWNlPSJub3JtYWwiIGZvbnQ9ImRlZmF1
bHQiIHNpemU9IjEwMCUiPklvbiBDaGFubmVscy8qYWdvbmlzdHM8L3N0eWxlPjwva2V5d29yZD48
a2V5d29yZD48c3R5bGUgZmFjZT0ibm9ybWFsIiBmb250PSJkZWZhdWx0IiBzaXplPSIxMDAlIj5N
YWxlPC9zdHlsZT48L2tleXdvcmQ+PGtleXdvcmQ+PHN0eWxlIGZhY2U9Im5vcm1hbCIgZm9udD0i
ZGVmYXVsdCIgc2l6ZT0iMTAwJSI+TWVtYnJhbmUgUG90ZW50aWFscy9kcnVnIGVmZmVjdHMvcGh5
c2lvbG9neTwvc3R5bGU+PC9rZXl3b3JkPjxrZXl3b3JkPjxzdHlsZSBmYWNlPSJub3JtYWwiIGZv
bnQ9ImRlZmF1bHQiIHNpemU9IjEwMCUiPk11c2NsZSBDb250cmFjdGlvbi9kcnVnIGVmZmVjdHM8
L3N0eWxlPjwva2V5d29yZD48a2V5d29yZD48c3R5bGUgZmFjZT0ibm9ybWFsIiBmb250PSJkZWZh
dWx0IiBzaXplPSIxMDAlIj5NdXNjbGUsIFNtb290aCwgVmFzY3VsYXIvZHJ1ZyBlZmZlY3RzLypt
ZXRhYm9saXNtPC9zdHlsZT48L2tleXdvcmQ+PGtleXdvcmQ+PHN0eWxlIGZhY2U9Im5vcm1hbCIg
Zm9udD0iZGVmYXVsdCIgc2l6ZT0iMTAwJSI+UGF0Y2gtQ2xhbXAgVGVjaG5pcXVlczwvc3R5bGU+
PC9rZXl3b3JkPjxrZXl3b3JkPjxzdHlsZSBmYWNlPSJub3JtYWwiIGZvbnQ9ImRlZmF1bHQiIHNp
emU9IjEwMCUiPlBvdGFzc2l1bSBDaGFubmVscywgQ2FsY2l1bS1BY3RpdmF0ZWQvZHJ1ZyBlZmZl
Y3RzL3BoeXNpb2xvZ3k8L3N0eWxlPjwva2V5d29yZD48a2V5d29yZD48c3R5bGUgZmFjZT0ibm9y
bWFsIiBmb250PSJkZWZhdWx0IiBzaXplPSIxMDAlIj5QeXJyb2xpZGlub25lcy9waGFybWFjb2xv
Z3k8L3N0eWxlPjwva2V5d29yZD48a2V5d29yZD48c3R5bGUgZmFjZT0ibm9ybWFsIiBmb250PSJk
ZWZhdWx0IiBzaXplPSIxMDAlIj5SYXRzPC9zdHlsZT48L2tleXdvcmQ+PGtleXdvcmQ+PHN0eWxl
IGZhY2U9Im5vcm1hbCIgZm9udD0iZGVmYXVsdCIgc2l6ZT0iMTAwJSI+UmF0cywgV2lzdGFyPC9z
dHlsZT48L2tleXdvcmQ+PGtleXdvcmQ+PHN0eWxlIGZhY2U9Im5vcm1hbCIgZm9udD0iZGVmYXVs
dCIgc2l6ZT0iMTAwJSI+Unlhbm9kaW5lLypwaGFybWFjb2xvZ3k8L3N0eWxlPjwva2V5d29yZD48
a2V5d29yZD48c3R5bGUgZmFjZT0ibm9ybWFsIiBmb250PSJkZWZhdWx0IiBzaXplPSIxMDAlIj5U
aGFwc2lnYXJnaW4vcGhhcm1hY29sb2d5PC9zdHlsZT48L2tleXdvcmQ+PGtleXdvcmQ+PHN0eWxl
IGZhY2U9Im5vcm1hbCIgZm9udD0iZGVmYXVsdCIgc2l6ZT0iMTAwJSI+VHlwZSBDIFBob3NwaG9s
aXBhc2VzL2FudGFnb25pc3RzICZhbXA7IGluaGliaXRvcnM8L3N0eWxlPjwva2V5d29yZD48L2tl
eXdvcmRzPjxkYXRlcz48eWVhcj48c3R5bGUgZmFjZT0ibm9ybWFsIiBmb250PSJkZWZhdWx0IiBz
aXplPSIxMDAlIj4yMDAyPC9zdHlsZT48L3llYXI+PHB1Yi1kYXRlcz48ZGF0ZT48c3R5bGUgZmFj
ZT0ibm9ybWFsIiBmb250PSJkZWZhdWx0IiBzaXplPSIxMDAlIj5EZWMgMTwvc3R5bGU+PC9kYXRl
PjwvcHViLWRhdGVzPjwvZGF0ZXM+PGFjY2Vzc2lvbi1udW0+PHN0eWxlIGZhY2U9Im5vcm1hbCIg
Zm9udD0iZGVmYXVsdCIgc2l6ZT0iMTAwJSI+MTI0NTY4Mzg8L3N0eWxlPjwvYWNjZXNzaW9uLW51
bT48dXJscz48cmVsYXRlZC11cmxzPjx1cmw+PHN0eWxlIGZhY2U9Im5vcm1hbCIgZm9udD0iZGVm
YXVsdCIgc2l6ZT0iMTAwJSI+aHR0cDovL3d3dy5uY2JpLm5sbS5uaWguZ292L2VudHJlei9xdWVy
eS5mY2dpP2NtZD1SZXRyaWV2ZSZhbXA7ZGI9UHViTWVkJmFtcDtkb3B0PUNpdGF0aW9uJmFtcDts
aXN0X3VpZHM9MTI0NTY4MzggIDwvc3R5bGU+PC91cmw+PC9yZWxhdGVkLXVybHM+PC91cmxzPjwv
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0]</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xml:space="preserve"> and cGMP-activated Ca</w:t>
      </w:r>
      <w:r w:rsidR="00C330B6" w:rsidRPr="00516A26">
        <w:rPr>
          <w:rFonts w:ascii="Book Antiqua" w:eastAsia="ヒラギノ角ゴ Pro W3" w:hAnsi="Book Antiqua"/>
          <w:szCs w:val="24"/>
          <w:vertAlign w:val="superscript"/>
          <w:lang w:val="en-US"/>
        </w:rPr>
        <w:t>2+</w:t>
      </w:r>
      <w:r w:rsidR="00C330B6" w:rsidRPr="00516A26">
        <w:rPr>
          <w:rFonts w:ascii="Book Antiqua" w:eastAsia="ヒラギノ角ゴ Pro W3" w:hAnsi="Book Antiqua"/>
          <w:szCs w:val="24"/>
          <w:lang w:val="en-US"/>
        </w:rPr>
        <w:t>-dependent Cl</w:t>
      </w:r>
      <w:r w:rsidR="00C330B6" w:rsidRPr="00516A26">
        <w:rPr>
          <w:rFonts w:ascii="Book Antiqua" w:eastAsia="ヒラギノ角ゴ Pro W3" w:hAnsi="Book Antiqua"/>
          <w:szCs w:val="24"/>
          <w:vertAlign w:val="superscript"/>
          <w:lang w:val="en-US"/>
        </w:rPr>
        <w:t>-</w:t>
      </w:r>
      <w:r w:rsidR="00E3107D">
        <w:rPr>
          <w:rFonts w:ascii="Book Antiqua" w:eastAsia="ヒラギノ角ゴ Pro W3" w:hAnsi="Book Antiqua"/>
          <w:szCs w:val="24"/>
          <w:lang w:val="en-US"/>
        </w:rPr>
        <w:t xml:space="preserve"> channels</w:t>
      </w:r>
      <w:r w:rsidR="00164D01" w:rsidRPr="00516A26">
        <w:rPr>
          <w:rFonts w:ascii="Book Antiqua" w:eastAsia="ヒラギノ角ゴ Pro W3" w:hAnsi="Book Antiqua"/>
          <w:szCs w:val="24"/>
          <w:lang w:val="en-US"/>
        </w:rPr>
        <w:fldChar w:fldCharType="begin">
          <w:fldData xml:space="preserve">PEVuZE5vdGU+PENpdGU+PEF1dGhvcj5QaXBlcjwvQXV0aG9yPjxZZWFyPjIwMDQ8L1llYXI+PFJl
Y051bT4xNDY8L1JlY051bT48RGlzcGxheVRleHQ+PHN0eWxlIGZhY2U9InN1cGVyc2NyaXB0Ij5b
NjF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0NjwvcmVjLW51bWJlcj48cmVmLXR5cGUgbmFtZT0iSm91cm5hbCBBcnRpY2xlIj4xNzwv
cmVmLXR5cGU+PGNvbnRyaWJ1dG9ycz48YXV0aG9ycz48YXV0aG9yPjxzdHlsZSBmYWNlPSJub3Jt
YWwiIGZvbnQ9ImRlZmF1bHQiIHNpemU9IjEwMCUiPlBpcGVyLCBBLiBTLjwvc3R5bGU+PC9hdXRo
b3I+PGF1dGhvcj48c3R5bGUgZmFjZT0ibm9ybWFsIiBmb250PSJkZWZhdWx0IiBzaXplPSIxMDAl
Ij5MYXJnZSwgVy4gQS48L3N0eWxlPjwvYXV0aG9yPjwvYXV0aG9ycz48L2NvbnRyaWJ1dG9ycz48
YXV0aC1hZGRyZXNzPjxzdHlsZSBmYWNlPSJub3JtYWwiIGZvbnQ9ImRlZmF1bHQiIHNpemU9IjEw
MCUiPkRlcGFydG1lbnQgb2YgQmFzaWMgTWVkaWNhbCBTY2llbmNlcywgUGhhcm1hY29sb2d5IGFu
ZCBDbGluaWNhbCBQaGFybWFjb2xvZ3ksIENhcmRpb3Zhc2N1bGFyIFJlc2VhcmNoIEdyb3VwLCBT
dCBHZW9yZ2UmYXBvcztzIEhvc3BpdGFsIE1lZGljYWwgU2Nob29sLCBDcmFubWVyIFRlcnJhY2Us
IExvbmRvbiBTVzE3IDBSRSwgVUsuIGEucGlwZXJAc2dobXMuYWMudWs8L3N0eWxlPjwvYXV0aC1h
ZGRyZXNzPjx0aXRsZXM+PHRpdGxlPjxzdHlsZSBmYWNlPSJub3JtYWwiIGZvbnQ9ImRlZmF1bHQi
IHNpemU9IjEwMCUiPlNpbmdsZSBjR01QLWFjdGl2YXRlZCBDYSgrKS1kZXBlbmRlbnQgQ2woLSkg
Y2hhbm5lbHMgaW4gcmF0IG1lc2VudGVyaWMgYXJ0ZXJ5IHNtb290aCBtdXNjbGUgY2VsbHM8L3N0
eWxlPjwvdGl0bGU+PHNlY29uZGFyeS10aXRsZT48c3R5bGUgZmFjZT0ibm9ybWFsIiBmb250PSJk
ZWZhdWx0IiBzaXplPSIxMDAlIj5KIFBoeXNpb2w8L3N0eWxlPjwvc2Vjb25kYXJ5LXRpdGxlPjwv
dGl0bGVzPjxwZXJpb2RpY2FsPjxmdWxsLXRpdGxlPjxzdHlsZSBmYWNlPSJub3JtYWwiIGZvbnQ9
ImRlZmF1bHQiIHNpemU9IjEwMCUiPkogUGh5c2lvbDwvc3R5bGU+PC9mdWxsLXRpdGxlPjwvcGVy
aW9kaWNhbD48cGFnZXM+PHN0eWxlIGZhY2U9Im5vcm1hbCIgZm9udD0iZGVmYXVsdCIgc2l6ZT0i
MTAwJSI+Mzk3LTQwODwvc3R5bGU+PC9wYWdlcz48dm9sdW1lPjxzdHlsZSBmYWNlPSJub3JtYWwi
IGZvbnQ9ImRlZmF1bHQiIHNpemU9IjEwMCUiPjU1NTwvc3R5bGU+PC92b2x1bWU+PG51bWJlcj48
c3R5bGUgZmFjZT0ibm9ybWFsIiBmb250PSJkZWZhdWx0IiBzaXplPSIxMDAlIj5QdCAyPC9zdHls
ZT48L251bWJlcj48a2V5d29yZHM+PGtleXdvcmQ+PHN0eWxlIGZhY2U9Im5vcm1hbCIgZm9udD0i
ZGVmYXVsdCIgc2l6ZT0iMTAwJSI+QW5pbWFsczwvc3R5bGU+PC9rZXl3b3JkPjxrZXl3b3JkPjxz
dHlsZSBmYWNlPSJub3JtYWwiIGZvbnQ9ImRlZmF1bHQiIHNpemU9IjEwMCUiPkNhbGNpdW0vKnBo
eXNpb2xvZ3k8L3N0eWxlPjwva2V5d29yZD48a2V5d29yZD48c3R5bGUgZmFjZT0ibm9ybWFsIiBm
b250PSJkZWZhdWx0IiBzaXplPSIxMDAlIj5DaGxvcmlkZSBDaGFubmVscy9hZ29uaXN0cy9hbnRh
Z29uaXN0cyAmYW1wOyBpbmhpYml0b3JzLypwaHlzaW9sb2d5PC9zdHlsZT48L2tleXdvcmQ+PGtl
eXdvcmQ+PHN0eWxlIGZhY2U9Im5vcm1hbCIgZm9udD0iZGVmYXVsdCIgc2l6ZT0iMTAwJSI+Q2hs
b3JpZGVzL3BoYXJtYWNvbG9neTwvc3R5bGU+PC9rZXl3b3JkPjxrZXl3b3JkPjxzdHlsZSBmYWNl
PSJub3JtYWwiIGZvbnQ9ImRlZmF1bHQiIHNpemU9IjEwMCUiPkN5Y2xpYyBHTVAvKnBoeXNpb2xv
Z3k8L3N0eWxlPjwva2V5d29yZD48a2V5d29yZD48c3R5bGUgZmFjZT0ibm9ybWFsIiBmb250PSJk
ZWZhdWx0IiBzaXplPSIxMDAlIj5DeWNsaWMgR01QLURlcGVuZGVudCBQcm90ZWluIEtpbmFzZXMv
YW50YWdvbmlzdHMgJmFtcDsgaW5oaWJpdG9yczwvc3R5bGU+PC9rZXl3b3JkPjxrZXl3b3JkPjxz
dHlsZSBmYWNlPSJub3JtYWwiIGZvbnQ9ImRlZmF1bHQiIHNpemU9IjEwMCUiPkVsZWN0cmljIFN0
aW11bGF0aW9uPC9zdHlsZT48L2tleXdvcmQ+PGtleXdvcmQ+PHN0eWxlIGZhY2U9Im5vcm1hbCIg
Zm9udD0iZGVmYXVsdCIgc2l6ZT0iMTAwJSI+RW56eW1lIEluaGliaXRvcnMvcGhhcm1hY29sb2d5
PC9zdHlsZT48L2tleXdvcmQ+PGtleXdvcmQ+PHN0eWxlIGZhY2U9Im5vcm1hbCIgZm9udD0iZGVm
YXVsdCIgc2l6ZT0iMTAwJSI+TWFsZTwvc3R5bGU+PC9rZXl3b3JkPjxrZXl3b3JkPjxzdHlsZSBm
YWNlPSJub3JtYWwiIGZvbnQ9ImRlZmF1bHQiIHNpemU9IjEwMCUiPk1lbWJyYW5lIFBvdGVudGlh
bHMvcGh5c2lvbG9neTwvc3R5bGU+PC9rZXl3b3JkPjxrZXl3b3JkPjxzdHlsZSBmYWNlPSJub3Jt
YWwiIGZvbnQ9ImRlZmF1bHQiIHNpemU9IjEwMCUiPk1lc2VudGVyaWMgQXJ0ZXJpZXMvY3l0b2xv
Z3kvKnBoeXNpb2xvZ3k8L3N0eWxlPjwva2V5d29yZD48a2V5d29yZD48c3R5bGUgZmFjZT0ibm9y
bWFsIiBmb250PSJkZWZhdWx0IiBzaXplPSIxMDAlIj5NdXNjbGUsIFNtb290aCwgVmFzY3VsYXIv
Y3l0b2xvZ3kvKnBoeXNpb2xvZ3k8L3N0eWxlPjwva2V5d29yZD48a2V5d29yZD48c3R5bGUgZmFj
ZT0ibm9ybWFsIiBmb250PSJkZWZhdWx0IiBzaXplPSIxMDAlIj5QYXRjaC1DbGFtcCBUZWNobmlx
dWVzPC9zdHlsZT48L2tleXdvcmQ+PGtleXdvcmQ+PHN0eWxlIGZhY2U9Im5vcm1hbCIgZm9udD0i
ZGVmYXVsdCIgc2l6ZT0iMTAwJSI+UmF0czwvc3R5bGU+PC9rZXl3b3JkPjxrZXl3b3JkPjxzdHls
ZSBmYWNlPSJub3JtYWwiIGZvbnQ9ImRlZmF1bHQiIHNpemU9IjEwMCUiPlJhdHMsIFNwcmFndWUt
RGF3bGV5PC9zdHlsZT48L2tleXdvcmQ+PC9rZXl3b3Jkcz48ZGF0ZXM+PHllYXI+PHN0eWxlIGZh
Y2U9Im5vcm1hbCIgZm9udD0iZGVmYXVsdCIgc2l6ZT0iMTAwJSI+MjAwNDwvc3R5bGU+PC95ZWFy
PjxwdWItZGF0ZXM+PGRhdGU+PHN0eWxlIGZhY2U9Im5vcm1hbCIgZm9udD0iZGVmYXVsdCIgc2l6
ZT0iMTAwJSI+TWFyIDE8L3N0eWxlPjwvZGF0ZT48L3B1Yi1kYXRlcz48L2RhdGVzPjxhY2Nlc3Np
b24tbnVtPjxzdHlsZSBmYWNlPSJub3JtYWwiIGZvbnQ9ImRlZmF1bHQiIHNpemU9IjEwMCUiPjE0
NzI0MTgwPC9zdHlsZT48L2FjY2Vzc2lvbi1udW0+PHVybHM+PHJlbGF0ZWQtdXJscz48dXJsPjxz
dHlsZSBmYWNlPSJub3JtYWwiIGZvbnQ9ImRlZmF1bHQiIHNpemU9IjEwMCUiPmh0dHA6Ly93d3cu
bmNiaS5ubG0ubmloLmdvdi9lbnRyZXovcXVlcnkuZmNnaT9jbWQ9UmV0cmlldmUmYW1wO2RiPVB1
Yk1lZCZhbXA7ZG9wdD1DaXRhdGlvbiZhbXA7bGlzdF91aWRzPTE0NzI0MTgwICA8L3N0eWxlPjwv
dXJsPjwvcmVsYXRlZC11cmxzPjwvdXJscz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aXBlcjwvQXV0aG9yPjxZZWFyPjIwMDQ8L1llYXI+PFJl
Y051bT4xNDY8L1JlY051bT48RGlzcGxheVRleHQ+PHN0eWxlIGZhY2U9InN1cGVyc2NyaXB0Ij5b
NjF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0NjwvcmVjLW51bWJlcj48cmVmLXR5cGUgbmFtZT0iSm91cm5hbCBBcnRpY2xlIj4xNzwv
cmVmLXR5cGU+PGNvbnRyaWJ1dG9ycz48YXV0aG9ycz48YXV0aG9yPjxzdHlsZSBmYWNlPSJub3Jt
YWwiIGZvbnQ9ImRlZmF1bHQiIHNpemU9IjEwMCUiPlBpcGVyLCBBLiBTLjwvc3R5bGU+PC9hdXRo
b3I+PGF1dGhvcj48c3R5bGUgZmFjZT0ibm9ybWFsIiBmb250PSJkZWZhdWx0IiBzaXplPSIxMDAl
Ij5MYXJnZSwgVy4gQS48L3N0eWxlPjwvYXV0aG9yPjwvYXV0aG9ycz48L2NvbnRyaWJ1dG9ycz48
YXV0aC1hZGRyZXNzPjxzdHlsZSBmYWNlPSJub3JtYWwiIGZvbnQ9ImRlZmF1bHQiIHNpemU9IjEw
MCUiPkRlcGFydG1lbnQgb2YgQmFzaWMgTWVkaWNhbCBTY2llbmNlcywgUGhhcm1hY29sb2d5IGFu
ZCBDbGluaWNhbCBQaGFybWFjb2xvZ3ksIENhcmRpb3Zhc2N1bGFyIFJlc2VhcmNoIEdyb3VwLCBT
dCBHZW9yZ2UmYXBvcztzIEhvc3BpdGFsIE1lZGljYWwgU2Nob29sLCBDcmFubWVyIFRlcnJhY2Us
IExvbmRvbiBTVzE3IDBSRSwgVUsuIGEucGlwZXJAc2dobXMuYWMudWs8L3N0eWxlPjwvYXV0aC1h
ZGRyZXNzPjx0aXRsZXM+PHRpdGxlPjxzdHlsZSBmYWNlPSJub3JtYWwiIGZvbnQ9ImRlZmF1bHQi
IHNpemU9IjEwMCUiPlNpbmdsZSBjR01QLWFjdGl2YXRlZCBDYSgrKS1kZXBlbmRlbnQgQ2woLSkg
Y2hhbm5lbHMgaW4gcmF0IG1lc2VudGVyaWMgYXJ0ZXJ5IHNtb290aCBtdXNjbGUgY2VsbHM8L3N0
eWxlPjwvdGl0bGU+PHNlY29uZGFyeS10aXRsZT48c3R5bGUgZmFjZT0ibm9ybWFsIiBmb250PSJk
ZWZhdWx0IiBzaXplPSIxMDAlIj5KIFBoeXNpb2w8L3N0eWxlPjwvc2Vjb25kYXJ5LXRpdGxlPjwv
dGl0bGVzPjxwZXJpb2RpY2FsPjxmdWxsLXRpdGxlPjxzdHlsZSBmYWNlPSJub3JtYWwiIGZvbnQ9
ImRlZmF1bHQiIHNpemU9IjEwMCUiPkogUGh5c2lvbDwvc3R5bGU+PC9mdWxsLXRpdGxlPjwvcGVy
aW9kaWNhbD48cGFnZXM+PHN0eWxlIGZhY2U9Im5vcm1hbCIgZm9udD0iZGVmYXVsdCIgc2l6ZT0i
MTAwJSI+Mzk3LTQwODwvc3R5bGU+PC9wYWdlcz48dm9sdW1lPjxzdHlsZSBmYWNlPSJub3JtYWwi
IGZvbnQ9ImRlZmF1bHQiIHNpemU9IjEwMCUiPjU1NTwvc3R5bGU+PC92b2x1bWU+PG51bWJlcj48
c3R5bGUgZmFjZT0ibm9ybWFsIiBmb250PSJkZWZhdWx0IiBzaXplPSIxMDAlIj5QdCAyPC9zdHls
ZT48L251bWJlcj48a2V5d29yZHM+PGtleXdvcmQ+PHN0eWxlIGZhY2U9Im5vcm1hbCIgZm9udD0i
ZGVmYXVsdCIgc2l6ZT0iMTAwJSI+QW5pbWFsczwvc3R5bGU+PC9rZXl3b3JkPjxrZXl3b3JkPjxz
dHlsZSBmYWNlPSJub3JtYWwiIGZvbnQ9ImRlZmF1bHQiIHNpemU9IjEwMCUiPkNhbGNpdW0vKnBo
eXNpb2xvZ3k8L3N0eWxlPjwva2V5d29yZD48a2V5d29yZD48c3R5bGUgZmFjZT0ibm9ybWFsIiBm
b250PSJkZWZhdWx0IiBzaXplPSIxMDAlIj5DaGxvcmlkZSBDaGFubmVscy9hZ29uaXN0cy9hbnRh
Z29uaXN0cyAmYW1wOyBpbmhpYml0b3JzLypwaHlzaW9sb2d5PC9zdHlsZT48L2tleXdvcmQ+PGtl
eXdvcmQ+PHN0eWxlIGZhY2U9Im5vcm1hbCIgZm9udD0iZGVmYXVsdCIgc2l6ZT0iMTAwJSI+Q2hs
b3JpZGVzL3BoYXJtYWNvbG9neTwvc3R5bGU+PC9rZXl3b3JkPjxrZXl3b3JkPjxzdHlsZSBmYWNl
PSJub3JtYWwiIGZvbnQ9ImRlZmF1bHQiIHNpemU9IjEwMCUiPkN5Y2xpYyBHTVAvKnBoeXNpb2xv
Z3k8L3N0eWxlPjwva2V5d29yZD48a2V5d29yZD48c3R5bGUgZmFjZT0ibm9ybWFsIiBmb250PSJk
ZWZhdWx0IiBzaXplPSIxMDAlIj5DeWNsaWMgR01QLURlcGVuZGVudCBQcm90ZWluIEtpbmFzZXMv
YW50YWdvbmlzdHMgJmFtcDsgaW5oaWJpdG9yczwvc3R5bGU+PC9rZXl3b3JkPjxrZXl3b3JkPjxz
dHlsZSBmYWNlPSJub3JtYWwiIGZvbnQ9ImRlZmF1bHQiIHNpemU9IjEwMCUiPkVsZWN0cmljIFN0
aW11bGF0aW9uPC9zdHlsZT48L2tleXdvcmQ+PGtleXdvcmQ+PHN0eWxlIGZhY2U9Im5vcm1hbCIg
Zm9udD0iZGVmYXVsdCIgc2l6ZT0iMTAwJSI+RW56eW1lIEluaGliaXRvcnMvcGhhcm1hY29sb2d5
PC9zdHlsZT48L2tleXdvcmQ+PGtleXdvcmQ+PHN0eWxlIGZhY2U9Im5vcm1hbCIgZm9udD0iZGVm
YXVsdCIgc2l6ZT0iMTAwJSI+TWFsZTwvc3R5bGU+PC9rZXl3b3JkPjxrZXl3b3JkPjxzdHlsZSBm
YWNlPSJub3JtYWwiIGZvbnQ9ImRlZmF1bHQiIHNpemU9IjEwMCUiPk1lbWJyYW5lIFBvdGVudGlh
bHMvcGh5c2lvbG9neTwvc3R5bGU+PC9rZXl3b3JkPjxrZXl3b3JkPjxzdHlsZSBmYWNlPSJub3Jt
YWwiIGZvbnQ9ImRlZmF1bHQiIHNpemU9IjEwMCUiPk1lc2VudGVyaWMgQXJ0ZXJpZXMvY3l0b2xv
Z3kvKnBoeXNpb2xvZ3k8L3N0eWxlPjwva2V5d29yZD48a2V5d29yZD48c3R5bGUgZmFjZT0ibm9y
bWFsIiBmb250PSJkZWZhdWx0IiBzaXplPSIxMDAlIj5NdXNjbGUsIFNtb290aCwgVmFzY3VsYXIv
Y3l0b2xvZ3kvKnBoeXNpb2xvZ3k8L3N0eWxlPjwva2V5d29yZD48a2V5d29yZD48c3R5bGUgZmFj
ZT0ibm9ybWFsIiBmb250PSJkZWZhdWx0IiBzaXplPSIxMDAlIj5QYXRjaC1DbGFtcCBUZWNobmlx
dWVzPC9zdHlsZT48L2tleXdvcmQ+PGtleXdvcmQ+PHN0eWxlIGZhY2U9Im5vcm1hbCIgZm9udD0i
ZGVmYXVsdCIgc2l6ZT0iMTAwJSI+UmF0czwvc3R5bGU+PC9rZXl3b3JkPjxrZXl3b3JkPjxzdHls
ZSBmYWNlPSJub3JtYWwiIGZvbnQ9ImRlZmF1bHQiIHNpemU9IjEwMCUiPlJhdHMsIFNwcmFndWUt
RGF3bGV5PC9zdHlsZT48L2tleXdvcmQ+PC9rZXl3b3Jkcz48ZGF0ZXM+PHllYXI+PHN0eWxlIGZh
Y2U9Im5vcm1hbCIgZm9udD0iZGVmYXVsdCIgc2l6ZT0iMTAwJSI+MjAwNDwvc3R5bGU+PC95ZWFy
PjxwdWItZGF0ZXM+PGRhdGU+PHN0eWxlIGZhY2U9Im5vcm1hbCIgZm9udD0iZGVmYXVsdCIgc2l6
ZT0iMTAwJSI+TWFyIDE8L3N0eWxlPjwvZGF0ZT48L3B1Yi1kYXRlcz48L2RhdGVzPjxhY2Nlc3Np
b24tbnVtPjxzdHlsZSBmYWNlPSJub3JtYWwiIGZvbnQ9ImRlZmF1bHQiIHNpemU9IjEwMCUiPjE0
NzI0MTgwPC9zdHlsZT48L2FjY2Vzc2lvbi1udW0+PHVybHM+PHJlbGF0ZWQtdXJscz48dXJsPjxz
dHlsZSBmYWNlPSJub3JtYWwiIGZvbnQ9ImRlZmF1bHQiIHNpemU9IjEwMCUiPmh0dHA6Ly93d3cu
bmNiaS5ubG0ubmloLmdvdi9lbnRyZXovcXVlcnkuZmNnaT9jbWQ9UmV0cmlldmUmYW1wO2RiPVB1
Yk1lZCZhbXA7ZG9wdD1DaXRhdGlvbiZhbXA7bGlzdF91aWRzPTE0NzI0MTgwICA8L3N0eWxlPjwv
dXJsPjwvcmVsYXRlZC11cmxzPjwvdXJscz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164D01" w:rsidRPr="00516A26">
        <w:rPr>
          <w:rFonts w:ascii="Book Antiqua" w:eastAsia="ヒラギノ角ゴ Pro W3" w:hAnsi="Book Antiqua"/>
          <w:szCs w:val="24"/>
          <w:lang w:val="en-US"/>
        </w:rPr>
      </w:r>
      <w:r w:rsidR="00164D01"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1]</w:t>
      </w:r>
      <w:r w:rsidR="00164D01" w:rsidRPr="00516A26">
        <w:rPr>
          <w:rFonts w:ascii="Book Antiqua" w:eastAsia="ヒラギノ角ゴ Pro W3" w:hAnsi="Book Antiqua"/>
          <w:szCs w:val="24"/>
          <w:lang w:val="en-US"/>
        </w:rPr>
        <w:fldChar w:fldCharType="end"/>
      </w:r>
      <w:r w:rsidR="00164D01" w:rsidRPr="00516A26">
        <w:rPr>
          <w:rFonts w:ascii="Book Antiqua" w:eastAsia="ヒラギノ角ゴ Pro W3" w:hAnsi="Book Antiqua"/>
          <w:szCs w:val="24"/>
          <w:lang w:val="en-US"/>
        </w:rPr>
        <w:t xml:space="preserve">. This leads to </w:t>
      </w:r>
      <w:r w:rsidR="00C330B6" w:rsidRPr="00516A26">
        <w:rPr>
          <w:rFonts w:ascii="Book Antiqua" w:eastAsia="ヒラギノ角ゴ Pro W3" w:hAnsi="Book Antiqua"/>
          <w:szCs w:val="24"/>
          <w:lang w:val="en-US"/>
        </w:rPr>
        <w:t xml:space="preserve">membrane depolarization, opening L-type calcium channels and </w:t>
      </w:r>
      <w:r w:rsidR="00B0122B" w:rsidRPr="00516A26">
        <w:rPr>
          <w:rFonts w:ascii="Book Antiqua" w:eastAsia="ヒラギノ角ゴ Pro W3" w:hAnsi="Book Antiqua"/>
          <w:szCs w:val="24"/>
          <w:lang w:val="en-US"/>
        </w:rPr>
        <w:t xml:space="preserve">reduction in </w:t>
      </w:r>
      <w:r w:rsidR="00A4674A" w:rsidRPr="00516A26">
        <w:rPr>
          <w:rFonts w:ascii="Book Antiqua" w:eastAsia="ヒラギノ角ゴ Pro W3" w:hAnsi="Book Antiqua"/>
          <w:szCs w:val="24"/>
          <w:lang w:val="en-US"/>
        </w:rPr>
        <w:t xml:space="preserve">the </w:t>
      </w:r>
      <w:r w:rsidR="00D136D9" w:rsidRPr="00516A26">
        <w:rPr>
          <w:rFonts w:ascii="Book Antiqua" w:eastAsia="ヒラギノ角ゴ Pro W3" w:hAnsi="Book Antiqua"/>
          <w:szCs w:val="24"/>
          <w:lang w:val="en-US"/>
        </w:rPr>
        <w:t>oscillations of vascular tone.</w:t>
      </w:r>
      <w:r w:rsidR="00581CDC" w:rsidRPr="00516A26">
        <w:rPr>
          <w:rFonts w:ascii="Book Antiqua" w:eastAsia="ヒラギノ角ゴ Pro W3" w:hAnsi="Book Antiqua"/>
          <w:szCs w:val="24"/>
          <w:lang w:val="en-US"/>
        </w:rPr>
        <w:t xml:space="preserve"> </w:t>
      </w:r>
      <w:r w:rsidR="0031128D" w:rsidRPr="00516A26">
        <w:rPr>
          <w:rFonts w:ascii="Book Antiqua" w:eastAsia="ヒラギノ角ゴ Pro W3" w:hAnsi="Book Antiqua"/>
          <w:szCs w:val="24"/>
          <w:lang w:val="en-US"/>
        </w:rPr>
        <w:t xml:space="preserve">Therefore these findings suggest that the </w:t>
      </w:r>
      <w:proofErr w:type="spellStart"/>
      <w:r w:rsidR="0031128D" w:rsidRPr="00516A26">
        <w:rPr>
          <w:rFonts w:ascii="Book Antiqua" w:eastAsia="ヒラギノ角ゴ Pro W3" w:hAnsi="Book Antiqua"/>
          <w:szCs w:val="24"/>
          <w:lang w:val="en-US"/>
        </w:rPr>
        <w:t>cotransporter</w:t>
      </w:r>
      <w:proofErr w:type="spellEnd"/>
      <w:r w:rsidR="0031128D" w:rsidRPr="00516A26">
        <w:rPr>
          <w:rFonts w:ascii="Book Antiqua" w:eastAsia="ヒラギノ角ゴ Pro W3" w:hAnsi="Book Antiqua"/>
          <w:szCs w:val="24"/>
          <w:lang w:val="en-US"/>
        </w:rPr>
        <w:t xml:space="preserve"> NKCC1 w</w:t>
      </w:r>
      <w:r w:rsidR="002B2BB7" w:rsidRPr="00516A26">
        <w:rPr>
          <w:rFonts w:ascii="Book Antiqua" w:eastAsia="ヒラギノ角ゴ Pro W3" w:hAnsi="Book Antiqua"/>
          <w:szCs w:val="24"/>
          <w:lang w:val="en-US"/>
        </w:rPr>
        <w:t xml:space="preserve">ould be responsible, in part, for </w:t>
      </w:r>
      <w:r w:rsidR="0031128D" w:rsidRPr="00516A26">
        <w:rPr>
          <w:rFonts w:ascii="Book Antiqua" w:eastAsia="ヒラギノ角ゴ Pro W3" w:hAnsi="Book Antiqua"/>
          <w:szCs w:val="24"/>
          <w:lang w:val="en-US"/>
        </w:rPr>
        <w:t>vasoconstriction by chloride.</w:t>
      </w:r>
    </w:p>
    <w:p w14:paraId="6F300335" w14:textId="77777777" w:rsidR="00D136D9" w:rsidRPr="00516A26" w:rsidRDefault="00D136D9" w:rsidP="00516A26">
      <w:pPr>
        <w:spacing w:line="360" w:lineRule="auto"/>
        <w:jc w:val="both"/>
        <w:rPr>
          <w:rFonts w:ascii="Book Antiqua" w:eastAsia="ヒラギノ角ゴ Pro W3" w:hAnsi="Book Antiqua"/>
          <w:szCs w:val="24"/>
          <w:lang w:val="en-US"/>
        </w:rPr>
      </w:pPr>
    </w:p>
    <w:p w14:paraId="1FF7FD25" w14:textId="49A2EA02" w:rsidR="00C330B6" w:rsidRPr="00B1116E" w:rsidRDefault="00E3107D" w:rsidP="00616376">
      <w:pPr>
        <w:pStyle w:val="CuerpoA"/>
      </w:pPr>
      <w:r w:rsidRPr="00B1116E">
        <w:t>EFFECT OF ARSENIC ON VASCULAR RHYTHMIC CONTRACTIONS</w:t>
      </w:r>
    </w:p>
    <w:p w14:paraId="07B735B5" w14:textId="71520092" w:rsidR="00336A2F" w:rsidRPr="00516A26" w:rsidRDefault="00613445" w:rsidP="00516A26">
      <w:pPr>
        <w:spacing w:line="360" w:lineRule="auto"/>
        <w:jc w:val="both"/>
        <w:rPr>
          <w:rFonts w:ascii="Book Antiqua" w:eastAsia="ヒラギノ角ゴ Pro W3" w:hAnsi="Book Antiqua"/>
          <w:szCs w:val="24"/>
          <w:lang w:val="en-US"/>
        </w:rPr>
      </w:pPr>
      <w:r w:rsidRPr="00516A26">
        <w:rPr>
          <w:rFonts w:ascii="Book Antiqua" w:eastAsia="ヒラギノ角ゴ Pro W3" w:hAnsi="Book Antiqua"/>
          <w:szCs w:val="24"/>
          <w:lang w:val="en-US"/>
        </w:rPr>
        <w:t>Vascular rhythm</w:t>
      </w:r>
      <w:r w:rsidR="00A36566" w:rsidRPr="00516A26">
        <w:rPr>
          <w:rFonts w:ascii="Book Antiqua" w:eastAsia="ヒラギノ角ゴ Pro W3" w:hAnsi="Book Antiqua"/>
          <w:szCs w:val="24"/>
          <w:lang w:val="en-US"/>
        </w:rPr>
        <w:t xml:space="preserve">ic contractions are dependent </w:t>
      </w:r>
      <w:r w:rsidR="00B0122B" w:rsidRPr="00516A26">
        <w:rPr>
          <w:rFonts w:ascii="Book Antiqua" w:eastAsia="ヒラギノ角ゴ Pro W3" w:hAnsi="Book Antiqua"/>
          <w:szCs w:val="24"/>
          <w:lang w:val="en-US"/>
        </w:rPr>
        <w:t xml:space="preserve">in part </w:t>
      </w:r>
      <w:r w:rsidR="00A36566" w:rsidRPr="00516A26">
        <w:rPr>
          <w:rFonts w:ascii="Book Antiqua" w:eastAsia="ヒラギノ角ゴ Pro W3" w:hAnsi="Book Antiqua"/>
          <w:szCs w:val="24"/>
          <w:lang w:val="en-US"/>
        </w:rPr>
        <w:t>on</w:t>
      </w:r>
      <w:r w:rsidRPr="00516A26">
        <w:rPr>
          <w:rFonts w:ascii="Book Antiqua" w:eastAsia="ヒラギノ角ゴ Pro W3" w:hAnsi="Book Antiqua"/>
          <w:szCs w:val="24"/>
          <w:lang w:val="en-US"/>
        </w:rPr>
        <w:t xml:space="preserve"> endothelial </w:t>
      </w:r>
      <w:proofErr w:type="gramStart"/>
      <w:r w:rsidRPr="00516A26">
        <w:rPr>
          <w:rFonts w:ascii="Book Antiqua" w:eastAsia="ヒラギノ角ゴ Pro W3" w:hAnsi="Book Antiqua"/>
          <w:szCs w:val="24"/>
          <w:lang w:val="en-US"/>
        </w:rPr>
        <w:t>NO</w:t>
      </w:r>
      <w:proofErr w:type="gramEnd"/>
      <w:r w:rsidR="00BD3B41" w:rsidRPr="00516A26">
        <w:rPr>
          <w:rFonts w:ascii="Book Antiqua" w:eastAsia="ヒラギノ角ゴ Pro W3" w:hAnsi="Book Antiqua"/>
          <w:szCs w:val="24"/>
          <w:lang w:val="en-US"/>
        </w:rPr>
        <w:fldChar w:fldCharType="begin">
          <w:fldData xml:space="preserve">PEVuZE5vdGU+PENpdGU+PEF1dGhvcj5HdXN0YWZzc29uPC9BdXRob3I+PFllYXI+MTk5NDwvWWVh
cj48UmVjTnVtPjEyMzwvUmVjTnVtPjxEaXNwbGF5VGV4dD48c3R5bGUgZmFjZT0ic3VwZXJzY3Jp
cHQiPls0Nl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MTIzPC9yZWMtbnVtYmVyPjxyZWYtdHlwZSBuYW1lPSJKb3VybmFsIEFydGljbGUi
PjE3PC9yZWYtdHlwZT48Y29udHJpYnV0b3JzPjxhdXRob3JzPjxhdXRob3I+PHN0eWxlIGZhY2U9
Im5vcm1hbCIgZm9udD0iZGVmYXVsdCIgc2l6ZT0iMTAwJSI+R3VzdGFmc3NvbiwgSC48L3N0eWxl
PjwvYXV0aG9yPjxhdXRob3I+PHN0eWxlIGZhY2U9Im5vcm1hbCIgZm9udD0iZGVmYXVsdCIgc2l6
ZT0iMTAwJSI+Tmlsc3NvbiwgSC48L3N0eWxlPjwvYXV0aG9yPjwvYXV0aG9ycz48L2NvbnRyaWJ1
dG9ycz48YXV0aC1hZGRyZXNzPjxzdHlsZSBmYWNlPSJub3JtYWwiIGZvbnQ9ImRlZmF1bHQiIHNp
emU9IjEwMCUiPkRlcGFydG1lbnQgb2YgUGh5c2lvbG9neSwgVW5pdmVyc2l0eSBvZiBHb3RlYm9y
ZywgU3dlZGVuLjwvc3R5bGU+PC9hdXRoLWFkZHJlc3M+PHRpdGxlcz48dGl0bGU+PHN0eWxlIGZh
Y2U9Im5vcm1hbCIgZm9udD0iZGVmYXVsdCIgc2l6ZT0iMTAwJSI+Umh5dGhtaWMgY29udHJhY3Rp
b25zIGluIGlzb2xhdGVkIHNtYWxsIGFydGVyaWVzIG9mIHJhdDogcm9sZSBvZiBLKyBjaGFubmVs
cyBhbmQgdGhlIE5hKyxLKCspLXB1bXA8L3N0eWxlPjwvdGl0bGU+PHNlY29uZGFyeS10aXRsZT48
c3R5bGUgZmFjZT0ibm9ybWFsIiBmb250PSJkZWZhdWx0IiBzaXplPSIxMDAlIj5BY3RhIFBoeXNp
b2wgU2NhbmQ8L3N0eWxlPjwvc2Vjb25kYXJ5LXRpdGxlPjwvdGl0bGVzPjxwZXJpb2RpY2FsPjxm
dWxsLXRpdGxlPjxzdHlsZSBmYWNlPSJub3JtYWwiIGZvbnQ9ImRlZmF1bHQiIHNpemU9IjEwMCUi
PkFjdGEgUGh5c2lvbCBTY2FuZDwvc3R5bGU+PC9mdWxsLXRpdGxlPjwvcGVyaW9kaWNhbD48cGFn
ZXM+PHN0eWxlIGZhY2U9Im5vcm1hbCIgZm9udD0iZGVmYXVsdCIgc2l6ZT0iMTAwJSI+MTYxLTcw
PC9zdHlsZT48L3BhZ2VzPjx2b2x1bWU+PHN0eWxlIGZhY2U9Im5vcm1hbCIgZm9udD0iZGVmYXVs
dCIgc2l6ZT0iMTAwJSI+MTUwPC9zdHlsZT48L3ZvbHVtZT48bnVtYmVyPjxzdHlsZSBmYWNlPSJu
b3JtYWwiIGZvbnQ9ImRlZmF1bHQiIHNpemU9IjEwMCUiPjI8L3N0eWxlPjwvbnVtYmVyPjxrZXl3
b3Jkcz48a2V5d29yZD48c3R5bGUgZmFjZT0ibm9ybWFsIiBmb250PSJkZWZhdWx0IiBzaXplPSIx
MDAlIj40LUFtaW5vcHlyaWRpbmUvcGhhcm1hY29sb2d5PC9zdHlsZT48L2tleXdvcmQ+PGtleXdv
cmQ+PHN0eWxlIGZhY2U9Im5vcm1hbCIgZm9udD0iZGVmYXVsdCIgc2l6ZT0iMTAwJSI+QW5pbWFs
czwvc3R5bGU+PC9rZXl3b3JkPjxrZXl3b3JkPjxzdHlsZSBmYWNlPSJub3JtYWwiIGZvbnQ9ImRl
ZmF1bHQiIHNpemU9IjEwMCUiPkFwYW1pbi9waGFybWFjb2xvZ3k8L3N0eWxlPjwva2V5d29yZD48
a2V5d29yZD48c3R5bGUgZmFjZT0ibm9ybWFsIiBmb250PSJkZWZhdWx0IiBzaXplPSIxMDAlIj5B
cnRlcmllcy8qcGh5c2lvbG9neTwvc3R5bGU+PC9rZXl3b3JkPjxrZXl3b3JkPjxzdHlsZSBmYWNl
PSJub3JtYWwiIGZvbnQ9ImRlZmF1bHQiIHNpemU9IjEwMCUiPkJhcml1bS9waGFybWFjb2xvZ3k8
L3N0eWxlPjwva2V5d29yZD48a2V5d29yZD48c3R5bGUgZmFjZT0ibm9ybWFsIiBmb250PSJkZWZh
dWx0IiBzaXplPSIxMDAlIj5FbmRvdGhlbGl1bSwgVmFzY3VsYXIvcGh5c2lvbG9neTwvc3R5bGU+
PC9rZXl3b3JkPjxrZXl3b3JkPjxzdHlsZSBmYWNlPSJub3JtYWwiIGZvbnQ9ImRlZmF1bHQiIHNp
emU9IjEwMCUiPk1hbGU8L3N0eWxlPjwva2V5d29yZD48a2V5d29yZD48c3R5bGUgZmFjZT0ibm9y
bWFsIiBmb250PSJkZWZhdWx0IiBzaXplPSIxMDAlIj5NZW1icmFuZSBQb3RlbnRpYWxzL3BoeXNp
b2xvZ3k8L3N0eWxlPjwva2V5d29yZD48a2V5d29yZD48c3R5bGUgZmFjZT0ibm9ybWFsIiBmb250
PSJkZWZhdWx0IiBzaXplPSIxMDAlIj5NdXNjbGUsIFNtb290aCwgVmFzY3VsYXIvcGh5c2lvbG9n
eTwvc3R5bGU+PC9rZXl3b3JkPjxrZXl3b3JkPjxzdHlsZSBmYWNlPSJub3JtYWwiIGZvbnQ9ImRl
ZmF1bHQiIHNpemU9IjEwMCUiPk5vcmVwaW5lcGhyaW5lL3BoYXJtYWNvbG9neTwvc3R5bGU+PC9r
ZXl3b3JkPjxrZXl3b3JkPjxzdHlsZSBmYWNlPSJub3JtYWwiIGZvbnQ9ImRlZmF1bHQiIHNpemU9
IjEwMCUiPlBvdGFzc2l1bSBDaGFubmVscy8qcGh5c2lvbG9neTwvc3R5bGU+PC9rZXl3b3JkPjxr
ZXl3b3JkPjxzdHlsZSBmYWNlPSJub3JtYWwiIGZvbnQ9ImRlZmF1bHQiIHNpemU9IjEwMCUiPlJh
dHM8L3N0eWxlPjwva2V5d29yZD48a2V5d29yZD48c3R5bGUgZmFjZT0ibm9ybWFsIiBmb250PSJk
ZWZhdWx0IiBzaXplPSIxMDAlIj5SYXRzLCBXaXN0YXI8L3N0eWxlPjwva2V5d29yZD48a2V5d29y
ZD48c3R5bGUgZmFjZT0ibm9ybWFsIiBmb250PSJkZWZhdWx0IiBzaXplPSIxMDAlIj5Tb2RpdW0t
UG90YXNzaXVtLUV4Y2hhbmdpbmcgQVRQYXNlLypwaHlzaW9sb2d5PC9zdHlsZT48L2tleXdvcmQ+
PGtleXdvcmQ+PHN0eWxlIGZhY2U9Im5vcm1hbCIgZm9udD0iZGVmYXVsdCIgc2l6ZT0iMTAwJSI+
VGV0cmFldGh5bGFtbW9uaXVtIENvbXBvdW5kcy9waGFybWFjb2xvZ3k8L3N0eWxlPjwva2V5d29y
ZD48a2V5d29yZD48c3R5bGUgZmFjZT0ibm9ybWFsIiBmb250PSJkZWZhdWx0IiBzaXplPSIxMDAl
Ij5WYXNvY29uc3RyaWN0aW9uLypwaHlzaW9sb2d5PC9zdHlsZT48L2tleXdvcmQ+PC9rZXl3b3Jk
cz48ZGF0ZXM+PHllYXI+PHN0eWxlIGZhY2U9Im5vcm1hbCIgZm9udD0iZGVmYXVsdCIgc2l6ZT0i
MTAwJSI+MTk5NDwvc3R5bGU+PC95ZWFyPjxwdWItZGF0ZXM+PGRhdGU+PHN0eWxlIGZhY2U9Im5v
cm1hbCIgZm9udD0iZGVmYXVsdCIgc2l6ZT0iMTAwJSI+RmViPC9zdHlsZT48L2RhdGU+PC9wdWIt
ZGF0ZXM+PC9kYXRlcz48YWNjZXNzaW9uLW51bT48c3R5bGUgZmFjZT0ibm9ybWFsIiBmb250PSJk
ZWZhdWx0IiBzaXplPSIxMDAlIj44MTkxODk1PC9zdHlsZT48L2FjY2Vzc2lvbi1udW0+PHVybHM+
PHJlbGF0ZWQtdXJscz48dXJsPjxzdHlsZSBmYWNlPSJub3JtYWwiIGZvbnQ9ImRlZmF1bHQiIHNp
emU9IjEwMCUiPmh0dHA6Ly93d3cubmNiaS5ubG0ubmloLmdvdi9lbnRyZXovcXVlcnkuZmNnaT9j
bWQ9UmV0cmlldmUmYW1wO2RiPVB1Yk1lZCZhbXA7ZG9wdD1DaXRhdGlvbiZhbXA7bGlzdF91aWRz
PTgxOTE4OTU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HdXN0YWZzc29uPC9BdXRob3I+PFllYXI+MTk5NDwvWWVh
cj48UmVjTnVtPjEyMzwvUmVjTnVtPjxEaXNwbGF5VGV4dD48c3R5bGUgZmFjZT0ic3VwZXJzY3Jp
cHQiPls0Nl08L3N0eWxlPjwvRGlzcGxheVRleHQ+PHJlY29yZD48ZGF0YWJhc2UgbmFtZT0ibWV0
YWxlcyBwZXNhZG9zLmVubCIgcGF0aD0iQzpcRG9jdW1lbnRzIGFuZCBTZXR0aW5nc1xDYXJsb3Mg
UnVpei1UYWdsZVxFc2NyaXRvcmlvXE1hcnpvIDIwMTNcUHJveWVjdG8gRm9uZGVjeXQgMjAxNFxt
ZXRhbGVzIHBlc2Fkb3MuZW5sIj5tZXRhbGVzIHBlc2Fkb3MuZW5sPC9kYXRhYmFzZT48c291cmNl
LWFwcCBuYW1lPSJFbmROb3RlIiB2ZXJzaW9uPSI4LjAiPkVuZE5vdGU8L3NvdXJjZS1hcHA+PHJl
Yy1udW1iZXI+MTIzPC9yZWMtbnVtYmVyPjxyZWYtdHlwZSBuYW1lPSJKb3VybmFsIEFydGljbGUi
PjE3PC9yZWYtdHlwZT48Y29udHJpYnV0b3JzPjxhdXRob3JzPjxhdXRob3I+PHN0eWxlIGZhY2U9
Im5vcm1hbCIgZm9udD0iZGVmYXVsdCIgc2l6ZT0iMTAwJSI+R3VzdGFmc3NvbiwgSC48L3N0eWxl
PjwvYXV0aG9yPjxhdXRob3I+PHN0eWxlIGZhY2U9Im5vcm1hbCIgZm9udD0iZGVmYXVsdCIgc2l6
ZT0iMTAwJSI+Tmlsc3NvbiwgSC48L3N0eWxlPjwvYXV0aG9yPjwvYXV0aG9ycz48L2NvbnRyaWJ1
dG9ycz48YXV0aC1hZGRyZXNzPjxzdHlsZSBmYWNlPSJub3JtYWwiIGZvbnQ9ImRlZmF1bHQiIHNp
emU9IjEwMCUiPkRlcGFydG1lbnQgb2YgUGh5c2lvbG9neSwgVW5pdmVyc2l0eSBvZiBHb3RlYm9y
ZywgU3dlZGVuLjwvc3R5bGU+PC9hdXRoLWFkZHJlc3M+PHRpdGxlcz48dGl0bGU+PHN0eWxlIGZh
Y2U9Im5vcm1hbCIgZm9udD0iZGVmYXVsdCIgc2l6ZT0iMTAwJSI+Umh5dGhtaWMgY29udHJhY3Rp
b25zIGluIGlzb2xhdGVkIHNtYWxsIGFydGVyaWVzIG9mIHJhdDogcm9sZSBvZiBLKyBjaGFubmVs
cyBhbmQgdGhlIE5hKyxLKCspLXB1bXA8L3N0eWxlPjwvdGl0bGU+PHNlY29uZGFyeS10aXRsZT48
c3R5bGUgZmFjZT0ibm9ybWFsIiBmb250PSJkZWZhdWx0IiBzaXplPSIxMDAlIj5BY3RhIFBoeXNp
b2wgU2NhbmQ8L3N0eWxlPjwvc2Vjb25kYXJ5LXRpdGxlPjwvdGl0bGVzPjxwZXJpb2RpY2FsPjxm
dWxsLXRpdGxlPjxzdHlsZSBmYWNlPSJub3JtYWwiIGZvbnQ9ImRlZmF1bHQiIHNpemU9IjEwMCUi
PkFjdGEgUGh5c2lvbCBTY2FuZDwvc3R5bGU+PC9mdWxsLXRpdGxlPjwvcGVyaW9kaWNhbD48cGFn
ZXM+PHN0eWxlIGZhY2U9Im5vcm1hbCIgZm9udD0iZGVmYXVsdCIgc2l6ZT0iMTAwJSI+MTYxLTcw
PC9zdHlsZT48L3BhZ2VzPjx2b2x1bWU+PHN0eWxlIGZhY2U9Im5vcm1hbCIgZm9udD0iZGVmYXVs
dCIgc2l6ZT0iMTAwJSI+MTUwPC9zdHlsZT48L3ZvbHVtZT48bnVtYmVyPjxzdHlsZSBmYWNlPSJu
b3JtYWwiIGZvbnQ9ImRlZmF1bHQiIHNpemU9IjEwMCUiPjI8L3N0eWxlPjwvbnVtYmVyPjxrZXl3
b3Jkcz48a2V5d29yZD48c3R5bGUgZmFjZT0ibm9ybWFsIiBmb250PSJkZWZhdWx0IiBzaXplPSIx
MDAlIj40LUFtaW5vcHlyaWRpbmUvcGhhcm1hY29sb2d5PC9zdHlsZT48L2tleXdvcmQ+PGtleXdv
cmQ+PHN0eWxlIGZhY2U9Im5vcm1hbCIgZm9udD0iZGVmYXVsdCIgc2l6ZT0iMTAwJSI+QW5pbWFs
czwvc3R5bGU+PC9rZXl3b3JkPjxrZXl3b3JkPjxzdHlsZSBmYWNlPSJub3JtYWwiIGZvbnQ9ImRl
ZmF1bHQiIHNpemU9IjEwMCUiPkFwYW1pbi9waGFybWFjb2xvZ3k8L3N0eWxlPjwva2V5d29yZD48
a2V5d29yZD48c3R5bGUgZmFjZT0ibm9ybWFsIiBmb250PSJkZWZhdWx0IiBzaXplPSIxMDAlIj5B
cnRlcmllcy8qcGh5c2lvbG9neTwvc3R5bGU+PC9rZXl3b3JkPjxrZXl3b3JkPjxzdHlsZSBmYWNl
PSJub3JtYWwiIGZvbnQ9ImRlZmF1bHQiIHNpemU9IjEwMCUiPkJhcml1bS9waGFybWFjb2xvZ3k8
L3N0eWxlPjwva2V5d29yZD48a2V5d29yZD48c3R5bGUgZmFjZT0ibm9ybWFsIiBmb250PSJkZWZh
dWx0IiBzaXplPSIxMDAlIj5FbmRvdGhlbGl1bSwgVmFzY3VsYXIvcGh5c2lvbG9neTwvc3R5bGU+
PC9rZXl3b3JkPjxrZXl3b3JkPjxzdHlsZSBmYWNlPSJub3JtYWwiIGZvbnQ9ImRlZmF1bHQiIHNp
emU9IjEwMCUiPk1hbGU8L3N0eWxlPjwva2V5d29yZD48a2V5d29yZD48c3R5bGUgZmFjZT0ibm9y
bWFsIiBmb250PSJkZWZhdWx0IiBzaXplPSIxMDAlIj5NZW1icmFuZSBQb3RlbnRpYWxzL3BoeXNp
b2xvZ3k8L3N0eWxlPjwva2V5d29yZD48a2V5d29yZD48c3R5bGUgZmFjZT0ibm9ybWFsIiBmb250
PSJkZWZhdWx0IiBzaXplPSIxMDAlIj5NdXNjbGUsIFNtb290aCwgVmFzY3VsYXIvcGh5c2lvbG9n
eTwvc3R5bGU+PC9rZXl3b3JkPjxrZXl3b3JkPjxzdHlsZSBmYWNlPSJub3JtYWwiIGZvbnQ9ImRl
ZmF1bHQiIHNpemU9IjEwMCUiPk5vcmVwaW5lcGhyaW5lL3BoYXJtYWNvbG9neTwvc3R5bGU+PC9r
ZXl3b3JkPjxrZXl3b3JkPjxzdHlsZSBmYWNlPSJub3JtYWwiIGZvbnQ9ImRlZmF1bHQiIHNpemU9
IjEwMCUiPlBvdGFzc2l1bSBDaGFubmVscy8qcGh5c2lvbG9neTwvc3R5bGU+PC9rZXl3b3JkPjxr
ZXl3b3JkPjxzdHlsZSBmYWNlPSJub3JtYWwiIGZvbnQ9ImRlZmF1bHQiIHNpemU9IjEwMCUiPlJh
dHM8L3N0eWxlPjwva2V5d29yZD48a2V5d29yZD48c3R5bGUgZmFjZT0ibm9ybWFsIiBmb250PSJk
ZWZhdWx0IiBzaXplPSIxMDAlIj5SYXRzLCBXaXN0YXI8L3N0eWxlPjwva2V5d29yZD48a2V5d29y
ZD48c3R5bGUgZmFjZT0ibm9ybWFsIiBmb250PSJkZWZhdWx0IiBzaXplPSIxMDAlIj5Tb2RpdW0t
UG90YXNzaXVtLUV4Y2hhbmdpbmcgQVRQYXNlLypwaHlzaW9sb2d5PC9zdHlsZT48L2tleXdvcmQ+
PGtleXdvcmQ+PHN0eWxlIGZhY2U9Im5vcm1hbCIgZm9udD0iZGVmYXVsdCIgc2l6ZT0iMTAwJSI+
VGV0cmFldGh5bGFtbW9uaXVtIENvbXBvdW5kcy9waGFybWFjb2xvZ3k8L3N0eWxlPjwva2V5d29y
ZD48a2V5d29yZD48c3R5bGUgZmFjZT0ibm9ybWFsIiBmb250PSJkZWZhdWx0IiBzaXplPSIxMDAl
Ij5WYXNvY29uc3RyaWN0aW9uLypwaHlzaW9sb2d5PC9zdHlsZT48L2tleXdvcmQ+PC9rZXl3b3Jk
cz48ZGF0ZXM+PHllYXI+PHN0eWxlIGZhY2U9Im5vcm1hbCIgZm9udD0iZGVmYXVsdCIgc2l6ZT0i
MTAwJSI+MTk5NDwvc3R5bGU+PC95ZWFyPjxwdWItZGF0ZXM+PGRhdGU+PHN0eWxlIGZhY2U9Im5v
cm1hbCIgZm9udD0iZGVmYXVsdCIgc2l6ZT0iMTAwJSI+RmViPC9zdHlsZT48L2RhdGU+PC9wdWIt
ZGF0ZXM+PC9kYXRlcz48YWNjZXNzaW9uLW51bT48c3R5bGUgZmFjZT0ibm9ybWFsIiBmb250PSJk
ZWZhdWx0IiBzaXplPSIxMDAlIj44MTkxODk1PC9zdHlsZT48L2FjY2Vzc2lvbi1udW0+PHVybHM+
PHJlbGF0ZWQtdXJscz48dXJsPjxzdHlsZSBmYWNlPSJub3JtYWwiIGZvbnQ9ImRlZmF1bHQiIHNp
emU9IjEwMCUiPmh0dHA6Ly93d3cubmNiaS5ubG0ubmloLmdvdi9lbnRyZXovcXVlcnkuZmNnaT9j
bWQ9UmV0cmlldmUmYW1wO2RiPVB1Yk1lZCZhbXA7ZG9wdD1DaXRhdGlvbiZhbXA7bGlzdF91aWRz
PTgxOTE4OTU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BD3B41" w:rsidRPr="00516A26">
        <w:rPr>
          <w:rFonts w:ascii="Book Antiqua" w:eastAsia="ヒラギノ角ゴ Pro W3" w:hAnsi="Book Antiqua"/>
          <w:szCs w:val="24"/>
          <w:lang w:val="en-US"/>
        </w:rPr>
      </w:r>
      <w:r w:rsidR="00BD3B41"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6]</w:t>
      </w:r>
      <w:r w:rsidR="00BD3B41"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but </w:t>
      </w:r>
      <w:r w:rsidR="005E7208" w:rsidRPr="00516A26">
        <w:rPr>
          <w:rFonts w:ascii="Book Antiqua" w:eastAsia="ヒラギノ角ゴ Pro W3" w:hAnsi="Book Antiqua"/>
          <w:szCs w:val="24"/>
          <w:lang w:val="en-US"/>
        </w:rPr>
        <w:t xml:space="preserve">there are </w:t>
      </w:r>
      <w:r w:rsidR="00C032BC" w:rsidRPr="00516A26">
        <w:rPr>
          <w:rFonts w:ascii="Book Antiqua" w:eastAsia="ヒラギノ角ゴ Pro W3" w:hAnsi="Book Antiqua"/>
          <w:szCs w:val="24"/>
          <w:lang w:val="en-US"/>
        </w:rPr>
        <w:t>few</w:t>
      </w:r>
      <w:r w:rsidR="005E7208" w:rsidRPr="00516A26">
        <w:rPr>
          <w:rFonts w:ascii="Book Antiqua" w:eastAsia="ヒラギノ角ゴ Pro W3" w:hAnsi="Book Antiqua"/>
          <w:szCs w:val="24"/>
          <w:lang w:val="en-US"/>
        </w:rPr>
        <w:t xml:space="preserve"> studies</w:t>
      </w:r>
      <w:r w:rsidR="00A36566" w:rsidRPr="00516A26">
        <w:rPr>
          <w:rFonts w:ascii="Book Antiqua" w:eastAsia="ヒラギノ角ゴ Pro W3" w:hAnsi="Book Antiqua"/>
          <w:szCs w:val="24"/>
          <w:lang w:val="en-US"/>
        </w:rPr>
        <w:t xml:space="preserve"> </w:t>
      </w:r>
      <w:r w:rsidR="005E7208" w:rsidRPr="00516A26">
        <w:rPr>
          <w:rFonts w:ascii="Book Antiqua" w:eastAsia="ヒラギノ角ゴ Pro W3" w:hAnsi="Book Antiqua"/>
          <w:szCs w:val="24"/>
          <w:lang w:val="en-US"/>
        </w:rPr>
        <w:t xml:space="preserve">showing that </w:t>
      </w:r>
      <w:r w:rsidR="00A36566" w:rsidRPr="00516A26">
        <w:rPr>
          <w:rFonts w:ascii="Book Antiqua" w:eastAsia="ヒラギノ角ゴ Pro W3" w:hAnsi="Book Antiqua"/>
          <w:szCs w:val="24"/>
          <w:lang w:val="en-US"/>
        </w:rPr>
        <w:t>the</w:t>
      </w:r>
      <w:r w:rsidR="00F42E44" w:rsidRPr="00516A26">
        <w:rPr>
          <w:rFonts w:ascii="Book Antiqua" w:eastAsia="ヒラギノ角ゴ Pro W3" w:hAnsi="Book Antiqua"/>
          <w:szCs w:val="24"/>
          <w:lang w:val="en-US"/>
        </w:rPr>
        <w:t xml:space="preserve"> </w:t>
      </w:r>
      <w:r w:rsidR="00A36566" w:rsidRPr="00516A26">
        <w:rPr>
          <w:rFonts w:ascii="Book Antiqua" w:eastAsia="ヒラギノ角ゴ Pro W3" w:hAnsi="Book Antiqua"/>
          <w:szCs w:val="24"/>
          <w:lang w:val="en-US"/>
        </w:rPr>
        <w:t>arsenic</w:t>
      </w:r>
      <w:r w:rsidRPr="00516A26">
        <w:rPr>
          <w:rFonts w:ascii="Book Antiqua" w:eastAsia="ヒラギノ角ゴ Pro W3" w:hAnsi="Book Antiqua"/>
          <w:szCs w:val="24"/>
          <w:lang w:val="en-US"/>
        </w:rPr>
        <w:t xml:space="preserve"> reduces </w:t>
      </w:r>
      <w:proofErr w:type="spellStart"/>
      <w:r w:rsidR="00221C03" w:rsidRPr="00516A26">
        <w:rPr>
          <w:rFonts w:ascii="Book Antiqua" w:eastAsia="ヒラギノ角ゴ Pro W3" w:hAnsi="Book Antiqua"/>
          <w:szCs w:val="24"/>
          <w:lang w:val="en-US"/>
        </w:rPr>
        <w:t>vasomotion</w:t>
      </w:r>
      <w:proofErr w:type="spellEnd"/>
      <w:r w:rsidR="00221C03"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vascular rhythmic contractions</w:t>
      </w:r>
      <w:r w:rsidR="00221C03"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 xml:space="preserve"> </w:t>
      </w:r>
      <w:r w:rsidR="00241F17" w:rsidRPr="00516A26">
        <w:rPr>
          <w:rFonts w:ascii="Book Antiqua" w:eastAsia="ヒラギノ角ゴ Pro W3" w:hAnsi="Book Antiqua"/>
          <w:szCs w:val="24"/>
          <w:lang w:val="en-US"/>
        </w:rPr>
        <w:t>by decreasing</w:t>
      </w:r>
      <w:r w:rsidR="00E3107D">
        <w:rPr>
          <w:rFonts w:ascii="Book Antiqua" w:eastAsia="ヒラギノ角ゴ Pro W3" w:hAnsi="Book Antiqua"/>
          <w:szCs w:val="24"/>
          <w:lang w:val="en-US"/>
        </w:rPr>
        <w:t xml:space="preserve"> the NO bioavailability</w:t>
      </w:r>
      <w:r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J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k0PC9yZWMtbnVtYmVyPjxyZWYtdHlwZSBuYW1lPSJKb3VybmFsIEFydGljbGUiPjE3PC9yZWYt
dHlwZT48Y29udHJpYnV0b3JzPjxhdXRob3JzPjxhdXRob3I+PHN0eWxlIGZhY2U9Im5vcm1hbCIg
Zm9udD0iZGVmYXVsdCIgc2l6ZT0iMTAwJSI+TGVlLCBNLiBZLjwvc3R5bGU+PC9hdXRob3I+PGF1
dGhvcj48c3R5bGUgZmFjZT0ibm9ybWFsIiBmb250PSJkZWZhdWx0IiBzaXplPSIxMDAlIj5KdW5n
LCBCLiBJLjwvc3R5bGU+PC9hdXRob3I+PGF1dGhvcj48c3R5bGUgZmFjZT0ibm9ybWFsIiBmb250
PSJkZWZhdWx0IiBzaXplPSIxMDAlIj5DaHVuZywgUy4gTS48L3N0eWxlPjwvYXV0aG9yPjxhdXRo
b3I+PHN0eWxlIGZhY2U9Im5vcm1hbCIgZm9udD0iZGVmYXVsdCIgc2l6ZT0iMTAwJSI+QmFlLCBP
LiBOLjwvc3R5bGU+PC9hdXRob3I+PGF1dGhvcj48c3R5bGUgZmFjZT0ibm9ybWFsIiBmb250PSJk
ZWZhdWx0IiBzaXplPSIxMDAlIj5MZWUsIEouIFkuPC9zdHlsZT48L2F1dGhvcj48YXV0aG9yPjxz
dHlsZSBmYWNlPSJub3JtYWwiIGZvbnQ9ImRlZmF1bHQiIHNpemU9IjEwMCUiPlBhcmssIEouIEQu
PC9zdHlsZT48L2F1dGhvcj48YXV0aG9yPjxzdHlsZSBmYWNlPSJub3JtYWwiIGZvbnQ9ImRlZmF1
bHQiIHNpemU9IjEwMCUiPllhbmcsIEouIFMuPC9zdHlsZT48L2F1dGhvcj48YXV0aG9yPjxzdHls
ZSBmYWNlPSJub3JtYWwiIGZvbnQ9ImRlZmF1bHQiIHNpemU9IjEwMCUiPkxlZSwgSC48L3N0eWxl
PjwvYXV0aG9yPjxhdXRob3I+PHN0eWxlIGZhY2U9Im5vcm1hbCIgZm9udD0iZGVmYXVsdCIgc2l6
ZT0iMTAwJSI+Q2h1bmcsIEouIEguPC9zdHlsZT48L2F1dGhvcj48L2F1dGhvcnM+PC9jb250cmli
dXRvcnM+PGF1dGgtYWRkcmVzcz48c3R5bGUgZmFjZT0ibm9ybWFsIiBmb250PSJkZWZhdWx0IiBz
aXplPSIxMDAlIj5Db2xsZWdlIG9mIFBoYXJtYWN5LCBTZW91bCBOYXRpb25hbCBVbml2ZXJzaXR5
LCBTZW91bCwgS29yZWEuPC9zdHlsZT48L2F1dGgtYWRkcmVzcz48dGl0bGVzPjx0aXRsZT48c3R5
bGUgZmFjZT0ibm9ybWFsIiBmb250PSJkZWZhdWx0IiBzaXplPSIxMDAlIj5BcnNlbmljLWluZHVj
ZWQgZHlzZnVuY3Rpb24gaW4gcmVsYXhhdGlvbiBvZiBibG9vZCB2ZXNzZWxzPC9zdHlsZT48L3Rp
dGxlPjxzZWNvbmRhcnktdGl0bGU+PHN0eWxlIGZhY2U9Im5vcm1hbCIgZm9udD0iZGVmYXVsdCIg
c2l6ZT0iMTAwJSI+RW52aXJvbiBIZWFsdGggUGVyc3BlY3Q8L3N0eWxlPjwvc2Vjb25kYXJ5LXRp
dGxlPjwvdGl0bGVzPjxwZXJpb2RpY2FsPjxmdWxsLXRpdGxlPjxzdHlsZSBmYWNlPSJub3JtYWwi
IGZvbnQ9ImRlZmF1bHQiIHNpemU9IjEwMCUiPkVudmlyb24gSGVhbHRoIFBlcnNwZWN0PC9zdHls
ZT48L2Z1bGwtdGl0bGU+PC9wZXJpb2RpY2FsPjxwYWdlcz48c3R5bGUgZmFjZT0ibm9ybWFsIiBm
b250PSJkZWZhdWx0IiBzaXplPSIxMDAlIj41MTMtNzwvc3R5bGU+PC9wYWdlcz48dm9sdW1lPjxz
dHlsZSBmYWNlPSJub3JtYWwiIGZvbnQ9ImRlZmF1bHQiIHNpemU9IjEwMCUiPjExMTwvc3R5bGU+
PC92b2x1bWU+PG51bWJlcj48c3R5bGUgZmFjZT0ibm9ybWFsIiBmb250PSJkZWZhdWx0IiBzaXpl
PSIxMDAlIj40PC9zdHlsZT48L251bWJlcj48a2V5d29yZHM+PGtleXdvcmQ+PHN0eWxlIGZhY2U9
Im5vcm1hbCIgZm9udD0iZGVmYXVsdCIgc2l6ZT0iMTAwJSI+QW5pbWFsczwvc3R5bGU+PC9rZXl3
b3JkPjxrZXl3b3JkPjxzdHlsZSBmYWNlPSJub3JtYWwiIGZvbnQ9ImRlZmF1bHQiIHNpemU9IjEw
MCUiPkFvcnRhL2RydWcgZWZmZWN0cy9waHlzaW9sb2d5PC9zdHlsZT48L2tleXdvcmQ+PGtleXdv
cmQ+PHN0eWxlIGZhY2U9Im5vcm1hbCIgZm9udD0iZGVmYXVsdCIgc2l6ZT0iMTAwJSI+QXJzZW5p
Yy8qYWR2ZXJzZSBlZmZlY3RzPC9zdHlsZT48L2tleXdvcmQ+PGtleXdvcmQ+PHN0eWxlIGZhY2U9
Im5vcm1hbCIgZm9udD0iZGVmYXVsdCIgc2l6ZT0iMTAwJSI+QXJzZW5pdGVzLyphZHZlcnNlIGVm
ZmVjdHM8L3N0eWxlPjwva2V5d29yZD48a2V5d29yZD48c3R5bGUgZmFjZT0ibm9ybWFsIiBmb250
PSJkZWZhdWx0IiBzaXplPSIxMDAlIj5CbG9vZCBQcmVzc3VyZS9kcnVnIGVmZmVjdHM8L3N0eWxl
Pjwva2V5d29yZD48a2V5d29yZD48c3R5bGUgZmFjZT0ibm9ybWFsIiBmb250PSJkZWZhdWx0IiBz
aXplPSIxMDAlIj5DeWNsaWMgR01QL2FuYWx5c2lzL21ldGFib2xpc208L3N0eWxlPjwva2V5d29y
ZD48a2V5d29yZD48c3R5bGUgZmFjZT0ibm9ybWFsIiBmb250PSJkZWZhdWx0IiBzaXplPSIxMDAl
Ij5Eb3NlLVJlc3BvbnNlIFJlbGF0aW9uc2hpcCwgRHJ1Zzwvc3R5bGU+PC9rZXl3b3JkPjxrZXl3
b3JkPjxzdHlsZSBmYWNlPSJub3JtYWwiIGZvbnQ9ImRlZmF1bHQiIHNpemU9IjEwMCUiPkh5cGVy
dGVuc2lvbi8qY2hlbWljYWxseSBpbmR1Y2VkPC9zdHlsZT48L2tleXdvcmQ+PGtleXdvcmQ+PHN0
eWxlIGZhY2U9Im5vcm1hbCIgZm9udD0iZGVmYXVsdCIgc2l6ZT0iMTAwJSI+TWFsZTwvc3R5bGU+
PC9rZXl3b3JkPjxrZXl3b3JkPjxzdHlsZSBmYWNlPSJub3JtYWwiIGZvbnQ9ImRlZmF1bHQiIHNp
emU9IjEwMCUiPk5pdHJpYyBPeGlkZTwvc3R5bGU+PC9rZXl3b3JkPjxrZXl3b3JkPjxzdHlsZSBm
YWNlPSJub3JtYWwiIGZvbnQ9ImRlZmF1bHQiIHNpemU9IjEwMCUiPk5pdHJpYyBPeGlkZSBTeW50
aGFzZS9waGFybWFjb2xvZ3k8L3N0eWxlPjwva2V5d29yZD48a2V5d29yZD48c3R5bGUgZmFjZT0i
bm9ybWFsIiBmb250PSJkZWZhdWx0IiBzaXplPSIxMDAlIj5SYXRzPC9zdHlsZT48L2tleXdvcmQ+
PGtleXdvcmQ+PHN0eWxlIGZhY2U9Im5vcm1hbCIgZm9udD0iZGVmYXVsdCIgc2l6ZT0iMTAwJSI+
UmF0cywgU3ByYWd1ZS1EYXdsZXk8L3N0eWxlPjwva2V5d29yZD48a2V5d29yZD48c3R5bGUgZmFj
ZT0ibm9ybWFsIiBmb250PSJkZWZhdWx0IiBzaXplPSIxMDAlIj5WYXNvY29uc3RyaWN0aW9uLypk
cnVnIGVmZmVjdHM8L3N0eWxlPjwva2V5d29yZD48a2V5d29yZD48c3R5bGUgZmFjZT0ibm9ybWFs
IiBmb250PSJkZWZhdWx0IiBzaXplPSIxMDAlIj5WYXNvZGlsYXRpb24vKmRydWcgZWZmZWN0czwv
c3R5bGU+PC9rZXl3b3JkPjwva2V5d29yZHM+PGRhdGVzPjx5ZWFyPjxzdHlsZSBmYWNlPSJub3Jt
YWwiIGZvbnQ9ImRlZmF1bHQiIHNpemU9IjEwMCUiPjIwMDM8L3N0eWxlPjwveWVhcj48cHViLWRh
dGVzPjxkYXRlPjxzdHlsZSBmYWNlPSJub3JtYWwiIGZvbnQ9ImRlZmF1bHQiIHNpemU9IjEwMCUi
PkFwcjwvc3R5bGU+PC9kYXRlPjwvcHViLWRhdGVzPjwvZGF0ZXM+PGFjY2Vzc2lvbi1udW0+PHN0
eWxlIGZhY2U9Im5vcm1hbCIgZm9udD0iZGVmYXVsdCIgc2l6ZT0iMTAwJSI+MTI2NzY2MDg8L3N0
eWxlPjwvYWNjZXNzaW9uLW51bT48dXJscz48cmVsYXRlZC11cmxzPjx1cmw+PHN0eWxlIGZhY2U9
Im5vcm1hbCIgZm9udD0iZGVmYXVsdCIgc2l6ZT0iMTAwJSI+aHR0cDovL3d3dy5uY2JpLm5sbS5u
aWguZ292L2VudHJlei9xdWVyeS5mY2dpP2NtZD1SZXRyaWV2ZSZhbXA7ZGI9UHViTWVkJmFtcDtk
b3B0PUNpdGF0aW9uJmFtcDtsaXN0X3VpZHM9MTI2NzY2MDggIDwvc3R5bGU+PC91cmw+PC9yZWxh
dGVkLXVy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J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k0PC9yZWMtbnVtYmVyPjxyZWYtdHlwZSBuYW1lPSJKb3VybmFsIEFydGljbGUiPjE3PC9yZWYt
dHlwZT48Y29udHJpYnV0b3JzPjxhdXRob3JzPjxhdXRob3I+PHN0eWxlIGZhY2U9Im5vcm1hbCIg
Zm9udD0iZGVmYXVsdCIgc2l6ZT0iMTAwJSI+TGVlLCBNLiBZLjwvc3R5bGU+PC9hdXRob3I+PGF1
dGhvcj48c3R5bGUgZmFjZT0ibm9ybWFsIiBmb250PSJkZWZhdWx0IiBzaXplPSIxMDAlIj5KdW5n
LCBCLiBJLjwvc3R5bGU+PC9hdXRob3I+PGF1dGhvcj48c3R5bGUgZmFjZT0ibm9ybWFsIiBmb250
PSJkZWZhdWx0IiBzaXplPSIxMDAlIj5DaHVuZywgUy4gTS48L3N0eWxlPjwvYXV0aG9yPjxhdXRo
b3I+PHN0eWxlIGZhY2U9Im5vcm1hbCIgZm9udD0iZGVmYXVsdCIgc2l6ZT0iMTAwJSI+QmFlLCBP
LiBOLjwvc3R5bGU+PC9hdXRob3I+PGF1dGhvcj48c3R5bGUgZmFjZT0ibm9ybWFsIiBmb250PSJk
ZWZhdWx0IiBzaXplPSIxMDAlIj5MZWUsIEouIFkuPC9zdHlsZT48L2F1dGhvcj48YXV0aG9yPjxz
dHlsZSBmYWNlPSJub3JtYWwiIGZvbnQ9ImRlZmF1bHQiIHNpemU9IjEwMCUiPlBhcmssIEouIEQu
PC9zdHlsZT48L2F1dGhvcj48YXV0aG9yPjxzdHlsZSBmYWNlPSJub3JtYWwiIGZvbnQ9ImRlZmF1
bHQiIHNpemU9IjEwMCUiPllhbmcsIEouIFMuPC9zdHlsZT48L2F1dGhvcj48YXV0aG9yPjxzdHls
ZSBmYWNlPSJub3JtYWwiIGZvbnQ9ImRlZmF1bHQiIHNpemU9IjEwMCUiPkxlZSwgSC48L3N0eWxl
PjwvYXV0aG9yPjxhdXRob3I+PHN0eWxlIGZhY2U9Im5vcm1hbCIgZm9udD0iZGVmYXVsdCIgc2l6
ZT0iMTAwJSI+Q2h1bmcsIEouIEguPC9zdHlsZT48L2F1dGhvcj48L2F1dGhvcnM+PC9jb250cmli
dXRvcnM+PGF1dGgtYWRkcmVzcz48c3R5bGUgZmFjZT0ibm9ybWFsIiBmb250PSJkZWZhdWx0IiBz
aXplPSIxMDAlIj5Db2xsZWdlIG9mIFBoYXJtYWN5LCBTZW91bCBOYXRpb25hbCBVbml2ZXJzaXR5
LCBTZW91bCwgS29yZWEuPC9zdHlsZT48L2F1dGgtYWRkcmVzcz48dGl0bGVzPjx0aXRsZT48c3R5
bGUgZmFjZT0ibm9ybWFsIiBmb250PSJkZWZhdWx0IiBzaXplPSIxMDAlIj5BcnNlbmljLWluZHVj
ZWQgZHlzZnVuY3Rpb24gaW4gcmVsYXhhdGlvbiBvZiBibG9vZCB2ZXNzZWxzPC9zdHlsZT48L3Rp
dGxlPjxzZWNvbmRhcnktdGl0bGU+PHN0eWxlIGZhY2U9Im5vcm1hbCIgZm9udD0iZGVmYXVsdCIg
c2l6ZT0iMTAwJSI+RW52aXJvbiBIZWFsdGggUGVyc3BlY3Q8L3N0eWxlPjwvc2Vjb25kYXJ5LXRp
dGxlPjwvdGl0bGVzPjxwZXJpb2RpY2FsPjxmdWxsLXRpdGxlPjxzdHlsZSBmYWNlPSJub3JtYWwi
IGZvbnQ9ImRlZmF1bHQiIHNpemU9IjEwMCUiPkVudmlyb24gSGVhbHRoIFBlcnNwZWN0PC9zdHls
ZT48L2Z1bGwtdGl0bGU+PC9wZXJpb2RpY2FsPjxwYWdlcz48c3R5bGUgZmFjZT0ibm9ybWFsIiBm
b250PSJkZWZhdWx0IiBzaXplPSIxMDAlIj41MTMtNzwvc3R5bGU+PC9wYWdlcz48dm9sdW1lPjxz
dHlsZSBmYWNlPSJub3JtYWwiIGZvbnQ9ImRlZmF1bHQiIHNpemU9IjEwMCUiPjExMTwvc3R5bGU+
PC92b2x1bWU+PG51bWJlcj48c3R5bGUgZmFjZT0ibm9ybWFsIiBmb250PSJkZWZhdWx0IiBzaXpl
PSIxMDAlIj40PC9zdHlsZT48L251bWJlcj48a2V5d29yZHM+PGtleXdvcmQ+PHN0eWxlIGZhY2U9
Im5vcm1hbCIgZm9udD0iZGVmYXVsdCIgc2l6ZT0iMTAwJSI+QW5pbWFsczwvc3R5bGU+PC9rZXl3
b3JkPjxrZXl3b3JkPjxzdHlsZSBmYWNlPSJub3JtYWwiIGZvbnQ9ImRlZmF1bHQiIHNpemU9IjEw
MCUiPkFvcnRhL2RydWcgZWZmZWN0cy9waHlzaW9sb2d5PC9zdHlsZT48L2tleXdvcmQ+PGtleXdv
cmQ+PHN0eWxlIGZhY2U9Im5vcm1hbCIgZm9udD0iZGVmYXVsdCIgc2l6ZT0iMTAwJSI+QXJzZW5p
Yy8qYWR2ZXJzZSBlZmZlY3RzPC9zdHlsZT48L2tleXdvcmQ+PGtleXdvcmQ+PHN0eWxlIGZhY2U9
Im5vcm1hbCIgZm9udD0iZGVmYXVsdCIgc2l6ZT0iMTAwJSI+QXJzZW5pdGVzLyphZHZlcnNlIGVm
ZmVjdHM8L3N0eWxlPjwva2V5d29yZD48a2V5d29yZD48c3R5bGUgZmFjZT0ibm9ybWFsIiBmb250
PSJkZWZhdWx0IiBzaXplPSIxMDAlIj5CbG9vZCBQcmVzc3VyZS9kcnVnIGVmZmVjdHM8L3N0eWxl
Pjwva2V5d29yZD48a2V5d29yZD48c3R5bGUgZmFjZT0ibm9ybWFsIiBmb250PSJkZWZhdWx0IiBz
aXplPSIxMDAlIj5DeWNsaWMgR01QL2FuYWx5c2lzL21ldGFib2xpc208L3N0eWxlPjwva2V5d29y
ZD48a2V5d29yZD48c3R5bGUgZmFjZT0ibm9ybWFsIiBmb250PSJkZWZhdWx0IiBzaXplPSIxMDAl
Ij5Eb3NlLVJlc3BvbnNlIFJlbGF0aW9uc2hpcCwgRHJ1Zzwvc3R5bGU+PC9rZXl3b3JkPjxrZXl3
b3JkPjxzdHlsZSBmYWNlPSJub3JtYWwiIGZvbnQ9ImRlZmF1bHQiIHNpemU9IjEwMCUiPkh5cGVy
dGVuc2lvbi8qY2hlbWljYWxseSBpbmR1Y2VkPC9zdHlsZT48L2tleXdvcmQ+PGtleXdvcmQ+PHN0
eWxlIGZhY2U9Im5vcm1hbCIgZm9udD0iZGVmYXVsdCIgc2l6ZT0iMTAwJSI+TWFsZTwvc3R5bGU+
PC9rZXl3b3JkPjxrZXl3b3JkPjxzdHlsZSBmYWNlPSJub3JtYWwiIGZvbnQ9ImRlZmF1bHQiIHNp
emU9IjEwMCUiPk5pdHJpYyBPeGlkZTwvc3R5bGU+PC9rZXl3b3JkPjxrZXl3b3JkPjxzdHlsZSBm
YWNlPSJub3JtYWwiIGZvbnQ9ImRlZmF1bHQiIHNpemU9IjEwMCUiPk5pdHJpYyBPeGlkZSBTeW50
aGFzZS9waGFybWFjb2xvZ3k8L3N0eWxlPjwva2V5d29yZD48a2V5d29yZD48c3R5bGUgZmFjZT0i
bm9ybWFsIiBmb250PSJkZWZhdWx0IiBzaXplPSIxMDAlIj5SYXRzPC9zdHlsZT48L2tleXdvcmQ+
PGtleXdvcmQ+PHN0eWxlIGZhY2U9Im5vcm1hbCIgZm9udD0iZGVmYXVsdCIgc2l6ZT0iMTAwJSI+
UmF0cywgU3ByYWd1ZS1EYXdsZXk8L3N0eWxlPjwva2V5d29yZD48a2V5d29yZD48c3R5bGUgZmFj
ZT0ibm9ybWFsIiBmb250PSJkZWZhdWx0IiBzaXplPSIxMDAlIj5WYXNvY29uc3RyaWN0aW9uLypk
cnVnIGVmZmVjdHM8L3N0eWxlPjwva2V5d29yZD48a2V5d29yZD48c3R5bGUgZmFjZT0ibm9ybWFs
IiBmb250PSJkZWZhdWx0IiBzaXplPSIxMDAlIj5WYXNvZGlsYXRpb24vKmRydWcgZWZmZWN0czwv
c3R5bGU+PC9rZXl3b3JkPjwva2V5d29yZHM+PGRhdGVzPjx5ZWFyPjxzdHlsZSBmYWNlPSJub3Jt
YWwiIGZvbnQ9ImRlZmF1bHQiIHNpemU9IjEwMCUiPjIwMDM8L3N0eWxlPjwveWVhcj48cHViLWRh
dGVzPjxkYXRlPjxzdHlsZSBmYWNlPSJub3JtYWwiIGZvbnQ9ImRlZmF1bHQiIHNpemU9IjEwMCUi
PkFwcjwvc3R5bGU+PC9kYXRlPjwvcHViLWRhdGVzPjwvZGF0ZXM+PGFjY2Vzc2lvbi1udW0+PHN0
eWxlIGZhY2U9Im5vcm1hbCIgZm9udD0iZGVmYXVsdCIgc2l6ZT0iMTAwJSI+MTI2NzY2MDg8L3N0
eWxlPjwvYWNjZXNzaW9uLW51bT48dXJscz48cmVsYXRlZC11cmxzPjx1cmw+PHN0eWxlIGZhY2U9
Im5vcm1hbCIgZm9udD0iZGVmYXVsdCIgc2l6ZT0iMTAwJSI+aHR0cDovL3d3dy5uY2JpLm5sbS5u
aWguZ292L2VudHJlei9xdWVyeS5mY2dpP2NtZD1SZXRyaWV2ZSZhbXA7ZGI9UHViTWVkJmFtcDtk
b3B0PUNpdGF0aW9uJmFtcDtsaXN0X3VpZHM9MTI2NzY2MDggIDwvc3R5bGU+PC91cmw+PC9yZWxh
dGVkLXVy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2]</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w:t>
      </w:r>
      <w:r w:rsidR="00B802A3" w:rsidRPr="00516A26">
        <w:rPr>
          <w:rFonts w:ascii="Book Antiqua" w:eastAsia="ヒラギノ角ゴ Pro W3" w:hAnsi="Book Antiqua"/>
          <w:szCs w:val="24"/>
          <w:lang w:val="en-US"/>
        </w:rPr>
        <w:t xml:space="preserve"> </w:t>
      </w:r>
    </w:p>
    <w:p w14:paraId="16B6B0C6" w14:textId="64D52B70" w:rsidR="00A859E3" w:rsidRPr="00516A26" w:rsidRDefault="00C330B6"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It is well established that heavy metals such as arsenic induce increases in vascular resistance by inducing vascula</w:t>
      </w:r>
      <w:r w:rsidR="00E3107D">
        <w:rPr>
          <w:rFonts w:ascii="Book Antiqua" w:eastAsia="ヒラギノ角ゴ Pro W3" w:hAnsi="Book Antiqua"/>
          <w:szCs w:val="24"/>
          <w:lang w:val="en-US"/>
        </w:rPr>
        <w:t>r endothelial dysfunction (VED</w:t>
      </w:r>
      <w:proofErr w:type="gramStart"/>
      <w:r w:rsidR="00E3107D">
        <w:rPr>
          <w:rFonts w:ascii="Book Antiqua" w:eastAsia="ヒラギノ角ゴ Pro W3" w:hAnsi="Book Antiqua"/>
          <w:szCs w:val="24"/>
          <w:lang w:val="en-US"/>
        </w:rPr>
        <w:t>)</w:t>
      </w:r>
      <w:proofErr w:type="gramEnd"/>
      <w:r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Is
IDYz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5NDwvcmVjLW51bWJlcj48cmVmLXR5cGUgbmFtZT0iSm91cm5hbCBBcnRpY2xlIj4xNzwv
cmVmLXR5cGU+PGNvbnRyaWJ1dG9ycz48YXV0aG9ycz48YXV0aG9yPjxzdHlsZSBmYWNlPSJub3Jt
YWwiIGZvbnQ9ImRlZmF1bHQiIHNpemU9IjEwMCUiPkxlZSwgTS4gWS48L3N0eWxlPjwvYXV0aG9y
PjxhdXRob3I+PHN0eWxlIGZhY2U9Im5vcm1hbCIgZm9udD0iZGVmYXVsdCIgc2l6ZT0iMTAwJSI+
SnVuZywgQi4gSS48L3N0eWxlPjwvYXV0aG9yPjxhdXRob3I+PHN0eWxlIGZhY2U9Im5vcm1hbCIg
Zm9udD0iZGVmYXVsdCIgc2l6ZT0iMTAwJSI+Q2h1bmcsIFMuIE0uPC9zdHlsZT48L2F1dGhvcj48
YXV0aG9yPjxzdHlsZSBmYWNlPSJub3JtYWwiIGZvbnQ9ImRlZmF1bHQiIHNpemU9IjEwMCUiPkJh
ZSwgTy4gTi48L3N0eWxlPjwvYXV0aG9yPjxhdXRob3I+PHN0eWxlIGZhY2U9Im5vcm1hbCIgZm9u
dD0iZGVmYXVsdCIgc2l6ZT0iMTAwJSI+TGVlLCBKLiBZLjwvc3R5bGU+PC9hdXRob3I+PGF1dGhv
cj48c3R5bGUgZmFjZT0ibm9ybWFsIiBmb250PSJkZWZhdWx0IiBzaXplPSIxMDAlIj5QYXJrLCBK
LiBELjwvc3R5bGU+PC9hdXRob3I+PGF1dGhvcj48c3R5bGUgZmFjZT0ibm9ybWFsIiBmb250PSJk
ZWZhdWx0IiBzaXplPSIxMDAlIj5ZYW5nLCBKLiBTLjwvc3R5bGU+PC9hdXRob3I+PGF1dGhvcj48
c3R5bGUgZmFjZT0ibm9ybWFsIiBmb250PSJkZWZhdWx0IiBzaXplPSIxMDAlIj5MZWUsIEguPC9z
dHlsZT48L2F1dGhvcj48YXV0aG9yPjxzdHlsZSBmYWNlPSJub3JtYWwiIGZvbnQ9ImRlZmF1bHQi
IHNpemU9IjEwMCUiPkNodW5nLCBKLiBILjwvc3R5bGU+PC9hdXRob3I+PC9hdXRob3JzPjwvY29u
dHJpYnV0b3JzPjxhdXRoLWFkZHJlc3M+PHN0eWxlIGZhY2U9Im5vcm1hbCIgZm9udD0iZGVmYXVs
dCIgc2l6ZT0iMTAwJSI+Q29sbGVnZSBvZiBQaGFybWFjeSwgU2VvdWwgTmF0aW9uYWwgVW5pdmVy
c2l0eSwgU2VvdWwsIEtvcmVhLjwvc3R5bGU+PC9hdXRoLWFkZHJlc3M+PHRpdGxlcz48dGl0bGU+
PHN0eWxlIGZhY2U9Im5vcm1hbCIgZm9udD0iZGVmYXVsdCIgc2l6ZT0iMTAwJSI+QXJzZW5pYy1p
bmR1Y2VkIGR5c2Z1bmN0aW9uIGluIHJlbGF4YXRpb24gb2YgYmxvb2QgdmVzc2Vsczwvc3R5bGU+
PC90aXRsZT48c2Vjb25kYXJ5LXRpdGxlPjxzdHlsZSBmYWNlPSJub3JtYWwiIGZvbnQ9ImRlZmF1
bHQiIHNpemU9IjEwMCUiPkVudmlyb24gSGVhbHRoIFBlcnNwZWN0PC9zdHlsZT48L3NlY29uZGFy
eS10aXRsZT48L3RpdGxlcz48cGVyaW9kaWNhbD48ZnVsbC10aXRsZT48c3R5bGUgZmFjZT0ibm9y
bWFsIiBmb250PSJkZWZhdWx0IiBzaXplPSIxMDAlIj5FbnZpcm9uIEhlYWx0aCBQZXJzcGVjdDwv
c3R5bGU+PC9mdWxsLXRpdGxlPjwvcGVyaW9kaWNhbD48cGFnZXM+PHN0eWxlIGZhY2U9Im5vcm1h
bCIgZm9udD0iZGVmYXVsdCIgc2l6ZT0iMTAwJSI+NTEzLTc8L3N0eWxlPjwvcGFnZXM+PHZvbHVt
ZT48c3R5bGUgZmFjZT0ibm9ybWFsIiBmb250PSJkZWZhdWx0IiBzaXplPSIxMDAlIj4xMTE8L3N0
eWxlPjwvdm9sdW1lPjxudW1iZXI+PHN0eWxlIGZhY2U9Im5vcm1hbCIgZm9udD0iZGVmYXVsdCIg
c2l6ZT0iMTAwJSI+NDwvc3R5bGU+PC9udW1iZXI+PGtleXdvcmRzPjxrZXl3b3JkPjxzdHlsZSBm
YWNlPSJub3JtYWwiIGZvbnQ9ImRlZmF1bHQiIHNpemU9IjEwMCUiPkFuaW1hbHM8L3N0eWxlPjwv
a2V5d29yZD48a2V5d29yZD48c3R5bGUgZmFjZT0ibm9ybWFsIiBmb250PSJkZWZhdWx0IiBzaXpl
PSIxMDAlIj5Bb3J0YS9kcnVnIGVmZmVjdHMvcGh5c2lvbG9neTwvc3R5bGU+PC9rZXl3b3JkPjxr
ZXl3b3JkPjxzdHlsZSBmYWNlPSJub3JtYWwiIGZvbnQ9ImRlZmF1bHQiIHNpemU9IjEwMCUiPkFy
c2VuaWMvKmFkdmVyc2UgZWZmZWN0czwvc3R5bGU+PC9rZXl3b3JkPjxrZXl3b3JkPjxzdHlsZSBm
YWNlPSJub3JtYWwiIGZvbnQ9ImRlZmF1bHQiIHNpemU9IjEwMCUiPkFyc2VuaXRlcy8qYWR2ZXJz
ZSBlZmZlY3RzPC9zdHlsZT48L2tleXdvcmQ+PGtleXdvcmQ+PHN0eWxlIGZhY2U9Im5vcm1hbCIg
Zm9udD0iZGVmYXVsdCIgc2l6ZT0iMTAwJSI+Qmxvb2QgUHJlc3N1cmUvZHJ1ZyBlZmZlY3RzPC9z
dHlsZT48L2tleXdvcmQ+PGtleXdvcmQ+PHN0eWxlIGZhY2U9Im5vcm1hbCIgZm9udD0iZGVmYXVs
dCIgc2l6ZT0iMTAwJSI+Q3ljbGljIEdNUC9hbmFseXNpcy9tZXRhYm9saXNtPC9zdHlsZT48L2tl
eXdvcmQ+PGtleXdvcmQ+PHN0eWxlIGZhY2U9Im5vcm1hbCIgZm9udD0iZGVmYXVsdCIgc2l6ZT0i
MTAwJSI+RG9zZS1SZXNwb25zZSBSZWxhdGlvbnNoaXAsIERydWc8L3N0eWxlPjwva2V5d29yZD48
a2V5d29yZD48c3R5bGUgZmFjZT0ibm9ybWFsIiBmb250PSJkZWZhdWx0IiBzaXplPSIxMDAlIj5I
eXBlcnRlbnNpb24vKmNoZW1pY2FsbHkgaW5kdWNlZDwvc3R5bGU+PC9rZXl3b3JkPjxrZXl3b3Jk
PjxzdHlsZSBmYWNlPSJub3JtYWwiIGZvbnQ9ImRlZmF1bHQiIHNpemU9IjEwMCUiPk1hbGU8L3N0
eWxlPjwva2V5d29yZD48a2V5d29yZD48c3R5bGUgZmFjZT0ibm9ybWFsIiBmb250PSJkZWZhdWx0
IiBzaXplPSIxMDAlIj5OaXRyaWMgT3hpZGU8L3N0eWxlPjwva2V5d29yZD48a2V5d29yZD48c3R5
bGUgZmFjZT0ibm9ybWFsIiBmb250PSJkZWZhdWx0IiBzaXplPSIxMDAlIj5OaXRyaWMgT3hpZGUg
U3ludGhhc2UvcGhhcm1hY29sb2d5PC9zdHlsZT48L2tleXdvcmQ+PGtleXdvcmQ+PHN0eWxlIGZh
Y2U9Im5vcm1hbCIgZm9udD0iZGVmYXVsdCIgc2l6ZT0iMTAwJSI+UmF0czwvc3R5bGU+PC9rZXl3
b3JkPjxrZXl3b3JkPjxzdHlsZSBmYWNlPSJub3JtYWwiIGZvbnQ9ImRlZmF1bHQiIHNpemU9IjEw
MCUiPlJhdHMsIFNwcmFndWUtRGF3bGV5PC9zdHlsZT48L2tleXdvcmQ+PGtleXdvcmQ+PHN0eWxl
IGZhY2U9Im5vcm1hbCIgZm9udD0iZGVmYXVsdCIgc2l6ZT0iMTAwJSI+VmFzb2NvbnN0cmljdGlv
bi8qZHJ1ZyBlZmZlY3RzPC9zdHlsZT48L2tleXdvcmQ+PGtleXdvcmQ+PHN0eWxlIGZhY2U9Im5v
cm1hbCIgZm9udD0iZGVmYXVsdCIgc2l6ZT0iMTAwJSI+VmFzb2RpbGF0aW9uLypkcnVnIGVmZmVj
dHM8L3N0eWxlPjwva2V5d29yZD48L2tleXdvcmRzPjxkYXRlcz48eWVhcj48c3R5bGUgZmFjZT0i
bm9ybWFsIiBmb250PSJkZWZhdWx0IiBzaXplPSIxMDAlIj4yMDAzPC9zdHlsZT48L3llYXI+PHB1
Yi1kYXRlcz48ZGF0ZT48c3R5bGUgZmFjZT0ibm9ybWFsIiBmb250PSJkZWZhdWx0IiBzaXplPSIx
MDAlIj5BcHI8L3N0eWxlPjwvZGF0ZT48L3B1Yi1kYXRlcz48L2RhdGVzPjxhY2Nlc3Npb24tbnVt
PjxzdHlsZSBmYWNlPSJub3JtYWwiIGZvbnQ9ImRlZmF1bHQiIHNpemU9IjEwMCUiPjEyNjc2NjA4
PC9zdHlsZT48L2FjY2Vzc2lvbi1udW0+PHVybHM+PHJlbGF0ZWQtdXJscz48dXJsPjxzdHlsZSBm
YWNlPSJub3JtYWwiIGZvbnQ9ImRlZmF1bHQiIHNpemU9IjEwMCUiPmh0dHA6Ly93d3cubmNiaS5u
bG0ubmloLmdvdi9lbnRyZXovcXVlcnkuZmNnaT9jbWQ9UmV0cmlldmUmYW1wO2RiPVB1Yk1lZCZh
bXA7ZG9wdD1DaXRhdGlvbiZhbXA7bGlzdF91aWRzPTEyNjc2NjA4ICA8L3N0eWxlPjwvdXJsPjwv
cmVsYXRlZC11cmxzPjwvdXJscz48L3JlY29yZD48L0NpdGU+PENpdGU+PEF1dGhvcj5KaW5kYWw8
L0F1dGhvcj48WWVhcj4yMDA4PC9ZZWFyPjxSZWNOdW0+ODg8L1JlY051bT48cmVjb3JkPjxkYXRh
YmFzZSBuYW1lPSJtZXRhbGVzIHBlc2Fkb3MuZW5sIiBwYXRoPSJDOlxEb2N1bWVudHMgYW5kIFNl
dHRpbmdzXENhcmxvcyBSdWl6LVRhZ2xlXEVzY3JpdG9yaW9cTWFyem8gMjAxM1xQcm95ZWN0byBG
b25kZWN5dCAyMDE0XG1ldGFsZXMgcGVzYWRvcy5lbmwiPm1ldGFsZXMgcGVzYWRvcy5lbmw8L2Rh
dGFiYXNlPjxzb3VyY2UtYXBwIG5hbWU9IkVuZE5vdGUiIHZlcnNpb249IjguMCI+RW5kTm90ZTwv
c291cmNlLWFwcD48cmVjLW51bWJlcj44ODwvcmVjLW51bWJlcj48cmVmLXR5cGUgbmFtZT0iSm91
cm5hbCBBcnRpY2xlIj4xNzwvcmVmLXR5cGU+PGNvbnRyaWJ1dG9ycz48YXV0aG9ycz48YXV0aG9y
PjxzdHlsZSBmYWNlPSJub3JtYWwiIGZvbnQ9ImRlZmF1bHQiIHNpemU9IjEwMCUiPkppbmRhbCwg
Uy48L3N0eWxlPjwvYXV0aG9yPjxhdXRob3I+PHN0eWxlIGZhY2U9Im5vcm1hbCIgZm9udD0iZGVm
YXVsdCIgc2l6ZT0iMTAwJSI+U2luZ2gsIE0uPC9zdHlsZT48L2F1dGhvcj48YXV0aG9yPjxzdHls
ZSBmYWNlPSJub3JtYWwiIGZvbnQ9ImRlZmF1bHQiIHNpemU9IjEwMCUiPkJhbGFrdW1hciwgUC48
L3N0eWxlPjwvYXV0aG9yPjwvYXV0aG9ycz48L2NvbnRyaWJ1dG9ycz48YXV0aC1hZGRyZXNzPjxz
dHlsZSBmYWNlPSJub3JtYWwiIGZvbnQ9ImRlZmF1bHQiIHNpemU9IjEwMCUiPkRlcGFydG1lbnQg
b2YgUGhhcm1hY2V1dGljYWwgU2NpZW5jZXMgYW5kIERydWcgUmVzZWFyY2gsIFB1bmphYmkgVW5p
dmVyc2l0eSwgUGF0aWFsYSwgSW5kaWEuPC9zdHlsZT48L2F1dGgtYWRkcmVzcz48dGl0bGVzPjx0
aXRsZT48c3R5bGUgZmFjZT0ibm9ybWFsIiBmb250PSJkZWZhdWx0IiBzaXplPSIxMDAlIj5FZmZl
Y3Qgb2YgYmlzIChtYWx0b2xhdG8pIG94b3ZhbmFkaXVtIChCTU9WKSBpbiB1cmljIGFjaWQgYW5k
IHNvZGl1bSBhcnNlbml0ZS1pbmR1Y2VkIHZhc2N1bGFyIGVuZG90aGVsaWFsIGR5c2Z1bmN0aW9u
IGluIHJhdHM8L3N0eWxlPjwvdGl0bGU+PHNlY29uZGFyeS10aXRsZT48c3R5bGUgZmFjZT0ibm9y
bWFsIiBmb250PSJkZWZhdWx0IiBzaXplPSIxMDAlIj5JbnQgSiBDYXJkaW9sPC9zdHlsZT48L3Nl
Y29uZGFyeS10aXRsZT48L3RpdGxlcz48cGVyaW9kaWNhbD48ZnVsbC10aXRsZT48c3R5bGUgZmFj
ZT0ibm9ybWFsIiBmb250PSJkZWZhdWx0IiBzaXplPSIxMDAlIj5JbnQgSiBDYXJkaW9sPC9zdHls
ZT48L2Z1bGwtdGl0bGU+PC9wZXJpb2RpY2FsPjxwYWdlcz48c3R5bGUgZmFjZT0ibm9ybWFsIiBm
b250PSJkZWZhdWx0IiBzaXplPSIxMDAlIj4zODMtOTE8L3N0eWxlPjwvcGFnZXM+PHZvbHVtZT48
c3R5bGUgZmFjZT0ibm9ybWFsIiBmb250PSJkZWZhdWx0IiBzaXplPSIxMDAlIj4xMjg8L3N0eWxl
Pjwvdm9sdW1lPjxudW1iZXI+PHN0eWxlIGZhY2U9Im5vcm1hbCIgZm9udD0iZGVmYXVsdCIgc2l6
ZT0iMTAwJSI+Mzwvc3R5bGU+PC9udW1iZXI+PGtleXdvcmRzPjxrZXl3b3JkPjxzdHlsZSBmYWNl
PSJub3JtYWwiIGZvbnQ9ImRlZmF1bHQiIHNpemU9IjEwMCUiPkFuaW1hbHM8L3N0eWxlPjwva2V5
d29yZD48a2V5d29yZD48c3R5bGUgZmFjZT0ibm9ybWFsIiBmb250PSJkZWZhdWx0IiBzaXplPSIx
MDAlIj5BcnNlbml0ZXMvKnRveGljaXR5PC9zdHlsZT48L2tleXdvcmQ+PGtleXdvcmQ+PHN0eWxl
IGZhY2U9Im5vcm1hbCIgZm9udD0iZGVmYXVsdCIgc2l6ZT0iMTAwJSI+RW5kb3RoZWxpdW0sIFZh
c2N1bGFyL2RydWcgZWZmZWN0cy9tZXRhYm9saXNtL3BhdGhvbG9neTwvc3R5bGU+PC9rZXl3b3Jk
PjxrZXl3b3JkPjxzdHlsZSBmYWNlPSJub3JtYWwiIGZvbnQ9ImRlZmF1bHQiIHNpemU9IjEwMCUi
Pk1hbGU8L3N0eWxlPjwva2V5d29yZD48a2V5d29yZD48c3R5bGUgZmFjZT0ibm9ybWFsIiBmb250
PSJkZWZhdWx0IiBzaXplPSIxMDAlIj5QeXJvbmVzL3BoYXJtYWNvbG9neS8qdGhlcmFwZXV0aWMg
dXNlPC9zdHlsZT48L2tleXdvcmQ+PGtleXdvcmQ+PHN0eWxlIGZhY2U9Im5vcm1hbCIgZm9udD0i
ZGVmYXVsdCIgc2l6ZT0iMTAwJSI+UmF0czwvc3R5bGU+PC9rZXl3b3JkPjxrZXl3b3JkPjxzdHls
ZSBmYWNlPSJub3JtYWwiIGZvbnQ9ImRlZmF1bHQiIHNpemU9IjEwMCUiPlJhdHMsIFdpc3Rhcjwv
c3R5bGU+PC9rZXl3b3JkPjxrZXl3b3JkPjxzdHlsZSBmYWNlPSJub3JtYWwiIGZvbnQ9ImRlZmF1
bHQiIHNpemU9IjEwMCUiPlNvZGl1bSBDb21wb3VuZHMvKnRveGljaXR5PC9zdHlsZT48L2tleXdv
cmQ+PGtleXdvcmQ+PHN0eWxlIGZhY2U9Im5vcm1hbCIgZm9udD0iZGVmYXVsdCIgc2l6ZT0iMTAw
JSI+VGhpb2JhcmJpdHVyaWMgQWNpZCBSZWFjdGl2ZSBTdWJzdGFuY2VzL21ldGFib2xpc208L3N0
eWxlPjwva2V5d29yZD48a2V5d29yZD48c3R5bGUgZmFjZT0ibm9ybWFsIiBmb250PSJkZWZhdWx0
IiBzaXplPSIxMDAlIj5VcmljIEFjaWQvKnRveGljaXR5PC9zdHlsZT48L2tleXdvcmQ+PGtleXdv
cmQ+PHN0eWxlIGZhY2U9Im5vcm1hbCIgZm9udD0iZGVmYXVsdCIgc2l6ZT0iMTAwJSI+VmFuYWRh
dGVzL3BoYXJtYWNvbG9neS8qdGhlcmFwZXV0aWMgdXNlPC9zdHlsZT48L2tleXdvcmQ+PGtleXdv
cmQ+PHN0eWxlIGZhY2U9Im5vcm1hbCIgZm9udD0iZGVmYXVsdCIgc2l6ZT0iMTAwJSI+VmFzY3Vs
YXIgRGlzZWFzZXMvY2hlbWljYWxseSBpbmR1Y2VkL21ldGFib2xpc20vcGF0aG9sb2d5LypwcmV2
ZW50aW9uICZhbXA7IGNvbnRyb2w8L3N0eWxlPjwva2V5d29yZD48L2tleXdvcmRzPjxkYXRlcz48
eWVhcj48c3R5bGUgZmFjZT0ibm9ybWFsIiBmb250PSJkZWZhdWx0IiBzaXplPSIxMDAlIj4yMDA4
PC9zdHlsZT48L3llYXI+PHB1Yi1kYXRlcz48ZGF0ZT48c3R5bGUgZmFjZT0ibm9ybWFsIiBmb250
PSJkZWZhdWx0IiBzaXplPSIxMDAlIj5BdWcgMjk8L3N0eWxlPjwvZGF0ZT48L3B1Yi1kYXRlcz48
L2RhdGVzPjxhY2Nlc3Npb24tbnVtPjxzdHlsZSBmYWNlPSJub3JtYWwiIGZvbnQ9ImRlZmF1bHQi
IHNpemU9IjEwMCUiPjE3NjU4NjM5PC9zdHlsZT48L2FjY2Vzc2lvbi1udW0+PHVybHM+PHJlbGF0
ZWQtdXJscz48dXJsPjxzdHlsZSBmYWNlPSJub3JtYWwiIGZvbnQ9ImRlZmF1bHQiIHNpemU9IjEw
MCUiPmh0dHA6Ly93d3cubmNiaS5ubG0ubmloLmdvdi9lbnRyZXovcXVlcnkuZmNnaT9jbWQ9UmV0
cmlldmUmYW1wO2RiPVB1Yk1lZCZhbXA7ZG9wdD1DaXRhdGlvbiZhbXA7bGlzdF91aWRzPTE3NjU4
NjM5ICA8L3N0eWxlPjwvdXJsPjwvcmVsYXRlZC11cmxzPjwvdXJscz48L3JlY29yZD48L0NpdGU+
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Is
IDYz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5NDwvcmVjLW51bWJlcj48cmVmLXR5cGUgbmFtZT0iSm91cm5hbCBBcnRpY2xlIj4xNzwv
cmVmLXR5cGU+PGNvbnRyaWJ1dG9ycz48YXV0aG9ycz48YXV0aG9yPjxzdHlsZSBmYWNlPSJub3Jt
YWwiIGZvbnQ9ImRlZmF1bHQiIHNpemU9IjEwMCUiPkxlZSwgTS4gWS48L3N0eWxlPjwvYXV0aG9y
PjxhdXRob3I+PHN0eWxlIGZhY2U9Im5vcm1hbCIgZm9udD0iZGVmYXVsdCIgc2l6ZT0iMTAwJSI+
SnVuZywgQi4gSS48L3N0eWxlPjwvYXV0aG9yPjxhdXRob3I+PHN0eWxlIGZhY2U9Im5vcm1hbCIg
Zm9udD0iZGVmYXVsdCIgc2l6ZT0iMTAwJSI+Q2h1bmcsIFMuIE0uPC9zdHlsZT48L2F1dGhvcj48
YXV0aG9yPjxzdHlsZSBmYWNlPSJub3JtYWwiIGZvbnQ9ImRlZmF1bHQiIHNpemU9IjEwMCUiPkJh
ZSwgTy4gTi48L3N0eWxlPjwvYXV0aG9yPjxhdXRob3I+PHN0eWxlIGZhY2U9Im5vcm1hbCIgZm9u
dD0iZGVmYXVsdCIgc2l6ZT0iMTAwJSI+TGVlLCBKLiBZLjwvc3R5bGU+PC9hdXRob3I+PGF1dGhv
cj48c3R5bGUgZmFjZT0ibm9ybWFsIiBmb250PSJkZWZhdWx0IiBzaXplPSIxMDAlIj5QYXJrLCBK
LiBELjwvc3R5bGU+PC9hdXRob3I+PGF1dGhvcj48c3R5bGUgZmFjZT0ibm9ybWFsIiBmb250PSJk
ZWZhdWx0IiBzaXplPSIxMDAlIj5ZYW5nLCBKLiBTLjwvc3R5bGU+PC9hdXRob3I+PGF1dGhvcj48
c3R5bGUgZmFjZT0ibm9ybWFsIiBmb250PSJkZWZhdWx0IiBzaXplPSIxMDAlIj5MZWUsIEguPC9z
dHlsZT48L2F1dGhvcj48YXV0aG9yPjxzdHlsZSBmYWNlPSJub3JtYWwiIGZvbnQ9ImRlZmF1bHQi
IHNpemU9IjEwMCUiPkNodW5nLCBKLiBILjwvc3R5bGU+PC9hdXRob3I+PC9hdXRob3JzPjwvY29u
dHJpYnV0b3JzPjxhdXRoLWFkZHJlc3M+PHN0eWxlIGZhY2U9Im5vcm1hbCIgZm9udD0iZGVmYXVs
dCIgc2l6ZT0iMTAwJSI+Q29sbGVnZSBvZiBQaGFybWFjeSwgU2VvdWwgTmF0aW9uYWwgVW5pdmVy
c2l0eSwgU2VvdWwsIEtvcmVhLjwvc3R5bGU+PC9hdXRoLWFkZHJlc3M+PHRpdGxlcz48dGl0bGU+
PHN0eWxlIGZhY2U9Im5vcm1hbCIgZm9udD0iZGVmYXVsdCIgc2l6ZT0iMTAwJSI+QXJzZW5pYy1p
bmR1Y2VkIGR5c2Z1bmN0aW9uIGluIHJlbGF4YXRpb24gb2YgYmxvb2QgdmVzc2Vsczwvc3R5bGU+
PC90aXRsZT48c2Vjb25kYXJ5LXRpdGxlPjxzdHlsZSBmYWNlPSJub3JtYWwiIGZvbnQ9ImRlZmF1
bHQiIHNpemU9IjEwMCUiPkVudmlyb24gSGVhbHRoIFBlcnNwZWN0PC9zdHlsZT48L3NlY29uZGFy
eS10aXRsZT48L3RpdGxlcz48cGVyaW9kaWNhbD48ZnVsbC10aXRsZT48c3R5bGUgZmFjZT0ibm9y
bWFsIiBmb250PSJkZWZhdWx0IiBzaXplPSIxMDAlIj5FbnZpcm9uIEhlYWx0aCBQZXJzcGVjdDwv
c3R5bGU+PC9mdWxsLXRpdGxlPjwvcGVyaW9kaWNhbD48cGFnZXM+PHN0eWxlIGZhY2U9Im5vcm1h
bCIgZm9udD0iZGVmYXVsdCIgc2l6ZT0iMTAwJSI+NTEzLTc8L3N0eWxlPjwvcGFnZXM+PHZvbHVt
ZT48c3R5bGUgZmFjZT0ibm9ybWFsIiBmb250PSJkZWZhdWx0IiBzaXplPSIxMDAlIj4xMTE8L3N0
eWxlPjwvdm9sdW1lPjxudW1iZXI+PHN0eWxlIGZhY2U9Im5vcm1hbCIgZm9udD0iZGVmYXVsdCIg
c2l6ZT0iMTAwJSI+NDwvc3R5bGU+PC9udW1iZXI+PGtleXdvcmRzPjxrZXl3b3JkPjxzdHlsZSBm
YWNlPSJub3JtYWwiIGZvbnQ9ImRlZmF1bHQiIHNpemU9IjEwMCUiPkFuaW1hbHM8L3N0eWxlPjwv
a2V5d29yZD48a2V5d29yZD48c3R5bGUgZmFjZT0ibm9ybWFsIiBmb250PSJkZWZhdWx0IiBzaXpl
PSIxMDAlIj5Bb3J0YS9kcnVnIGVmZmVjdHMvcGh5c2lvbG9neTwvc3R5bGU+PC9rZXl3b3JkPjxr
ZXl3b3JkPjxzdHlsZSBmYWNlPSJub3JtYWwiIGZvbnQ9ImRlZmF1bHQiIHNpemU9IjEwMCUiPkFy
c2VuaWMvKmFkdmVyc2UgZWZmZWN0czwvc3R5bGU+PC9rZXl3b3JkPjxrZXl3b3JkPjxzdHlsZSBm
YWNlPSJub3JtYWwiIGZvbnQ9ImRlZmF1bHQiIHNpemU9IjEwMCUiPkFyc2VuaXRlcy8qYWR2ZXJz
ZSBlZmZlY3RzPC9zdHlsZT48L2tleXdvcmQ+PGtleXdvcmQ+PHN0eWxlIGZhY2U9Im5vcm1hbCIg
Zm9udD0iZGVmYXVsdCIgc2l6ZT0iMTAwJSI+Qmxvb2QgUHJlc3N1cmUvZHJ1ZyBlZmZlY3RzPC9z
dHlsZT48L2tleXdvcmQ+PGtleXdvcmQ+PHN0eWxlIGZhY2U9Im5vcm1hbCIgZm9udD0iZGVmYXVs
dCIgc2l6ZT0iMTAwJSI+Q3ljbGljIEdNUC9hbmFseXNpcy9tZXRhYm9saXNtPC9zdHlsZT48L2tl
eXdvcmQ+PGtleXdvcmQ+PHN0eWxlIGZhY2U9Im5vcm1hbCIgZm9udD0iZGVmYXVsdCIgc2l6ZT0i
MTAwJSI+RG9zZS1SZXNwb25zZSBSZWxhdGlvbnNoaXAsIERydWc8L3N0eWxlPjwva2V5d29yZD48
a2V5d29yZD48c3R5bGUgZmFjZT0ibm9ybWFsIiBmb250PSJkZWZhdWx0IiBzaXplPSIxMDAlIj5I
eXBlcnRlbnNpb24vKmNoZW1pY2FsbHkgaW5kdWNlZDwvc3R5bGU+PC9rZXl3b3JkPjxrZXl3b3Jk
PjxzdHlsZSBmYWNlPSJub3JtYWwiIGZvbnQ9ImRlZmF1bHQiIHNpemU9IjEwMCUiPk1hbGU8L3N0
eWxlPjwva2V5d29yZD48a2V5d29yZD48c3R5bGUgZmFjZT0ibm9ybWFsIiBmb250PSJkZWZhdWx0
IiBzaXplPSIxMDAlIj5OaXRyaWMgT3hpZGU8L3N0eWxlPjwva2V5d29yZD48a2V5d29yZD48c3R5
bGUgZmFjZT0ibm9ybWFsIiBmb250PSJkZWZhdWx0IiBzaXplPSIxMDAlIj5OaXRyaWMgT3hpZGUg
U3ludGhhc2UvcGhhcm1hY29sb2d5PC9zdHlsZT48L2tleXdvcmQ+PGtleXdvcmQ+PHN0eWxlIGZh
Y2U9Im5vcm1hbCIgZm9udD0iZGVmYXVsdCIgc2l6ZT0iMTAwJSI+UmF0czwvc3R5bGU+PC9rZXl3
b3JkPjxrZXl3b3JkPjxzdHlsZSBmYWNlPSJub3JtYWwiIGZvbnQ9ImRlZmF1bHQiIHNpemU9IjEw
MCUiPlJhdHMsIFNwcmFndWUtRGF3bGV5PC9zdHlsZT48L2tleXdvcmQ+PGtleXdvcmQ+PHN0eWxl
IGZhY2U9Im5vcm1hbCIgZm9udD0iZGVmYXVsdCIgc2l6ZT0iMTAwJSI+VmFzb2NvbnN0cmljdGlv
bi8qZHJ1ZyBlZmZlY3RzPC9zdHlsZT48L2tleXdvcmQ+PGtleXdvcmQ+PHN0eWxlIGZhY2U9Im5v
cm1hbCIgZm9udD0iZGVmYXVsdCIgc2l6ZT0iMTAwJSI+VmFzb2RpbGF0aW9uLypkcnVnIGVmZmVj
dHM8L3N0eWxlPjwva2V5d29yZD48L2tleXdvcmRzPjxkYXRlcz48eWVhcj48c3R5bGUgZmFjZT0i
bm9ybWFsIiBmb250PSJkZWZhdWx0IiBzaXplPSIxMDAlIj4yMDAzPC9zdHlsZT48L3llYXI+PHB1
Yi1kYXRlcz48ZGF0ZT48c3R5bGUgZmFjZT0ibm9ybWFsIiBmb250PSJkZWZhdWx0IiBzaXplPSIx
MDAlIj5BcHI8L3N0eWxlPjwvZGF0ZT48L3B1Yi1kYXRlcz48L2RhdGVzPjxhY2Nlc3Npb24tbnVt
PjxzdHlsZSBmYWNlPSJub3JtYWwiIGZvbnQ9ImRlZmF1bHQiIHNpemU9IjEwMCUiPjEyNjc2NjA4
PC9zdHlsZT48L2FjY2Vzc2lvbi1udW0+PHVybHM+PHJlbGF0ZWQtdXJscz48dXJsPjxzdHlsZSBm
YWNlPSJub3JtYWwiIGZvbnQ9ImRlZmF1bHQiIHNpemU9IjEwMCUiPmh0dHA6Ly93d3cubmNiaS5u
bG0ubmloLmdvdi9lbnRyZXovcXVlcnkuZmNnaT9jbWQ9UmV0cmlldmUmYW1wO2RiPVB1Yk1lZCZh
bXA7ZG9wdD1DaXRhdGlvbiZhbXA7bGlzdF91aWRzPTEyNjc2NjA4ICA8L3N0eWxlPjwvdXJsPjwv
cmVsYXRlZC11cmxzPjwvdXJscz48L3JlY29yZD48L0NpdGU+PENpdGU+PEF1dGhvcj5KaW5kYWw8
L0F1dGhvcj48WWVhcj4yMDA4PC9ZZWFyPjxSZWNOdW0+ODg8L1JlY051bT48cmVjb3JkPjxkYXRh
YmFzZSBuYW1lPSJtZXRhbGVzIHBlc2Fkb3MuZW5sIiBwYXRoPSJDOlxEb2N1bWVudHMgYW5kIFNl
dHRpbmdzXENhcmxvcyBSdWl6LVRhZ2xlXEVzY3JpdG9yaW9cTWFyem8gMjAxM1xQcm95ZWN0byBG
b25kZWN5dCAyMDE0XG1ldGFsZXMgcGVzYWRvcy5lbmwiPm1ldGFsZXMgcGVzYWRvcy5lbmw8L2Rh
dGFiYXNlPjxzb3VyY2UtYXBwIG5hbWU9IkVuZE5vdGUiIHZlcnNpb249IjguMCI+RW5kTm90ZTwv
c291cmNlLWFwcD48cmVjLW51bWJlcj44ODwvcmVjLW51bWJlcj48cmVmLXR5cGUgbmFtZT0iSm91
cm5hbCBBcnRpY2xlIj4xNzwvcmVmLXR5cGU+PGNvbnRyaWJ1dG9ycz48YXV0aG9ycz48YXV0aG9y
PjxzdHlsZSBmYWNlPSJub3JtYWwiIGZvbnQ9ImRlZmF1bHQiIHNpemU9IjEwMCUiPkppbmRhbCwg
Uy48L3N0eWxlPjwvYXV0aG9yPjxhdXRob3I+PHN0eWxlIGZhY2U9Im5vcm1hbCIgZm9udD0iZGVm
YXVsdCIgc2l6ZT0iMTAwJSI+U2luZ2gsIE0uPC9zdHlsZT48L2F1dGhvcj48YXV0aG9yPjxzdHls
ZSBmYWNlPSJub3JtYWwiIGZvbnQ9ImRlZmF1bHQiIHNpemU9IjEwMCUiPkJhbGFrdW1hciwgUC48
L3N0eWxlPjwvYXV0aG9yPjwvYXV0aG9ycz48L2NvbnRyaWJ1dG9ycz48YXV0aC1hZGRyZXNzPjxz
dHlsZSBmYWNlPSJub3JtYWwiIGZvbnQ9ImRlZmF1bHQiIHNpemU9IjEwMCUiPkRlcGFydG1lbnQg
b2YgUGhhcm1hY2V1dGljYWwgU2NpZW5jZXMgYW5kIERydWcgUmVzZWFyY2gsIFB1bmphYmkgVW5p
dmVyc2l0eSwgUGF0aWFsYSwgSW5kaWEuPC9zdHlsZT48L2F1dGgtYWRkcmVzcz48dGl0bGVzPjx0
aXRsZT48c3R5bGUgZmFjZT0ibm9ybWFsIiBmb250PSJkZWZhdWx0IiBzaXplPSIxMDAlIj5FZmZl
Y3Qgb2YgYmlzIChtYWx0b2xhdG8pIG94b3ZhbmFkaXVtIChCTU9WKSBpbiB1cmljIGFjaWQgYW5k
IHNvZGl1bSBhcnNlbml0ZS1pbmR1Y2VkIHZhc2N1bGFyIGVuZG90aGVsaWFsIGR5c2Z1bmN0aW9u
IGluIHJhdHM8L3N0eWxlPjwvdGl0bGU+PHNlY29uZGFyeS10aXRsZT48c3R5bGUgZmFjZT0ibm9y
bWFsIiBmb250PSJkZWZhdWx0IiBzaXplPSIxMDAlIj5JbnQgSiBDYXJkaW9sPC9zdHlsZT48L3Nl
Y29uZGFyeS10aXRsZT48L3RpdGxlcz48cGVyaW9kaWNhbD48ZnVsbC10aXRsZT48c3R5bGUgZmFj
ZT0ibm9ybWFsIiBmb250PSJkZWZhdWx0IiBzaXplPSIxMDAlIj5JbnQgSiBDYXJkaW9sPC9zdHls
ZT48L2Z1bGwtdGl0bGU+PC9wZXJpb2RpY2FsPjxwYWdlcz48c3R5bGUgZmFjZT0ibm9ybWFsIiBm
b250PSJkZWZhdWx0IiBzaXplPSIxMDAlIj4zODMtOTE8L3N0eWxlPjwvcGFnZXM+PHZvbHVtZT48
c3R5bGUgZmFjZT0ibm9ybWFsIiBmb250PSJkZWZhdWx0IiBzaXplPSIxMDAlIj4xMjg8L3N0eWxl
Pjwvdm9sdW1lPjxudW1iZXI+PHN0eWxlIGZhY2U9Im5vcm1hbCIgZm9udD0iZGVmYXVsdCIgc2l6
ZT0iMTAwJSI+Mzwvc3R5bGU+PC9udW1iZXI+PGtleXdvcmRzPjxrZXl3b3JkPjxzdHlsZSBmYWNl
PSJub3JtYWwiIGZvbnQ9ImRlZmF1bHQiIHNpemU9IjEwMCUiPkFuaW1hbHM8L3N0eWxlPjwva2V5
d29yZD48a2V5d29yZD48c3R5bGUgZmFjZT0ibm9ybWFsIiBmb250PSJkZWZhdWx0IiBzaXplPSIx
MDAlIj5BcnNlbml0ZXMvKnRveGljaXR5PC9zdHlsZT48L2tleXdvcmQ+PGtleXdvcmQ+PHN0eWxl
IGZhY2U9Im5vcm1hbCIgZm9udD0iZGVmYXVsdCIgc2l6ZT0iMTAwJSI+RW5kb3RoZWxpdW0sIFZh
c2N1bGFyL2RydWcgZWZmZWN0cy9tZXRhYm9saXNtL3BhdGhvbG9neTwvc3R5bGU+PC9rZXl3b3Jk
PjxrZXl3b3JkPjxzdHlsZSBmYWNlPSJub3JtYWwiIGZvbnQ9ImRlZmF1bHQiIHNpemU9IjEwMCUi
Pk1hbGU8L3N0eWxlPjwva2V5d29yZD48a2V5d29yZD48c3R5bGUgZmFjZT0ibm9ybWFsIiBmb250
PSJkZWZhdWx0IiBzaXplPSIxMDAlIj5QeXJvbmVzL3BoYXJtYWNvbG9neS8qdGhlcmFwZXV0aWMg
dXNlPC9zdHlsZT48L2tleXdvcmQ+PGtleXdvcmQ+PHN0eWxlIGZhY2U9Im5vcm1hbCIgZm9udD0i
ZGVmYXVsdCIgc2l6ZT0iMTAwJSI+UmF0czwvc3R5bGU+PC9rZXl3b3JkPjxrZXl3b3JkPjxzdHls
ZSBmYWNlPSJub3JtYWwiIGZvbnQ9ImRlZmF1bHQiIHNpemU9IjEwMCUiPlJhdHMsIFdpc3Rhcjwv
c3R5bGU+PC9rZXl3b3JkPjxrZXl3b3JkPjxzdHlsZSBmYWNlPSJub3JtYWwiIGZvbnQ9ImRlZmF1
bHQiIHNpemU9IjEwMCUiPlNvZGl1bSBDb21wb3VuZHMvKnRveGljaXR5PC9zdHlsZT48L2tleXdv
cmQ+PGtleXdvcmQ+PHN0eWxlIGZhY2U9Im5vcm1hbCIgZm9udD0iZGVmYXVsdCIgc2l6ZT0iMTAw
JSI+VGhpb2JhcmJpdHVyaWMgQWNpZCBSZWFjdGl2ZSBTdWJzdGFuY2VzL21ldGFib2xpc208L3N0
eWxlPjwva2V5d29yZD48a2V5d29yZD48c3R5bGUgZmFjZT0ibm9ybWFsIiBmb250PSJkZWZhdWx0
IiBzaXplPSIxMDAlIj5VcmljIEFjaWQvKnRveGljaXR5PC9zdHlsZT48L2tleXdvcmQ+PGtleXdv
cmQ+PHN0eWxlIGZhY2U9Im5vcm1hbCIgZm9udD0iZGVmYXVsdCIgc2l6ZT0iMTAwJSI+VmFuYWRh
dGVzL3BoYXJtYWNvbG9neS8qdGhlcmFwZXV0aWMgdXNlPC9zdHlsZT48L2tleXdvcmQ+PGtleXdv
cmQ+PHN0eWxlIGZhY2U9Im5vcm1hbCIgZm9udD0iZGVmYXVsdCIgc2l6ZT0iMTAwJSI+VmFzY3Vs
YXIgRGlzZWFzZXMvY2hlbWljYWxseSBpbmR1Y2VkL21ldGFib2xpc20vcGF0aG9sb2d5LypwcmV2
ZW50aW9uICZhbXA7IGNvbnRyb2w8L3N0eWxlPjwva2V5d29yZD48L2tleXdvcmRzPjxkYXRlcz48
eWVhcj48c3R5bGUgZmFjZT0ibm9ybWFsIiBmb250PSJkZWZhdWx0IiBzaXplPSIxMDAlIj4yMDA4
PC9zdHlsZT48L3llYXI+PHB1Yi1kYXRlcz48ZGF0ZT48c3R5bGUgZmFjZT0ibm9ybWFsIiBmb250
PSJkZWZhdWx0IiBzaXplPSIxMDAlIj5BdWcgMjk8L3N0eWxlPjwvZGF0ZT48L3B1Yi1kYXRlcz48
L2RhdGVzPjxhY2Nlc3Npb24tbnVtPjxzdHlsZSBmYWNlPSJub3JtYWwiIGZvbnQ9ImRlZmF1bHQi
IHNpemU9IjEwMCUiPjE3NjU4NjM5PC9zdHlsZT48L2FjY2Vzc2lvbi1udW0+PHVybHM+PHJlbGF0
ZWQtdXJscz48dXJsPjxzdHlsZSBmYWNlPSJub3JtYWwiIGZvbnQ9ImRlZmF1bHQiIHNpemU9IjEw
MCUiPmh0dHA6Ly93d3cubmNiaS5ubG0ubmloLmdvdi9lbnRyZXovcXVlcnkuZmNnaT9jbWQ9UmV0
cmlldmUmYW1wO2RiPVB1Yk1lZCZhbXA7ZG9wdD1DaXRhdGlvbiZhbXA7bGlzdF91aWRzPTE3NjU4
NjM5ICA8L3N0eWxlPjwvdXJsPjwvcmVsYXRlZC11cmxzPjwvdXJscz48L3JlY29yZD48L0NpdGU+
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62,</w:t>
      </w:r>
      <w:r w:rsidR="00781E7C" w:rsidRPr="00516A26">
        <w:rPr>
          <w:rFonts w:ascii="Book Antiqua" w:eastAsia="ヒラギノ角ゴ Pro W3" w:hAnsi="Book Antiqua"/>
          <w:noProof/>
          <w:szCs w:val="24"/>
          <w:vertAlign w:val="superscript"/>
          <w:lang w:val="en-US"/>
        </w:rPr>
        <w:t>63]</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VED consists of a reduction in endothelium-dependent </w:t>
      </w:r>
      <w:proofErr w:type="spellStart"/>
      <w:r w:rsidRPr="00516A26">
        <w:rPr>
          <w:rFonts w:ascii="Book Antiqua" w:eastAsia="ヒラギノ角ゴ Pro W3" w:hAnsi="Book Antiqua"/>
          <w:szCs w:val="24"/>
          <w:lang w:val="en-US"/>
        </w:rPr>
        <w:t>vasorelaxation</w:t>
      </w:r>
      <w:proofErr w:type="spellEnd"/>
      <w:r w:rsidRPr="00516A26">
        <w:rPr>
          <w:rFonts w:ascii="Book Antiqua" w:eastAsia="ヒラギノ角ゴ Pro W3" w:hAnsi="Book Antiqua"/>
          <w:szCs w:val="24"/>
          <w:lang w:val="en-US"/>
        </w:rPr>
        <w:t xml:space="preserve"> caused by a decrease in the release o</w:t>
      </w:r>
      <w:r w:rsidR="00E3107D">
        <w:rPr>
          <w:rFonts w:ascii="Book Antiqua" w:eastAsia="ヒラギノ角ゴ Pro W3" w:hAnsi="Book Antiqua"/>
          <w:szCs w:val="24"/>
          <w:lang w:val="en-US"/>
        </w:rPr>
        <w:t>f endothelial nitric oxide (NO</w:t>
      </w:r>
      <w:proofErr w:type="gramStart"/>
      <w:r w:rsidR="00E3107D">
        <w:rPr>
          <w:rFonts w:ascii="Book Antiqua" w:eastAsia="ヒラギノ角ゴ Pro W3" w:hAnsi="Book Antiqua"/>
          <w:szCs w:val="24"/>
          <w:lang w:val="en-US"/>
        </w:rPr>
        <w:t>)</w:t>
      </w:r>
      <w:proofErr w:type="gramEnd"/>
      <w:r w:rsidRPr="00516A26">
        <w:rPr>
          <w:rFonts w:ascii="Book Antiqua" w:eastAsia="ヒラギノ角ゴ Pro W3" w:hAnsi="Book Antiqua"/>
          <w:szCs w:val="24"/>
          <w:lang w:val="en-US"/>
        </w:rPr>
        <w:fldChar w:fldCharType="begin">
          <w:fldData xml:space="preserve">PEVuZE5vdGU+PENpdGU+PEF1dGhvcj5Uc291PC9BdXRob3I+PFllYXI+MjAwNTwvWWVhcj48UmVj
TnVtPjk3PC9SZWNOdW0+PERpc3BsYXlUZXh0PjxzdHlsZSBmYWNlPSJzdXBlcnNjcmlwdCI+WzY0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5NzwvcmVjLW51bWJlcj48cmVmLXR5cGUgbmFtZT0iSm91cm5hbCBBcnRpY2xlIj4xNzwvcmVm
LXR5cGU+PGNvbnRyaWJ1dG9ycz48YXV0aG9ycz48YXV0aG9yPjxzdHlsZSBmYWNlPSJub3JtYWwi
IGZvbnQ9ImRlZmF1bHQiIHNpemU9IjEwMCUiPlRzb3UsIFQuIEMuPC9zdHlsZT48L2F1dGhvcj48
YXV0aG9yPjxzdHlsZSBmYWNlPSJub3JtYWwiIGZvbnQ9ImRlZmF1bHQiIHNpemU9IjEwMCUiPlRz
YWksIEYuIFkuPC9zdHlsZT48L2F1dGhvcj48YXV0aG9yPjxzdHlsZSBmYWNlPSJub3JtYWwiIGZv
bnQ9ImRlZmF1bHQiIHNpemU9IjEwMCUiPkhzaWVoLCBZLiBXLjwvc3R5bGU+PC9hdXRob3I+PGF1
dGhvcj48c3R5bGUgZmFjZT0ibm9ybWFsIiBmb250PSJkZWZhdWx0IiBzaXplPSIxMDAlIj5MaSwg
TC4gQS48L3N0eWxlPjwvYXV0aG9yPjxhdXRob3I+PHN0eWxlIGZhY2U9Im5vcm1hbCIgZm9udD0i
ZGVmYXVsdCIgc2l6ZT0iMTAwJSI+WWVoLCBTLiBDLjwvc3R5bGU+PC9hdXRob3I+PGF1dGhvcj48
c3R5bGUgZmFjZT0ibm9ybWFsIiBmb250PSJkZWZhdWx0IiBzaXplPSIxMDAlIj5DaGFuZywgTC4g
Vy48L3N0eWxlPjwvYXV0aG9yPjwvYXV0aG9ycz48L2NvbnRyaWJ1dG9ycz48YXV0aC1hZGRyZXNz
PjxzdHlsZSBmYWNlPSJub3JtYWwiIGZvbnQ9ImRlZmF1bHQiIHNpemU9IjEwMCUiPkRpdmlzaW9u
IG9mIEVudmlyb25tZW50YWwgSGVhbHRoIGFuZCBPY2N1cGF0aW9uYWwgTWVkaWNpbmUsIE5hdGlv
bmFsIEhlYWx0aCBSZXNlYXJjaCBJbnN0aXR1dGVzLCAxMDAgU2hpaC1DaHVhbiAxc3QgUm9hZCwg
S2FvaHNpdW5nIDgwNywgVGFpd2FuLCBST0MuIHRjdHNvdUBuaHJpLm9yZy50dzwvc3R5bGU+PC9h
dXRoLWFkZHJlc3M+PHRpdGxlcz48dGl0bGU+PHN0eWxlIGZhY2U9Im5vcm1hbCIgZm9udD0iZGVm
YXVsdCIgc2l6ZT0iMTAwJSI+QXJzZW5pdGUgaW5kdWNlcyBlbmRvdGhlbGlhbCBjeXRvdG94aWNp
dHkgYnkgZG93bi1yZWd1bGF0aW9uIG9mIHZhc2N1bGFyIGVuZG90aGVsaWFsIG5pdHJpYyBveGlk
ZSBzeW50aGFzZTwvc3R5bGU+PC90aXRsZT48c2Vjb25kYXJ5LXRpdGxlPjxzdHlsZSBmYWNlPSJu
b3JtYWwiIGZvbnQ9ImRlZmF1bHQiIHNpemU9IjEwMCUiPlRveGljb2wgQXBwbCBQaGFybWFjb2w8
L3N0eWxlPjwvc2Vjb25kYXJ5LXRpdGxlPjwvdGl0bGVzPjxwZXJpb2RpY2FsPjxmdWxsLXRpdGxl
PjxzdHlsZSBmYWNlPSJub3JtYWwiIGZvbnQ9ImRlZmF1bHQiIHNpemU9IjEwMCUiPlRveGljb2wg
QXBwbCBQaGFybWFjb2w8L3N0eWxlPjwvZnVsbC10aXRsZT48L3BlcmlvZGljYWw+PHBhZ2VzPjxz
dHlsZSBmYWNlPSJub3JtYWwiIGZvbnQ9ImRlZmF1bHQiIHNpemU9IjEwMCUiPjI3Ny04NDwvc3R5
bGU+PC9wYWdlcz48dm9sdW1lPjxzdHlsZSBmYWNlPSJub3JtYWwiIGZvbnQ9ImRlZmF1bHQiIHNp
emU9IjEwMCUiPjIwODwvc3R5bGU+PC92b2x1bWU+PG51bWJlcj48c3R5bGUgZmFjZT0ibm9ybWFs
IiBmb250PSJkZWZhdWx0IiBzaXplPSIxMDAlIj4zPC9zdHlsZT48L251bWJlcj48a2V5d29yZHM+
PGtleXdvcmQ+PHN0eWxlIGZhY2U9Im5vcm1hbCIgZm9udD0iZGVmYXVsdCIgc2l6ZT0iMTAwJSI+
QW5kcm9zdGFkaWVuZXMvYWRtaW5pc3RyYXRpb24gJmFtcDsgZG9zYWdlPC9zdHlsZT48L2tleXdv
cmQ+PGtleXdvcmQ+PHN0eWxlIGZhY2U9Im5vcm1hbCIgZm9udD0iZGVmYXVsdCIgc2l6ZT0iMTAw
JSI+QW5pbWFsczwvc3R5bGU+PC9rZXl3b3JkPjxrZXl3b3JkPjxzdHlsZSBmYWNlPSJub3JtYWwi
IGZvbnQ9ImRlZmF1bHQiIHNpemU9IjEwMCUiPkFvcnRhLCBUaG9yYWNpYy9wYXRob2xvZ3k8L3N0
eWxlPjwva2V5d29yZD48a2V5d29yZD48c3R5bGUgZmFjZT0ibm9ybWFsIiBmb250PSJkZWZhdWx0
IiBzaXplPSIxMDAlIj5BcnNlbml0ZXMvYW50YWdvbmlzdHMgJmFtcDsgaW5oaWJpdG9ycy8qdG94
aWNpdHk8L3N0eWxlPjwva2V5d29yZD48a2V5d29yZD48c3R5bGUgZmFjZT0ibm9ybWFsIiBmb250
PSJkZWZhdWx0IiBzaXplPSIxMDAlIj5DZWxsIExpbmU8L3N0eWxlPjwva2V5d29yZD48a2V5d29y
ZD48c3R5bGUgZmFjZT0ibm9ybWFsIiBmb250PSJkZWZhdWx0IiBzaXplPSIxMDAlIj5DZWxsIFN1
cnZpdmFsLypkcnVnIGVmZmVjdHM8L3N0eWxlPjwva2V5d29yZD48a2V5d29yZD48c3R5bGUgZmFj
ZT0ibm9ybWFsIiBmb250PSJkZWZhdWx0IiBzaXplPSIxMDAlIj5DaHJvbW9uZXMvYWRtaW5pc3Ry
YXRpb24gJmFtcDsgZG9zYWdlPC9zdHlsZT48L2tleXdvcmQ+PGtleXdvcmQ+PHN0eWxlIGZhY2U9
Im5vcm1hbCIgZm9udD0iZGVmYXVsdCIgc2l6ZT0iMTAwJSI+RG9zZS1SZXNwb25zZSBSZWxhdGlv
bnNoaXAsIERydWc8L3N0eWxlPjwva2V5d29yZD48a2V5d29yZD48c3R5bGUgZmFjZT0ibm9ybWFs
IiBmb250PSJkZWZhdWx0IiBzaXplPSIxMDAlIj5Eb3duLVJlZ3VsYXRpb24vZHJ1ZyBlZmZlY3Rz
PC9zdHlsZT48L2tleXdvcmQ+PGtleXdvcmQ+PHN0eWxlIGZhY2U9Im5vcm1hbCIgZm9udD0iZGVm
YXVsdCIgc2l6ZT0iMTAwJSI+RW5kb3RoZWxpYWwgQ2VsbHMvY2hlbWlzdHJ5L2RydWcgZWZmZWN0
cy9wYXRob2xvZ3k8L3N0eWxlPjwva2V5d29yZD48a2V5d29yZD48c3R5bGUgZmFjZT0ibm9ybWFs
IiBmb250PSJkZWZhdWx0IiBzaXplPSIxMDAlIj5FbmRvdGhlbGl1bSwgVmFzY3VsYXIvZHJ1ZyBl
ZmZlY3RzL2Vuenltb2xvZ3kvKnBoeXNpb2xvZ3k8L3N0eWxlPjwva2V5d29yZD48a2V5d29yZD48
c3R5bGUgZmFjZT0ibm9ybWFsIiBmb250PSJkZWZhdWx0IiBzaXplPSIxMDAlIj5MZXVwZXB0aW5z
L3BoYXJtYWNvbG9neTwvc3R5bGU+PC9rZXl3b3JkPjxrZXl3b3JkPjxzdHlsZSBmYWNlPSJub3Jt
YWwiIGZvbnQ9ImRlZmF1bHQiIHNpemU9IjEwMCUiPk1vcnBob2xpbmVzL2FkbWluaXN0cmF0aW9u
ICZhbXA7IGRvc2FnZTwvc3R5bGU+PC9rZXl3b3JkPjxrZXl3b3JkPjxzdHlsZSBmYWNlPSJub3Jt
YWwiIGZvbnQ9ImRlZmF1bHQiIHNpemU9IjEwMCUiPk5pdHJpYyBPeGlkZSBTeW50aGFzZSBUeXBl
IElJSS9hbnRhZ29uaXN0cyAmYW1wOyBpbmhpYml0b3JzL2RydWcgZWZmZWN0cy8qbWV0YWJvbGlz
bTwvc3R5bGU+PC9rZXl3b3JkPjxrZXl3b3JkPjxzdHlsZSBmYWNlPSJub3JtYWwiIGZvbnQ9ImRl
ZmF1bHQiIHNpemU9IjEwMCUiPlBob3NwaGF0aWR5bGlub3NpdG9sIDMtS2luYXNlcy9hZG1pbmlz
dHJhdGlvbiAmYW1wOyBkb3NhZ2U8L3N0eWxlPjwva2V5d29yZD48a2V5d29yZD48c3R5bGUgZmFj
ZT0ibm9ybWFsIiBmb250PSJkZWZhdWx0IiBzaXplPSIxMDAlIj5QaG9zcGhvcnlsYXRpb248L3N0
eWxlPjwva2V5d29yZD48a2V5d29yZD48c3R5bGUgZmFjZT0ibm9ybWFsIiBmb250PSJkZWZhdWx0
IiBzaXplPSIxMDAlIj5Qcm90ZWFzb21lIEVuZG9wZXB0aWRhc2UgQ29tcGxleC9kcnVnIGVmZmVj
dHMvbWV0YWJvbGlzbTwvc3R5bGU+PC9rZXl3b3JkPjxrZXl3b3JkPjxzdHlsZSBmYWNlPSJub3Jt
YWwiIGZvbnQ9ImRlZmF1bHQiIHNpemU9IjEwMCUiPlByb3RvLU9uY29nZW5lIFByb3RlaW5zIGMt
YWt0L2FudGFnb25pc3RzICZhbXA7IGluaGliaXRvcnMvY2hlbWlzdHJ5L21ldGFib2xpc208L3N0
eWxlPjwva2V5d29yZD48a2V5d29yZD48c3R5bGUgZmFjZT0ibm9ybWFsIiBmb250PSJkZWZhdWx0
IiBzaXplPSIxMDAlIj5Tb2RpdW0gQ29tcG91bmRzL2FudGFnb25pc3RzICZhbXA7IGluaGliaXRv
cnMvKnRveGljaXR5PC9zdHlsZT48L2tleXdvcmQ+PGtleXdvcmQ+PHN0eWxlIGZhY2U9Im5vcm1h
bCIgZm9udD0iZGVmYXVsdCIgc2l6ZT0iMTAwJSI+U3dpbmU8L3N0eWxlPjwva2V5d29yZD48a2V5
d29yZD48c3R5bGUgZmFjZT0ibm9ybWFsIiBmb250PSJkZWZhdWx0IiBzaXplPSIxMDAlIj5UaW1l
IEZhY3RvcnM8L3N0eWxlPjwva2V5d29yZD48a2V5d29yZD48c3R5bGUgZmFjZT0ibm9ybWFsIiBm
b250PSJkZWZhdWx0IiBzaXplPSIxMDAlIj5VcC1SZWd1bGF0aW9uPC9zdHlsZT48L2tleXdvcmQ+
PC9rZXl3b3Jkcz48ZGF0ZXM+PHllYXI+PHN0eWxlIGZhY2U9Im5vcm1hbCIgZm9udD0iZGVmYXVs
dCIgc2l6ZT0iMTAwJSI+MjAwNTwvc3R5bGU+PC95ZWFyPjxwdWItZGF0ZXM+PGRhdGU+PHN0eWxl
IGZhY2U9Im5vcm1hbCIgZm9udD0iZGVmYXVsdCIgc2l6ZT0iMTAwJSI+Tm92IDE8L3N0eWxlPjwv
ZGF0ZT48L3B1Yi1kYXRlcz48L2RhdGVzPjxhY2Nlc3Npb24tbnVtPjxzdHlsZSBmYWNlPSJub3Jt
YWwiIGZvbnQ9ImRlZmF1bHQiIHNpemU9IjEwMCUiPjE2MjM5MTcwPC9zdHlsZT48L2FjY2Vzc2lv
bi1udW0+PHVybHM+PHJlbGF0ZWQtdXJscz48dXJsPjxzdHlsZSBmYWNlPSJub3JtYWwiIGZvbnQ9
ImRlZmF1bHQiIHNpemU9IjEwMCUiPmh0dHA6Ly93d3cubmNiaS5ubG0ubmloLmdvdi9lbnRyZXov
cXVlcnkuZmNnaT9jbWQ9UmV0cmlldmUmYW1wO2RiPVB1Yk1lZCZhbXA7ZG9wdD1DaXRhdGlvbiZh
bXA7bGlzdF91aWRzPTE2MjM5MTcwICA8L3N0eWxlPjwvdXJsPjwvcmVsYXRlZC11cmxzPjwvdXJs
cz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Uc291PC9BdXRob3I+PFllYXI+MjAwNTwvWWVhcj48UmVj
TnVtPjk3PC9SZWNOdW0+PERpc3BsYXlUZXh0PjxzdHlsZSBmYWNlPSJzdXBlcnNjcmlwdCI+WzY0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5NzwvcmVjLW51bWJlcj48cmVmLXR5cGUgbmFtZT0iSm91cm5hbCBBcnRpY2xlIj4xNzwvcmVm
LXR5cGU+PGNvbnRyaWJ1dG9ycz48YXV0aG9ycz48YXV0aG9yPjxzdHlsZSBmYWNlPSJub3JtYWwi
IGZvbnQ9ImRlZmF1bHQiIHNpemU9IjEwMCUiPlRzb3UsIFQuIEMuPC9zdHlsZT48L2F1dGhvcj48
YXV0aG9yPjxzdHlsZSBmYWNlPSJub3JtYWwiIGZvbnQ9ImRlZmF1bHQiIHNpemU9IjEwMCUiPlRz
YWksIEYuIFkuPC9zdHlsZT48L2F1dGhvcj48YXV0aG9yPjxzdHlsZSBmYWNlPSJub3JtYWwiIGZv
bnQ9ImRlZmF1bHQiIHNpemU9IjEwMCUiPkhzaWVoLCBZLiBXLjwvc3R5bGU+PC9hdXRob3I+PGF1
dGhvcj48c3R5bGUgZmFjZT0ibm9ybWFsIiBmb250PSJkZWZhdWx0IiBzaXplPSIxMDAlIj5MaSwg
TC4gQS48L3N0eWxlPjwvYXV0aG9yPjxhdXRob3I+PHN0eWxlIGZhY2U9Im5vcm1hbCIgZm9udD0i
ZGVmYXVsdCIgc2l6ZT0iMTAwJSI+WWVoLCBTLiBDLjwvc3R5bGU+PC9hdXRob3I+PGF1dGhvcj48
c3R5bGUgZmFjZT0ibm9ybWFsIiBmb250PSJkZWZhdWx0IiBzaXplPSIxMDAlIj5DaGFuZywgTC4g
Vy48L3N0eWxlPjwvYXV0aG9yPjwvYXV0aG9ycz48L2NvbnRyaWJ1dG9ycz48YXV0aC1hZGRyZXNz
PjxzdHlsZSBmYWNlPSJub3JtYWwiIGZvbnQ9ImRlZmF1bHQiIHNpemU9IjEwMCUiPkRpdmlzaW9u
IG9mIEVudmlyb25tZW50YWwgSGVhbHRoIGFuZCBPY2N1cGF0aW9uYWwgTWVkaWNpbmUsIE5hdGlv
bmFsIEhlYWx0aCBSZXNlYXJjaCBJbnN0aXR1dGVzLCAxMDAgU2hpaC1DaHVhbiAxc3QgUm9hZCwg
S2FvaHNpdW5nIDgwNywgVGFpd2FuLCBST0MuIHRjdHNvdUBuaHJpLm9yZy50dzwvc3R5bGU+PC9h
dXRoLWFkZHJlc3M+PHRpdGxlcz48dGl0bGU+PHN0eWxlIGZhY2U9Im5vcm1hbCIgZm9udD0iZGVm
YXVsdCIgc2l6ZT0iMTAwJSI+QXJzZW5pdGUgaW5kdWNlcyBlbmRvdGhlbGlhbCBjeXRvdG94aWNp
dHkgYnkgZG93bi1yZWd1bGF0aW9uIG9mIHZhc2N1bGFyIGVuZG90aGVsaWFsIG5pdHJpYyBveGlk
ZSBzeW50aGFzZTwvc3R5bGU+PC90aXRsZT48c2Vjb25kYXJ5LXRpdGxlPjxzdHlsZSBmYWNlPSJu
b3JtYWwiIGZvbnQ9ImRlZmF1bHQiIHNpemU9IjEwMCUiPlRveGljb2wgQXBwbCBQaGFybWFjb2w8
L3N0eWxlPjwvc2Vjb25kYXJ5LXRpdGxlPjwvdGl0bGVzPjxwZXJpb2RpY2FsPjxmdWxsLXRpdGxl
PjxzdHlsZSBmYWNlPSJub3JtYWwiIGZvbnQ9ImRlZmF1bHQiIHNpemU9IjEwMCUiPlRveGljb2wg
QXBwbCBQaGFybWFjb2w8L3N0eWxlPjwvZnVsbC10aXRsZT48L3BlcmlvZGljYWw+PHBhZ2VzPjxz
dHlsZSBmYWNlPSJub3JtYWwiIGZvbnQ9ImRlZmF1bHQiIHNpemU9IjEwMCUiPjI3Ny04NDwvc3R5
bGU+PC9wYWdlcz48dm9sdW1lPjxzdHlsZSBmYWNlPSJub3JtYWwiIGZvbnQ9ImRlZmF1bHQiIHNp
emU9IjEwMCUiPjIwODwvc3R5bGU+PC92b2x1bWU+PG51bWJlcj48c3R5bGUgZmFjZT0ibm9ybWFs
IiBmb250PSJkZWZhdWx0IiBzaXplPSIxMDAlIj4zPC9zdHlsZT48L251bWJlcj48a2V5d29yZHM+
PGtleXdvcmQ+PHN0eWxlIGZhY2U9Im5vcm1hbCIgZm9udD0iZGVmYXVsdCIgc2l6ZT0iMTAwJSI+
QW5kcm9zdGFkaWVuZXMvYWRtaW5pc3RyYXRpb24gJmFtcDsgZG9zYWdlPC9zdHlsZT48L2tleXdv
cmQ+PGtleXdvcmQ+PHN0eWxlIGZhY2U9Im5vcm1hbCIgZm9udD0iZGVmYXVsdCIgc2l6ZT0iMTAw
JSI+QW5pbWFsczwvc3R5bGU+PC9rZXl3b3JkPjxrZXl3b3JkPjxzdHlsZSBmYWNlPSJub3JtYWwi
IGZvbnQ9ImRlZmF1bHQiIHNpemU9IjEwMCUiPkFvcnRhLCBUaG9yYWNpYy9wYXRob2xvZ3k8L3N0
eWxlPjwva2V5d29yZD48a2V5d29yZD48c3R5bGUgZmFjZT0ibm9ybWFsIiBmb250PSJkZWZhdWx0
IiBzaXplPSIxMDAlIj5BcnNlbml0ZXMvYW50YWdvbmlzdHMgJmFtcDsgaW5oaWJpdG9ycy8qdG94
aWNpdHk8L3N0eWxlPjwva2V5d29yZD48a2V5d29yZD48c3R5bGUgZmFjZT0ibm9ybWFsIiBmb250
PSJkZWZhdWx0IiBzaXplPSIxMDAlIj5DZWxsIExpbmU8L3N0eWxlPjwva2V5d29yZD48a2V5d29y
ZD48c3R5bGUgZmFjZT0ibm9ybWFsIiBmb250PSJkZWZhdWx0IiBzaXplPSIxMDAlIj5DZWxsIFN1
cnZpdmFsLypkcnVnIGVmZmVjdHM8L3N0eWxlPjwva2V5d29yZD48a2V5d29yZD48c3R5bGUgZmFj
ZT0ibm9ybWFsIiBmb250PSJkZWZhdWx0IiBzaXplPSIxMDAlIj5DaHJvbW9uZXMvYWRtaW5pc3Ry
YXRpb24gJmFtcDsgZG9zYWdlPC9zdHlsZT48L2tleXdvcmQ+PGtleXdvcmQ+PHN0eWxlIGZhY2U9
Im5vcm1hbCIgZm9udD0iZGVmYXVsdCIgc2l6ZT0iMTAwJSI+RG9zZS1SZXNwb25zZSBSZWxhdGlv
bnNoaXAsIERydWc8L3N0eWxlPjwva2V5d29yZD48a2V5d29yZD48c3R5bGUgZmFjZT0ibm9ybWFs
IiBmb250PSJkZWZhdWx0IiBzaXplPSIxMDAlIj5Eb3duLVJlZ3VsYXRpb24vZHJ1ZyBlZmZlY3Rz
PC9zdHlsZT48L2tleXdvcmQ+PGtleXdvcmQ+PHN0eWxlIGZhY2U9Im5vcm1hbCIgZm9udD0iZGVm
YXVsdCIgc2l6ZT0iMTAwJSI+RW5kb3RoZWxpYWwgQ2VsbHMvY2hlbWlzdHJ5L2RydWcgZWZmZWN0
cy9wYXRob2xvZ3k8L3N0eWxlPjwva2V5d29yZD48a2V5d29yZD48c3R5bGUgZmFjZT0ibm9ybWFs
IiBmb250PSJkZWZhdWx0IiBzaXplPSIxMDAlIj5FbmRvdGhlbGl1bSwgVmFzY3VsYXIvZHJ1ZyBl
ZmZlY3RzL2Vuenltb2xvZ3kvKnBoeXNpb2xvZ3k8L3N0eWxlPjwva2V5d29yZD48a2V5d29yZD48
c3R5bGUgZmFjZT0ibm9ybWFsIiBmb250PSJkZWZhdWx0IiBzaXplPSIxMDAlIj5MZXVwZXB0aW5z
L3BoYXJtYWNvbG9neTwvc3R5bGU+PC9rZXl3b3JkPjxrZXl3b3JkPjxzdHlsZSBmYWNlPSJub3Jt
YWwiIGZvbnQ9ImRlZmF1bHQiIHNpemU9IjEwMCUiPk1vcnBob2xpbmVzL2FkbWluaXN0cmF0aW9u
ICZhbXA7IGRvc2FnZTwvc3R5bGU+PC9rZXl3b3JkPjxrZXl3b3JkPjxzdHlsZSBmYWNlPSJub3Jt
YWwiIGZvbnQ9ImRlZmF1bHQiIHNpemU9IjEwMCUiPk5pdHJpYyBPeGlkZSBTeW50aGFzZSBUeXBl
IElJSS9hbnRhZ29uaXN0cyAmYW1wOyBpbmhpYml0b3JzL2RydWcgZWZmZWN0cy8qbWV0YWJvbGlz
bTwvc3R5bGU+PC9rZXl3b3JkPjxrZXl3b3JkPjxzdHlsZSBmYWNlPSJub3JtYWwiIGZvbnQ9ImRl
ZmF1bHQiIHNpemU9IjEwMCUiPlBob3NwaGF0aWR5bGlub3NpdG9sIDMtS2luYXNlcy9hZG1pbmlz
dHJhdGlvbiAmYW1wOyBkb3NhZ2U8L3N0eWxlPjwva2V5d29yZD48a2V5d29yZD48c3R5bGUgZmFj
ZT0ibm9ybWFsIiBmb250PSJkZWZhdWx0IiBzaXplPSIxMDAlIj5QaG9zcGhvcnlsYXRpb248L3N0
eWxlPjwva2V5d29yZD48a2V5d29yZD48c3R5bGUgZmFjZT0ibm9ybWFsIiBmb250PSJkZWZhdWx0
IiBzaXplPSIxMDAlIj5Qcm90ZWFzb21lIEVuZG9wZXB0aWRhc2UgQ29tcGxleC9kcnVnIGVmZmVj
dHMvbWV0YWJvbGlzbTwvc3R5bGU+PC9rZXl3b3JkPjxrZXl3b3JkPjxzdHlsZSBmYWNlPSJub3Jt
YWwiIGZvbnQ9ImRlZmF1bHQiIHNpemU9IjEwMCUiPlByb3RvLU9uY29nZW5lIFByb3RlaW5zIGMt
YWt0L2FudGFnb25pc3RzICZhbXA7IGluaGliaXRvcnMvY2hlbWlzdHJ5L21ldGFib2xpc208L3N0
eWxlPjwva2V5d29yZD48a2V5d29yZD48c3R5bGUgZmFjZT0ibm9ybWFsIiBmb250PSJkZWZhdWx0
IiBzaXplPSIxMDAlIj5Tb2RpdW0gQ29tcG91bmRzL2FudGFnb25pc3RzICZhbXA7IGluaGliaXRv
cnMvKnRveGljaXR5PC9zdHlsZT48L2tleXdvcmQ+PGtleXdvcmQ+PHN0eWxlIGZhY2U9Im5vcm1h
bCIgZm9udD0iZGVmYXVsdCIgc2l6ZT0iMTAwJSI+U3dpbmU8L3N0eWxlPjwva2V5d29yZD48a2V5
d29yZD48c3R5bGUgZmFjZT0ibm9ybWFsIiBmb250PSJkZWZhdWx0IiBzaXplPSIxMDAlIj5UaW1l
IEZhY3RvcnM8L3N0eWxlPjwva2V5d29yZD48a2V5d29yZD48c3R5bGUgZmFjZT0ibm9ybWFsIiBm
b250PSJkZWZhdWx0IiBzaXplPSIxMDAlIj5VcC1SZWd1bGF0aW9uPC9zdHlsZT48L2tleXdvcmQ+
PC9rZXl3b3Jkcz48ZGF0ZXM+PHllYXI+PHN0eWxlIGZhY2U9Im5vcm1hbCIgZm9udD0iZGVmYXVs
dCIgc2l6ZT0iMTAwJSI+MjAwNTwvc3R5bGU+PC95ZWFyPjxwdWItZGF0ZXM+PGRhdGU+PHN0eWxl
IGZhY2U9Im5vcm1hbCIgZm9udD0iZGVmYXVsdCIgc2l6ZT0iMTAwJSI+Tm92IDE8L3N0eWxlPjwv
ZGF0ZT48L3B1Yi1kYXRlcz48L2RhdGVzPjxhY2Nlc3Npb24tbnVtPjxzdHlsZSBmYWNlPSJub3Jt
YWwiIGZvbnQ9ImRlZmF1bHQiIHNpemU9IjEwMCUiPjE2MjM5MTcwPC9zdHlsZT48L2FjY2Vzc2lv
bi1udW0+PHVybHM+PHJlbGF0ZWQtdXJscz48dXJsPjxzdHlsZSBmYWNlPSJub3JtYWwiIGZvbnQ9
ImRlZmF1bHQiIHNpemU9IjEwMCUiPmh0dHA6Ly93d3cubmNiaS5ubG0ubmloLmdvdi9lbnRyZXov
cXVlcnkuZmNnaT9jbWQ9UmV0cmlldmUmYW1wO2RiPVB1Yk1lZCZhbXA7ZG9wdD1DaXRhdGlvbiZh
bXA7bGlzdF91aWRzPTE2MjM5MTcwICA8L3N0eWxlPjwvdXJsPjwvcmVsYXRlZC11cmxzPjwvdXJs
cz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4]</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Arsenic-induced VED is caused in part by oxidative stress. </w:t>
      </w:r>
    </w:p>
    <w:p w14:paraId="1A941C40" w14:textId="057DCFB4" w:rsidR="00C330B6" w:rsidRPr="00516A26" w:rsidRDefault="00C330B6"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lastRenderedPageBreak/>
        <w:t xml:space="preserve">Oxidative stress </w:t>
      </w:r>
      <w:r w:rsidR="00A859E3" w:rsidRPr="00516A26">
        <w:rPr>
          <w:rFonts w:ascii="Book Antiqua" w:eastAsia="ヒラギノ角ゴ Pro W3" w:hAnsi="Book Antiqua"/>
          <w:szCs w:val="24"/>
          <w:lang w:val="en-US"/>
        </w:rPr>
        <w:t>from pollutants like arsenic causes an increase in the</w:t>
      </w:r>
      <w:r w:rsidRPr="00516A26">
        <w:rPr>
          <w:rFonts w:ascii="Book Antiqua" w:eastAsia="ヒラギノ角ゴ Pro W3" w:hAnsi="Book Antiqua"/>
          <w:szCs w:val="24"/>
          <w:lang w:val="en-US"/>
        </w:rPr>
        <w:t xml:space="preserve"> reactive oxygen species (ROS</w:t>
      </w:r>
      <w:r w:rsidR="00A859E3" w:rsidRPr="00516A26">
        <w:rPr>
          <w:rFonts w:ascii="Book Antiqua" w:eastAsia="ヒラギノ角ゴ Pro W3" w:hAnsi="Book Antiqua"/>
          <w:szCs w:val="24"/>
          <w:lang w:val="en-US"/>
        </w:rPr>
        <w:t xml:space="preserve">), this leads to a modification of </w:t>
      </w:r>
      <w:r w:rsidRPr="00516A26">
        <w:rPr>
          <w:rFonts w:ascii="Book Antiqua" w:eastAsia="ヒラギノ角ゴ Pro W3" w:hAnsi="Book Antiqua"/>
          <w:szCs w:val="24"/>
          <w:lang w:val="en-US"/>
        </w:rPr>
        <w:t>amino acids of proteins, mainly sulfur-containing amin</w:t>
      </w:r>
      <w:r w:rsidR="00E3107D">
        <w:rPr>
          <w:rFonts w:ascii="Book Antiqua" w:eastAsia="ヒラギノ角ゴ Pro W3" w:hAnsi="Book Antiqua"/>
          <w:szCs w:val="24"/>
          <w:lang w:val="en-US"/>
        </w:rPr>
        <w:t xml:space="preserve">o acids methionine and </w:t>
      </w:r>
      <w:proofErr w:type="gramStart"/>
      <w:r w:rsidR="00E3107D">
        <w:rPr>
          <w:rFonts w:ascii="Book Antiqua" w:eastAsia="ヒラギノ角ゴ Pro W3" w:hAnsi="Book Antiqua"/>
          <w:szCs w:val="24"/>
          <w:lang w:val="en-US"/>
        </w:rPr>
        <w:t>cysteine</w:t>
      </w:r>
      <w:proofErr w:type="gramEnd"/>
      <w:r w:rsidRPr="00516A26">
        <w:rPr>
          <w:rFonts w:ascii="Book Antiqua" w:eastAsia="ヒラギノ角ゴ Pro W3" w:hAnsi="Book Antiqua"/>
          <w:szCs w:val="24"/>
          <w:lang w:val="en-US"/>
        </w:rPr>
        <w:fldChar w:fldCharType="begin">
          <w:fldData xml:space="preserve">PEVuZE5vdGU+PENpdGU+PEF1dGhvcj5CZWNrbWFuPC9BdXRob3I+PFllYXI+MTk5NjwvWWVhcj48
UmVjTnVtPjY2PC9SZWNOdW0+PERpc3BsYXlUZXh0PjxzdHlsZSBmYWNlPSJzdXBlcnNjcmlwdCI+
WzY1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2NjwvcmVjLW51bWJlcj48cmVmLXR5cGUgbmFtZT0iSm91cm5hbCBBcnRpY2xlIj4xNzwv
cmVmLXR5cGU+PGNvbnRyaWJ1dG9ycz48YXV0aG9ycz48YXV0aG9yPjxzdHlsZSBmYWNlPSJub3Jt
YWwiIGZvbnQ9ImRlZmF1bHQiIHNpemU9IjEwMCUiPkJlY2ttYW4sIEouIFMuPC9zdHlsZT48L2F1
dGhvcj48YXV0aG9yPjxzdHlsZSBmYWNlPSJub3JtYWwiIGZvbnQ9ImRlZmF1bHQiIHNpemU9IjEw
MCUiPktvcHBlbm9sLCBXLiBILjwvc3R5bGU+PC9hdXRob3I+PC9hdXRob3JzPjwvY29udHJpYnV0
b3JzPjxhdXRoLWFkZHJlc3M+PHN0eWxlIGZhY2U9Im5vcm1hbCIgZm9udD0iZGVmYXVsdCIgc2l6
ZT0iMTAwJSI+RGVwYXJ0bWVudCBvZiBBbmVzdGhlc2lvbG9neSwgVW5pdmVyc2l0eSBvZiBBbGFi
YW1hIGF0IEJpcm1pbmdoYW0gMzUyMzMsIFVTQS48L3N0eWxlPjwvYXV0aC1hZGRyZXNzPjx0aXRs
ZXM+PHRpdGxlPjxzdHlsZSBmYWNlPSJub3JtYWwiIGZvbnQ9ImRlZmF1bHQiIHNpemU9IjEwMCUi
Pk5pdHJpYyBveGlkZSwgc3VwZXJveGlkZSwgYW5kIHBlcm94eW5pdHJpdGU6IHRoZSBnb29kLCB0
aGUgYmFkLCBhbmQgdWdseTwvc3R5bGU+PC90aXRsZT48c2Vjb25kYXJ5LXRpdGxlPjxzdHlsZSBm
YWNlPSJub3JtYWwiIGZvbnQ9ImRlZmF1bHQiIHNpemU9IjEwMCUiPkFtIEogUGh5c2lvbDwvc3R5
bGU+PC9zZWNvbmRhcnktdGl0bGU+PC90aXRsZXM+PHBlcmlvZGljYWw+PGZ1bGwtdGl0bGU+PHN0
eWxlIGZhY2U9Im5vcm1hbCIgZm9udD0iZGVmYXVsdCIgc2l6ZT0iMTAwJSI+QW0gSiBQaHlzaW9s
PC9zdHlsZT48L2Z1bGwtdGl0bGU+PC9wZXJpb2RpY2FsPjxwYWdlcz48c3R5bGUgZmFjZT0ibm9y
bWFsIiBmb250PSJkZWZhdWx0IiBzaXplPSIxMDAlIj5DMTQyNC0zNzwvc3R5bGU+PC9wYWdlcz48
dm9sdW1lPjxzdHlsZSBmYWNlPSJub3JtYWwiIGZvbnQ9ImRlZmF1bHQiIHNpemU9IjEwMCUiPjI3
MTwvc3R5bGU+PC92b2x1bWU+PG51bWJlcj48c3R5bGUgZmFjZT0ibm9ybWFsIiBmb250PSJkZWZh
dWx0IiBzaXplPSIxMDAlIj41IFB0IDE8L3N0eWxlPjwvbnVtYmVyPjxrZXl3b3Jkcz48a2V5d29y
ZD48c3R5bGUgZmFjZT0ibm9ybWFsIiBmb250PSJkZWZhdWx0IiBzaXplPSIxMDAlIj5BbmltYWxz
PC9zdHlsZT48L2tleXdvcmQ+PGtleXdvcmQ+PHN0eWxlIGZhY2U9Im5vcm1hbCIgZm9udD0iZGVm
YXVsdCIgc2l6ZT0iMTAwJSI+QXJ0ZXJpb3NjbGVyb3Npcy9waHlzaW9wYXRob2xvZ3k8L3N0eWxl
Pjwva2V5d29yZD48a2V5d29yZD48c3R5bGUgZmFjZT0ibm9ybWFsIiBmb250PSJkZWZhdWx0IiBz
aXplPSIxMDAlIj5FbmRvdGhlbGl1bSwgVmFzY3VsYXIvcGh5c2lvbG9neTwvc3R5bGU+PC9rZXl3
b3JkPjxrZXl3b3JkPjxzdHlsZSBmYWNlPSJub3JtYWwiIGZvbnQ9ImRlZmF1bHQiIHNpemU9IjEw
MCUiPkh1bWFuczwvc3R5bGU+PC9rZXl3b3JkPjxrZXl3b3JkPjxzdHlsZSBmYWNlPSJub3JtYWwi
IGZvbnQ9ImRlZmF1bHQiIHNpemU9IjEwMCUiPk1vZGVscywgQmlvbG9naWNhbDwvc3R5bGU+PC9r
ZXl3b3JkPjxrZXl3b3JkPjxzdHlsZSBmYWNlPSJub3JtYWwiIGZvbnQ9ImRlZmF1bHQiIHNpemU9
IjEwMCUiPk11c2NsZSwgU21vb3RoLCBWYXNjdWxhci9waHlzaW9sb2d5PC9zdHlsZT48L2tleXdv
cmQ+PGtleXdvcmQ+PHN0eWxlIGZhY2U9Im5vcm1hbCIgZm9udD0iZGVmYXVsdCIgc2l6ZT0iMTAw
JSI+TmV1cm9ucy9waHlzaW9sb2d5PC9zdHlsZT48L2tleXdvcmQ+PGtleXdvcmQ+PHN0eWxlIGZh
Y2U9Im5vcm1hbCIgZm9udD0iZGVmYXVsdCIgc2l6ZT0iMTAwJSI+Tml0cmF0ZXMvKm1ldGFib2xp
c208L3N0eWxlPjwva2V5d29yZD48a2V5d29yZD48c3R5bGUgZmFjZT0ibm9ybWFsIiBmb250PSJk
ZWZhdWx0IiBzaXplPSIxMDAlIj5OaXRyaWMgT3hpZGUvKm1ldGFib2xpc208L3N0eWxlPjwva2V5
d29yZD48a2V5d29yZD48c3R5bGUgZmFjZT0ibm9ybWFsIiBmb250PSJkZWZhdWx0IiBzaXplPSIx
MDAlIj5PeHloZW1vZ2xvYmlucy9tZXRhYm9saXNtPC9zdHlsZT48L2tleXdvcmQ+PGtleXdvcmQ+
PHN0eWxlIGZhY2U9Im5vcm1hbCIgZm9udD0iZGVmYXVsdCIgc2l6ZT0iMTAwJSI+KlNlY29uZCBN
ZXNzZW5nZXIgU3lzdGVtczwvc3R5bGU+PC9rZXl3b3JkPjxrZXl3b3JkPjxzdHlsZSBmYWNlPSJu
b3JtYWwiIGZvbnQ9ImRlZmF1bHQiIHNpemU9IjEwMCUiPlN1cGVyb3hpZGUgRGlzbXV0YXNlL21l
dGFib2xpc208L3N0eWxlPjwva2V5d29yZD48a2V5d29yZD48c3R5bGUgZmFjZT0ibm9ybWFsIiBm
b250PSJkZWZhdWx0IiBzaXplPSIxMDAlIj5TdXBlcm94aWRlcy8qbWV0YWJvbGlzbTwvc3R5bGU+
PC9rZXl3b3JkPjxrZXl3b3JkPjxzdHlsZSBmYWNlPSJub3JtYWwiIGZvbnQ9ImRlZmF1bHQiIHNp
emU9IjEwMCUiPlN5bmFwc2VzL3BoeXNpb2xvZ3k8L3N0eWxlPjwva2V5d29yZD48L2tleXdvcmRz
PjxkYXRlcz48eWVhcj48c3R5bGUgZmFjZT0ibm9ybWFsIiBmb250PSJkZWZhdWx0IiBzaXplPSIx
MDAlIj4xOTk2PC9zdHlsZT48L3llYXI+PHB1Yi1kYXRlcz48ZGF0ZT48c3R5bGUgZmFjZT0ibm9y
bWFsIiBmb250PSJkZWZhdWx0IiBzaXplPSIxMDAlIj5Ob3Y8L3N0eWxlPjwvZGF0ZT48L3B1Yi1k
YXRlcz48L2RhdGVzPjxhY2Nlc3Npb24tbnVtPjxzdHlsZSBmYWNlPSJub3JtYWwiIGZvbnQ9ImRl
ZmF1bHQiIHNpemU9IjEwMCUiPjg5NDQ2MjQ8L3N0eWxlPjwvYWNjZXNzaW9uLW51bT48dXJscz48
cmVsYXRlZC11cmxzPjx1cmw+PHN0eWxlIGZhY2U9Im5vcm1hbCIgZm9udD0iZGVmYXVsdCIgc2l6
ZT0iMTAwJSI+aHR0cDovL3d3dy5uY2JpLm5sbS5uaWguZ292L2VudHJlei9xdWVyeS5mY2dpP2Nt
ZD1SZXRyaWV2ZSZhbXA7ZGI9UHViTWVkJmFtcDtkb3B0PUNpdGF0aW9uJmFtcDtsaXN0X3VpZHM9
ODk0NDYyNCA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CZWNrbWFuPC9BdXRob3I+PFllYXI+MTk5NjwvWWVhcj48
UmVjTnVtPjY2PC9SZWNOdW0+PERpc3BsYXlUZXh0PjxzdHlsZSBmYWNlPSJzdXBlcnNjcmlwdCI+
WzY1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2NjwvcmVjLW51bWJlcj48cmVmLXR5cGUgbmFtZT0iSm91cm5hbCBBcnRpY2xlIj4xNzwv
cmVmLXR5cGU+PGNvbnRyaWJ1dG9ycz48YXV0aG9ycz48YXV0aG9yPjxzdHlsZSBmYWNlPSJub3Jt
YWwiIGZvbnQ9ImRlZmF1bHQiIHNpemU9IjEwMCUiPkJlY2ttYW4sIEouIFMuPC9zdHlsZT48L2F1
dGhvcj48YXV0aG9yPjxzdHlsZSBmYWNlPSJub3JtYWwiIGZvbnQ9ImRlZmF1bHQiIHNpemU9IjEw
MCUiPktvcHBlbm9sLCBXLiBILjwvc3R5bGU+PC9hdXRob3I+PC9hdXRob3JzPjwvY29udHJpYnV0
b3JzPjxhdXRoLWFkZHJlc3M+PHN0eWxlIGZhY2U9Im5vcm1hbCIgZm9udD0iZGVmYXVsdCIgc2l6
ZT0iMTAwJSI+RGVwYXJ0bWVudCBvZiBBbmVzdGhlc2lvbG9neSwgVW5pdmVyc2l0eSBvZiBBbGFi
YW1hIGF0IEJpcm1pbmdoYW0gMzUyMzMsIFVTQS48L3N0eWxlPjwvYXV0aC1hZGRyZXNzPjx0aXRs
ZXM+PHRpdGxlPjxzdHlsZSBmYWNlPSJub3JtYWwiIGZvbnQ9ImRlZmF1bHQiIHNpemU9IjEwMCUi
Pk5pdHJpYyBveGlkZSwgc3VwZXJveGlkZSwgYW5kIHBlcm94eW5pdHJpdGU6IHRoZSBnb29kLCB0
aGUgYmFkLCBhbmQgdWdseTwvc3R5bGU+PC90aXRsZT48c2Vjb25kYXJ5LXRpdGxlPjxzdHlsZSBm
YWNlPSJub3JtYWwiIGZvbnQ9ImRlZmF1bHQiIHNpemU9IjEwMCUiPkFtIEogUGh5c2lvbDwvc3R5
bGU+PC9zZWNvbmRhcnktdGl0bGU+PC90aXRsZXM+PHBlcmlvZGljYWw+PGZ1bGwtdGl0bGU+PHN0
eWxlIGZhY2U9Im5vcm1hbCIgZm9udD0iZGVmYXVsdCIgc2l6ZT0iMTAwJSI+QW0gSiBQaHlzaW9s
PC9zdHlsZT48L2Z1bGwtdGl0bGU+PC9wZXJpb2RpY2FsPjxwYWdlcz48c3R5bGUgZmFjZT0ibm9y
bWFsIiBmb250PSJkZWZhdWx0IiBzaXplPSIxMDAlIj5DMTQyNC0zNzwvc3R5bGU+PC9wYWdlcz48
dm9sdW1lPjxzdHlsZSBmYWNlPSJub3JtYWwiIGZvbnQ9ImRlZmF1bHQiIHNpemU9IjEwMCUiPjI3
MTwvc3R5bGU+PC92b2x1bWU+PG51bWJlcj48c3R5bGUgZmFjZT0ibm9ybWFsIiBmb250PSJkZWZh
dWx0IiBzaXplPSIxMDAlIj41IFB0IDE8L3N0eWxlPjwvbnVtYmVyPjxrZXl3b3Jkcz48a2V5d29y
ZD48c3R5bGUgZmFjZT0ibm9ybWFsIiBmb250PSJkZWZhdWx0IiBzaXplPSIxMDAlIj5BbmltYWxz
PC9zdHlsZT48L2tleXdvcmQ+PGtleXdvcmQ+PHN0eWxlIGZhY2U9Im5vcm1hbCIgZm9udD0iZGVm
YXVsdCIgc2l6ZT0iMTAwJSI+QXJ0ZXJpb3NjbGVyb3Npcy9waHlzaW9wYXRob2xvZ3k8L3N0eWxl
Pjwva2V5d29yZD48a2V5d29yZD48c3R5bGUgZmFjZT0ibm9ybWFsIiBmb250PSJkZWZhdWx0IiBz
aXplPSIxMDAlIj5FbmRvdGhlbGl1bSwgVmFzY3VsYXIvcGh5c2lvbG9neTwvc3R5bGU+PC9rZXl3
b3JkPjxrZXl3b3JkPjxzdHlsZSBmYWNlPSJub3JtYWwiIGZvbnQ9ImRlZmF1bHQiIHNpemU9IjEw
MCUiPkh1bWFuczwvc3R5bGU+PC9rZXl3b3JkPjxrZXl3b3JkPjxzdHlsZSBmYWNlPSJub3JtYWwi
IGZvbnQ9ImRlZmF1bHQiIHNpemU9IjEwMCUiPk1vZGVscywgQmlvbG9naWNhbDwvc3R5bGU+PC9r
ZXl3b3JkPjxrZXl3b3JkPjxzdHlsZSBmYWNlPSJub3JtYWwiIGZvbnQ9ImRlZmF1bHQiIHNpemU9
IjEwMCUiPk11c2NsZSwgU21vb3RoLCBWYXNjdWxhci9waHlzaW9sb2d5PC9zdHlsZT48L2tleXdv
cmQ+PGtleXdvcmQ+PHN0eWxlIGZhY2U9Im5vcm1hbCIgZm9udD0iZGVmYXVsdCIgc2l6ZT0iMTAw
JSI+TmV1cm9ucy9waHlzaW9sb2d5PC9zdHlsZT48L2tleXdvcmQ+PGtleXdvcmQ+PHN0eWxlIGZh
Y2U9Im5vcm1hbCIgZm9udD0iZGVmYXVsdCIgc2l6ZT0iMTAwJSI+Tml0cmF0ZXMvKm1ldGFib2xp
c208L3N0eWxlPjwva2V5d29yZD48a2V5d29yZD48c3R5bGUgZmFjZT0ibm9ybWFsIiBmb250PSJk
ZWZhdWx0IiBzaXplPSIxMDAlIj5OaXRyaWMgT3hpZGUvKm1ldGFib2xpc208L3N0eWxlPjwva2V5
d29yZD48a2V5d29yZD48c3R5bGUgZmFjZT0ibm9ybWFsIiBmb250PSJkZWZhdWx0IiBzaXplPSIx
MDAlIj5PeHloZW1vZ2xvYmlucy9tZXRhYm9saXNtPC9zdHlsZT48L2tleXdvcmQ+PGtleXdvcmQ+
PHN0eWxlIGZhY2U9Im5vcm1hbCIgZm9udD0iZGVmYXVsdCIgc2l6ZT0iMTAwJSI+KlNlY29uZCBN
ZXNzZW5nZXIgU3lzdGVtczwvc3R5bGU+PC9rZXl3b3JkPjxrZXl3b3JkPjxzdHlsZSBmYWNlPSJu
b3JtYWwiIGZvbnQ9ImRlZmF1bHQiIHNpemU9IjEwMCUiPlN1cGVyb3hpZGUgRGlzbXV0YXNlL21l
dGFib2xpc208L3N0eWxlPjwva2V5d29yZD48a2V5d29yZD48c3R5bGUgZmFjZT0ibm9ybWFsIiBm
b250PSJkZWZhdWx0IiBzaXplPSIxMDAlIj5TdXBlcm94aWRlcy8qbWV0YWJvbGlzbTwvc3R5bGU+
PC9rZXl3b3JkPjxrZXl3b3JkPjxzdHlsZSBmYWNlPSJub3JtYWwiIGZvbnQ9ImRlZmF1bHQiIHNp
emU9IjEwMCUiPlN5bmFwc2VzL3BoeXNpb2xvZ3k8L3N0eWxlPjwva2V5d29yZD48L2tleXdvcmRz
PjxkYXRlcz48eWVhcj48c3R5bGUgZmFjZT0ibm9ybWFsIiBmb250PSJkZWZhdWx0IiBzaXplPSIx
MDAlIj4xOTk2PC9zdHlsZT48L3llYXI+PHB1Yi1kYXRlcz48ZGF0ZT48c3R5bGUgZmFjZT0ibm9y
bWFsIiBmb250PSJkZWZhdWx0IiBzaXplPSIxMDAlIj5Ob3Y8L3N0eWxlPjwvZGF0ZT48L3B1Yi1k
YXRlcz48L2RhdGVzPjxhY2Nlc3Npb24tbnVtPjxzdHlsZSBmYWNlPSJub3JtYWwiIGZvbnQ9ImRl
ZmF1bHQiIHNpemU9IjEwMCUiPjg5NDQ2MjQ8L3N0eWxlPjwvYWNjZXNzaW9uLW51bT48dXJscz48
cmVsYXRlZC11cmxzPjx1cmw+PHN0eWxlIGZhY2U9Im5vcm1hbCIgZm9udD0iZGVmYXVsdCIgc2l6
ZT0iMTAwJSI+aHR0cDovL3d3dy5uY2JpLm5sbS5uaWguZ292L2VudHJlei9xdWVyeS5mY2dpP2Nt
ZD1SZXRyaWV2ZSZhbXA7ZGI9UHViTWVkJmFtcDtkb3B0PUNpdGF0aW9uJmFtcDtsaXN0X3VpZHM9
ODk0NDYyNCAgIDwvc3R5bGU+PC91cmw+PC9yZWxhdGVkLXVybHM+PC91cmxzPjwvcmVjb3JkPjwv
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5]</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Arsenic causes oxidative stress </w:t>
      </w:r>
      <w:r w:rsidR="00A859E3" w:rsidRPr="00516A26">
        <w:rPr>
          <w:rFonts w:ascii="Book Antiqua" w:eastAsia="ヒラギノ角ゴ Pro W3" w:hAnsi="Book Antiqua"/>
          <w:szCs w:val="24"/>
          <w:lang w:val="en-US"/>
        </w:rPr>
        <w:t>through</w:t>
      </w:r>
      <w:r w:rsidRPr="00516A26">
        <w:rPr>
          <w:rFonts w:ascii="Book Antiqua" w:eastAsia="ヒラギノ角ゴ Pro W3" w:hAnsi="Book Antiqua"/>
          <w:szCs w:val="24"/>
          <w:lang w:val="en-US"/>
        </w:rPr>
        <w:t xml:space="preserve"> </w:t>
      </w:r>
      <w:proofErr w:type="spellStart"/>
      <w:r w:rsidRPr="00516A26">
        <w:rPr>
          <w:rFonts w:ascii="Book Antiqua" w:eastAsia="ヒラギノ角ゴ Pro W3" w:hAnsi="Book Antiqua"/>
          <w:szCs w:val="24"/>
          <w:lang w:val="en-US"/>
        </w:rPr>
        <w:t>peroxynitrite</w:t>
      </w:r>
      <w:proofErr w:type="spellEnd"/>
      <w:r w:rsidRPr="00516A26">
        <w:rPr>
          <w:rFonts w:ascii="Book Antiqua" w:eastAsia="ヒラギノ角ゴ Pro W3" w:hAnsi="Book Antiqua"/>
          <w:szCs w:val="24"/>
          <w:lang w:val="en-US"/>
        </w:rPr>
        <w:t xml:space="preserve"> generation in aortic endothelial cells, producing loss of biological a</w:t>
      </w:r>
      <w:r w:rsidR="00E3107D">
        <w:rPr>
          <w:rFonts w:ascii="Book Antiqua" w:eastAsia="ヒラギノ角ゴ Pro W3" w:hAnsi="Book Antiqua"/>
          <w:szCs w:val="24"/>
          <w:lang w:val="en-US"/>
        </w:rPr>
        <w:t xml:space="preserve">ctivity in enzymes and </w:t>
      </w:r>
      <w:proofErr w:type="gramStart"/>
      <w:r w:rsidR="00E3107D">
        <w:rPr>
          <w:rFonts w:ascii="Book Antiqua" w:eastAsia="ヒラギノ角ゴ Pro W3" w:hAnsi="Book Antiqua"/>
          <w:szCs w:val="24"/>
          <w:lang w:val="en-US"/>
        </w:rPr>
        <w:t>proteins</w:t>
      </w:r>
      <w:proofErr w:type="gramEnd"/>
      <w:r w:rsidRPr="00516A26">
        <w:rPr>
          <w:rFonts w:ascii="Book Antiqua" w:eastAsia="ヒラギノ角ゴ Pro W3" w:hAnsi="Book Antiqua"/>
          <w:szCs w:val="24"/>
          <w:lang w:val="en-US"/>
        </w:rPr>
        <w:fldChar w:fldCharType="begin">
          <w:fldData xml:space="preserve">PEVuZE5vdGU+PENpdGU+PEF1dGhvcj5EZWwgUmF6bzwvQXV0aG9yPjxZZWFyPjIwMDE8L1llYXI+
PFJlY051bT42MjwvUmVjTnVtPjxEaXNwbGF5VGV4dD48c3R5bGUgZmFjZT0ic3VwZXJzY3JpcHQi
Pls2NiwgNjd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YyPC9yZWMtbnVtYmVyPjxyZWYtdHlwZSBuYW1lPSJKb3VybmFsIEFydGljbGUi
PjE3PC9yZWYtdHlwZT48Y29udHJpYnV0b3JzPjxhdXRob3JzPjxhdXRob3I+PHN0eWxlIGZhY2U9
Im5vcm1hbCIgZm9udD0iZGVmYXVsdCIgc2l6ZT0iMTAwJSI+RGVsIFJhem8sIEwuIE0uPC9zdHls
ZT48L2F1dGhvcj48YXV0aG9yPjxzdHlsZSBmYWNlPSJub3JtYWwiIGZvbnQ9ImRlZmF1bHQiIHNp
emU9IjEwMCUiPlF1aW50YW5pbGxhLVZlZ2EsIEIuPC9zdHlsZT48L2F1dGhvcj48YXV0aG9yPjxz
dHlsZSBmYWNlPSJub3JtYWwiIGZvbnQ9ImRlZmF1bHQiIHNpemU9IjEwMCUiPkJyYW1iaWxhLUNv
bG9tYnJlcywgRS48L3N0eWxlPjwvYXV0aG9yPjxhdXRob3I+PHN0eWxlIGZhY2U9Im5vcm1hbCIg
Zm9udD0iZGVmYXVsdCIgc2l6ZT0iMTAwJSI+Q2FsZGVyb24tQXJhbmRhLCBFLiBTLjwvc3R5bGU+
PC9hdXRob3I+PGF1dGhvcj48c3R5bGUgZmFjZT0ibm9ybWFsIiBmb250PSJkZWZhdWx0IiBzaXpl
PSIxMDAlIj5NYW5ubywgTS48L3N0eWxlPjwvYXV0aG9yPjxhdXRob3I+PHN0eWxlIGZhY2U9Im5v
cm1hbCIgZm9udD0iZGVmYXVsdCIgc2l6ZT0iMTAwJSI+QWxib3JlcywgQS48L3N0eWxlPjwvYXV0
aG9yPjwvYXV0aG9ycz48L2NvbnRyaWJ1dG9ycz48YXV0aC1hZGRyZXNzPjxzdHlsZSBmYWNlPSJu
b3JtYWwiIGZvbnQ9ImRlZmF1bHQiIHNpemU9IjEwMCUiPlNlY2Npb24gZGUgVG94aWNvbG9naWEs
IENlbnRybyBkZSBJbnZlc3RpZ2FjaW9uIHkgRXN0dWRpb3MgQXZhbnphZG9zIGRlbCBJbnN0aXR1
dG8gUG9saXRlY25pY28gTmF0aW9uYWwsIE1leGljbyBDaXR5LCBNZXhpY28uPC9zdHlsZT48L2F1
dGgtYWRkcmVzcz48dGl0bGVzPjx0aXRsZT48c3R5bGUgZmFjZT0ibm9ybWFsIiBmb250PSJkZWZh
dWx0IiBzaXplPSIxMDAlIj5TdHJlc3MgcHJvdGVpbnMgaW5kdWNlZCBieSBhcnNlbmljPC9zdHls
ZT48L3RpdGxlPjxzZWNvbmRhcnktdGl0bGU+PHN0eWxlIGZhY2U9Im5vcm1hbCIgZm9udD0iZGVm
YXVsdCIgc2l6ZT0iMTAwJSI+VG94aWNvbCBBcHBsIFBoYXJtYWNvbDwvc3R5bGU+PC9zZWNvbmRh
cnktdGl0bGU+PC90aXRsZXM+PHBlcmlvZGljYWw+PGZ1bGwtdGl0bGU+PHN0eWxlIGZhY2U9Im5v
cm1hbCIgZm9udD0iZGVmYXVsdCIgc2l6ZT0iMTAwJSI+VG94aWNvbCBBcHBsIFBoYXJtYWNvbDwv
c3R5bGU+PC9mdWxsLXRpdGxlPjwvcGVyaW9kaWNhbD48cGFnZXM+PHN0eWxlIGZhY2U9Im5vcm1h
bCIgZm9udD0iZGVmYXVsdCIgc2l6ZT0iMTAwJSI+MTMyLTQ4PC9zdHlsZT48L3BhZ2VzPjx2b2x1
bWU+PHN0eWxlIGZhY2U9Im5vcm1hbCIgZm9udD0iZGVmYXVsdCIgc2l6ZT0iMTAwJSI+MTc3PC9z
dHlsZT48L3ZvbHVtZT48bnVtYmVyPjxzdHlsZSBmYWNlPSJub3JtYWwiIGZvbnQ9ImRlZmF1bHQi
IHNpemU9IjEwMCUiPjI8L3N0eWxlPjwvbnVtYmVyPjxrZXl3b3Jkcz48a2V5d29yZD48c3R5bGUg
ZmFjZT0ibm9ybWFsIiBmb250PSJkZWZhdWx0IiBzaXplPSIxMDAlIj5BbmltYWxzPC9zdHlsZT48
L2tleXdvcmQ+PGtleXdvcmQ+PHN0eWxlIGZhY2U9Im5vcm1hbCIgZm9udD0iZGVmYXVsdCIgc2l6
ZT0iMTAwJSI+QXJzZW5pYy9tZXRhYm9saXNtLyp0b3hpY2l0eTwvc3R5bGU+PC9rZXl3b3JkPjxr
ZXl3b3JkPjxzdHlsZSBmYWNlPSJub3JtYWwiIGZvbnQ9ImRlZmF1bHQiIHNpemU9IjEwMCUiPkdl
bmUgRXhwcmVzc2lvbiBSZWd1bGF0aW9uL2RydWcgZWZmZWN0czwvc3R5bGU+PC9rZXl3b3JkPjxr
ZXl3b3JkPjxzdHlsZSBmYWNlPSJub3JtYWwiIGZvbnQ9ImRlZmF1bHQiIHNpemU9IjEwMCUiPkhT
UDcwIEhlYXQtU2hvY2sgUHJvdGVpbnMvYmlvc3ludGhlc2lzL3BoeXNpb2xvZ3k8L3N0eWxlPjwv
a2V5d29yZD48a2V5d29yZD48c3R5bGUgZmFjZT0ibm9ybWFsIiBmb250PSJkZWZhdWx0IiBzaXpl
PSIxMDAlIj5IZWF0LVNob2NrIFByb3RlaW5zLypiaW9zeW50aGVzaXMvZ2VuZXRpY3MvcGh5c2lv
bG9neTwvc3R5bGU+PC9rZXl3b3JkPjxrZXl3b3JkPjxzdHlsZSBmYWNlPSJub3JtYWwiIGZvbnQ9
ImRlZmF1bHQiIHNpemU9IjEwMCUiPkhlbWUgT3h5Z2VuYXNlIChEZWN5Y2xpemluZykvYmlvc3lu
dGhlc2lzL3BoeXNpb2xvZ3k8L3N0eWxlPjwva2V5d29yZD48a2V5d29yZD48c3R5bGUgZmFjZT0i
bm9ybWFsIiBmb250PSJkZWZhdWx0IiBzaXplPSIxMDAlIj5IdW1hbnM8L3N0eWxlPjwva2V5d29y
ZD48a2V5d29yZD48c3R5bGUgZmFjZT0ibm9ybWFsIiBmb250PSJkZWZhdWx0IiBzaXplPSIxMDAl
Ij5NZW1icmFuZSBQcm90ZWlucy9iaW9zeW50aGVzaXMvcGh5c2lvbG9neTwvc3R5bGU+PC9rZXl3
b3JkPjxrZXl3b3JkPjxzdHlsZSBmYWNlPSJub3JtYWwiIGZvbnQ9ImRlZmF1bHQiIHNpemU9IjEw
MCUiPk1ldGFsbG90aGlvbmVpbi9iaW9zeW50aGVzaXMvcGh5c2lvbG9neTwvc3R5bGU+PC9rZXl3
b3JkPjxrZXl3b3JkPjxzdHlsZSBmYWNlPSJub3JtYWwiIGZvbnQ9ImRlZmF1bHQiIHNpemU9IjEw
MCUiPk94aWRhdGl2ZSBTdHJlc3M8L3N0eWxlPjwva2V5d29yZD48a2V5d29yZD48c3R5bGUgZmFj
ZT0ibm9ybWFsIiBmb250PSJkZWZhdWx0IiBzaXplPSIxMDAlIj5VYmlxdWl0aW4vYmlvc3ludGhl
c2lzPC9zdHlsZT48L2tleXdvcmQ+PC9rZXl3b3Jkcz48ZGF0ZXM+PHllYXI+PHN0eWxlIGZhY2U9
Im5vcm1hbCIgZm9udD0iZGVmYXVsdCIgc2l6ZT0iMTAwJSI+MjAwMTwvc3R5bGU+PC95ZWFyPjxw
dWItZGF0ZXM+PGRhdGU+PHN0eWxlIGZhY2U9Im5vcm1hbCIgZm9udD0iZGVmYXVsdCIgc2l6ZT0i
MTAwJSI+RGVjIDE8L3N0eWxlPjwvZGF0ZT48L3B1Yi1kYXRlcz48L2RhdGVzPjxhY2Nlc3Npb24t
bnVtPjxzdHlsZSBmYWNlPSJub3JtYWwiIGZvbnQ9ImRlZmF1bHQiIHNpemU9IjEwMCUiPjExNzQw
OTEyPC9zdHlsZT48L2FjY2Vzc2lvbi1udW0+PHVybHM+PHJlbGF0ZWQtdXJscz48dXJsPjxzdHls
ZSBmYWNlPSJub3JtYWwiIGZvbnQ9ImRlZmF1bHQiIHNpemU9IjEwMCUiPmh0dHA6Ly93d3cubmNi
aS5ubG0ubmloLmdvdi9lbnRyZXovcXVlcnkuZmNnaT9jbWQ9UmV0cmlldmUmYW1wO2RiPVB1Yk1l
ZCZhbXA7ZG9wdD1DaXRhdGlvbiZhbXA7bGlzdF91aWRzPTExNzQwOTEyICA8L3N0eWxlPjwvdXJs
PjwvcmVsYXRlZC11cmxzPjwvdXJscz48L3JlY29yZD48L0NpdGU+PENpdGU+PEF1dGhvcj5CdW5k
ZXJzb248L0F1dGhvcj48WWVhcj4yMDAyPC9ZZWFyPjxSZWNOdW0+MTQ4PC9SZWNOdW0+PHJlY29y
ZD48ZGF0YWJhc2UgbmFtZT0ibWV0YWxlcyBwZXNhZG9zLmVubCIgcGF0aD0iQzpcRG9jdW1lbnRz
IGFuZCBTZXR0aW5nc1xDYXJsb3MgUnVpei1UYWdsZVxFc2NyaXRvcmlvXE1hcnpvIDIwMTNcUHJv
eWVjdG8gRm9uZGVjeXQgMjAxNFxtZXRhbGVzIHBlc2Fkb3MuZW5sIj5tZXRhbGVzIHBlc2Fkb3Mu
ZW5sPC9kYXRhYmFzZT48c291cmNlLWFwcCBuYW1lPSJFbmROb3RlIiB2ZXJzaW9uPSI4LjAiPkVu
ZE5vdGU8L3NvdXJjZS1hcHA+PHJlYy1udW1iZXI+MTQ4PC9yZWMtbnVtYmVyPjxyZWYtdHlwZSBu
YW1lPSJKb3VybmFsIEFydGljbGUiPjE3PC9yZWYtdHlwZT48Y29udHJpYnV0b3JzPjxhdXRob3Jz
PjxhdXRob3I+PHN0eWxlIGZhY2U9Im5vcm1hbCIgZm9udD0iZGVmYXVsdCIgc2l6ZT0iMTAwJSI+
QnVuZGVyc29uLCBNLjwvc3R5bGU+PC9hdXRob3I+PGF1dGhvcj48c3R5bGUgZmFjZT0ibm9ybWFs
IiBmb250PSJkZWZhdWx0IiBzaXplPSIxMDAlIj5Db2ZmaW4sIEouIEQuPC9zdHlsZT48L2F1dGhv
cj48YXV0aG9yPjxzdHlsZSBmYWNlPSJub3JtYWwiIGZvbnQ9ImRlZmF1bHQiIHNpemU9IjEwMCUi
PkJlYWxsLCBILiBELjwvc3R5bGU+PC9hdXRob3I+PC9hdXRob3JzPjwvY29udHJpYnV0b3JzPjxh
dXRoLWFkZHJlc3M+PHN0eWxlIGZhY2U9Im5vcm1hbCIgZm9udD0iZGVmYXVsdCIgc2l6ZT0iMTAw
JSI+RGVwYXJ0bWVudCBvZiBQaGFybWFjZXV0aWNhbCBTY2llbmNlcywgQ2VudGVyIGZvciBFbnZp
cm9ubWVudGFsIEhlYWx0aCBTY2llbmNlcywgVW5pdmVyc2l0eSBvZiBNb250YW5hLCBNaXNzb3Vs
YSA1OTgxMi0xNTUyLCBVU0EuPC9zdHlsZT48L2F1dGgtYWRkcmVzcz48dGl0bGVzPjx0aXRsZT48
c3R5bGUgZmFjZT0ibm9ybWFsIiBmb250PSJkZWZhdWx0IiBzaXplPSIxMDAlIj5BcnNlbmljIGlu
ZHVjZXMgcGVyb3h5bml0cml0ZSBnZW5lcmF0aW9uIGFuZCBjeWNsb294eWdlbmFzZS0yIHByb3Rl
aW4gZXhwcmVzc2lvbiBpbiBhb3J0aWMgZW5kb3RoZWxpYWwgY2VsbHM6IHBvc3NpYmxlIHJvbGUg
aW4gYXRoZXJvc2NsZXJvc2lzPC9zdHlsZT48L3RpdGxlPjxzZWNvbmRhcnktdGl0bGU+PHN0eWxl
IGZhY2U9Im5vcm1hbCIgZm9udD0iZGVmYXVsdCIgc2l6ZT0iMTAwJSI+VG94aWNvbCBBcHBsIFBo
YXJtYWNvbDwvc3R5bGU+PC9zZWNvbmRhcnktdGl0bGU+PC90aXRsZXM+PHBlcmlvZGljYWw+PGZ1
bGwtdGl0bGU+PHN0eWxlIGZhY2U9Im5vcm1hbCIgZm9udD0iZGVmYXVsdCIgc2l6ZT0iMTAwJSI+
VG94aWNvbCBBcHBsIFBoYXJtYWNvbDwvc3R5bGU+PC9mdWxsLXRpdGxlPjwvcGVyaW9kaWNhbD48
cGFnZXM+PHN0eWxlIGZhY2U9Im5vcm1hbCIgZm9udD0iZGVmYXVsdCIgc2l6ZT0iMTAwJSI+MTEt
ODwvc3R5bGU+PC9wYWdlcz48dm9sdW1lPjxzdHlsZSBmYWNlPSJub3JtYWwiIGZvbnQ9ImRlZmF1
bHQiIHNpemU9IjEwMCUiPjE4NDwvc3R5bGU+PC92b2x1bWU+PG51bWJlcj48c3R5bGUgZmFjZT0i
bm9ybWFsIiBmb250PSJkZWZhdWx0IiBzaXplPSIxMDAlIj4xPC9zdHlsZT48L251bWJlcj48a2V5
d29yZHM+PGtleXdvcmQ+PHN0eWxlIGZhY2U9Im5vcm1hbCIgZm9udD0iZGVmYXVsdCIgc2l6ZT0i
MTAwJSI+QW5pbWFsczwvc3R5bGU+PC9rZXl3b3JkPjxrZXl3b3JkPjxzdHlsZSBmYWNlPSJub3Jt
YWwiIGZvbnQ9ImRlZmF1bHQiIHNpemU9IjEwMCUiPkFvcnRhL2N5dG9sb2d5PC9zdHlsZT48L2tl
eXdvcmQ+PGtleXdvcmQ+PHN0eWxlIGZhY2U9Im5vcm1hbCIgZm9udD0iZGVmYXVsdCIgc2l6ZT0i
MTAwJSI+QXJzZW5pYy8qcGhhcm1hY29sb2d5PC9zdHlsZT48L2tleXdvcmQ+PGtleXdvcmQ+PHN0
eWxlIGZhY2U9Im5vcm1hbCIgZm9udD0iZGVmYXVsdCIgc2l6ZT0iMTAwJSI+QXJ0ZXJpb3NjbGVy
b3Npcy9lbnp5bW9sb2d5LyptZXRhYm9saXNtPC9zdHlsZT48L2tleXdvcmQ+PGtleXdvcmQ+PHN0
eWxlIGZhY2U9Im5vcm1hbCIgZm9udD0iZGVmYXVsdCIgc2l6ZT0iMTAwJSI+Q2F0dGxlPC9zdHls
ZT48L2tleXdvcmQ+PGtleXdvcmQ+PHN0eWxlIGZhY2U9Im5vcm1hbCIgZm9udD0iZGVmYXVsdCIg
c2l6ZT0iMTAwJSI+Q2VsbCBTdXJ2aXZhbC9kcnVnIGVmZmVjdHM8L3N0eWxlPjwva2V5d29yZD48
a2V5d29yZD48c3R5bGUgZmFjZT0ibm9ybWFsIiBmb250PSJkZWZhdWx0IiBzaXplPSIxMDAlIj5D
ZWxscywgQ3VsdHVyZWQ8L3N0eWxlPjwva2V5d29yZD48a2V5d29yZD48c3R5bGUgZmFjZT0ibm9y
bWFsIiBmb250PSJkZWZhdWx0IiBzaXplPSIxMDAlIj5DeWNsb294eWdlbmFzZSAyPC9zdHlsZT48
L2tleXdvcmQ+PGtleXdvcmQ+PHN0eWxlIGZhY2U9Im5vcm1hbCIgZm9udD0iZGVmYXVsdCIgc2l6
ZT0iMTAwJSI+RGlub3Byb3N0b25lL21ldGFib2xpc208L3N0eWxlPjwva2V5d29yZD48a2V5d29y
ZD48c3R5bGUgZmFjZT0ibm9ybWFsIiBmb250PSJkZWZhdWx0IiBzaXplPSIxMDAlIj5Eb3NlLVJl
c3BvbnNlIFJlbGF0aW9uc2hpcCwgRHJ1Zzwvc3R5bGU+PC9rZXl3b3JkPjxrZXl3b3JkPjxzdHls
ZSBmYWNlPSJub3JtYWwiIGZvbnQ9ImRlZmF1bHQiIHNpemU9IjEwMCUiPkVuZG90aGVsaXVtL2N5
dG9sb2d5LypkcnVnIGVmZmVjdHMvZW56eW1vbG9neS8qbWV0YWJvbGlzbTwvc3R5bGU+PC9rZXl3
b3JkPjxrZXl3b3JkPjxzdHlsZSBmYWNlPSJub3JtYWwiIGZvbnQ9ImRlZmF1bHQiIHNpemU9IjEw
MCUiPkdlbmUgRXhwcmVzc2lvbiBSZWd1bGF0aW9uLCBFbnp5bW9sb2dpYy8qZHJ1ZyBlZmZlY3Rz
PC9zdHlsZT48L2tleXdvcmQ+PGtleXdvcmQ+PHN0eWxlIGZhY2U9Im5vcm1hbCIgZm9udD0iZGVm
YXVsdCIgc2l6ZT0iMTAwJSI+SXNvZW56eW1lcy8qYmlvc3ludGhlc2lzPC9zdHlsZT48L2tleXdv
cmQ+PGtleXdvcmQ+PHN0eWxlIGZhY2U9Im5vcm1hbCIgZm9udD0iZGVmYXVsdCIgc2l6ZT0iMTAw
JSI+UGVyb3h5bml0cm91cyBBY2lkLyptZXRhYm9saXNtPC9zdHlsZT48L2tleXdvcmQ+PGtleXdv
cmQ+PHN0eWxlIGZhY2U9Im5vcm1hbCIgZm9udD0iZGVmYXVsdCIgc2l6ZT0iMTAwJSI+UHJvc3Rh
Z2xhbmRpbi1FbmRvcGVyb3hpZGUgU3ludGhhc2VzLypiaW9zeW50aGVzaXM8L3N0eWxlPjwva2V5
d29yZD48L2tleXdvcmRzPjxkYXRlcz48eWVhcj48c3R5bGUgZmFjZT0ibm9ybWFsIiBmb250PSJk
ZWZhdWx0IiBzaXplPSIxMDAlIj4yMDAyPC9zdHlsZT48L3llYXI+PHB1Yi1kYXRlcz48ZGF0ZT48
c3R5bGUgZmFjZT0ibm9ybWFsIiBmb250PSJkZWZhdWx0IiBzaXplPSIxMDAlIj5PY3QgMTwvc3R5
bGU+PC9kYXRlPjwvcHViLWRhdGVzPjwvZGF0ZXM+PGFjY2Vzc2lvbi1udW0+PHN0eWxlIGZhY2U9
Im5vcm1hbCIgZm9udD0iZGVmYXVsdCIgc2l6ZT0iMTAwJSI+MTIzOTI5NjQ8L3N0eWxlPjwvYWNj
ZXNzaW9uLW51bT48dXJscz48cmVsYXRlZC11cmxzPjx1cmw+PHN0eWxlIGZhY2U9Im5vcm1hbCIg
Zm9udD0iZGVmYXVsdCIgc2l6ZT0iMTAwJSI+aHR0cDovL3d3dy5uY2JpLm5sbS5uaWguZ292L2Vu
dHJlei9xdWVyeS5mY2dpP2NtZD1SZXRyaWV2ZSZhbXA7ZGI9UHViTWVkJmFtcDtkb3B0PUNpdGF0
aW9uJmFtcDtsaXN0X3VpZHM9MTIzOTI5NjQgIDwvc3R5bGU+PC91cmw+PC9yZWxhdGVkLXVybHM+
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EZWwgUmF6bzwvQXV0aG9yPjxZZWFyPjIwMDE8L1llYXI+
PFJlY051bT42MjwvUmVjTnVtPjxEaXNwbGF5VGV4dD48c3R5bGUgZmFjZT0ic3VwZXJzY3JpcHQi
Pls2NiwgNjddPC9zdHlsZT48L0Rpc3BsYXlUZXh0PjxyZWNvcmQ+PGRhdGFiYXNlIG5hbWU9Im1l
dGFsZXMgcGVzYWRvcy5lbmwiIHBhdGg9IkM6XERvY3VtZW50cyBhbmQgU2V0dGluZ3NcQ2FybG9z
IFJ1aXotVGFnbGVcRXNjcml0b3Jpb1xNYXJ6byAyMDEzXFByb3llY3RvIEZvbmRlY3l0IDIwMTRc
bWV0YWxlcyBwZXNhZG9zLmVubCI+bWV0YWxlcyBwZXNhZG9zLmVubDwvZGF0YWJhc2U+PHNvdXJj
ZS1hcHAgbmFtZT0iRW5kTm90ZSIgdmVyc2lvbj0iOC4wIj5FbmROb3RlPC9zb3VyY2UtYXBwPjxy
ZWMtbnVtYmVyPjYyPC9yZWMtbnVtYmVyPjxyZWYtdHlwZSBuYW1lPSJKb3VybmFsIEFydGljbGUi
PjE3PC9yZWYtdHlwZT48Y29udHJpYnV0b3JzPjxhdXRob3JzPjxhdXRob3I+PHN0eWxlIGZhY2U9
Im5vcm1hbCIgZm9udD0iZGVmYXVsdCIgc2l6ZT0iMTAwJSI+RGVsIFJhem8sIEwuIE0uPC9zdHls
ZT48L2F1dGhvcj48YXV0aG9yPjxzdHlsZSBmYWNlPSJub3JtYWwiIGZvbnQ9ImRlZmF1bHQiIHNp
emU9IjEwMCUiPlF1aW50YW5pbGxhLVZlZ2EsIEIuPC9zdHlsZT48L2F1dGhvcj48YXV0aG9yPjxz
dHlsZSBmYWNlPSJub3JtYWwiIGZvbnQ9ImRlZmF1bHQiIHNpemU9IjEwMCUiPkJyYW1iaWxhLUNv
bG9tYnJlcywgRS48L3N0eWxlPjwvYXV0aG9yPjxhdXRob3I+PHN0eWxlIGZhY2U9Im5vcm1hbCIg
Zm9udD0iZGVmYXVsdCIgc2l6ZT0iMTAwJSI+Q2FsZGVyb24tQXJhbmRhLCBFLiBTLjwvc3R5bGU+
PC9hdXRob3I+PGF1dGhvcj48c3R5bGUgZmFjZT0ibm9ybWFsIiBmb250PSJkZWZhdWx0IiBzaXpl
PSIxMDAlIj5NYW5ubywgTS48L3N0eWxlPjwvYXV0aG9yPjxhdXRob3I+PHN0eWxlIGZhY2U9Im5v
cm1hbCIgZm9udD0iZGVmYXVsdCIgc2l6ZT0iMTAwJSI+QWxib3JlcywgQS48L3N0eWxlPjwvYXV0
aG9yPjwvYXV0aG9ycz48L2NvbnRyaWJ1dG9ycz48YXV0aC1hZGRyZXNzPjxzdHlsZSBmYWNlPSJu
b3JtYWwiIGZvbnQ9ImRlZmF1bHQiIHNpemU9IjEwMCUiPlNlY2Npb24gZGUgVG94aWNvbG9naWEs
IENlbnRybyBkZSBJbnZlc3RpZ2FjaW9uIHkgRXN0dWRpb3MgQXZhbnphZG9zIGRlbCBJbnN0aXR1
dG8gUG9saXRlY25pY28gTmF0aW9uYWwsIE1leGljbyBDaXR5LCBNZXhpY28uPC9zdHlsZT48L2F1
dGgtYWRkcmVzcz48dGl0bGVzPjx0aXRsZT48c3R5bGUgZmFjZT0ibm9ybWFsIiBmb250PSJkZWZh
dWx0IiBzaXplPSIxMDAlIj5TdHJlc3MgcHJvdGVpbnMgaW5kdWNlZCBieSBhcnNlbmljPC9zdHls
ZT48L3RpdGxlPjxzZWNvbmRhcnktdGl0bGU+PHN0eWxlIGZhY2U9Im5vcm1hbCIgZm9udD0iZGVm
YXVsdCIgc2l6ZT0iMTAwJSI+VG94aWNvbCBBcHBsIFBoYXJtYWNvbDwvc3R5bGU+PC9zZWNvbmRh
cnktdGl0bGU+PC90aXRsZXM+PHBlcmlvZGljYWw+PGZ1bGwtdGl0bGU+PHN0eWxlIGZhY2U9Im5v
cm1hbCIgZm9udD0iZGVmYXVsdCIgc2l6ZT0iMTAwJSI+VG94aWNvbCBBcHBsIFBoYXJtYWNvbDwv
c3R5bGU+PC9mdWxsLXRpdGxlPjwvcGVyaW9kaWNhbD48cGFnZXM+PHN0eWxlIGZhY2U9Im5vcm1h
bCIgZm9udD0iZGVmYXVsdCIgc2l6ZT0iMTAwJSI+MTMyLTQ4PC9zdHlsZT48L3BhZ2VzPjx2b2x1
bWU+PHN0eWxlIGZhY2U9Im5vcm1hbCIgZm9udD0iZGVmYXVsdCIgc2l6ZT0iMTAwJSI+MTc3PC9z
dHlsZT48L3ZvbHVtZT48bnVtYmVyPjxzdHlsZSBmYWNlPSJub3JtYWwiIGZvbnQ9ImRlZmF1bHQi
IHNpemU9IjEwMCUiPjI8L3N0eWxlPjwvbnVtYmVyPjxrZXl3b3Jkcz48a2V5d29yZD48c3R5bGUg
ZmFjZT0ibm9ybWFsIiBmb250PSJkZWZhdWx0IiBzaXplPSIxMDAlIj5BbmltYWxzPC9zdHlsZT48
L2tleXdvcmQ+PGtleXdvcmQ+PHN0eWxlIGZhY2U9Im5vcm1hbCIgZm9udD0iZGVmYXVsdCIgc2l6
ZT0iMTAwJSI+QXJzZW5pYy9tZXRhYm9saXNtLyp0b3hpY2l0eTwvc3R5bGU+PC9rZXl3b3JkPjxr
ZXl3b3JkPjxzdHlsZSBmYWNlPSJub3JtYWwiIGZvbnQ9ImRlZmF1bHQiIHNpemU9IjEwMCUiPkdl
bmUgRXhwcmVzc2lvbiBSZWd1bGF0aW9uL2RydWcgZWZmZWN0czwvc3R5bGU+PC9rZXl3b3JkPjxr
ZXl3b3JkPjxzdHlsZSBmYWNlPSJub3JtYWwiIGZvbnQ9ImRlZmF1bHQiIHNpemU9IjEwMCUiPkhT
UDcwIEhlYXQtU2hvY2sgUHJvdGVpbnMvYmlvc3ludGhlc2lzL3BoeXNpb2xvZ3k8L3N0eWxlPjwv
a2V5d29yZD48a2V5d29yZD48c3R5bGUgZmFjZT0ibm9ybWFsIiBmb250PSJkZWZhdWx0IiBzaXpl
PSIxMDAlIj5IZWF0LVNob2NrIFByb3RlaW5zLypiaW9zeW50aGVzaXMvZ2VuZXRpY3MvcGh5c2lv
bG9neTwvc3R5bGU+PC9rZXl3b3JkPjxrZXl3b3JkPjxzdHlsZSBmYWNlPSJub3JtYWwiIGZvbnQ9
ImRlZmF1bHQiIHNpemU9IjEwMCUiPkhlbWUgT3h5Z2VuYXNlIChEZWN5Y2xpemluZykvYmlvc3lu
dGhlc2lzL3BoeXNpb2xvZ3k8L3N0eWxlPjwva2V5d29yZD48a2V5d29yZD48c3R5bGUgZmFjZT0i
bm9ybWFsIiBmb250PSJkZWZhdWx0IiBzaXplPSIxMDAlIj5IdW1hbnM8L3N0eWxlPjwva2V5d29y
ZD48a2V5d29yZD48c3R5bGUgZmFjZT0ibm9ybWFsIiBmb250PSJkZWZhdWx0IiBzaXplPSIxMDAl
Ij5NZW1icmFuZSBQcm90ZWlucy9iaW9zeW50aGVzaXMvcGh5c2lvbG9neTwvc3R5bGU+PC9rZXl3
b3JkPjxrZXl3b3JkPjxzdHlsZSBmYWNlPSJub3JtYWwiIGZvbnQ9ImRlZmF1bHQiIHNpemU9IjEw
MCUiPk1ldGFsbG90aGlvbmVpbi9iaW9zeW50aGVzaXMvcGh5c2lvbG9neTwvc3R5bGU+PC9rZXl3
b3JkPjxrZXl3b3JkPjxzdHlsZSBmYWNlPSJub3JtYWwiIGZvbnQ9ImRlZmF1bHQiIHNpemU9IjEw
MCUiPk94aWRhdGl2ZSBTdHJlc3M8L3N0eWxlPjwva2V5d29yZD48a2V5d29yZD48c3R5bGUgZmFj
ZT0ibm9ybWFsIiBmb250PSJkZWZhdWx0IiBzaXplPSIxMDAlIj5VYmlxdWl0aW4vYmlvc3ludGhl
c2lzPC9zdHlsZT48L2tleXdvcmQ+PC9rZXl3b3Jkcz48ZGF0ZXM+PHllYXI+PHN0eWxlIGZhY2U9
Im5vcm1hbCIgZm9udD0iZGVmYXVsdCIgc2l6ZT0iMTAwJSI+MjAwMTwvc3R5bGU+PC95ZWFyPjxw
dWItZGF0ZXM+PGRhdGU+PHN0eWxlIGZhY2U9Im5vcm1hbCIgZm9udD0iZGVmYXVsdCIgc2l6ZT0i
MTAwJSI+RGVjIDE8L3N0eWxlPjwvZGF0ZT48L3B1Yi1kYXRlcz48L2RhdGVzPjxhY2Nlc3Npb24t
bnVtPjxzdHlsZSBmYWNlPSJub3JtYWwiIGZvbnQ9ImRlZmF1bHQiIHNpemU9IjEwMCUiPjExNzQw
OTEyPC9zdHlsZT48L2FjY2Vzc2lvbi1udW0+PHVybHM+PHJlbGF0ZWQtdXJscz48dXJsPjxzdHls
ZSBmYWNlPSJub3JtYWwiIGZvbnQ9ImRlZmF1bHQiIHNpemU9IjEwMCUiPmh0dHA6Ly93d3cubmNi
aS5ubG0ubmloLmdvdi9lbnRyZXovcXVlcnkuZmNnaT9jbWQ9UmV0cmlldmUmYW1wO2RiPVB1Yk1l
ZCZhbXA7ZG9wdD1DaXRhdGlvbiZhbXA7bGlzdF91aWRzPTExNzQwOTEyICA8L3N0eWxlPjwvdXJs
PjwvcmVsYXRlZC11cmxzPjwvdXJscz48L3JlY29yZD48L0NpdGU+PENpdGU+PEF1dGhvcj5CdW5k
ZXJzb248L0F1dGhvcj48WWVhcj4yMDAyPC9ZZWFyPjxSZWNOdW0+MTQ4PC9SZWNOdW0+PHJlY29y
ZD48ZGF0YWJhc2UgbmFtZT0ibWV0YWxlcyBwZXNhZG9zLmVubCIgcGF0aD0iQzpcRG9jdW1lbnRz
IGFuZCBTZXR0aW5nc1xDYXJsb3MgUnVpei1UYWdsZVxFc2NyaXRvcmlvXE1hcnpvIDIwMTNcUHJv
eWVjdG8gRm9uZGVjeXQgMjAxNFxtZXRhbGVzIHBlc2Fkb3MuZW5sIj5tZXRhbGVzIHBlc2Fkb3Mu
ZW5sPC9kYXRhYmFzZT48c291cmNlLWFwcCBuYW1lPSJFbmROb3RlIiB2ZXJzaW9uPSI4LjAiPkVu
ZE5vdGU8L3NvdXJjZS1hcHA+PHJlYy1udW1iZXI+MTQ4PC9yZWMtbnVtYmVyPjxyZWYtdHlwZSBu
YW1lPSJKb3VybmFsIEFydGljbGUiPjE3PC9yZWYtdHlwZT48Y29udHJpYnV0b3JzPjxhdXRob3Jz
PjxhdXRob3I+PHN0eWxlIGZhY2U9Im5vcm1hbCIgZm9udD0iZGVmYXVsdCIgc2l6ZT0iMTAwJSI+
QnVuZGVyc29uLCBNLjwvc3R5bGU+PC9hdXRob3I+PGF1dGhvcj48c3R5bGUgZmFjZT0ibm9ybWFs
IiBmb250PSJkZWZhdWx0IiBzaXplPSIxMDAlIj5Db2ZmaW4sIEouIEQuPC9zdHlsZT48L2F1dGhv
cj48YXV0aG9yPjxzdHlsZSBmYWNlPSJub3JtYWwiIGZvbnQ9ImRlZmF1bHQiIHNpemU9IjEwMCUi
PkJlYWxsLCBILiBELjwvc3R5bGU+PC9hdXRob3I+PC9hdXRob3JzPjwvY29udHJpYnV0b3JzPjxh
dXRoLWFkZHJlc3M+PHN0eWxlIGZhY2U9Im5vcm1hbCIgZm9udD0iZGVmYXVsdCIgc2l6ZT0iMTAw
JSI+RGVwYXJ0bWVudCBvZiBQaGFybWFjZXV0aWNhbCBTY2llbmNlcywgQ2VudGVyIGZvciBFbnZp
cm9ubWVudGFsIEhlYWx0aCBTY2llbmNlcywgVW5pdmVyc2l0eSBvZiBNb250YW5hLCBNaXNzb3Vs
YSA1OTgxMi0xNTUyLCBVU0EuPC9zdHlsZT48L2F1dGgtYWRkcmVzcz48dGl0bGVzPjx0aXRsZT48
c3R5bGUgZmFjZT0ibm9ybWFsIiBmb250PSJkZWZhdWx0IiBzaXplPSIxMDAlIj5BcnNlbmljIGlu
ZHVjZXMgcGVyb3h5bml0cml0ZSBnZW5lcmF0aW9uIGFuZCBjeWNsb294eWdlbmFzZS0yIHByb3Rl
aW4gZXhwcmVzc2lvbiBpbiBhb3J0aWMgZW5kb3RoZWxpYWwgY2VsbHM6IHBvc3NpYmxlIHJvbGUg
aW4gYXRoZXJvc2NsZXJvc2lzPC9zdHlsZT48L3RpdGxlPjxzZWNvbmRhcnktdGl0bGU+PHN0eWxl
IGZhY2U9Im5vcm1hbCIgZm9udD0iZGVmYXVsdCIgc2l6ZT0iMTAwJSI+VG94aWNvbCBBcHBsIFBo
YXJtYWNvbDwvc3R5bGU+PC9zZWNvbmRhcnktdGl0bGU+PC90aXRsZXM+PHBlcmlvZGljYWw+PGZ1
bGwtdGl0bGU+PHN0eWxlIGZhY2U9Im5vcm1hbCIgZm9udD0iZGVmYXVsdCIgc2l6ZT0iMTAwJSI+
VG94aWNvbCBBcHBsIFBoYXJtYWNvbDwvc3R5bGU+PC9mdWxsLXRpdGxlPjwvcGVyaW9kaWNhbD48
cGFnZXM+PHN0eWxlIGZhY2U9Im5vcm1hbCIgZm9udD0iZGVmYXVsdCIgc2l6ZT0iMTAwJSI+MTEt
ODwvc3R5bGU+PC9wYWdlcz48dm9sdW1lPjxzdHlsZSBmYWNlPSJub3JtYWwiIGZvbnQ9ImRlZmF1
bHQiIHNpemU9IjEwMCUiPjE4NDwvc3R5bGU+PC92b2x1bWU+PG51bWJlcj48c3R5bGUgZmFjZT0i
bm9ybWFsIiBmb250PSJkZWZhdWx0IiBzaXplPSIxMDAlIj4xPC9zdHlsZT48L251bWJlcj48a2V5
d29yZHM+PGtleXdvcmQ+PHN0eWxlIGZhY2U9Im5vcm1hbCIgZm9udD0iZGVmYXVsdCIgc2l6ZT0i
MTAwJSI+QW5pbWFsczwvc3R5bGU+PC9rZXl3b3JkPjxrZXl3b3JkPjxzdHlsZSBmYWNlPSJub3Jt
YWwiIGZvbnQ9ImRlZmF1bHQiIHNpemU9IjEwMCUiPkFvcnRhL2N5dG9sb2d5PC9zdHlsZT48L2tl
eXdvcmQ+PGtleXdvcmQ+PHN0eWxlIGZhY2U9Im5vcm1hbCIgZm9udD0iZGVmYXVsdCIgc2l6ZT0i
MTAwJSI+QXJzZW5pYy8qcGhhcm1hY29sb2d5PC9zdHlsZT48L2tleXdvcmQ+PGtleXdvcmQ+PHN0
eWxlIGZhY2U9Im5vcm1hbCIgZm9udD0iZGVmYXVsdCIgc2l6ZT0iMTAwJSI+QXJ0ZXJpb3NjbGVy
b3Npcy9lbnp5bW9sb2d5LyptZXRhYm9saXNtPC9zdHlsZT48L2tleXdvcmQ+PGtleXdvcmQ+PHN0
eWxlIGZhY2U9Im5vcm1hbCIgZm9udD0iZGVmYXVsdCIgc2l6ZT0iMTAwJSI+Q2F0dGxlPC9zdHls
ZT48L2tleXdvcmQ+PGtleXdvcmQ+PHN0eWxlIGZhY2U9Im5vcm1hbCIgZm9udD0iZGVmYXVsdCIg
c2l6ZT0iMTAwJSI+Q2VsbCBTdXJ2aXZhbC9kcnVnIGVmZmVjdHM8L3N0eWxlPjwva2V5d29yZD48
a2V5d29yZD48c3R5bGUgZmFjZT0ibm9ybWFsIiBmb250PSJkZWZhdWx0IiBzaXplPSIxMDAlIj5D
ZWxscywgQ3VsdHVyZWQ8L3N0eWxlPjwva2V5d29yZD48a2V5d29yZD48c3R5bGUgZmFjZT0ibm9y
bWFsIiBmb250PSJkZWZhdWx0IiBzaXplPSIxMDAlIj5DeWNsb294eWdlbmFzZSAyPC9zdHlsZT48
L2tleXdvcmQ+PGtleXdvcmQ+PHN0eWxlIGZhY2U9Im5vcm1hbCIgZm9udD0iZGVmYXVsdCIgc2l6
ZT0iMTAwJSI+RGlub3Byb3N0b25lL21ldGFib2xpc208L3N0eWxlPjwva2V5d29yZD48a2V5d29y
ZD48c3R5bGUgZmFjZT0ibm9ybWFsIiBmb250PSJkZWZhdWx0IiBzaXplPSIxMDAlIj5Eb3NlLVJl
c3BvbnNlIFJlbGF0aW9uc2hpcCwgRHJ1Zzwvc3R5bGU+PC9rZXl3b3JkPjxrZXl3b3JkPjxzdHls
ZSBmYWNlPSJub3JtYWwiIGZvbnQ9ImRlZmF1bHQiIHNpemU9IjEwMCUiPkVuZG90aGVsaXVtL2N5
dG9sb2d5LypkcnVnIGVmZmVjdHMvZW56eW1vbG9neS8qbWV0YWJvbGlzbTwvc3R5bGU+PC9rZXl3
b3JkPjxrZXl3b3JkPjxzdHlsZSBmYWNlPSJub3JtYWwiIGZvbnQ9ImRlZmF1bHQiIHNpemU9IjEw
MCUiPkdlbmUgRXhwcmVzc2lvbiBSZWd1bGF0aW9uLCBFbnp5bW9sb2dpYy8qZHJ1ZyBlZmZlY3Rz
PC9zdHlsZT48L2tleXdvcmQ+PGtleXdvcmQ+PHN0eWxlIGZhY2U9Im5vcm1hbCIgZm9udD0iZGVm
YXVsdCIgc2l6ZT0iMTAwJSI+SXNvZW56eW1lcy8qYmlvc3ludGhlc2lzPC9zdHlsZT48L2tleXdv
cmQ+PGtleXdvcmQ+PHN0eWxlIGZhY2U9Im5vcm1hbCIgZm9udD0iZGVmYXVsdCIgc2l6ZT0iMTAw
JSI+UGVyb3h5bml0cm91cyBBY2lkLyptZXRhYm9saXNtPC9zdHlsZT48L2tleXdvcmQ+PGtleXdv
cmQ+PHN0eWxlIGZhY2U9Im5vcm1hbCIgZm9udD0iZGVmYXVsdCIgc2l6ZT0iMTAwJSI+UHJvc3Rh
Z2xhbmRpbi1FbmRvcGVyb3hpZGUgU3ludGhhc2VzLypiaW9zeW50aGVzaXM8L3N0eWxlPjwva2V5
d29yZD48L2tleXdvcmRzPjxkYXRlcz48eWVhcj48c3R5bGUgZmFjZT0ibm9ybWFsIiBmb250PSJk
ZWZhdWx0IiBzaXplPSIxMDAlIj4yMDAyPC9zdHlsZT48L3llYXI+PHB1Yi1kYXRlcz48ZGF0ZT48
c3R5bGUgZmFjZT0ibm9ybWFsIiBmb250PSJkZWZhdWx0IiBzaXplPSIxMDAlIj5PY3QgMTwvc3R5
bGU+PC9kYXRlPjwvcHViLWRhdGVzPjwvZGF0ZXM+PGFjY2Vzc2lvbi1udW0+PHN0eWxlIGZhY2U9
Im5vcm1hbCIgZm9udD0iZGVmYXVsdCIgc2l6ZT0iMTAwJSI+MTIzOTI5NjQ8L3N0eWxlPjwvYWNj
ZXNzaW9uLW51bT48dXJscz48cmVsYXRlZC11cmxzPjx1cmw+PHN0eWxlIGZhY2U9Im5vcm1hbCIg
Zm9udD0iZGVmYXVsdCIgc2l6ZT0iMTAwJSI+aHR0cDovL3d3dy5uY2JpLm5sbS5uaWguZ292L2Vu
dHJlei9xdWVyeS5mY2dpP2NtZD1SZXRyaWV2ZSZhbXA7ZGI9UHViTWVkJmFtcDtkb3B0PUNpdGF0
aW9uJmFtcDtsaXN0X3VpZHM9MTIzOTI5NjQgIDwvc3R5bGU+PC91cmw+PC9yZWxhdGVkLXVybHM+
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66,</w:t>
      </w:r>
      <w:r w:rsidR="00781E7C" w:rsidRPr="00516A26">
        <w:rPr>
          <w:rFonts w:ascii="Book Antiqua" w:eastAsia="ヒラギノ角ゴ Pro W3" w:hAnsi="Book Antiqua"/>
          <w:noProof/>
          <w:szCs w:val="24"/>
          <w:vertAlign w:val="superscript"/>
          <w:lang w:val="en-US"/>
        </w:rPr>
        <w:t>67]</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w:t>
      </w:r>
      <w:r w:rsidR="00D54655" w:rsidRPr="00516A26">
        <w:rPr>
          <w:rFonts w:ascii="Book Antiqua" w:eastAsia="ヒラギノ角ゴ Pro W3" w:hAnsi="Book Antiqua" w:cs="Courier New"/>
          <w:szCs w:val="24"/>
          <w:lang w:val="en-US"/>
        </w:rPr>
        <w:t xml:space="preserve">In this context we </w:t>
      </w:r>
      <w:r w:rsidR="00A859E3" w:rsidRPr="00516A26">
        <w:rPr>
          <w:rFonts w:ascii="Book Antiqua" w:eastAsia="ヒラギノ角ゴ Pro W3" w:hAnsi="Book Antiqua" w:cs="Courier New"/>
          <w:szCs w:val="24"/>
          <w:lang w:val="en-US"/>
        </w:rPr>
        <w:t xml:space="preserve">had </w:t>
      </w:r>
      <w:r w:rsidR="00D54655" w:rsidRPr="00516A26">
        <w:rPr>
          <w:rFonts w:ascii="Book Antiqua" w:eastAsia="ヒラギノ角ゴ Pro W3" w:hAnsi="Book Antiqua" w:cs="Courier New"/>
          <w:szCs w:val="24"/>
          <w:lang w:val="en-US"/>
        </w:rPr>
        <w:t>shown that chronic arsenic exposure in drinking water reduced acetylcholine-induced relaxation</w:t>
      </w:r>
      <w:r w:rsidR="00A859E3" w:rsidRPr="00516A26">
        <w:rPr>
          <w:rFonts w:ascii="Book Antiqua" w:eastAsia="ヒラギノ角ゴ Pro W3" w:hAnsi="Book Antiqua" w:cs="Courier New"/>
          <w:szCs w:val="24"/>
          <w:lang w:val="en-US"/>
        </w:rPr>
        <w:t xml:space="preserve"> </w:t>
      </w:r>
      <w:r w:rsidR="00E3107D">
        <w:rPr>
          <w:rFonts w:ascii="Book Antiqua" w:eastAsia="ヒラギノ角ゴ Pro W3" w:hAnsi="Book Antiqua" w:cs="Courier New"/>
          <w:szCs w:val="24"/>
          <w:lang w:val="en-US"/>
        </w:rPr>
        <w:t>in female rat aorta</w:t>
      </w:r>
      <w:r w:rsidR="00D54655" w:rsidRPr="00516A26">
        <w:rPr>
          <w:rFonts w:ascii="Book Antiqua" w:eastAsia="ヒラギノ角ゴ Pro W3" w:hAnsi="Book Antiqua" w:cs="Courier New"/>
          <w:szCs w:val="24"/>
          <w:lang w:val="en-US"/>
        </w:rPr>
        <w:fldChar w:fldCharType="begin">
          <w:fldData xml:space="preserve">PEVuZE5vdGU+PENpdGU+PEF1dGhvcj5DaWZ1ZW50ZXM8L0F1dGhvcj48WWVhcj4yMDA5PC9ZZWFy
PjxSZWNOdW0+ODwvUmVjTnVtPjxEaXNwbGF5VGV4dD48c3R5bGUgZmFjZT0ic3VwZXJzY3JpcHQi
Pls2O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ODwvcmVjLW51bWJlcj48cmVmLXR5cGUgbmFtZT0iSm91cm5hbCBBcnRpY2xlIj4xNzwv
cmVmLXR5cGU+PGNvbnRyaWJ1dG9ycz48YXV0aG9ycz48YXV0aG9yPjxzdHlsZSBmYWNlPSJub3Jt
YWwiIGZvbnQ9ImRlZmF1bHQiIHNpemU9IjEwMCUiPkNpZnVlbnRlcywgRi48L3N0eWxlPjwvYXV0
aG9yPjxhdXRob3I+PHN0eWxlIGZhY2U9Im5vcm1hbCIgZm9udD0iZGVmYXVsdCIgc2l6ZT0iMTAw
JSI+QnJhdm8sIEouPC9zdHlsZT48L2F1dGhvcj48YXV0aG9yPjxzdHlsZSBmYWNlPSJub3JtYWwi
IGZvbnQ9ImRlZmF1bHQiIHNpemU9IjEwMCUiPk5vcmFtYnVlbmEsIE0uPC9zdHlsZT48L2F1dGhv
cj48YXV0aG9yPjxzdHlsZSBmYWNlPSJub3JtYWwiIGZvbnQ9ImRlZmF1bHQiIHNpemU9IjEwMCUi
PlN0ZWdlbiwgUy48L3N0eWxlPjwvYXV0aG9yPjxhdXRob3I+PHN0eWxlIGZhY2U9Im5vcm1hbCIg
Zm9udD0iZGVmYXVsdCIgc2l6ZT0iMTAwJSI+QXlhdmlyZSwgQS48L3N0eWxlPjwvYXV0aG9yPjxh
dXRob3I+PHN0eWxlIGZhY2U9Im5vcm1hbCIgZm9udD0iZGVmYXVsdCIgc2l6ZT0iMTAwJSI+UGFs
YWNpb3MsIEouPC9zdHlsZT48L2F1dGhvcj48L2F1dGhvcnM+PC9jb250cmlidXRvcnM+PGF1dGgt
YWRkcmVzcz48c3R5bGUgZmFjZT0ibm9ybWFsIiBmb250PSJkZWZhdWx0IiBzaXplPSIxMDAlIj5E
ZXBhcnRhbWVudG8gZGUgUXVpbWljYXMgeSBGYXJtYWNpYSwgRmFjdWx0YWQgZGUgQ2llbmNpYXMs
IFVuaXZlcnNpZGFkIENhdG9saWNhIGRlbCBOb3J0ZSwgQW5nYW1vcyAwNjEwLiBBbnRvZmFnYXN0
YSwgQ2hpbGUuPC9zdHlsZT48L2F1dGgtYWRkcmVzcz48dGl0bGVzPjx0aXRsZT48c3R5bGUgZmFj
ZT0ibm9ybWFsIiBmb250PSJkZWZhdWx0IiBzaXplPSIxMDAlIj5DaHJvbmljIGV4cG9zdXJlIHRv
IGFyc2VuaWMgaW4gdGFwIHdhdGVyIHJlZHVjZXMgYWNldHlsY2hvbGluZS1pbmR1Y2VkIHJlbGF4
YXRpb24gaW4gdGhlIGFvcnRhIGFuZCBpbmNyZWFzZXMgb3hpZGF0aXZlIHN0cmVzcyBpbiBmZW1h
bGUgcmF0czwvc3R5bGU+PC90aXRsZT48c2Vjb25kYXJ5LXRpdGxlPjxzdHlsZSBmYWNlPSJub3Jt
YWwiIGZvbnQ9ImRlZmF1bHQiIHNpemU9IjEwMCUiPkludCBKIFRveGljb2w8L3N0eWxlPjwvc2Vj
b25kYXJ5LXRpdGxlPjwvdGl0bGVzPjxwZXJpb2RpY2FsPjxmdWxsLXRpdGxlPjxzdHlsZSBmYWNl
PSJub3JtYWwiIGZvbnQ9ImRlZmF1bHQiIHNpemU9IjEwMCUiPkludCBKIFRveGljb2w8L3N0eWxl
PjwvZnVsbC10aXRsZT48L3BlcmlvZGljYWw+PHBhZ2VzPjxzdHlsZSBmYWNlPSJub3JtYWwiIGZv
bnQ9ImRlZmF1bHQiIHNpemU9IjEwMCUiPjUzNC00MTwvc3R5bGU+PC9wYWdlcz48dm9sdW1lPjxz
dHlsZSBmYWNlPSJub3JtYWwiIGZvbnQ9ImRlZmF1bHQiIHNpemU9IjEwMCUiPjI4PC9zdHlsZT48
L3ZvbHVtZT48bnVtYmVyPjxzdHlsZSBmYWNlPSJub3JtYWwiIGZvbnQ9ImRlZmF1bHQiIHNpemU9
IjEwMCUiPjY8L3N0eWxlPjwvbnVtYmVyPjxkYXRlcz48eWVhcj48c3R5bGUgZmFjZT0ibm9ybWFs
IiBmb250PSJkZWZhdWx0IiBzaXplPSIxMDAlIj4yMDA5PC9zdHlsZT48L3llYXI+PHB1Yi1kYXRl
cz48ZGF0ZT48c3R5bGUgZmFjZT0ibm9ybWFsIiBmb250PSJkZWZhdWx0IiBzaXplPSIxMDAlIj5O
b3YtRGVjPC9zdHlsZT48L2RhdGU+PC9wdWItZGF0ZXM+PC9kYXRlcz48YWNjZXNzaW9uLW51bT48
c3R5bGUgZmFjZT0ibm9ybWFsIiBmb250PSJkZWZhdWx0IiBzaXplPSIxMDAlIj4xOTk2NjE0NTwv
c3R5bGU+PC9hY2Nlc3Npb24tbnVtPjx1cmxzPjxyZWxhdGVkLXVybHM+PHVybD48c3R5bGUgZmFj
ZT0ibm9ybWFsIiBmb250PSJkZWZhdWx0IiBzaXplPSIxMDAlIj5odHRwOi8vd3d3Lm5jYmkubmxt
Lm5paC5nb3YvZW50cmV6L3F1ZXJ5LmZjZ2k/Y21kPVJldHJpZXZlJmFtcDtkYj1QdWJNZWQmYW1w
O2RvcHQ9Q2l0YXRpb24mYW1wO2xpc3RfdWlkcz0xOTk2NjE0NSAgIDwvc3R5bGU+PC91cmw+PC9y
ZWxhdGVkLXVybHM+PC91cmxzPjwvcmVjb3JkPjwvQ2l0ZT48L0VuZE5vdGU+AG==
</w:fldData>
        </w:fldChar>
      </w:r>
      <w:r w:rsidR="00781E7C" w:rsidRPr="00516A26">
        <w:rPr>
          <w:rFonts w:ascii="Book Antiqua" w:eastAsia="ヒラギノ角ゴ Pro W3" w:hAnsi="Book Antiqua" w:cs="Courier New"/>
          <w:szCs w:val="24"/>
          <w:lang w:val="en-US"/>
        </w:rPr>
        <w:instrText xml:space="preserve"> ADDIN EN.CITE </w:instrText>
      </w:r>
      <w:r w:rsidR="00781E7C" w:rsidRPr="00516A26">
        <w:rPr>
          <w:rFonts w:ascii="Book Antiqua" w:eastAsia="ヒラギノ角ゴ Pro W3" w:hAnsi="Book Antiqua" w:cs="Courier New"/>
          <w:szCs w:val="24"/>
          <w:lang w:val="en-US"/>
        </w:rPr>
        <w:fldChar w:fldCharType="begin">
          <w:fldData xml:space="preserve">PEVuZE5vdGU+PENpdGU+PEF1dGhvcj5DaWZ1ZW50ZXM8L0F1dGhvcj48WWVhcj4yMDA5PC9ZZWFy
PjxSZWNOdW0+ODwvUmVjTnVtPjxEaXNwbGF5VGV4dD48c3R5bGUgZmFjZT0ic3VwZXJzY3JpcHQi
Pls2OF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ODwvcmVjLW51bWJlcj48cmVmLXR5cGUgbmFtZT0iSm91cm5hbCBBcnRpY2xlIj4xNzwv
cmVmLXR5cGU+PGNvbnRyaWJ1dG9ycz48YXV0aG9ycz48YXV0aG9yPjxzdHlsZSBmYWNlPSJub3Jt
YWwiIGZvbnQ9ImRlZmF1bHQiIHNpemU9IjEwMCUiPkNpZnVlbnRlcywgRi48L3N0eWxlPjwvYXV0
aG9yPjxhdXRob3I+PHN0eWxlIGZhY2U9Im5vcm1hbCIgZm9udD0iZGVmYXVsdCIgc2l6ZT0iMTAw
JSI+QnJhdm8sIEouPC9zdHlsZT48L2F1dGhvcj48YXV0aG9yPjxzdHlsZSBmYWNlPSJub3JtYWwi
IGZvbnQ9ImRlZmF1bHQiIHNpemU9IjEwMCUiPk5vcmFtYnVlbmEsIE0uPC9zdHlsZT48L2F1dGhv
cj48YXV0aG9yPjxzdHlsZSBmYWNlPSJub3JtYWwiIGZvbnQ9ImRlZmF1bHQiIHNpemU9IjEwMCUi
PlN0ZWdlbiwgUy48L3N0eWxlPjwvYXV0aG9yPjxhdXRob3I+PHN0eWxlIGZhY2U9Im5vcm1hbCIg
Zm9udD0iZGVmYXVsdCIgc2l6ZT0iMTAwJSI+QXlhdmlyZSwgQS48L3N0eWxlPjwvYXV0aG9yPjxh
dXRob3I+PHN0eWxlIGZhY2U9Im5vcm1hbCIgZm9udD0iZGVmYXVsdCIgc2l6ZT0iMTAwJSI+UGFs
YWNpb3MsIEouPC9zdHlsZT48L2F1dGhvcj48L2F1dGhvcnM+PC9jb250cmlidXRvcnM+PGF1dGgt
YWRkcmVzcz48c3R5bGUgZmFjZT0ibm9ybWFsIiBmb250PSJkZWZhdWx0IiBzaXplPSIxMDAlIj5E
ZXBhcnRhbWVudG8gZGUgUXVpbWljYXMgeSBGYXJtYWNpYSwgRmFjdWx0YWQgZGUgQ2llbmNpYXMs
IFVuaXZlcnNpZGFkIENhdG9saWNhIGRlbCBOb3J0ZSwgQW5nYW1vcyAwNjEwLiBBbnRvZmFnYXN0
YSwgQ2hpbGUuPC9zdHlsZT48L2F1dGgtYWRkcmVzcz48dGl0bGVzPjx0aXRsZT48c3R5bGUgZmFj
ZT0ibm9ybWFsIiBmb250PSJkZWZhdWx0IiBzaXplPSIxMDAlIj5DaHJvbmljIGV4cG9zdXJlIHRv
IGFyc2VuaWMgaW4gdGFwIHdhdGVyIHJlZHVjZXMgYWNldHlsY2hvbGluZS1pbmR1Y2VkIHJlbGF4
YXRpb24gaW4gdGhlIGFvcnRhIGFuZCBpbmNyZWFzZXMgb3hpZGF0aXZlIHN0cmVzcyBpbiBmZW1h
bGUgcmF0czwvc3R5bGU+PC90aXRsZT48c2Vjb25kYXJ5LXRpdGxlPjxzdHlsZSBmYWNlPSJub3Jt
YWwiIGZvbnQ9ImRlZmF1bHQiIHNpemU9IjEwMCUiPkludCBKIFRveGljb2w8L3N0eWxlPjwvc2Vj
b25kYXJ5LXRpdGxlPjwvdGl0bGVzPjxwZXJpb2RpY2FsPjxmdWxsLXRpdGxlPjxzdHlsZSBmYWNl
PSJub3JtYWwiIGZvbnQ9ImRlZmF1bHQiIHNpemU9IjEwMCUiPkludCBKIFRveGljb2w8L3N0eWxl
PjwvZnVsbC10aXRsZT48L3BlcmlvZGljYWw+PHBhZ2VzPjxzdHlsZSBmYWNlPSJub3JtYWwiIGZv
bnQ9ImRlZmF1bHQiIHNpemU9IjEwMCUiPjUzNC00MTwvc3R5bGU+PC9wYWdlcz48dm9sdW1lPjxz
dHlsZSBmYWNlPSJub3JtYWwiIGZvbnQ9ImRlZmF1bHQiIHNpemU9IjEwMCUiPjI4PC9zdHlsZT48
L3ZvbHVtZT48bnVtYmVyPjxzdHlsZSBmYWNlPSJub3JtYWwiIGZvbnQ9ImRlZmF1bHQiIHNpemU9
IjEwMCUiPjY8L3N0eWxlPjwvbnVtYmVyPjxkYXRlcz48eWVhcj48c3R5bGUgZmFjZT0ibm9ybWFs
IiBmb250PSJkZWZhdWx0IiBzaXplPSIxMDAlIj4yMDA5PC9zdHlsZT48L3llYXI+PHB1Yi1kYXRl
cz48ZGF0ZT48c3R5bGUgZmFjZT0ibm9ybWFsIiBmb250PSJkZWZhdWx0IiBzaXplPSIxMDAlIj5O
b3YtRGVjPC9zdHlsZT48L2RhdGU+PC9wdWItZGF0ZXM+PC9kYXRlcz48YWNjZXNzaW9uLW51bT48
c3R5bGUgZmFjZT0ibm9ybWFsIiBmb250PSJkZWZhdWx0IiBzaXplPSIxMDAlIj4xOTk2NjE0NTwv
c3R5bGU+PC9hY2Nlc3Npb24tbnVtPjx1cmxzPjxyZWxhdGVkLXVybHM+PHVybD48c3R5bGUgZmFj
ZT0ibm9ybWFsIiBmb250PSJkZWZhdWx0IiBzaXplPSIxMDAlIj5odHRwOi8vd3d3Lm5jYmkubmxt
Lm5paC5nb3YvZW50cmV6L3F1ZXJ5LmZjZ2k/Y21kPVJldHJpZXZlJmFtcDtkYj1QdWJNZWQmYW1w
O2RvcHQ9Q2l0YXRpb24mYW1wO2xpc3RfdWlkcz0xOTk2NjE0NSAgIDwvc3R5bGU+PC91cmw+PC9y
ZWxhdGVkLXVybHM+PC91cmxzPjwvcmVjb3JkPjwvQ2l0ZT48L0VuZE5vdGU+AG==
</w:fldData>
        </w:fldChar>
      </w:r>
      <w:r w:rsidR="00781E7C" w:rsidRPr="00516A26">
        <w:rPr>
          <w:rFonts w:ascii="Book Antiqua" w:eastAsia="ヒラギノ角ゴ Pro W3" w:hAnsi="Book Antiqua" w:cs="Courier New"/>
          <w:szCs w:val="24"/>
          <w:lang w:val="en-US"/>
        </w:rPr>
        <w:instrText xml:space="preserve"> ADDIN EN.CITE.DATA </w:instrText>
      </w:r>
      <w:r w:rsidR="00781E7C" w:rsidRPr="00516A26">
        <w:rPr>
          <w:rFonts w:ascii="Book Antiqua" w:eastAsia="ヒラギノ角ゴ Pro W3" w:hAnsi="Book Antiqua" w:cs="Courier New"/>
          <w:szCs w:val="24"/>
          <w:lang w:val="en-US"/>
        </w:rPr>
      </w:r>
      <w:r w:rsidR="00781E7C" w:rsidRPr="00516A26">
        <w:rPr>
          <w:rFonts w:ascii="Book Antiqua" w:eastAsia="ヒラギノ角ゴ Pro W3" w:hAnsi="Book Antiqua" w:cs="Courier New"/>
          <w:szCs w:val="24"/>
          <w:lang w:val="en-US"/>
        </w:rPr>
        <w:fldChar w:fldCharType="end"/>
      </w:r>
      <w:r w:rsidR="00D54655" w:rsidRPr="00516A26">
        <w:rPr>
          <w:rFonts w:ascii="Book Antiqua" w:eastAsia="ヒラギノ角ゴ Pro W3" w:hAnsi="Book Antiqua" w:cs="Courier New"/>
          <w:szCs w:val="24"/>
          <w:lang w:val="en-US"/>
        </w:rPr>
      </w:r>
      <w:r w:rsidR="00D54655" w:rsidRPr="00516A26">
        <w:rPr>
          <w:rFonts w:ascii="Book Antiqua" w:eastAsia="ヒラギノ角ゴ Pro W3" w:hAnsi="Book Antiqua" w:cs="Courier New"/>
          <w:szCs w:val="24"/>
          <w:lang w:val="en-US"/>
        </w:rPr>
        <w:fldChar w:fldCharType="separate"/>
      </w:r>
      <w:r w:rsidR="00781E7C" w:rsidRPr="00516A26">
        <w:rPr>
          <w:rFonts w:ascii="Book Antiqua" w:eastAsia="ヒラギノ角ゴ Pro W3" w:hAnsi="Book Antiqua" w:cs="Courier New"/>
          <w:noProof/>
          <w:szCs w:val="24"/>
          <w:vertAlign w:val="superscript"/>
          <w:lang w:val="en-US"/>
        </w:rPr>
        <w:t>[68]</w:t>
      </w:r>
      <w:r w:rsidR="00D54655" w:rsidRPr="00516A26">
        <w:rPr>
          <w:rFonts w:ascii="Book Antiqua" w:eastAsia="ヒラギノ角ゴ Pro W3" w:hAnsi="Book Antiqua" w:cs="Courier New"/>
          <w:szCs w:val="24"/>
          <w:lang w:val="en-US"/>
        </w:rPr>
        <w:fldChar w:fldCharType="end"/>
      </w:r>
      <w:r w:rsidR="00A859E3" w:rsidRPr="00516A26">
        <w:rPr>
          <w:rFonts w:ascii="Book Antiqua" w:eastAsia="ヒラギノ角ゴ Pro W3" w:hAnsi="Book Antiqua" w:cs="Courier New"/>
          <w:szCs w:val="24"/>
          <w:lang w:val="en-US"/>
        </w:rPr>
        <w:t>,</w:t>
      </w:r>
      <w:r w:rsidR="00D54655" w:rsidRPr="00516A26">
        <w:rPr>
          <w:rFonts w:ascii="Book Antiqua" w:eastAsia="ヒラギノ角ゴ Pro W3" w:hAnsi="Book Antiqua" w:cs="Courier New"/>
          <w:szCs w:val="24"/>
          <w:lang w:val="en-US"/>
        </w:rPr>
        <w:t xml:space="preserve"> </w:t>
      </w:r>
      <w:r w:rsidRPr="00516A26">
        <w:rPr>
          <w:rFonts w:ascii="Book Antiqua" w:eastAsia="ヒラギノ角ゴ Pro W3" w:hAnsi="Book Antiqua"/>
          <w:szCs w:val="24"/>
          <w:lang w:val="en-US"/>
        </w:rPr>
        <w:t xml:space="preserve">impairment of the </w:t>
      </w:r>
      <w:proofErr w:type="spellStart"/>
      <w:r w:rsidRPr="00516A26">
        <w:rPr>
          <w:rFonts w:ascii="Book Antiqua" w:eastAsia="ヒラギノ角ゴ Pro W3" w:hAnsi="Book Antiqua"/>
          <w:szCs w:val="24"/>
          <w:lang w:val="en-US"/>
        </w:rPr>
        <w:t>eNOS</w:t>
      </w:r>
      <w:proofErr w:type="spellEnd"/>
      <w:r w:rsidRPr="00516A26">
        <w:rPr>
          <w:rFonts w:ascii="Book Antiqua" w:eastAsia="ヒラギノ角ゴ Pro W3" w:hAnsi="Book Antiqua"/>
          <w:szCs w:val="24"/>
          <w:lang w:val="en-US"/>
        </w:rPr>
        <w:t xml:space="preserve"> activity and decreasing of endothelial NO production</w:t>
      </w:r>
      <w:r w:rsidRPr="00516A26">
        <w:rPr>
          <w:rFonts w:ascii="Book Antiqua" w:eastAsia="ヒラギノ角ゴ Pro W3" w:hAnsi="Book Antiqua"/>
          <w:szCs w:val="24"/>
          <w:lang w:val="en-US"/>
        </w:rPr>
        <w:fldChar w:fldCharType="begin">
          <w:fldData xml:space="preserve">PEVuZE5vdGU+PENpdGU+PEF1dGhvcj5QaTwvQXV0aG9yPjxZZWFyPjIwMDM8L1llYXI+PFJlY051
bT4zPC9SZWNOdW0+PERpc3BsYXlUZXh0PjxzdHlsZSBmYWNlPSJzdXBlcnNjcmlwdCI+WzY5LCA3
MF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zwvcmVjLW51bWJlcj48cmVmLXR5cGUgbmFtZT0iSm91cm5hbCBBcnRpY2xlIj4xNzwvcmVm
LXR5cGU+PGNvbnRyaWJ1dG9ycz48YXV0aG9ycz48YXV0aG9yPjxzdHlsZSBmYWNlPSJub3JtYWwi
IGZvbnQ9ImRlZmF1bHQiIHNpemU9IjEwMCUiPlBpLCBKLjwvc3R5bGU+PC9hdXRob3I+PGF1dGhv
cj48c3R5bGUgZmFjZT0ibm9ybWFsIiBmb250PSJkZWZhdWx0IiBzaXplPSIxMDAlIj5Ib3JpZ3Vj
aGksIFMuPC9zdHlsZT48L2F1dGhvcj48YXV0aG9yPjxzdHlsZSBmYWNlPSJub3JtYWwiIGZvbnQ9
ImRlZmF1bHQiIHNpemU9IjEwMCUiPlN1biwgWS48L3N0eWxlPjwvYXV0aG9yPjxhdXRob3I+PHN0
eWxlIGZhY2U9Im5vcm1hbCIgZm9udD0iZGVmYXVsdCIgc2l6ZT0iMTAwJSI+TmlrYWlkbywgTS48
L3N0eWxlPjwvYXV0aG9yPjxhdXRob3I+PHN0eWxlIGZhY2U9Im5vcm1hbCIgZm9udD0iZGVmYXVs
dCIgc2l6ZT0iMTAwJSI+U2hpbW9qbywgTi48L3N0eWxlPjwvYXV0aG9yPjxhdXRob3I+PHN0eWxl
IGZhY2U9Im5vcm1hbCIgZm9udD0iZGVmYXVsdCIgc2l6ZT0iMTAwJSI+SGF5YXNoaSwgVC48L3N0
eWxlPjwvYXV0aG9yPjxhdXRob3I+PHN0eWxlIGZhY2U9Im5vcm1hbCIgZm9udD0iZGVmYXVsdCIg
c2l6ZT0iMTAwJSI+WWFtYXVjaGksIEguPC9zdHlsZT48L2F1dGhvcj48YXV0aG9yPjxzdHlsZSBm
YWNlPSJub3JtYWwiIGZvbnQ9ImRlZmF1bHQiIHNpemU9IjEwMCUiPkl0b2gsIEsuPC9zdHlsZT48
L2F1dGhvcj48YXV0aG9yPjxzdHlsZSBmYWNlPSJub3JtYWwiIGZvbnQ9ImRlZmF1bHQiIHNpemU9
IjEwMCUiPllhbWFtb3RvLCBNLjwvc3R5bGU+PC9hdXRob3I+PGF1dGhvcj48c3R5bGUgZmFjZT0i
bm9ybWFsIiBmb250PSJkZWZhdWx0IiBzaXplPSIxMDAlIj5TdW4sIEcuPC9zdHlsZT48L2F1dGhv
cj48YXV0aG9yPjxzdHlsZSBmYWNlPSJub3JtYWwiIGZvbnQ9ImRlZmF1bHQiIHNpemU9IjEwMCUi
PldhYWxrZXMsIE0uIFAuPC9zdHlsZT48L2F1dGhvcj48YXV0aG9yPjxzdHlsZSBmYWNlPSJub3Jt
YWwiIGZvbnQ9ImRlZmF1bHQiIHNpemU9IjEwMCUiPkt1bWFnYWksIFkuPC9zdHlsZT48L2F1dGhv
cj48L2F1dGhvcnM+PC9jb250cmlidXRvcnM+PGF1dGgtYWRkcmVzcz48c3R5bGUgZmFjZT0ibm9y
bWFsIiBmb250PSJkZWZhdWx0IiBzaXplPSIxMDAlIj5HcmFkdWF0ZSBTY2hvb2wgRG9jdG9yYWwg
UHJvZ3JhbSBpbiBNZWRpY2FsIFNjaWVuY2VzLCBVbml2ZXJzaXR5IG9mIFRzdWt1YmEsIDEtMS0x
IFRlbm5vZGFpLCBUc3VrdWJhLCBJYmFyYWtpIDMwNS04NTc1LCBKYXBhbi4geWstZW0tdHVAbWQu
dHN1a3ViYS5hYy5qcDwvc3R5bGU+PC9hdXRoLWFkZHJlc3M+PHRpdGxlcz48dGl0bGU+PHN0eWxl
IGZhY2U9Im5vcm1hbCIgZm9udD0iZGVmYXVsdCIgc2l6ZT0iMTAwJSI+QSBwb3RlbnRpYWwgbWVj
aGFuaXNtIGZvciB0aGUgaW1wYWlybWVudCBvZiBuaXRyaWMgb3hpZGUgZm9ybWF0aW9uIGNhdXNl
ZCBieSBwcm9sb25nZWQgb3JhbCBleHBvc3VyZSB0byBhcnNlbmF0ZSBpbiByYWJiaXRzPC9zdHls
ZT48L3RpdGxlPjxzZWNvbmRhcnktdGl0bGU+PHN0eWxlIGZhY2U9Im5vcm1hbCIgZm9udD0iZGVm
YXVsdCIgc2l6ZT0iMTAwJSI+RnJlZSBSYWRpYyBCaW9sIE1lZDwvc3R5bGU+PC9zZWNvbmRhcnkt
dGl0bGU+PC90aXRsZXM+PHBhZ2VzPjxzdHlsZSBmYWNlPSJub3JtYWwiIGZvbnQ9ImRlZmF1bHQi
IHNpemU9IjEwMCUiPjEwMi0xMzwvc3R5bGU+PC9wYWdlcz48dm9sdW1lPjxzdHlsZSBmYWNlPSJu
b3JtYWwiIGZvbnQ9ImRlZmF1bHQiIHNpemU9IjEwMCUiPjM1PC9zdHlsZT48L3ZvbHVtZT48bnVt
YmVyPjxzdHlsZSBmYWNlPSJub3JtYWwiIGZvbnQ9ImRlZmF1bHQiIHNpemU9IjEwMCUiPjE8L3N0
eWxlPjwvbnVtYmVyPjxrZXl3b3Jkcz48a2V5d29yZD48c3R5bGUgZmFjZT0ibm9ybWFsIiBmb250
PSJkZWZhdWx0IiBzaXplPSIxMDAlIj5BY2V0eWxjaG9saW5lL3BoYXJtYWNvbG9neTwvc3R5bGU+
PC9rZXl3b3JkPjxrZXl3b3JkPjxzdHlsZSBmYWNlPSJub3JtYWwiIGZvbnQ9ImRlZmF1bHQiIHNp
emU9IjEwMCUiPkFkbWluaXN0cmF0aW9uLCBPcmFsPC9zdHlsZT48L2tleXdvcmQ+PGtleXdvcmQ+
PHN0eWxlIGZhY2U9Im5vcm1hbCIgZm9udD0iZGVmYXVsdCIgc2l6ZT0iMTAwJSI+QWxsb3B1cmlu
b2wvcGhhcm1hY29sb2d5PC9zdHlsZT48L2tleXdvcmQ+PGtleXdvcmQ+PHN0eWxlIGZhY2U9Im5v
cm1hbCIgZm9udD0iZGVmYXVsdCIgc2l6ZT0iMTAwJSI+QW5pbWFsczwvc3R5bGU+PC9rZXl3b3Jk
PjxrZXl3b3JkPjxzdHlsZSBmYWNlPSJub3JtYWwiIGZvbnQ9ImRlZmF1bHQiIHNpemU9IjEwMCUi
PkFvcnRhL21ldGFib2xpc208L3N0eWxlPjwva2V5d29yZD48a2V5d29yZD48c3R5bGUgZmFjZT0i
bm9ybWFsIiBmb250PSJkZWZhdWx0IiBzaXplPSIxMDAlIj5BcnNlbmF0ZXMvYWRtaW5pc3RyYXRp
b24gJmFtcDsgZG9zYWdlLyp0b3hpY2l0eTwvc3R5bGU+PC9rZXl3b3JkPjxrZXl3b3JkPjxzdHls
ZSBmYWNlPSJub3JtYWwiIGZvbnQ9ImRlZmF1bHQiIHNpemU9IjEwMCUiPkJpb3B0ZXJpbi8qYW5h
bG9ncyAmYW1wOyBkZXJpdmF0aXZlcy9tZXRhYm9saXNtPC9zdHlsZT48L2tleXdvcmQ+PGtleXdv
cmQ+PHN0eWxlIGZhY2U9Im5vcm1hbCIgZm9udD0iZGVmYXVsdCIgc2l6ZT0iMTAwJSI+Q2FsY2lt
eWNpbi9waGFybWFjb2xvZ3k8L3N0eWxlPjwva2V5d29yZD48a2V5d29yZD48c3R5bGUgZmFjZT0i
bm9ybWFsIiBmb250PSJkZWZhdWx0IiBzaXplPSIxMDAlIj5DeWNsaWMgR01QL2Jsb29kPC9zdHls
ZT48L2tleXdvcmQ+PGtleXdvcmQ+PHN0eWxlIGZhY2U9Im5vcm1hbCIgZm9udD0iZGVmYXVsdCIg
c2l6ZT0iMTAwJSI+Q3ljbG9veHlnZW5hc2UgSW5oaWJpdG9ycy9waGFybWFjb2xvZ3k8L3N0eWxl
Pjwva2V5d29yZD48a2V5d29yZD48c3R5bGUgZmFjZT0ibm9ybWFsIiBmb250PSJkZWZhdWx0IiBz
aXplPSIxMDAlIj5FbmRvdGhlbGl1bSwgVmFzY3VsYXIvKmRydWcgZWZmZWN0cy9tZXRhYm9saXNt
PC9zdHlsZT48L2tleXdvcmQ+PGtleXdvcmQ+PHN0eWxlIGZhY2U9Im5vcm1hbCIgZm9udD0iZGVm
YXVsdCIgc2l6ZT0iMTAwJSI+RW56eW1lIEluaGliaXRvcnMvcGhhcm1hY29sb2d5PC9zdHlsZT48
L2tleXdvcmQ+PGtleXdvcmQ+PHN0eWxlIGZhY2U9Im5vcm1hbCIgZm9udD0iZGVmYXVsdCIgc2l6
ZT0iMTAwJSI+SHlkcm9nZW4gUGVyb3hpZGUvdXJpbmU8L3N0eWxlPjwva2V5d29yZD48a2V5d29y
ZD48c3R5bGUgZmFjZT0ibm9ybWFsIiBmb250PSJkZWZhdWx0IiBzaXplPSIxMDAlIj5JbmRvbWV0
aGFjaW4vcGhhcm1hY29sb2d5PC9zdHlsZT48L2tleXdvcmQ+PGtleXdvcmQ+PHN0eWxlIGZhY2U9
Im5vcm1hbCIgZm9udD0iZGVmYXVsdCIgc2l6ZT0iMTAwJSI+SW9ub3Bob3Jlcy9waGFybWFjb2xv
Z3k8L3N0eWxlPjwva2V5d29yZD48a2V5d29yZD48c3R5bGUgZmFjZT0ibm9ybWFsIiBmb250PSJk
ZWZhdWx0IiBzaXplPSIxMDAlIj5MaXZlci9tZXRhYm9saXNtPC9zdHlsZT48L2tleXdvcmQ+PGtl
eXdvcmQ+PHN0eWxlIGZhY2U9Im5vcm1hbCIgZm9udD0iZGVmYXVsdCIgc2l6ZT0iMTAwJSI+TWFs
ZTwvc3R5bGU+PC9rZXl3b3JkPjxrZXl3b3JkPjxzdHlsZSBmYWNlPSJub3JtYWwiIGZvbnQ9ImRl
ZmF1bHQiIHNpemU9IjEwMCUiPk5HLU5pdHJvYXJnaW5pbmUgTWV0aHlsIEVzdGVyL3BoYXJtYWNv
bG9neTwvc3R5bGU+PC9rZXl3b3JkPjxrZXl3b3JkPjxzdHlsZSBmYWNlPSJub3JtYWwiIGZvbnQ9
ImRlZmF1bHQiIHNpemU9IjEwMCUiPk5ldyBaZWFsYW5kPC9zdHlsZT48L2tleXdvcmQ+PGtleXdv
cmQ+PHN0eWxlIGZhY2U9Im5vcm1hbCIgZm9udD0iZGVmYXVsdCIgc2l6ZT0iMTAwJSI+Tml0cmlj
IE94aWRlL2FudGFnb25pc3RzICZhbXA7IGluaGliaXRvcnMvKmJpb3N5bnRoZXNpcy9ibG9vZDwv
c3R5bGU+PC9rZXl3b3JkPjxrZXl3b3JkPjxzdHlsZSBmYWNlPSJub3JtYWwiIGZvbnQ9ImRlZmF1
bHQiIHNpemU9IjEwMCUiPk5pdHJpYyBPeGlkZSBTeW50aGFzZS9hbnRhZ29uaXN0cyAmYW1wOyBp
bmhpYml0b3JzLyptZXRhYm9saXNtPC9zdHlsZT48L2tleXdvcmQ+PGtleXdvcmQ+PHN0eWxlIGZh
Y2U9Im5vcm1hbCIgZm9udD0iZGVmYXVsdCIgc2l6ZT0iMTAwJSI+T25pdW0gQ29tcG91bmRzL3Bo
YXJtYWNvbG9neTwvc3R5bGU+PC9rZXl3b3JkPjxrZXl3b3JkPjxzdHlsZSBmYWNlPSJub3JtYWwi
IGZvbnQ9ImRlZmF1bHQiIHNpemU9IjEwMCUiPipPeGlkYXRpdmUgU3RyZXNzPC9zdHlsZT48L2tl
eXdvcmQ+PGtleXdvcmQ+PHN0eWxlIGZhY2U9Im5vcm1hbCIgZm9udD0iZGVmYXVsdCIgc2l6ZT0i
MTAwJSI+UmFiYml0czwvc3R5bGU+PC9rZXl3b3JkPjxrZXl3b3JkPjxzdHlsZSBmYWNlPSJub3Jt
YWwiIGZvbnQ9ImRlZmF1bHQiIHNpemU9IjEwMCUiPlN1cGVyb3hpZGUgRGlzbXV0YXNlL21ldGFi
b2xpc208L3N0eWxlPjwva2V5d29yZD48a2V5d29yZD48c3R5bGUgZmFjZT0ibm9ybWFsIiBmb250
PSJkZWZhdWx0IiBzaXplPSIxMDAlIj5TdXBlcm94aWRlcy8qbWV0YWJvbGlzbTwvc3R5bGU+PC9r
ZXl3b3JkPjxrZXl3b3JkPjxzdHlsZSBmYWNlPSJub3JtYWwiIGZvbnQ9ImRlZmF1bHQiIHNpemU9
IjEwMCUiPlRlcmF0b2dlbnMvKnRveGljaXR5PC9zdHlsZT48L2tleXdvcmQ+PGtleXdvcmQ+PHN0
eWxlIGZhY2U9Im5vcm1hbCIgZm9udD0iZGVmYXVsdCIgc2l6ZT0iMTAwJSI+VmFzb2RpbGF0b3Ig
QWdlbnRzL3BoYXJtYWNvbG9neTwvc3R5bGU+PC9rZXl3b3JkPjxrZXl3b3JkPjxzdHlsZSBmYWNl
PSJub3JtYWwiIGZvbnQ9ImRlZmF1bHQiIHNpemU9IjEwMCUiPldhdGVyPC9zdHlsZT48L2tleXdv
cmQ+PGtleXdvcmQ+PHN0eWxlIGZhY2U9Im5vcm1hbCIgZm9udD0iZGVmYXVsdCIgc2l6ZT0iMTAw
JSI+WGFudGhpbmUgT3hpZGFzZS9hbnRhZ29uaXN0cyAmYW1wOyBpbmhpYml0b3JzPC9zdHlsZT48
L2tleXdvcmQ+PC9rZXl3b3Jkcz48ZGF0ZXM+PHllYXI+PHN0eWxlIGZhY2U9Im5vcm1hbCIgZm9u
dD0iZGVmYXVsdCIgc2l6ZT0iMTAwJSI+MjAwMzwvc3R5bGU+PC95ZWFyPjxwdWItZGF0ZXM+PGRh
dGU+PHN0eWxlIGZhY2U9Im5vcm1hbCIgZm9udD0iZGVmYXVsdCIgc2l6ZT0iMTAwJSI+SnVsIDE8
L3N0eWxlPjwvZGF0ZT48L3B1Yi1kYXRlcz48L2RhdGVzPjxhY2Nlc3Npb24tbnVtPjxzdHlsZSBm
YWNlPSJub3JtYWwiIGZvbnQ9ImRlZmF1bHQiIHNpemU9IjEwMCUiPjEyODI2MjYwPC9zdHlsZT48
L2FjY2Vzc2lvbi1udW0+PHVybHM+PHJlbGF0ZWQtdXJscz48dXJsPjxzdHlsZSBmYWNlPSJub3Jt
YWwiIGZvbnQ9ImRlZmF1bHQiIHNpemU9IjEwMCUiPmh0dHA6Ly93d3cubmNiaS5ubG0ubmloLmdv
di9lbnRyZXovcXVlcnkuZmNnaT9jbWQ9UmV0cmlldmUmYW1wO2RiPVB1Yk1lZCZhbXA7ZG9wdD1D
aXRhdGlvbiZhbXA7bGlzdF91aWRzPTEyODI2MjYwICA8L3N0eWxlPjwvdXJsPjwvcmVsYXRlZC11
cmxzPjwvdXJscz48L3JlY29yZD48L0NpdGU+PENpdGU+PEF1dGhvcj5LdW1hZ2FpPC9BdXRob3I+
PFllYXI+MjAwNDwvWWVhcj48UmVjTnVtPjE2PC9SZWNOdW0+PHJlY29yZD48ZGF0YWJhc2UgbmFt
ZT0ibWV0YWxlcyBwZXNhZG9zLmVubCIgcGF0aD0iQzpcRG9jdW1lbnRzIGFuZCBTZXR0aW5nc1xD
YXJsb3MgUnVpei1UYWdsZVxFc2NyaXRvcmlvXE1hcnpvIDIwMTNcUHJveWVjdG8gRm9uZGVjeXQg
MjAxNFxtZXRhbGVzIHBlc2Fkb3MuZW5sIj5tZXRhbGVzIHBlc2Fkb3MuZW5sPC9kYXRhYmFzZT48
c291cmNlLWFwcCBuYW1lPSJFbmROb3RlIiB2ZXJzaW9uPSI4LjAiPkVuZE5vdGU8L3NvdXJjZS1h
cHA+PHJlYy1udW1iZXI+MTY8L3JlYy1udW1iZXI+PHJlZi10eXBlIG5hbWU9IkpvdXJuYWwgQXJ0
aWNsZSI+MTc8L3JlZi10eXBlPjxjb250cmlidXRvcnM+PGF1dGhvcnM+PGF1dGhvcj48c3R5bGUg
ZmFjZT0ibm9ybWFsIiBmb250PSJkZWZhdWx0IiBzaXplPSIxMDAlIj5LdW1hZ2FpLCBZLjwvc3R5
bGU+PC9hdXRob3I+PGF1dGhvcj48c3R5bGUgZmFjZT0ibm9ybWFsIiBmb250PSJkZWZhdWx0IiBz
aXplPSIxMDAlIj5QaSwgSi48L3N0eWxlPjwvYXV0aG9yPjwvYXV0aG9ycz48L2NvbnRyaWJ1dG9y
cz48YXV0aC1hZGRyZXNzPjxzdHlsZSBmYWNlPSJub3JtYWwiIGZvbnQ9ImRlZmF1bHQiIHNpemU9
IjEwMCUiPkRlcGFydG1lbnQgb2YgRW52aXJvbm1lbnRhbCBNZWRpY2luZSwgSW5zdGl0dXRlIG9m
IENvbW11bml0eSBNZWRpY2luZSwgVW5pdmVyc2l0eSBvZiBUc3VrdWJhLCBUc3VrdWJhLCBJYmFy
YWtpIDMwNS04NTc1LCBKYXBhbi4geWstZW0tdHVAbWQudHN1a3ViYS5hYy5qcDwvc3R5bGU+PC9h
dXRoLWFkZHJlc3M+PHRpdGxlcz48dGl0bGU+PHN0eWxlIGZhY2U9Im5vcm1hbCIgZm9udD0iZGVm
YXVsdCIgc2l6ZT0iMTAwJSI+TW9sZWN1bGFyIGJhc2lzIGZvciBhcnNlbmljLWluZHVjZWQgYWx0
ZXJhdGlvbiBpbiBuaXRyaWMgb3hpZGUgcHJvZHVjdGlvbiBhbmQgb3hpZGF0aXZlIHN0cmVzczog
aW1wbGljYXRpb24gb2YgZW5kb3RoZWxpYWwgZHlzZnVuY3Rpb248L3N0eWxlPjwvdGl0bGU+PHNl
Y29uZGFyeS10aXRsZT48c3R5bGUgZmFjZT0ibm9ybWFsIiBmb250PSJkZWZhdWx0IiBzaXplPSIx
MDAlIj5Ub3hpY29sIEFwcGwgUGhhcm1hY29sPC9zdHlsZT48L3NlY29uZGFyeS10aXRsZT48L3Rp
dGxlcz48cGVyaW9kaWNhbD48ZnVsbC10aXRsZT48c3R5bGUgZmFjZT0ibm9ybWFsIiBmb250PSJk
ZWZhdWx0IiBzaXplPSIxMDAlIj5Ub3hpY29sIEFwcGwgUGhhcm1hY29sPC9zdHlsZT48L2Z1bGwt
dGl0bGU+PC9wZXJpb2RpY2FsPjxwYWdlcz48c3R5bGUgZmFjZT0ibm9ybWFsIiBmb250PSJkZWZh
dWx0IiBzaXplPSIxMDAlIj40NTAtNzwvc3R5bGU+PC9wYWdlcz48dm9sdW1lPjxzdHlsZSBmYWNl
PSJub3JtYWwiIGZvbnQ9ImRlZmF1bHQiIHNpemU9IjEwMCUiPjE5ODwvc3R5bGU+PC92b2x1bWU+
PG51bWJlcj48c3R5bGUgZmFjZT0ibm9ybWFsIiBmb250PSJkZWZhdWx0IiBzaXplPSIxMDAlIj4z
PC9zdHlsZT48L251bWJlcj48a2V5d29yZHM+PGtleXdvcmQ+PHN0eWxlIGZhY2U9Im5vcm1hbCIg
Zm9udD0iZGVmYXVsdCIgc2l6ZT0iMTAwJSI+QW5pbWFsczwvc3R5bGU+PC9rZXl3b3JkPjxrZXl3
b3JkPjxzdHlsZSBmYWNlPSJub3JtYWwiIGZvbnQ9ImRlZmF1bHQiIHNpemU9IjEwMCUiPkFyc2Vu
aWMgUG9pc29uaW5nLyptZXRhYm9saXNtPC9zdHlsZT48L2tleXdvcmQ+PGtleXdvcmQ+PHN0eWxl
IGZhY2U9Im5vcm1hbCIgZm9udD0iZGVmYXVsdCIgc2l6ZT0iMTAwJSI+RW5kb3RoZWxpdW0sIFZh
c2N1bGFyLypkcnVnIGVmZmVjdHMvZW56eW1vbG9neS9tZXRhYm9saXNtPC9zdHlsZT48L2tleXdv
cmQ+PGtleXdvcmQ+PHN0eWxlIGZhY2U9Im5vcm1hbCIgZm9udD0iZGVmYXVsdCIgc2l6ZT0iMTAw
JSI+SHVtYW5zPC9zdHlsZT48L2tleXdvcmQ+PGtleXdvcmQ+PHN0eWxlIGZhY2U9Im5vcm1hbCIg
Zm9udD0iZGVmYXVsdCIgc2l6ZT0iMTAwJSI+Tml0cmljIE94aWRlLypiaW9zeW50aGVzaXM8L3N0
eWxlPjwva2V5d29yZD48a2V5d29yZD48c3R5bGUgZmFjZT0ibm9ybWFsIiBmb250PSJkZWZhdWx0
IiBzaXplPSIxMDAlIj5OaXRyaWMgT3hpZGUgU3ludGhhc2UvKnBoeXNpb2xvZ3k8L3N0eWxlPjwv
a2V5d29yZD48a2V5d29yZD48c3R5bGUgZmFjZT0ibm9ybWFsIiBmb250PSJkZWZhdWx0IiBzaXpl
PSIxMDAlIj5OaXRyaWMgT3hpZGUgU3ludGhhc2UgVHlwZSBJSUk8L3N0eWxlPjwva2V5d29yZD48
a2V5d29yZD48c3R5bGUgZmFjZT0ibm9ybWFsIiBmb250PSJkZWZhdWx0IiBzaXplPSIxMDAlIj5P
eGlkYXRpdmUgU3RyZXNzLypkcnVnIGVmZmVjdHM8L3N0eWxlPjwva2V5d29yZD48a2V5d29yZD48
c3R5bGUgZmFjZT0ibm9ybWFsIiBmb250PSJkZWZhdWx0IiBzaXplPSIxMDAlIj5SZWFjdGl2ZSBP
eHlnZW4gU3BlY2llcy9tZXRhYm9saXNtPC9zdHlsZT48L2tleXdvcmQ+PGtleXdvcmQ+PHN0eWxl
IGZhY2U9Im5vcm1hbCIgZm9udD0iZGVmYXVsdCIgc2l6ZT0iMTAwJSI+VmFzY3VsYXIgRGlzZWFz
ZXMvKmNoZW1pY2FsbHkgaW5kdWNlZDwvc3R5bGU+PC9rZXl3b3JkPjwva2V5d29yZHM+PGRhdGVz
Pjx5ZWFyPjxzdHlsZSBmYWNlPSJub3JtYWwiIGZvbnQ9ImRlZmF1bHQiIHNpemU9IjEwMCUiPjIw
MDQ8L3N0eWxlPjwveWVhcj48cHViLWRhdGVzPjxkYXRlPjxzdHlsZSBmYWNlPSJub3JtYWwiIGZv
bnQ9ImRlZmF1bHQiIHNpemU9IjEwMCUiPkF1ZyAxPC9zdHlsZT48L2RhdGU+PC9wdWItZGF0ZXM+
PC9kYXRlcz48YWNjZXNzaW9uLW51bT48c3R5bGUgZmFjZT0ibm9ybWFsIiBmb250PSJkZWZhdWx0
IiBzaXplPSIxMDAlIj4xNTI3NjQyNjwvc3R5bGU+PC9hY2Nlc3Npb24tbnVtPjx1cmxzPjxyZWxh
dGVkLXVybHM+PHVybD48c3R5bGUgZmFjZT0ibm9ybWFsIiBmb250PSJkZWZhdWx0IiBzaXplPSIx
MDAlIj5odHRwOi8vd3d3Lm5jYmkubmxtLm5paC5nb3YvZW50cmV6L3F1ZXJ5LmZjZ2k/Y21kPVJl
dHJpZXZlJmFtcDtkYj1QdWJNZWQmYW1wO2RvcHQ9Q2l0YXRpb24mYW1wO2xpc3RfdWlkcz0xNTI3
NjQyNiAgPC9zdHlsZT48L3VybD48L3JlbGF0ZWQtdXJscz48L3VybHM+PC9yZWNvcmQ+PC9DaXRl
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aTwvQXV0aG9yPjxZZWFyPjIwMDM8L1llYXI+PFJlY051
bT4zPC9SZWNOdW0+PERpc3BsYXlUZXh0PjxzdHlsZSBmYWNlPSJzdXBlcnNjcmlwdCI+WzY5LCA3
MF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zwvcmVjLW51bWJlcj48cmVmLXR5cGUgbmFtZT0iSm91cm5hbCBBcnRpY2xlIj4xNzwvcmVm
LXR5cGU+PGNvbnRyaWJ1dG9ycz48YXV0aG9ycz48YXV0aG9yPjxzdHlsZSBmYWNlPSJub3JtYWwi
IGZvbnQ9ImRlZmF1bHQiIHNpemU9IjEwMCUiPlBpLCBKLjwvc3R5bGU+PC9hdXRob3I+PGF1dGhv
cj48c3R5bGUgZmFjZT0ibm9ybWFsIiBmb250PSJkZWZhdWx0IiBzaXplPSIxMDAlIj5Ib3JpZ3Vj
aGksIFMuPC9zdHlsZT48L2F1dGhvcj48YXV0aG9yPjxzdHlsZSBmYWNlPSJub3JtYWwiIGZvbnQ9
ImRlZmF1bHQiIHNpemU9IjEwMCUiPlN1biwgWS48L3N0eWxlPjwvYXV0aG9yPjxhdXRob3I+PHN0
eWxlIGZhY2U9Im5vcm1hbCIgZm9udD0iZGVmYXVsdCIgc2l6ZT0iMTAwJSI+TmlrYWlkbywgTS48
L3N0eWxlPjwvYXV0aG9yPjxhdXRob3I+PHN0eWxlIGZhY2U9Im5vcm1hbCIgZm9udD0iZGVmYXVs
dCIgc2l6ZT0iMTAwJSI+U2hpbW9qbywgTi48L3N0eWxlPjwvYXV0aG9yPjxhdXRob3I+PHN0eWxl
IGZhY2U9Im5vcm1hbCIgZm9udD0iZGVmYXVsdCIgc2l6ZT0iMTAwJSI+SGF5YXNoaSwgVC48L3N0
eWxlPjwvYXV0aG9yPjxhdXRob3I+PHN0eWxlIGZhY2U9Im5vcm1hbCIgZm9udD0iZGVmYXVsdCIg
c2l6ZT0iMTAwJSI+WWFtYXVjaGksIEguPC9zdHlsZT48L2F1dGhvcj48YXV0aG9yPjxzdHlsZSBm
YWNlPSJub3JtYWwiIGZvbnQ9ImRlZmF1bHQiIHNpemU9IjEwMCUiPkl0b2gsIEsuPC9zdHlsZT48
L2F1dGhvcj48YXV0aG9yPjxzdHlsZSBmYWNlPSJub3JtYWwiIGZvbnQ9ImRlZmF1bHQiIHNpemU9
IjEwMCUiPllhbWFtb3RvLCBNLjwvc3R5bGU+PC9hdXRob3I+PGF1dGhvcj48c3R5bGUgZmFjZT0i
bm9ybWFsIiBmb250PSJkZWZhdWx0IiBzaXplPSIxMDAlIj5TdW4sIEcuPC9zdHlsZT48L2F1dGhv
cj48YXV0aG9yPjxzdHlsZSBmYWNlPSJub3JtYWwiIGZvbnQ9ImRlZmF1bHQiIHNpemU9IjEwMCUi
PldhYWxrZXMsIE0uIFAuPC9zdHlsZT48L2F1dGhvcj48YXV0aG9yPjxzdHlsZSBmYWNlPSJub3Jt
YWwiIGZvbnQ9ImRlZmF1bHQiIHNpemU9IjEwMCUiPkt1bWFnYWksIFkuPC9zdHlsZT48L2F1dGhv
cj48L2F1dGhvcnM+PC9jb250cmlidXRvcnM+PGF1dGgtYWRkcmVzcz48c3R5bGUgZmFjZT0ibm9y
bWFsIiBmb250PSJkZWZhdWx0IiBzaXplPSIxMDAlIj5HcmFkdWF0ZSBTY2hvb2wgRG9jdG9yYWwg
UHJvZ3JhbSBpbiBNZWRpY2FsIFNjaWVuY2VzLCBVbml2ZXJzaXR5IG9mIFRzdWt1YmEsIDEtMS0x
IFRlbm5vZGFpLCBUc3VrdWJhLCBJYmFyYWtpIDMwNS04NTc1LCBKYXBhbi4geWstZW0tdHVAbWQu
dHN1a3ViYS5hYy5qcDwvc3R5bGU+PC9hdXRoLWFkZHJlc3M+PHRpdGxlcz48dGl0bGU+PHN0eWxl
IGZhY2U9Im5vcm1hbCIgZm9udD0iZGVmYXVsdCIgc2l6ZT0iMTAwJSI+QSBwb3RlbnRpYWwgbWVj
aGFuaXNtIGZvciB0aGUgaW1wYWlybWVudCBvZiBuaXRyaWMgb3hpZGUgZm9ybWF0aW9uIGNhdXNl
ZCBieSBwcm9sb25nZWQgb3JhbCBleHBvc3VyZSB0byBhcnNlbmF0ZSBpbiByYWJiaXRzPC9zdHls
ZT48L3RpdGxlPjxzZWNvbmRhcnktdGl0bGU+PHN0eWxlIGZhY2U9Im5vcm1hbCIgZm9udD0iZGVm
YXVsdCIgc2l6ZT0iMTAwJSI+RnJlZSBSYWRpYyBCaW9sIE1lZDwvc3R5bGU+PC9zZWNvbmRhcnkt
dGl0bGU+PC90aXRsZXM+PHBhZ2VzPjxzdHlsZSBmYWNlPSJub3JtYWwiIGZvbnQ9ImRlZmF1bHQi
IHNpemU9IjEwMCUiPjEwMi0xMzwvc3R5bGU+PC9wYWdlcz48dm9sdW1lPjxzdHlsZSBmYWNlPSJu
b3JtYWwiIGZvbnQ9ImRlZmF1bHQiIHNpemU9IjEwMCUiPjM1PC9zdHlsZT48L3ZvbHVtZT48bnVt
YmVyPjxzdHlsZSBmYWNlPSJub3JtYWwiIGZvbnQ9ImRlZmF1bHQiIHNpemU9IjEwMCUiPjE8L3N0
eWxlPjwvbnVtYmVyPjxrZXl3b3Jkcz48a2V5d29yZD48c3R5bGUgZmFjZT0ibm9ybWFsIiBmb250
PSJkZWZhdWx0IiBzaXplPSIxMDAlIj5BY2V0eWxjaG9saW5lL3BoYXJtYWNvbG9neTwvc3R5bGU+
PC9rZXl3b3JkPjxrZXl3b3JkPjxzdHlsZSBmYWNlPSJub3JtYWwiIGZvbnQ9ImRlZmF1bHQiIHNp
emU9IjEwMCUiPkFkbWluaXN0cmF0aW9uLCBPcmFsPC9zdHlsZT48L2tleXdvcmQ+PGtleXdvcmQ+
PHN0eWxlIGZhY2U9Im5vcm1hbCIgZm9udD0iZGVmYXVsdCIgc2l6ZT0iMTAwJSI+QWxsb3B1cmlu
b2wvcGhhcm1hY29sb2d5PC9zdHlsZT48L2tleXdvcmQ+PGtleXdvcmQ+PHN0eWxlIGZhY2U9Im5v
cm1hbCIgZm9udD0iZGVmYXVsdCIgc2l6ZT0iMTAwJSI+QW5pbWFsczwvc3R5bGU+PC9rZXl3b3Jk
PjxrZXl3b3JkPjxzdHlsZSBmYWNlPSJub3JtYWwiIGZvbnQ9ImRlZmF1bHQiIHNpemU9IjEwMCUi
PkFvcnRhL21ldGFib2xpc208L3N0eWxlPjwva2V5d29yZD48a2V5d29yZD48c3R5bGUgZmFjZT0i
bm9ybWFsIiBmb250PSJkZWZhdWx0IiBzaXplPSIxMDAlIj5BcnNlbmF0ZXMvYWRtaW5pc3RyYXRp
b24gJmFtcDsgZG9zYWdlLyp0b3hpY2l0eTwvc3R5bGU+PC9rZXl3b3JkPjxrZXl3b3JkPjxzdHls
ZSBmYWNlPSJub3JtYWwiIGZvbnQ9ImRlZmF1bHQiIHNpemU9IjEwMCUiPkJpb3B0ZXJpbi8qYW5h
bG9ncyAmYW1wOyBkZXJpdmF0aXZlcy9tZXRhYm9saXNtPC9zdHlsZT48L2tleXdvcmQ+PGtleXdv
cmQ+PHN0eWxlIGZhY2U9Im5vcm1hbCIgZm9udD0iZGVmYXVsdCIgc2l6ZT0iMTAwJSI+Q2FsY2lt
eWNpbi9waGFybWFjb2xvZ3k8L3N0eWxlPjwva2V5d29yZD48a2V5d29yZD48c3R5bGUgZmFjZT0i
bm9ybWFsIiBmb250PSJkZWZhdWx0IiBzaXplPSIxMDAlIj5DeWNsaWMgR01QL2Jsb29kPC9zdHls
ZT48L2tleXdvcmQ+PGtleXdvcmQ+PHN0eWxlIGZhY2U9Im5vcm1hbCIgZm9udD0iZGVmYXVsdCIg
c2l6ZT0iMTAwJSI+Q3ljbG9veHlnZW5hc2UgSW5oaWJpdG9ycy9waGFybWFjb2xvZ3k8L3N0eWxl
Pjwva2V5d29yZD48a2V5d29yZD48c3R5bGUgZmFjZT0ibm9ybWFsIiBmb250PSJkZWZhdWx0IiBz
aXplPSIxMDAlIj5FbmRvdGhlbGl1bSwgVmFzY3VsYXIvKmRydWcgZWZmZWN0cy9tZXRhYm9saXNt
PC9zdHlsZT48L2tleXdvcmQ+PGtleXdvcmQ+PHN0eWxlIGZhY2U9Im5vcm1hbCIgZm9udD0iZGVm
YXVsdCIgc2l6ZT0iMTAwJSI+RW56eW1lIEluaGliaXRvcnMvcGhhcm1hY29sb2d5PC9zdHlsZT48
L2tleXdvcmQ+PGtleXdvcmQ+PHN0eWxlIGZhY2U9Im5vcm1hbCIgZm9udD0iZGVmYXVsdCIgc2l6
ZT0iMTAwJSI+SHlkcm9nZW4gUGVyb3hpZGUvdXJpbmU8L3N0eWxlPjwva2V5d29yZD48a2V5d29y
ZD48c3R5bGUgZmFjZT0ibm9ybWFsIiBmb250PSJkZWZhdWx0IiBzaXplPSIxMDAlIj5JbmRvbWV0
aGFjaW4vcGhhcm1hY29sb2d5PC9zdHlsZT48L2tleXdvcmQ+PGtleXdvcmQ+PHN0eWxlIGZhY2U9
Im5vcm1hbCIgZm9udD0iZGVmYXVsdCIgc2l6ZT0iMTAwJSI+SW9ub3Bob3Jlcy9waGFybWFjb2xv
Z3k8L3N0eWxlPjwva2V5d29yZD48a2V5d29yZD48c3R5bGUgZmFjZT0ibm9ybWFsIiBmb250PSJk
ZWZhdWx0IiBzaXplPSIxMDAlIj5MaXZlci9tZXRhYm9saXNtPC9zdHlsZT48L2tleXdvcmQ+PGtl
eXdvcmQ+PHN0eWxlIGZhY2U9Im5vcm1hbCIgZm9udD0iZGVmYXVsdCIgc2l6ZT0iMTAwJSI+TWFs
ZTwvc3R5bGU+PC9rZXl3b3JkPjxrZXl3b3JkPjxzdHlsZSBmYWNlPSJub3JtYWwiIGZvbnQ9ImRl
ZmF1bHQiIHNpemU9IjEwMCUiPk5HLU5pdHJvYXJnaW5pbmUgTWV0aHlsIEVzdGVyL3BoYXJtYWNv
bG9neTwvc3R5bGU+PC9rZXl3b3JkPjxrZXl3b3JkPjxzdHlsZSBmYWNlPSJub3JtYWwiIGZvbnQ9
ImRlZmF1bHQiIHNpemU9IjEwMCUiPk5ldyBaZWFsYW5kPC9zdHlsZT48L2tleXdvcmQ+PGtleXdv
cmQ+PHN0eWxlIGZhY2U9Im5vcm1hbCIgZm9udD0iZGVmYXVsdCIgc2l6ZT0iMTAwJSI+Tml0cmlj
IE94aWRlL2FudGFnb25pc3RzICZhbXA7IGluaGliaXRvcnMvKmJpb3N5bnRoZXNpcy9ibG9vZDwv
c3R5bGU+PC9rZXl3b3JkPjxrZXl3b3JkPjxzdHlsZSBmYWNlPSJub3JtYWwiIGZvbnQ9ImRlZmF1
bHQiIHNpemU9IjEwMCUiPk5pdHJpYyBPeGlkZSBTeW50aGFzZS9hbnRhZ29uaXN0cyAmYW1wOyBp
bmhpYml0b3JzLyptZXRhYm9saXNtPC9zdHlsZT48L2tleXdvcmQ+PGtleXdvcmQ+PHN0eWxlIGZh
Y2U9Im5vcm1hbCIgZm9udD0iZGVmYXVsdCIgc2l6ZT0iMTAwJSI+T25pdW0gQ29tcG91bmRzL3Bo
YXJtYWNvbG9neTwvc3R5bGU+PC9rZXl3b3JkPjxrZXl3b3JkPjxzdHlsZSBmYWNlPSJub3JtYWwi
IGZvbnQ9ImRlZmF1bHQiIHNpemU9IjEwMCUiPipPeGlkYXRpdmUgU3RyZXNzPC9zdHlsZT48L2tl
eXdvcmQ+PGtleXdvcmQ+PHN0eWxlIGZhY2U9Im5vcm1hbCIgZm9udD0iZGVmYXVsdCIgc2l6ZT0i
MTAwJSI+UmFiYml0czwvc3R5bGU+PC9rZXl3b3JkPjxrZXl3b3JkPjxzdHlsZSBmYWNlPSJub3Jt
YWwiIGZvbnQ9ImRlZmF1bHQiIHNpemU9IjEwMCUiPlN1cGVyb3hpZGUgRGlzbXV0YXNlL21ldGFi
b2xpc208L3N0eWxlPjwva2V5d29yZD48a2V5d29yZD48c3R5bGUgZmFjZT0ibm9ybWFsIiBmb250
PSJkZWZhdWx0IiBzaXplPSIxMDAlIj5TdXBlcm94aWRlcy8qbWV0YWJvbGlzbTwvc3R5bGU+PC9r
ZXl3b3JkPjxrZXl3b3JkPjxzdHlsZSBmYWNlPSJub3JtYWwiIGZvbnQ9ImRlZmF1bHQiIHNpemU9
IjEwMCUiPlRlcmF0b2dlbnMvKnRveGljaXR5PC9zdHlsZT48L2tleXdvcmQ+PGtleXdvcmQ+PHN0
eWxlIGZhY2U9Im5vcm1hbCIgZm9udD0iZGVmYXVsdCIgc2l6ZT0iMTAwJSI+VmFzb2RpbGF0b3Ig
QWdlbnRzL3BoYXJtYWNvbG9neTwvc3R5bGU+PC9rZXl3b3JkPjxrZXl3b3JkPjxzdHlsZSBmYWNl
PSJub3JtYWwiIGZvbnQ9ImRlZmF1bHQiIHNpemU9IjEwMCUiPldhdGVyPC9zdHlsZT48L2tleXdv
cmQ+PGtleXdvcmQ+PHN0eWxlIGZhY2U9Im5vcm1hbCIgZm9udD0iZGVmYXVsdCIgc2l6ZT0iMTAw
JSI+WGFudGhpbmUgT3hpZGFzZS9hbnRhZ29uaXN0cyAmYW1wOyBpbmhpYml0b3JzPC9zdHlsZT48
L2tleXdvcmQ+PC9rZXl3b3Jkcz48ZGF0ZXM+PHllYXI+PHN0eWxlIGZhY2U9Im5vcm1hbCIgZm9u
dD0iZGVmYXVsdCIgc2l6ZT0iMTAwJSI+MjAwMzwvc3R5bGU+PC95ZWFyPjxwdWItZGF0ZXM+PGRh
dGU+PHN0eWxlIGZhY2U9Im5vcm1hbCIgZm9udD0iZGVmYXVsdCIgc2l6ZT0iMTAwJSI+SnVsIDE8
L3N0eWxlPjwvZGF0ZT48L3B1Yi1kYXRlcz48L2RhdGVzPjxhY2Nlc3Npb24tbnVtPjxzdHlsZSBm
YWNlPSJub3JtYWwiIGZvbnQ9ImRlZmF1bHQiIHNpemU9IjEwMCUiPjEyODI2MjYwPC9zdHlsZT48
L2FjY2Vzc2lvbi1udW0+PHVybHM+PHJlbGF0ZWQtdXJscz48dXJsPjxzdHlsZSBmYWNlPSJub3Jt
YWwiIGZvbnQ9ImRlZmF1bHQiIHNpemU9IjEwMCUiPmh0dHA6Ly93d3cubmNiaS5ubG0ubmloLmdv
di9lbnRyZXovcXVlcnkuZmNnaT9jbWQ9UmV0cmlldmUmYW1wO2RiPVB1Yk1lZCZhbXA7ZG9wdD1D
aXRhdGlvbiZhbXA7bGlzdF91aWRzPTEyODI2MjYwICA8L3N0eWxlPjwvdXJsPjwvcmVsYXRlZC11
cmxzPjwvdXJscz48L3JlY29yZD48L0NpdGU+PENpdGU+PEF1dGhvcj5LdW1hZ2FpPC9BdXRob3I+
PFllYXI+MjAwNDwvWWVhcj48UmVjTnVtPjE2PC9SZWNOdW0+PHJlY29yZD48ZGF0YWJhc2UgbmFt
ZT0ibWV0YWxlcyBwZXNhZG9zLmVubCIgcGF0aD0iQzpcRG9jdW1lbnRzIGFuZCBTZXR0aW5nc1xD
YXJsb3MgUnVpei1UYWdsZVxFc2NyaXRvcmlvXE1hcnpvIDIwMTNcUHJveWVjdG8gRm9uZGVjeXQg
MjAxNFxtZXRhbGVzIHBlc2Fkb3MuZW5sIj5tZXRhbGVzIHBlc2Fkb3MuZW5sPC9kYXRhYmFzZT48
c291cmNlLWFwcCBuYW1lPSJFbmROb3RlIiB2ZXJzaW9uPSI4LjAiPkVuZE5vdGU8L3NvdXJjZS1h
cHA+PHJlYy1udW1iZXI+MTY8L3JlYy1udW1iZXI+PHJlZi10eXBlIG5hbWU9IkpvdXJuYWwgQXJ0
aWNsZSI+MTc8L3JlZi10eXBlPjxjb250cmlidXRvcnM+PGF1dGhvcnM+PGF1dGhvcj48c3R5bGUg
ZmFjZT0ibm9ybWFsIiBmb250PSJkZWZhdWx0IiBzaXplPSIxMDAlIj5LdW1hZ2FpLCBZLjwvc3R5
bGU+PC9hdXRob3I+PGF1dGhvcj48c3R5bGUgZmFjZT0ibm9ybWFsIiBmb250PSJkZWZhdWx0IiBz
aXplPSIxMDAlIj5QaSwgSi48L3N0eWxlPjwvYXV0aG9yPjwvYXV0aG9ycz48L2NvbnRyaWJ1dG9y
cz48YXV0aC1hZGRyZXNzPjxzdHlsZSBmYWNlPSJub3JtYWwiIGZvbnQ9ImRlZmF1bHQiIHNpemU9
IjEwMCUiPkRlcGFydG1lbnQgb2YgRW52aXJvbm1lbnRhbCBNZWRpY2luZSwgSW5zdGl0dXRlIG9m
IENvbW11bml0eSBNZWRpY2luZSwgVW5pdmVyc2l0eSBvZiBUc3VrdWJhLCBUc3VrdWJhLCBJYmFy
YWtpIDMwNS04NTc1LCBKYXBhbi4geWstZW0tdHVAbWQudHN1a3ViYS5hYy5qcDwvc3R5bGU+PC9h
dXRoLWFkZHJlc3M+PHRpdGxlcz48dGl0bGU+PHN0eWxlIGZhY2U9Im5vcm1hbCIgZm9udD0iZGVm
YXVsdCIgc2l6ZT0iMTAwJSI+TW9sZWN1bGFyIGJhc2lzIGZvciBhcnNlbmljLWluZHVjZWQgYWx0
ZXJhdGlvbiBpbiBuaXRyaWMgb3hpZGUgcHJvZHVjdGlvbiBhbmQgb3hpZGF0aXZlIHN0cmVzczog
aW1wbGljYXRpb24gb2YgZW5kb3RoZWxpYWwgZHlzZnVuY3Rpb248L3N0eWxlPjwvdGl0bGU+PHNl
Y29uZGFyeS10aXRsZT48c3R5bGUgZmFjZT0ibm9ybWFsIiBmb250PSJkZWZhdWx0IiBzaXplPSIx
MDAlIj5Ub3hpY29sIEFwcGwgUGhhcm1hY29sPC9zdHlsZT48L3NlY29uZGFyeS10aXRsZT48L3Rp
dGxlcz48cGVyaW9kaWNhbD48ZnVsbC10aXRsZT48c3R5bGUgZmFjZT0ibm9ybWFsIiBmb250PSJk
ZWZhdWx0IiBzaXplPSIxMDAlIj5Ub3hpY29sIEFwcGwgUGhhcm1hY29sPC9zdHlsZT48L2Z1bGwt
dGl0bGU+PC9wZXJpb2RpY2FsPjxwYWdlcz48c3R5bGUgZmFjZT0ibm9ybWFsIiBmb250PSJkZWZh
dWx0IiBzaXplPSIxMDAlIj40NTAtNzwvc3R5bGU+PC9wYWdlcz48dm9sdW1lPjxzdHlsZSBmYWNl
PSJub3JtYWwiIGZvbnQ9ImRlZmF1bHQiIHNpemU9IjEwMCUiPjE5ODwvc3R5bGU+PC92b2x1bWU+
PG51bWJlcj48c3R5bGUgZmFjZT0ibm9ybWFsIiBmb250PSJkZWZhdWx0IiBzaXplPSIxMDAlIj4z
PC9zdHlsZT48L251bWJlcj48a2V5d29yZHM+PGtleXdvcmQ+PHN0eWxlIGZhY2U9Im5vcm1hbCIg
Zm9udD0iZGVmYXVsdCIgc2l6ZT0iMTAwJSI+QW5pbWFsczwvc3R5bGU+PC9rZXl3b3JkPjxrZXl3
b3JkPjxzdHlsZSBmYWNlPSJub3JtYWwiIGZvbnQ9ImRlZmF1bHQiIHNpemU9IjEwMCUiPkFyc2Vu
aWMgUG9pc29uaW5nLyptZXRhYm9saXNtPC9zdHlsZT48L2tleXdvcmQ+PGtleXdvcmQ+PHN0eWxl
IGZhY2U9Im5vcm1hbCIgZm9udD0iZGVmYXVsdCIgc2l6ZT0iMTAwJSI+RW5kb3RoZWxpdW0sIFZh
c2N1bGFyLypkcnVnIGVmZmVjdHMvZW56eW1vbG9neS9tZXRhYm9saXNtPC9zdHlsZT48L2tleXdv
cmQ+PGtleXdvcmQ+PHN0eWxlIGZhY2U9Im5vcm1hbCIgZm9udD0iZGVmYXVsdCIgc2l6ZT0iMTAw
JSI+SHVtYW5zPC9zdHlsZT48L2tleXdvcmQ+PGtleXdvcmQ+PHN0eWxlIGZhY2U9Im5vcm1hbCIg
Zm9udD0iZGVmYXVsdCIgc2l6ZT0iMTAwJSI+Tml0cmljIE94aWRlLypiaW9zeW50aGVzaXM8L3N0
eWxlPjwva2V5d29yZD48a2V5d29yZD48c3R5bGUgZmFjZT0ibm9ybWFsIiBmb250PSJkZWZhdWx0
IiBzaXplPSIxMDAlIj5OaXRyaWMgT3hpZGUgU3ludGhhc2UvKnBoeXNpb2xvZ3k8L3N0eWxlPjwv
a2V5d29yZD48a2V5d29yZD48c3R5bGUgZmFjZT0ibm9ybWFsIiBmb250PSJkZWZhdWx0IiBzaXpl
PSIxMDAlIj5OaXRyaWMgT3hpZGUgU3ludGhhc2UgVHlwZSBJSUk8L3N0eWxlPjwva2V5d29yZD48
a2V5d29yZD48c3R5bGUgZmFjZT0ibm9ybWFsIiBmb250PSJkZWZhdWx0IiBzaXplPSIxMDAlIj5P
eGlkYXRpdmUgU3RyZXNzLypkcnVnIGVmZmVjdHM8L3N0eWxlPjwva2V5d29yZD48a2V5d29yZD48
c3R5bGUgZmFjZT0ibm9ybWFsIiBmb250PSJkZWZhdWx0IiBzaXplPSIxMDAlIj5SZWFjdGl2ZSBP
eHlnZW4gU3BlY2llcy9tZXRhYm9saXNtPC9zdHlsZT48L2tleXdvcmQ+PGtleXdvcmQ+PHN0eWxl
IGZhY2U9Im5vcm1hbCIgZm9udD0iZGVmYXVsdCIgc2l6ZT0iMTAwJSI+VmFzY3VsYXIgRGlzZWFz
ZXMvKmNoZW1pY2FsbHkgaW5kdWNlZDwvc3R5bGU+PC9rZXl3b3JkPjwva2V5d29yZHM+PGRhdGVz
Pjx5ZWFyPjxzdHlsZSBmYWNlPSJub3JtYWwiIGZvbnQ9ImRlZmF1bHQiIHNpemU9IjEwMCUiPjIw
MDQ8L3N0eWxlPjwveWVhcj48cHViLWRhdGVzPjxkYXRlPjxzdHlsZSBmYWNlPSJub3JtYWwiIGZv
bnQ9ImRlZmF1bHQiIHNpemU9IjEwMCUiPkF1ZyAxPC9zdHlsZT48L2RhdGU+PC9wdWItZGF0ZXM+
PC9kYXRlcz48YWNjZXNzaW9uLW51bT48c3R5bGUgZmFjZT0ibm9ybWFsIiBmb250PSJkZWZhdWx0
IiBzaXplPSIxMDAlIj4xNTI3NjQyNjwvc3R5bGU+PC9hY2Nlc3Npb24tbnVtPjx1cmxzPjxyZWxh
dGVkLXVybHM+PHVybD48c3R5bGUgZmFjZT0ibm9ybWFsIiBmb250PSJkZWZhdWx0IiBzaXplPSIx
MDAlIj5odHRwOi8vd3d3Lm5jYmkubmxtLm5paC5nb3YvZW50cmV6L3F1ZXJ5LmZjZ2k/Y21kPVJl
dHJpZXZlJmFtcDtkYj1QdWJNZWQmYW1wO2RvcHQ9Q2l0YXRpb24mYW1wO2xpc3RfdWlkcz0xNTI3
NjQyNiAgPC9zdHlsZT48L3VybD48L3JlbGF0ZWQtdXJscz48L3VybHM+PC9yZWNvcmQ+PC9DaXRl
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E3107D">
        <w:rPr>
          <w:rFonts w:ascii="Book Antiqua" w:eastAsia="ヒラギノ角ゴ Pro W3" w:hAnsi="Book Antiqua"/>
          <w:noProof/>
          <w:szCs w:val="24"/>
          <w:vertAlign w:val="superscript"/>
          <w:lang w:val="en-US"/>
        </w:rPr>
        <w:t>[69,</w:t>
      </w:r>
      <w:r w:rsidR="00781E7C" w:rsidRPr="00516A26">
        <w:rPr>
          <w:rFonts w:ascii="Book Antiqua" w:eastAsia="ヒラギノ角ゴ Pro W3" w:hAnsi="Book Antiqua"/>
          <w:noProof/>
          <w:szCs w:val="24"/>
          <w:vertAlign w:val="superscript"/>
          <w:lang w:val="en-US"/>
        </w:rPr>
        <w:t>70]</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w:t>
      </w:r>
    </w:p>
    <w:p w14:paraId="3F0C7F45" w14:textId="3670F0A5" w:rsidR="001342A8" w:rsidRPr="00516A26" w:rsidRDefault="001342A8"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 xml:space="preserve">NO </w:t>
      </w:r>
      <w:r w:rsidR="00A859E3" w:rsidRPr="00516A26">
        <w:rPr>
          <w:rFonts w:ascii="Book Antiqua" w:eastAsia="ヒラギノ角ゴ Pro W3" w:hAnsi="Book Antiqua"/>
          <w:szCs w:val="24"/>
          <w:lang w:val="en-US"/>
        </w:rPr>
        <w:t xml:space="preserve">is reported to </w:t>
      </w:r>
      <w:r w:rsidRPr="00516A26">
        <w:rPr>
          <w:rFonts w:ascii="Book Antiqua" w:eastAsia="ヒラギノ角ゴ Pro W3" w:hAnsi="Book Antiqua"/>
          <w:szCs w:val="24"/>
          <w:lang w:val="en-US"/>
        </w:rPr>
        <w:t>activate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00E3107D">
        <w:rPr>
          <w:rFonts w:ascii="Book Antiqua" w:eastAsia="ヒラギノ角ゴ Pro W3" w:hAnsi="Book Antiqua"/>
          <w:szCs w:val="24"/>
          <w:lang w:val="en-US"/>
        </w:rPr>
        <w:t>-ATPase function</w:t>
      </w:r>
      <w:r w:rsidRPr="00516A26">
        <w:rPr>
          <w:rFonts w:ascii="Book Antiqua" w:eastAsia="ヒラギノ角ゴ Pro W3" w:hAnsi="Book Antiqua"/>
          <w:szCs w:val="24"/>
          <w:lang w:val="en-US"/>
        </w:rPr>
        <w:fldChar w:fldCharType="begin">
          <w:fldData xml:space="preserve">PEVuZE5vdGU+PENpdGU+PEF1dGhvcj5QYXZsb3ZpYzwvQXV0aG9yPjxZZWFyPjIwMTM8L1llYXI+
PFJlY051bT4xNTY8L1JlY051bT48RGlzcGxheVRleHQ+PHN0eWxlIGZhY2U9InN1cGVyc2NyaXB0
Ij5bNzF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1NjwvcmVjLW51bWJlcj48cmVmLXR5cGUgbmFtZT0iSm91cm5hbCBBcnRpY2xlIj4x
NzwvcmVmLXR5cGU+PGNvbnRyaWJ1dG9ycz48YXV0aG9ycz48YXV0aG9yPjxzdHlsZSBmYWNlPSJu
b3JtYWwiIGZvbnQ9ImRlZmF1bHQiIHNpemU9IjEwMCUiPlBhdmxvdmljLCBELjwvc3R5bGU+PC9h
dXRob3I+PGF1dGhvcj48c3R5bGUgZmFjZT0ibm9ybWFsIiBmb250PSJkZWZhdWx0IiBzaXplPSIx
MDAlIj5IYWxsLCBBLiBSLjwvc3R5bGU+PC9hdXRob3I+PGF1dGhvcj48c3R5bGUgZmFjZT0ibm9y
bWFsIiBmb250PSJkZWZhdWx0IiBzaXplPSIxMDAlIj5LZW5uaW5ndG9uLCBFLiBKLjwvc3R5bGU+
PC9hdXRob3I+PGF1dGhvcj48c3R5bGUgZmFjZT0ibm9ybWFsIiBmb250PSJkZWZhdWx0IiBzaXpl
PSIxMDAlIj5BdWdodG9uLCBLLjwvc3R5bGU+PC9hdXRob3I+PGF1dGhvcj48c3R5bGUgZmFjZT0i
bm9ybWFsIiBmb250PSJkZWZhdWx0IiBzaXplPSIxMDAlIj5Cb2d1c2xhdnNreWksIEEuPC9zdHls
ZT48L2F1dGhvcj48YXV0aG9yPjxzdHlsZSBmYWNlPSJub3JtYWwiIGZvbnQ9ImRlZmF1bHQiIHNp
emU9IjEwMCUiPkZ1bGxlciwgVy48L3N0eWxlPjwvYXV0aG9yPjxhdXRob3I+PHN0eWxlIGZhY2U9
Im5vcm1hbCIgZm9udD0iZGVmYXVsdCIgc2l6ZT0iMTAwJSI+RGVzcGEsIFMuPC9zdHlsZT48L2F1
dGhvcj48YXV0aG9yPjxzdHlsZSBmYWNlPSJub3JtYWwiIGZvbnQ9ImRlZmF1bHQiIHNpemU9IjEw
MCUiPkJlcnMsIEQuIE0uPC9zdHlsZT48L2F1dGhvcj48YXV0aG9yPjxzdHlsZSBmYWNlPSJub3Jt
YWwiIGZvbnQ9ImRlZmF1bHQiIHNpemU9IjEwMCUiPlNoYXR0b2NrLCBNLiBKLjwvc3R5bGU+PC9h
dXRob3I+PC9hdXRob3JzPjwvY29udHJpYnV0b3JzPjxhdXRoLWFkZHJlc3M+PHN0eWxlIGZhY2U9
Im5vcm1hbCIgZm9udD0iZGVmYXVsdCIgc2l6ZT0iMTAwJSI+Q2FyZGlvdmFzY3VsYXIgRGl2aXNp
b24sIEtpbmcmYXBvcztzIENvbGxlZ2UgTG9uZG9uLCBUaGUgUmF5bmUgSW5zdGl0dXRlLCBTdC4g
VGhvbWFzJmFwb3M7IEhvc3BpdGFsLCBMb25kb24sIFVLLjwvc3R5bGU+PC9hdXRoLWFkZHJlc3M+
PHRpdGxlcz48dGl0bGU+PHN0eWxlIGZhY2U9Im5vcm1hbCIgZm9udD0iZGVmYXVsdCIgc2l6ZT0i
MTAwJSI+Tml0cmljIG94aWRlIHJlZ3VsYXRlcyBjYXJkaWFjIGludHJhY2VsbHVsYXIgTmEgYW5k
IENhIGJ5IG1vZHVsYXRpbmcgTmEvSyBBVFBhc2UgdmlhIFBLQ2Vwc2lsb24gYW5kIHBob3NwaG9s
ZW1tYW4tZGVwZW5kZW50IG1lY2hhbmlzbTwvc3R5bGU+PC90aXRsZT48c2Vjb25kYXJ5LXRpdGxl
PjxzdHlsZSBmYWNlPSJub3JtYWwiIGZvbnQ9ImRlZmF1bHQiIHNpemU9IjEwMCUiPkogTW9sIENl
bGwgQ2FyZGlvbDwvc3R5bGU+PC9zZWNvbmRhcnktdGl0bGU+PC90aXRsZXM+PHBlcmlvZGljYWw+
PGZ1bGwtdGl0bGU+PHN0eWxlIGZhY2U9Im5vcm1hbCIgZm9udD0iZGVmYXVsdCIgc2l6ZT0iMTAw
JSI+SiBNb2wgQ2VsbCBDYXJkaW9sPC9zdHlsZT48L2Z1bGwtdGl0bGU+PC9wZXJpb2RpY2FsPjxk
YXRlcz48eWVhcj48c3R5bGUgZmFjZT0ibm9ybWFsIiBmb250PSJkZWZhdWx0IiBzaXplPSIxMDAl
Ij4yMDEzPC9zdHlsZT48L3llYXI+PHB1Yi1kYXRlcz48ZGF0ZT48c3R5bGUgZmFjZT0ibm9ybWFs
IiBmb250PSJkZWZhdWx0IiBzaXplPSIxMDAlIj5BcHIgMjA8L3N0eWxlPjwvZGF0ZT48L3B1Yi1k
YXRlcz48L2RhdGVzPjxhY2Nlc3Npb24tbnVtPjxzdHlsZSBmYWNlPSJub3JtYWwiIGZvbnQ9ImRl
ZmF1bHQiIHNpemU9IjEwMCUiPjIzNjEyMTE5PC9zdHlsZT48L2FjY2Vzc2lvbi1udW0+PHVybHM+
PHJlbGF0ZWQtdXJscz48dXJsPjxzdHlsZSBmYWNlPSJub3JtYWwiIGZvbnQ9ImRlZmF1bHQiIHNp
emU9IjEwMCUiPmh0dHA6Ly93d3cubmNiaS5ubG0ubmloLmdvdi9lbnRyZXovcXVlcnkuZmNnaT9j
bWQ9UmV0cmlldmUmYW1wO2RiPVB1Yk1lZCZhbXA7ZG9wdD1DaXRhdGlvbiZhbXA7bGlzdF91aWRz
PTIzNjEyMTE5ICA8L3N0eWxlPjwvdXJsPjwvcmVsYXRlZC11cmxzPjwvdXJscz48L3JlY29yZD48
L0NpdGU+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YXZsb3ZpYzwvQXV0aG9yPjxZZWFyPjIwMTM8L1llYXI+
PFJlY051bT4xNTY8L1JlY051bT48RGlzcGxheVRleHQ+PHN0eWxlIGZhY2U9InN1cGVyc2NyaXB0
Ij5bNzF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1NjwvcmVjLW51bWJlcj48cmVmLXR5cGUgbmFtZT0iSm91cm5hbCBBcnRpY2xlIj4x
NzwvcmVmLXR5cGU+PGNvbnRyaWJ1dG9ycz48YXV0aG9ycz48YXV0aG9yPjxzdHlsZSBmYWNlPSJu
b3JtYWwiIGZvbnQ9ImRlZmF1bHQiIHNpemU9IjEwMCUiPlBhdmxvdmljLCBELjwvc3R5bGU+PC9h
dXRob3I+PGF1dGhvcj48c3R5bGUgZmFjZT0ibm9ybWFsIiBmb250PSJkZWZhdWx0IiBzaXplPSIx
MDAlIj5IYWxsLCBBLiBSLjwvc3R5bGU+PC9hdXRob3I+PGF1dGhvcj48c3R5bGUgZmFjZT0ibm9y
bWFsIiBmb250PSJkZWZhdWx0IiBzaXplPSIxMDAlIj5LZW5uaW5ndG9uLCBFLiBKLjwvc3R5bGU+
PC9hdXRob3I+PGF1dGhvcj48c3R5bGUgZmFjZT0ibm9ybWFsIiBmb250PSJkZWZhdWx0IiBzaXpl
PSIxMDAlIj5BdWdodG9uLCBLLjwvc3R5bGU+PC9hdXRob3I+PGF1dGhvcj48c3R5bGUgZmFjZT0i
bm9ybWFsIiBmb250PSJkZWZhdWx0IiBzaXplPSIxMDAlIj5Cb2d1c2xhdnNreWksIEEuPC9zdHls
ZT48L2F1dGhvcj48YXV0aG9yPjxzdHlsZSBmYWNlPSJub3JtYWwiIGZvbnQ9ImRlZmF1bHQiIHNp
emU9IjEwMCUiPkZ1bGxlciwgVy48L3N0eWxlPjwvYXV0aG9yPjxhdXRob3I+PHN0eWxlIGZhY2U9
Im5vcm1hbCIgZm9udD0iZGVmYXVsdCIgc2l6ZT0iMTAwJSI+RGVzcGEsIFMuPC9zdHlsZT48L2F1
dGhvcj48YXV0aG9yPjxzdHlsZSBmYWNlPSJub3JtYWwiIGZvbnQ9ImRlZmF1bHQiIHNpemU9IjEw
MCUiPkJlcnMsIEQuIE0uPC9zdHlsZT48L2F1dGhvcj48YXV0aG9yPjxzdHlsZSBmYWNlPSJub3Jt
YWwiIGZvbnQ9ImRlZmF1bHQiIHNpemU9IjEwMCUiPlNoYXR0b2NrLCBNLiBKLjwvc3R5bGU+PC9h
dXRob3I+PC9hdXRob3JzPjwvY29udHJpYnV0b3JzPjxhdXRoLWFkZHJlc3M+PHN0eWxlIGZhY2U9
Im5vcm1hbCIgZm9udD0iZGVmYXVsdCIgc2l6ZT0iMTAwJSI+Q2FyZGlvdmFzY3VsYXIgRGl2aXNp
b24sIEtpbmcmYXBvcztzIENvbGxlZ2UgTG9uZG9uLCBUaGUgUmF5bmUgSW5zdGl0dXRlLCBTdC4g
VGhvbWFzJmFwb3M7IEhvc3BpdGFsLCBMb25kb24sIFVLLjwvc3R5bGU+PC9hdXRoLWFkZHJlc3M+
PHRpdGxlcz48dGl0bGU+PHN0eWxlIGZhY2U9Im5vcm1hbCIgZm9udD0iZGVmYXVsdCIgc2l6ZT0i
MTAwJSI+Tml0cmljIG94aWRlIHJlZ3VsYXRlcyBjYXJkaWFjIGludHJhY2VsbHVsYXIgTmEgYW5k
IENhIGJ5IG1vZHVsYXRpbmcgTmEvSyBBVFBhc2UgdmlhIFBLQ2Vwc2lsb24gYW5kIHBob3NwaG9s
ZW1tYW4tZGVwZW5kZW50IG1lY2hhbmlzbTwvc3R5bGU+PC90aXRsZT48c2Vjb25kYXJ5LXRpdGxl
PjxzdHlsZSBmYWNlPSJub3JtYWwiIGZvbnQ9ImRlZmF1bHQiIHNpemU9IjEwMCUiPkogTW9sIENl
bGwgQ2FyZGlvbDwvc3R5bGU+PC9zZWNvbmRhcnktdGl0bGU+PC90aXRsZXM+PHBlcmlvZGljYWw+
PGZ1bGwtdGl0bGU+PHN0eWxlIGZhY2U9Im5vcm1hbCIgZm9udD0iZGVmYXVsdCIgc2l6ZT0iMTAw
JSI+SiBNb2wgQ2VsbCBDYXJkaW9sPC9zdHlsZT48L2Z1bGwtdGl0bGU+PC9wZXJpb2RpY2FsPjxk
YXRlcz48eWVhcj48c3R5bGUgZmFjZT0ibm9ybWFsIiBmb250PSJkZWZhdWx0IiBzaXplPSIxMDAl
Ij4yMDEzPC9zdHlsZT48L3llYXI+PHB1Yi1kYXRlcz48ZGF0ZT48c3R5bGUgZmFjZT0ibm9ybWFs
IiBmb250PSJkZWZhdWx0IiBzaXplPSIxMDAlIj5BcHIgMjA8L3N0eWxlPjwvZGF0ZT48L3B1Yi1k
YXRlcz48L2RhdGVzPjxhY2Nlc3Npb24tbnVtPjxzdHlsZSBmYWNlPSJub3JtYWwiIGZvbnQ9ImRl
ZmF1bHQiIHNpemU9IjEwMCUiPjIzNjEyMTE5PC9zdHlsZT48L2FjY2Vzc2lvbi1udW0+PHVybHM+
PHJlbGF0ZWQtdXJscz48dXJsPjxzdHlsZSBmYWNlPSJub3JtYWwiIGZvbnQ9ImRlZmF1bHQiIHNp
emU9IjEwMCUiPmh0dHA6Ly93d3cubmNiaS5ubG0ubmloLmdvdi9lbnRyZXovcXVlcnkuZmNnaT9j
bWQ9UmV0cmlldmUmYW1wO2RiPVB1Yk1lZCZhbXA7ZG9wdD1DaXRhdGlvbiZhbXA7bGlzdF91aWRz
PTIzNjEyMTE5ICA8L3N0eWxlPjwvdXJsPjwvcmVsYXRlZC11cmxzPjwvdXJscz48L3JlY29yZD48
L0NpdGU+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71]</w:t>
      </w:r>
      <w:r w:rsidRPr="00516A26">
        <w:rPr>
          <w:rFonts w:ascii="Book Antiqua" w:eastAsia="ヒラギノ角ゴ Pro W3" w:hAnsi="Book Antiqua"/>
          <w:szCs w:val="24"/>
          <w:lang w:val="en-US"/>
        </w:rPr>
        <w:fldChar w:fldCharType="end"/>
      </w:r>
      <w:r w:rsidR="00A859E3" w:rsidRPr="00516A26">
        <w:rPr>
          <w:rFonts w:ascii="Book Antiqua" w:eastAsia="ヒラギノ角ゴ Pro W3" w:hAnsi="Book Antiqua"/>
          <w:szCs w:val="24"/>
          <w:lang w:val="en-US"/>
        </w:rPr>
        <w:t>,</w:t>
      </w:r>
      <w:r w:rsidRPr="00516A26">
        <w:rPr>
          <w:rFonts w:ascii="Book Antiqua" w:eastAsia="ヒラギノ角ゴ Pro W3" w:hAnsi="Book Antiqua"/>
          <w:szCs w:val="24"/>
          <w:lang w:val="en-US"/>
        </w:rPr>
        <w:t xml:space="preserve"> we </w:t>
      </w:r>
      <w:r w:rsidR="00A859E3" w:rsidRPr="00516A26">
        <w:rPr>
          <w:rFonts w:ascii="Book Antiqua" w:eastAsia="ヒラギノ角ゴ Pro W3" w:hAnsi="Book Antiqua"/>
          <w:szCs w:val="24"/>
          <w:lang w:val="en-US"/>
        </w:rPr>
        <w:t xml:space="preserve">observed </w:t>
      </w:r>
      <w:r w:rsidRPr="00516A26">
        <w:rPr>
          <w:rFonts w:ascii="Book Antiqua" w:eastAsia="ヒラギノ角ゴ Pro W3" w:hAnsi="Book Antiqua"/>
          <w:szCs w:val="24"/>
          <w:lang w:val="en-US"/>
        </w:rPr>
        <w:t xml:space="preserve">that acetylcholine and sodium </w:t>
      </w:r>
      <w:proofErr w:type="spellStart"/>
      <w:r w:rsidRPr="00516A26">
        <w:rPr>
          <w:rFonts w:ascii="Book Antiqua" w:eastAsia="ヒラギノ角ゴ Pro W3" w:hAnsi="Book Antiqua"/>
          <w:szCs w:val="24"/>
          <w:lang w:val="en-US"/>
        </w:rPr>
        <w:t>nitroprusside</w:t>
      </w:r>
      <w:proofErr w:type="spellEnd"/>
      <w:r w:rsidRPr="00516A26">
        <w:rPr>
          <w:rFonts w:ascii="Book Antiqua" w:eastAsia="ヒラギノ角ゴ Pro W3" w:hAnsi="Book Antiqua"/>
          <w:szCs w:val="24"/>
          <w:lang w:val="en-US"/>
        </w:rPr>
        <w:t xml:space="preserve"> (SNP) induces activation of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 xml:space="preserve">-ATPase activity, and SNP effect is abolished by inhibition of PKG (KT-5823) </w:t>
      </w:r>
      <w:r w:rsidRPr="00516A26">
        <w:rPr>
          <w:rFonts w:ascii="Book Antiqua" w:eastAsia="ヒラギノ角ゴ Pro W3" w:hAnsi="Book Antiqua"/>
          <w:szCs w:val="24"/>
          <w:lang w:val="en-US"/>
        </w:rPr>
        <w:fldChar w:fldCharType="begin">
          <w:fldData xml:space="preserve">PEVuZE5vdGU+PENpdGU+PEF1dGhvcj5QYWxhY2lvczwvQXV0aG9yPjxZZWFyPjIwMDQ8L1llYXI+
PFJlY051bT4xMTA8L1JlY051bT48RGlzcGxheVRleHQ+PHN0eWxlIGZhY2U9InN1cGVyc2NyaXB0
Ij5bNzJ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xMDwvcmVjLW51bWJlcj48cmVmLXR5cGUgbmFtZT0iSm91cm5hbCBBcnRpY2xlIj4x
NzwvcmVmLXR5cGU+PGNvbnRyaWJ1dG9ycz48YXV0aG9ycz48YXV0aG9yPjxzdHlsZSBmYWNlPSJu
b3JtYWwiIGZvbnQ9ImRlZmF1bHQiIHNpemU9IjEwMCUiPlBhbGFjaW9zLCBKLjwvc3R5bGU+PC9h
dXRob3I+PGF1dGhvcj48c3R5bGUgZmFjZT0ibm9ybWFsIiBmb250PSJkZWZhdWx0IiBzaXplPSIx
MDAlIj5NYXJ1c2ljLCBFLiBULjwvc3R5bGU+PC9hdXRob3I+PGF1dGhvcj48c3R5bGUgZmFjZT0i
bm9ybWFsIiBmb250PSJkZWZhdWx0IiBzaXplPSIxMDAlIj5Mb3BleiwgTi4gQy48L3N0eWxlPjwv
YXV0aG9yPjxhdXRob3I+PHN0eWxlIGZhY2U9Im5vcm1hbCIgZm9udD0iZGVmYXVsdCIgc2l6ZT0i
MTAwJSI+R29uemFsZXosIE0uPC9zdHlsZT48L2F1dGhvcj48YXV0aG9yPjxzdHlsZSBmYWNlPSJu
b3JtYWwiIGZvbnQ9ImRlZmF1bHQiIHNpemU9IjEwMCUiPk1pY2hlYSwgTC48L3N0eWxlPjwvYXV0
aG9yPjwvYXV0aG9ycz48L2NvbnRyaWJ1dG9ycz48YXV0aC1hZGRyZXNzPjxzdHlsZSBmYWNlPSJu
b3JtYWwiIGZvbnQ9ImRlZmF1bHQiIHNpemU9IjEwMCUiPkxhYm9yYXRvcnkgb2YgQ2VsbHVsYXIg
YW5kIE1vbGVjdWxhciBQaHlzaW9sb2d5LCBTY2hvb2wgb2YgTWVkaWNpbmUsIFVuaXZlcnNpZGFk
IExvcyBBbmRlcywgU2FudGlhZ28sIENoaWxlIDY3ODI0NjguPC9zdHlsZT48L2F1dGgtYWRkcmVz
cz48dGl0bGVzPjx0aXRsZT48c3R5bGUgZmFjZT0ibm9ybWFsIiBmb250PSJkZWZhdWx0IiBzaXpl
PSIxMDAlIj5Fc3RyYWRpb2wtaW5kdWNlZCBleHByZXNzaW9uIG9mIE4oKyktSygrKS1BVFBhc2Ug
Y2F0YWx5dGljIGlzb2Zvcm1zIGluIHJhdCBhcnRlcmllczogZ2VuZGVyIGRpZmZlcmVuY2VzIGlu
IGFjdGl2aXR5IG1lZGlhdGVkIGJ5IG5pdHJpYyBveGlkZSBkb25vcnM8L3N0eWxlPjwvdGl0bGU+
PHNlY29uZGFyeS10aXRsZT48c3R5bGUgZmFjZT0ibm9ybWFsIiBmb250PSJkZWZhdWx0IiBzaXpl
PSIxMDAlIj5BbSBKIFBoeXNpb2wgSGVhcnQgQ2lyYyBQaHlzaW9sPC9zdHlsZT48L3NlY29uZGFy
eS10aXRsZT48L3RpdGxlcz48cGVyaW9kaWNhbD48ZnVsbC10aXRsZT48c3R5bGUgZmFjZT0ibm9y
bWFsIiBmb250PSJkZWZhdWx0IiBzaXplPSIxMDAlIj5BbSBKIFBoeXNpb2wgSGVhcnQgQ2lyYyBQ
aHlzaW9sPC9zdHlsZT48L2Z1bGwtdGl0bGU+PC9wZXJpb2RpY2FsPjxwYWdlcz48c3R5bGUgZmFj
ZT0ibm9ybWFsIiBmb250PSJkZWZhdWx0IiBzaXplPSIxMDAlIj5IMTc5My04MDA8L3N0eWxlPjwv
cGFnZXM+PHZvbHVtZT48c3R5bGUgZmFjZT0ibm9ybWFsIiBmb250PSJkZWZhdWx0IiBzaXplPSIx
MDAlIj4yODY8L3N0eWxlPjwvdm9sdW1lPjxudW1iZXI+PHN0eWxlIGZhY2U9Im5vcm1hbCIgZm9u
dD0iZGVmYXVsdCIgc2l6ZT0iMTAwJSI+NTwvc3R5bGU+PC9udW1iZXI+PGtleXdvcmRzPjxrZXl3
b3JkPjxzdHlsZSBmYWNlPSJub3JtYWwiIGZvbnQ9ImRlZmF1bHQiIHNpemU9IjEwMCUiPkFjZXR5
bGNob2xpbmUvcGhhcm1hY29sb2d5PC9zdHlsZT48L2tleXdvcmQ+PGtleXdvcmQ+PHN0eWxlIGZh
Y2U9Im5vcm1hbCIgZm9udD0iZGVmYXVsdCIgc2l6ZT0iMTAwJSI+QW5pbWFsczwvc3R5bGU+PC9r
ZXl3b3JkPjxrZXl3b3JkPjxzdHlsZSBmYWNlPSJub3JtYWwiIGZvbnQ9ImRlZmF1bHQiIHNpemU9
IjEwMCUiPkFvcnRhLypkcnVnIGVmZmVjdHMvKmVuenltb2xvZ3k8L3N0eWxlPjwva2V5d29yZD48
a2V5d29yZD48c3R5bGUgZmFjZT0ibm9ybWFsIiBmb250PSJkZWZhdWx0IiBzaXplPSIxMDAlIj5D
YXRhbHlzaXM8L3N0eWxlPjwva2V5d29yZD48a2V5d29yZD48c3R5bGUgZmFjZT0ibm9ybWFsIiBm
b250PSJkZWZhdWx0IiBzaXplPSIxMDAlIj5DeWNsaWMgR01QL3BoeXNpb2xvZ3k8L3N0eWxlPjwv
a2V5d29yZD48a2V5d29yZD48c3R5bGUgZmFjZT0ibm9ybWFsIiBmb250PSJkZWZhdWx0IiBzaXpl
PSIxMDAlIj5DeWNsaWMgR01QLURlcGVuZGVudCBQcm90ZWluIEtpbmFzZXMvcGh5c2lvbG9neTwv
c3R5bGU+PC9rZXl3b3JkPjxrZXl3b3JkPjxzdHlsZSBmYWNlPSJub3JtYWwiIGZvbnQ9ImRlZmF1
bHQiIHNpemU9IjEwMCUiPkVzdHJhZGlvbC8qcGhhcm1hY29sb2d5PC9zdHlsZT48L2tleXdvcmQ+
PGtleXdvcmQ+PHN0eWxlIGZhY2U9Im5vcm1hbCIgZm9udD0iZGVmYXVsdCIgc2l6ZT0iMTAwJSI+
RmVtYWxlPC9zdHlsZT48L2tleXdvcmQ+PGtleXdvcmQ+PHN0eWxlIGZhY2U9Im5vcm1hbCIgZm9u
dD0iZGVmYXVsdCIgc2l6ZT0iMTAwJSI+SXNvZW56eW1lcy9tZXRhYm9saXNtPC9zdHlsZT48L2tl
eXdvcmQ+PGtleXdvcmQ+PHN0eWxlIGZhY2U9Im5vcm1hbCIgZm9udD0iZGVmYXVsdCIgc2l6ZT0i
MTAwJSI+TWFsZTwvc3R5bGU+PC9rZXl3b3JkPjxrZXl3b3JkPjxzdHlsZSBmYWNlPSJub3JtYWwi
IGZvbnQ9ImRlZmF1bHQiIHNpemU9IjEwMCUiPk5pdHJpYyBPeGlkZSBEb25vcnMvKnBoYXJtYWNv
bG9neTwvc3R5bGU+PC9rZXl3b3JkPjxrZXl3b3JkPjxzdHlsZSBmYWNlPSJub3JtYWwiIGZvbnQ9
ImRlZmF1bHQiIHNpemU9IjEwMCUiPk5pdHJvcHJ1c3NpZGUvKnBoYXJtYWNvbG9neTwvc3R5bGU+
PC9rZXl3b3JkPjxrZXl3b3JkPjxzdHlsZSBmYWNlPSJub3JtYWwiIGZvbnQ9ImRlZmF1bHQiIHNp
emU9IjEwMCUiPk92YXJpZWN0b215PC9zdHlsZT48L2tleXdvcmQ+PGtleXdvcmQ+PHN0eWxlIGZh
Y2U9Im5vcm1hbCIgZm9udD0iZGVmYXVsdCIgc2l6ZT0iMTAwJSI+UmF0czwvc3R5bGU+PC9rZXl3
b3JkPjxrZXl3b3JkPjxzdHlsZSBmYWNlPSJub3JtYWwiIGZvbnQ9ImRlZmF1bHQiIHNpemU9IjEw
MCUiPlJhdHMsIFNwcmFndWUtRGF3bGV5PC9zdHlsZT48L2tleXdvcmQ+PGtleXdvcmQ+PHN0eWxl
IGZhY2U9Im5vcm1hbCIgZm9udD0iZGVmYXVsdCIgc2l6ZT0iMTAwJSI+KlNleCBDaGFyYWN0ZXJp
c3RpY3M8L3N0eWxlPjwva2V5d29yZD48a2V5d29yZD48c3R5bGUgZmFjZT0ibm9ybWFsIiBmb250
PSJkZWZhdWx0IiBzaXplPSIxMDAlIj5Tb2RpdW0tUG90YXNzaXVtLUV4Y2hhbmdpbmcgQVRQYXNl
LyptZXRhYm9saXNtPC9zdHlsZT48L2tleXdvcmQ+PGtleXdvcmQ+PHN0eWxlIGZhY2U9Im5vcm1h
bCIgZm9udD0iZGVmYXVsdCIgc2l6ZT0iMTAwJSI+VmFzb2RpbGF0aW9uL3BoeXNpb2xvZ3k8L3N0
eWxlPjwva2V5d29yZD48a2V5d29yZD48c3R5bGUgZmFjZT0ibm9ybWFsIiBmb250PSJkZWZhdWx0
IiBzaXplPSIxMDAlIj5WYXNvZGlsYXRvciBBZ2VudHMvcGhhcm1hY29sb2d5PC9zdHlsZT48L2tl
eXdvcmQ+PC9rZXl3b3Jkcz48ZGF0ZXM+PHllYXI+PHN0eWxlIGZhY2U9Im5vcm1hbCIgZm9udD0i
ZGVmYXVsdCIgc2l6ZT0iMTAwJSI+MjAwNDwvc3R5bGU+PC95ZWFyPjxwdWItZGF0ZXM+PGRhdGU+
PHN0eWxlIGZhY2U9Im5vcm1hbCIgZm9udD0iZGVmYXVsdCIgc2l6ZT0iMTAwJSI+TWF5PC9zdHls
ZT48L2RhdGU+PC9wdWItZGF0ZXM+PC9kYXRlcz48YWNjZXNzaW9uLW51bT48c3R5bGUgZmFjZT0i
bm9ybWFsIiBmb250PSJkZWZhdWx0IiBzaXplPSIxMDAlIj4xNDcwNDIyNDwvc3R5bGU+PC9hY2Nl
c3Npb24tbnVtPjx1cmxzPjxyZWxhdGVkLXVybHM+PHVybD48c3R5bGUgZmFjZT0ibm9ybWFsIiBm
b250PSJkZWZhdWx0IiBzaXplPSIxMDAlIj5odHRwOi8vd3d3Lm5jYmkubmxtLm5paC5nb3YvZW50
cmV6L3F1ZXJ5LmZjZ2k/Y21kPVJldHJpZXZlJmFtcDtkYj1QdWJNZWQmYW1wO2RvcHQ9Q2l0YXRp
b24mYW1wO2xpc3RfdWlkcz0xNDcwNDIyNCAgPC9zdHlsZT48L3VybD48L3JlbGF0ZWQtdXJscz48
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YWxhY2lvczwvQXV0aG9yPjxZZWFyPjIwMDQ8L1llYXI+
PFJlY051bT4xMTA8L1JlY051bT48RGlzcGxheVRleHQ+PHN0eWxlIGZhY2U9InN1cGVyc2NyaXB0
Ij5bNzJ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xMDwvcmVjLW51bWJlcj48cmVmLXR5cGUgbmFtZT0iSm91cm5hbCBBcnRpY2xlIj4x
NzwvcmVmLXR5cGU+PGNvbnRyaWJ1dG9ycz48YXV0aG9ycz48YXV0aG9yPjxzdHlsZSBmYWNlPSJu
b3JtYWwiIGZvbnQ9ImRlZmF1bHQiIHNpemU9IjEwMCUiPlBhbGFjaW9zLCBKLjwvc3R5bGU+PC9h
dXRob3I+PGF1dGhvcj48c3R5bGUgZmFjZT0ibm9ybWFsIiBmb250PSJkZWZhdWx0IiBzaXplPSIx
MDAlIj5NYXJ1c2ljLCBFLiBULjwvc3R5bGU+PC9hdXRob3I+PGF1dGhvcj48c3R5bGUgZmFjZT0i
bm9ybWFsIiBmb250PSJkZWZhdWx0IiBzaXplPSIxMDAlIj5Mb3BleiwgTi4gQy48L3N0eWxlPjwv
YXV0aG9yPjxhdXRob3I+PHN0eWxlIGZhY2U9Im5vcm1hbCIgZm9udD0iZGVmYXVsdCIgc2l6ZT0i
MTAwJSI+R29uemFsZXosIE0uPC9zdHlsZT48L2F1dGhvcj48YXV0aG9yPjxzdHlsZSBmYWNlPSJu
b3JtYWwiIGZvbnQ9ImRlZmF1bHQiIHNpemU9IjEwMCUiPk1pY2hlYSwgTC48L3N0eWxlPjwvYXV0
aG9yPjwvYXV0aG9ycz48L2NvbnRyaWJ1dG9ycz48YXV0aC1hZGRyZXNzPjxzdHlsZSBmYWNlPSJu
b3JtYWwiIGZvbnQ9ImRlZmF1bHQiIHNpemU9IjEwMCUiPkxhYm9yYXRvcnkgb2YgQ2VsbHVsYXIg
YW5kIE1vbGVjdWxhciBQaHlzaW9sb2d5LCBTY2hvb2wgb2YgTWVkaWNpbmUsIFVuaXZlcnNpZGFk
IExvcyBBbmRlcywgU2FudGlhZ28sIENoaWxlIDY3ODI0NjguPC9zdHlsZT48L2F1dGgtYWRkcmVz
cz48dGl0bGVzPjx0aXRsZT48c3R5bGUgZmFjZT0ibm9ybWFsIiBmb250PSJkZWZhdWx0IiBzaXpl
PSIxMDAlIj5Fc3RyYWRpb2wtaW5kdWNlZCBleHByZXNzaW9uIG9mIE4oKyktSygrKS1BVFBhc2Ug
Y2F0YWx5dGljIGlzb2Zvcm1zIGluIHJhdCBhcnRlcmllczogZ2VuZGVyIGRpZmZlcmVuY2VzIGlu
IGFjdGl2aXR5IG1lZGlhdGVkIGJ5IG5pdHJpYyBveGlkZSBkb25vcnM8L3N0eWxlPjwvdGl0bGU+
PHNlY29uZGFyeS10aXRsZT48c3R5bGUgZmFjZT0ibm9ybWFsIiBmb250PSJkZWZhdWx0IiBzaXpl
PSIxMDAlIj5BbSBKIFBoeXNpb2wgSGVhcnQgQ2lyYyBQaHlzaW9sPC9zdHlsZT48L3NlY29uZGFy
eS10aXRsZT48L3RpdGxlcz48cGVyaW9kaWNhbD48ZnVsbC10aXRsZT48c3R5bGUgZmFjZT0ibm9y
bWFsIiBmb250PSJkZWZhdWx0IiBzaXplPSIxMDAlIj5BbSBKIFBoeXNpb2wgSGVhcnQgQ2lyYyBQ
aHlzaW9sPC9zdHlsZT48L2Z1bGwtdGl0bGU+PC9wZXJpb2RpY2FsPjxwYWdlcz48c3R5bGUgZmFj
ZT0ibm9ybWFsIiBmb250PSJkZWZhdWx0IiBzaXplPSIxMDAlIj5IMTc5My04MDA8L3N0eWxlPjwv
cGFnZXM+PHZvbHVtZT48c3R5bGUgZmFjZT0ibm9ybWFsIiBmb250PSJkZWZhdWx0IiBzaXplPSIx
MDAlIj4yODY8L3N0eWxlPjwvdm9sdW1lPjxudW1iZXI+PHN0eWxlIGZhY2U9Im5vcm1hbCIgZm9u
dD0iZGVmYXVsdCIgc2l6ZT0iMTAwJSI+NTwvc3R5bGU+PC9udW1iZXI+PGtleXdvcmRzPjxrZXl3
b3JkPjxzdHlsZSBmYWNlPSJub3JtYWwiIGZvbnQ9ImRlZmF1bHQiIHNpemU9IjEwMCUiPkFjZXR5
bGNob2xpbmUvcGhhcm1hY29sb2d5PC9zdHlsZT48L2tleXdvcmQ+PGtleXdvcmQ+PHN0eWxlIGZh
Y2U9Im5vcm1hbCIgZm9udD0iZGVmYXVsdCIgc2l6ZT0iMTAwJSI+QW5pbWFsczwvc3R5bGU+PC9r
ZXl3b3JkPjxrZXl3b3JkPjxzdHlsZSBmYWNlPSJub3JtYWwiIGZvbnQ9ImRlZmF1bHQiIHNpemU9
IjEwMCUiPkFvcnRhLypkcnVnIGVmZmVjdHMvKmVuenltb2xvZ3k8L3N0eWxlPjwva2V5d29yZD48
a2V5d29yZD48c3R5bGUgZmFjZT0ibm9ybWFsIiBmb250PSJkZWZhdWx0IiBzaXplPSIxMDAlIj5D
YXRhbHlzaXM8L3N0eWxlPjwva2V5d29yZD48a2V5d29yZD48c3R5bGUgZmFjZT0ibm9ybWFsIiBm
b250PSJkZWZhdWx0IiBzaXplPSIxMDAlIj5DeWNsaWMgR01QL3BoeXNpb2xvZ3k8L3N0eWxlPjwv
a2V5d29yZD48a2V5d29yZD48c3R5bGUgZmFjZT0ibm9ybWFsIiBmb250PSJkZWZhdWx0IiBzaXpl
PSIxMDAlIj5DeWNsaWMgR01QLURlcGVuZGVudCBQcm90ZWluIEtpbmFzZXMvcGh5c2lvbG9neTwv
c3R5bGU+PC9rZXl3b3JkPjxrZXl3b3JkPjxzdHlsZSBmYWNlPSJub3JtYWwiIGZvbnQ9ImRlZmF1
bHQiIHNpemU9IjEwMCUiPkVzdHJhZGlvbC8qcGhhcm1hY29sb2d5PC9zdHlsZT48L2tleXdvcmQ+
PGtleXdvcmQ+PHN0eWxlIGZhY2U9Im5vcm1hbCIgZm9udD0iZGVmYXVsdCIgc2l6ZT0iMTAwJSI+
RmVtYWxlPC9zdHlsZT48L2tleXdvcmQ+PGtleXdvcmQ+PHN0eWxlIGZhY2U9Im5vcm1hbCIgZm9u
dD0iZGVmYXVsdCIgc2l6ZT0iMTAwJSI+SXNvZW56eW1lcy9tZXRhYm9saXNtPC9zdHlsZT48L2tl
eXdvcmQ+PGtleXdvcmQ+PHN0eWxlIGZhY2U9Im5vcm1hbCIgZm9udD0iZGVmYXVsdCIgc2l6ZT0i
MTAwJSI+TWFsZTwvc3R5bGU+PC9rZXl3b3JkPjxrZXl3b3JkPjxzdHlsZSBmYWNlPSJub3JtYWwi
IGZvbnQ9ImRlZmF1bHQiIHNpemU9IjEwMCUiPk5pdHJpYyBPeGlkZSBEb25vcnMvKnBoYXJtYWNv
bG9neTwvc3R5bGU+PC9rZXl3b3JkPjxrZXl3b3JkPjxzdHlsZSBmYWNlPSJub3JtYWwiIGZvbnQ9
ImRlZmF1bHQiIHNpemU9IjEwMCUiPk5pdHJvcHJ1c3NpZGUvKnBoYXJtYWNvbG9neTwvc3R5bGU+
PC9rZXl3b3JkPjxrZXl3b3JkPjxzdHlsZSBmYWNlPSJub3JtYWwiIGZvbnQ9ImRlZmF1bHQiIHNp
emU9IjEwMCUiPk92YXJpZWN0b215PC9zdHlsZT48L2tleXdvcmQ+PGtleXdvcmQ+PHN0eWxlIGZh
Y2U9Im5vcm1hbCIgZm9udD0iZGVmYXVsdCIgc2l6ZT0iMTAwJSI+UmF0czwvc3R5bGU+PC9rZXl3
b3JkPjxrZXl3b3JkPjxzdHlsZSBmYWNlPSJub3JtYWwiIGZvbnQ9ImRlZmF1bHQiIHNpemU9IjEw
MCUiPlJhdHMsIFNwcmFndWUtRGF3bGV5PC9zdHlsZT48L2tleXdvcmQ+PGtleXdvcmQ+PHN0eWxl
IGZhY2U9Im5vcm1hbCIgZm9udD0iZGVmYXVsdCIgc2l6ZT0iMTAwJSI+KlNleCBDaGFyYWN0ZXJp
c3RpY3M8L3N0eWxlPjwva2V5d29yZD48a2V5d29yZD48c3R5bGUgZmFjZT0ibm9ybWFsIiBmb250
PSJkZWZhdWx0IiBzaXplPSIxMDAlIj5Tb2RpdW0tUG90YXNzaXVtLUV4Y2hhbmdpbmcgQVRQYXNl
LyptZXRhYm9saXNtPC9zdHlsZT48L2tleXdvcmQ+PGtleXdvcmQ+PHN0eWxlIGZhY2U9Im5vcm1h
bCIgZm9udD0iZGVmYXVsdCIgc2l6ZT0iMTAwJSI+VmFzb2RpbGF0aW9uL3BoeXNpb2xvZ3k8L3N0
eWxlPjwva2V5d29yZD48a2V5d29yZD48c3R5bGUgZmFjZT0ibm9ybWFsIiBmb250PSJkZWZhdWx0
IiBzaXplPSIxMDAlIj5WYXNvZGlsYXRvciBBZ2VudHMvcGhhcm1hY29sb2d5PC9zdHlsZT48L2tl
eXdvcmQ+PC9rZXl3b3Jkcz48ZGF0ZXM+PHllYXI+PHN0eWxlIGZhY2U9Im5vcm1hbCIgZm9udD0i
ZGVmYXVsdCIgc2l6ZT0iMTAwJSI+MjAwNDwvc3R5bGU+PC95ZWFyPjxwdWItZGF0ZXM+PGRhdGU+
PHN0eWxlIGZhY2U9Im5vcm1hbCIgZm9udD0iZGVmYXVsdCIgc2l6ZT0iMTAwJSI+TWF5PC9zdHls
ZT48L2RhdGU+PC9wdWItZGF0ZXM+PC9kYXRlcz48YWNjZXNzaW9uLW51bT48c3R5bGUgZmFjZT0i
bm9ybWFsIiBmb250PSJkZWZhdWx0IiBzaXplPSIxMDAlIj4xNDcwNDIyNDwvc3R5bGU+PC9hY2Nl
c3Npb24tbnVtPjx1cmxzPjxyZWxhdGVkLXVybHM+PHVybD48c3R5bGUgZmFjZT0ibm9ybWFsIiBm
b250PSJkZWZhdWx0IiBzaXplPSIxMDAlIj5odHRwOi8vd3d3Lm5jYmkubmxtLm5paC5nb3YvZW50
cmV6L3F1ZXJ5LmZjZ2k/Y21kPVJldHJpZXZlJmFtcDtkYj1QdWJNZWQmYW1wO2RvcHQ9Q2l0YXRp
b24mYW1wO2xpc3RfdWlkcz0xNDcwNDIyNCAgPC9zdHlsZT48L3VybD48L3JlbGF0ZWQtdXJscz48
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72]</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w:t>
      </w:r>
      <w:proofErr w:type="spellStart"/>
      <w:r w:rsidRPr="00516A26">
        <w:rPr>
          <w:rFonts w:ascii="Book Antiqua" w:eastAsia="ヒラギノ角ゴ Pro W3" w:hAnsi="Book Antiqua"/>
          <w:szCs w:val="24"/>
          <w:lang w:val="en-US"/>
        </w:rPr>
        <w:t>Cogolludo</w:t>
      </w:r>
      <w:proofErr w:type="spellEnd"/>
      <w:r w:rsidRPr="00516A26">
        <w:rPr>
          <w:rFonts w:ascii="Book Antiqua" w:eastAsia="ヒラギノ角ゴ Pro W3" w:hAnsi="Book Antiqua"/>
          <w:szCs w:val="24"/>
          <w:lang w:val="en-US"/>
        </w:rPr>
        <w:t xml:space="preserve"> </w:t>
      </w:r>
      <w:r w:rsidRPr="00E3107D">
        <w:rPr>
          <w:rFonts w:ascii="Book Antiqua" w:eastAsia="ヒラギノ角ゴ Pro W3" w:hAnsi="Book Antiqua"/>
          <w:i/>
          <w:szCs w:val="24"/>
          <w:lang w:val="en-US"/>
        </w:rPr>
        <w:t>et al</w:t>
      </w:r>
      <w:r w:rsidR="00E3107D" w:rsidRPr="00516A26">
        <w:rPr>
          <w:rFonts w:ascii="Book Antiqua" w:eastAsia="ヒラギノ角ゴ Pro W3" w:hAnsi="Book Antiqua"/>
          <w:szCs w:val="24"/>
          <w:lang w:val="en-US"/>
        </w:rPr>
        <w:fldChar w:fldCharType="begin"/>
      </w:r>
      <w:r w:rsidR="00E3107D" w:rsidRPr="00516A26">
        <w:rPr>
          <w:rFonts w:ascii="Book Antiqua" w:eastAsia="ヒラギノ角ゴ Pro W3" w:hAnsi="Book Antiqua"/>
          <w:szCs w:val="24"/>
          <w:lang w:val="en-US"/>
        </w:rPr>
        <w:instrText xml:space="preserve"> ADDIN EN.CITE &lt;EndNote&gt;&lt;Cite&gt;&lt;Author&gt;Cogolludo&lt;/Author&gt;&lt;Year&gt;2001&lt;/Year&gt;&lt;IDText&gt;Mechanisms involved in SNP-induced relaxation and [Ca+]i reduction in piglet pulmonary and systemic arteries&lt;/IDText&gt;&lt;DisplayText&gt;&lt;style face="superscript"&gt;[73]&lt;/style&gt;&lt;/DisplayText&gt;&lt;record&gt;&lt;dates&gt;&lt;pub-dates&gt;&lt;date&gt;Feb&lt;/date&gt;&lt;/pub-dates&gt;&lt;year&gt;2001&lt;/year&gt;&lt;/dates&gt;&lt;keywords&gt;&lt;/keywords&gt;&lt;urls&gt;&lt;related-urls&gt;&lt;url&gt;http://www.ncbi.nlm.nih.gov/pubmed/11181438&lt;/url&gt;&lt;/related-urls&gt;&lt;/urls&gt;&lt;isbn&gt;0007-1188&lt;/isbn&gt;&lt;custom2&gt;PMC1572630&lt;/custom2&gt;&lt;titles&gt;&lt;title&gt;Mechanisms involved in SNP-induced relaxation and [Ca+]i reduction in piglet pulmonary and systemic arteries&lt;/title&gt;&lt;secondary-title&gt;Br J Pharmacol&lt;/secondary-title&gt;&lt;/titles&gt;&lt;pages&gt;959-67&lt;/pages&gt;&lt;number&gt;4&lt;/number&gt;&lt;contributors&gt;&lt;authors&gt;&lt;author&gt;Cogolludo, A. L.&lt;/author&gt;&lt;author&gt;Pérez-Vizcaíno, F.&lt;/author&gt;&lt;author&gt;Zaragozá-Arnáez, F.&lt;/author&gt;&lt;author&gt;Ibarra, M.&lt;/author&gt;&lt;author&gt;López-López, G.&lt;/author&gt;&lt;author&gt;López-Miranda, V.&lt;/author&gt;&lt;author&gt;Tamargo, J.&lt;/author&gt;&lt;/authors&gt;&lt;/contributors&gt;&lt;language&gt;eng&lt;/language&gt;&lt;added-date format="utc"&gt;1403392262&lt;/added-date&gt;&lt;ref-type name="Journal Article"&gt;17&lt;/ref-type&gt;&lt;rec-number&gt;215&lt;/rec-number&gt;&lt;last-updated-date format="utc"&gt;1403392262&lt;/last-updated-date&gt;&lt;accession-num&gt;11181438&lt;/accession-num&gt;&lt;electronic-resource-num&gt;10.1038/sj.bjp.0703894&lt;/electronic-resource-num&gt;&lt;volume&gt;132&lt;/volume&gt;&lt;/record&gt;&lt;/Cite&gt;&lt;/EndNote&gt;</w:instrText>
      </w:r>
      <w:r w:rsidR="00E3107D" w:rsidRPr="00516A26">
        <w:rPr>
          <w:rFonts w:ascii="Book Antiqua" w:eastAsia="ヒラギノ角ゴ Pro W3" w:hAnsi="Book Antiqua"/>
          <w:szCs w:val="24"/>
          <w:lang w:val="en-US"/>
        </w:rPr>
        <w:fldChar w:fldCharType="separate"/>
      </w:r>
      <w:r w:rsidR="00E3107D" w:rsidRPr="00516A26">
        <w:rPr>
          <w:rFonts w:ascii="Book Antiqua" w:eastAsia="ヒラギノ角ゴ Pro W3" w:hAnsi="Book Antiqua"/>
          <w:noProof/>
          <w:szCs w:val="24"/>
          <w:vertAlign w:val="superscript"/>
          <w:lang w:val="en-US"/>
        </w:rPr>
        <w:t>[73]</w:t>
      </w:r>
      <w:r w:rsidR="00E3107D"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2001) showed that SNP activate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in mesenteric piglet’s arteries</w:t>
      </w:r>
      <w:r w:rsidR="000C2B5D" w:rsidRPr="00516A26">
        <w:rPr>
          <w:rFonts w:ascii="Book Antiqua" w:eastAsia="ヒラギノ角ゴ Pro W3" w:hAnsi="Book Antiqua"/>
          <w:szCs w:val="24"/>
          <w:lang w:val="en-US"/>
        </w:rPr>
        <w:t xml:space="preserve"> </w:t>
      </w:r>
      <w:r w:rsidR="00272D0A" w:rsidRPr="00516A26">
        <w:rPr>
          <w:rFonts w:ascii="Book Antiqua" w:eastAsia="ヒラギノ角ゴ Pro W3" w:hAnsi="Book Antiqua"/>
          <w:szCs w:val="24"/>
          <w:lang w:val="en-US"/>
        </w:rPr>
        <w:t xml:space="preserve">while </w:t>
      </w:r>
      <w:proofErr w:type="spellStart"/>
      <w:r w:rsidRPr="00516A26">
        <w:rPr>
          <w:rFonts w:ascii="Book Antiqua" w:eastAsia="ヒラギノ角ゴ Pro W3" w:hAnsi="Book Antiqua"/>
          <w:szCs w:val="24"/>
          <w:lang w:val="en-US"/>
        </w:rPr>
        <w:t>Tamaoki</w:t>
      </w:r>
      <w:proofErr w:type="spellEnd"/>
      <w:r w:rsidRPr="00516A26">
        <w:rPr>
          <w:rFonts w:ascii="Book Antiqua" w:eastAsia="ヒラギノ角ゴ Pro W3" w:hAnsi="Book Antiqua"/>
          <w:szCs w:val="24"/>
          <w:lang w:val="en-US"/>
        </w:rPr>
        <w:t xml:space="preserve"> </w:t>
      </w:r>
      <w:r w:rsidRPr="00E3107D">
        <w:rPr>
          <w:rFonts w:ascii="Book Antiqua" w:eastAsia="ヒラギノ角ゴ Pro W3" w:hAnsi="Book Antiqua"/>
          <w:i/>
          <w:szCs w:val="24"/>
          <w:lang w:val="en-US"/>
        </w:rPr>
        <w:t>et al</w:t>
      </w:r>
      <w:r w:rsidR="00E3107D" w:rsidRPr="00516A26">
        <w:rPr>
          <w:rFonts w:ascii="Book Antiqua" w:eastAsia="ヒラギノ角ゴ Pro W3" w:hAnsi="Book Antiqua"/>
          <w:szCs w:val="24"/>
          <w:lang w:val="en-US"/>
        </w:rPr>
        <w:fldChar w:fldCharType="begin"/>
      </w:r>
      <w:r w:rsidR="00E3107D" w:rsidRPr="00516A26">
        <w:rPr>
          <w:rFonts w:ascii="Book Antiqua" w:eastAsia="ヒラギノ角ゴ Pro W3" w:hAnsi="Book Antiqua"/>
          <w:szCs w:val="24"/>
          <w:lang w:val="en-US"/>
        </w:rPr>
        <w:instrText xml:space="preserve"> ADDIN EN.CITE &lt;EndNote&gt;&lt;Cite&gt;&lt;Author&gt;Tamaoki&lt;/Author&gt;&lt;Year&gt;1997&lt;/Year&gt;&lt;IDText&gt;Role of Na(+)-K+ ATPase in cyclic GMP-mediated relaxation of canine pulmonary artery smooth muscle cells&lt;/IDText&gt;&lt;DisplayText&gt;&lt;style face="superscript"&gt;[74]&lt;/style&gt;&lt;/DisplayText&gt;&lt;record&gt;&lt;dates&gt;&lt;pub-dates&gt;&lt;date&gt;Sep&lt;/date&gt;&lt;/pub-dates&gt;&lt;year&gt;1997&lt;/year&gt;&lt;/dates&gt;&lt;keywords&gt;&lt;/keywords&gt;&lt;urls&gt;&lt;related-urls&gt;&lt;url&gt;http://www.ncbi.nlm.nih.gov/pubmed/9298536&lt;/url&gt;&lt;/related-urls&gt;&lt;/urls&gt;&lt;isbn&gt;0007-1188&lt;/isbn&gt;&lt;custom2&gt;PMC1564908&lt;/custom2&gt;&lt;titles&gt;&lt;title&gt;Role of Na(+)-K+ ATPase in cyclic GMP-mediated relaxation of canine pulmonary artery smooth muscle cells&lt;/title&gt;&lt;secondary-title&gt;Br J Pharmacol&lt;/secondary-title&gt;&lt;/titles&gt;&lt;pages&gt;112-6&lt;/pages&gt;&lt;number&gt;1&lt;/number&gt;&lt;contributors&gt;&lt;authors&gt;&lt;author&gt;Tamaoki, J.&lt;/author&gt;&lt;author&gt;Tagaya, E.&lt;/author&gt;&lt;author&gt;Nishimura, K.&lt;/author&gt;&lt;author&gt;Isono, K.&lt;/author&gt;&lt;author&gt;Nagai, A.&lt;/author&gt;&lt;/authors&gt;&lt;/contributors&gt;&lt;language&gt;eng&lt;/language&gt;&lt;added-date format="utc"&gt;1403392420&lt;/added-date&gt;&lt;ref-type name="Journal Article"&gt;17&lt;/ref-type&gt;&lt;rec-number&gt;216&lt;/rec-number&gt;&lt;last-updated-date format="utc"&gt;1403392420&lt;/last-updated-date&gt;&lt;accession-num&gt;9298536&lt;/accession-num&gt;&lt;electronic-resource-num&gt;10.1038/sj.bjp.0701351&lt;/electronic-resource-num&gt;&lt;volume&gt;122&lt;/volume&gt;&lt;/record&gt;&lt;/Cite&gt;&lt;/EndNote&gt;</w:instrText>
      </w:r>
      <w:r w:rsidR="00E3107D" w:rsidRPr="00516A26">
        <w:rPr>
          <w:rFonts w:ascii="Book Antiqua" w:eastAsia="ヒラギノ角ゴ Pro W3" w:hAnsi="Book Antiqua"/>
          <w:szCs w:val="24"/>
          <w:lang w:val="en-US"/>
        </w:rPr>
        <w:fldChar w:fldCharType="separate"/>
      </w:r>
      <w:r w:rsidR="00E3107D" w:rsidRPr="00516A26">
        <w:rPr>
          <w:rFonts w:ascii="Book Antiqua" w:eastAsia="ヒラギノ角ゴ Pro W3" w:hAnsi="Book Antiqua"/>
          <w:noProof/>
          <w:szCs w:val="24"/>
          <w:vertAlign w:val="superscript"/>
          <w:lang w:val="en-US"/>
        </w:rPr>
        <w:t>[74]</w:t>
      </w:r>
      <w:r w:rsidR="00E3107D"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1997) found that cGMP activates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in pulmonary artery smooth muscle cells.</w:t>
      </w:r>
    </w:p>
    <w:p w14:paraId="5D7B407F" w14:textId="09370DAC" w:rsidR="008119CA" w:rsidRPr="00516A26" w:rsidRDefault="008119CA"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Since arsenic d</w:t>
      </w:r>
      <w:r w:rsidR="00E3107D">
        <w:rPr>
          <w:rFonts w:ascii="Book Antiqua" w:eastAsia="ヒラギノ角ゴ Pro W3" w:hAnsi="Book Antiqua"/>
          <w:szCs w:val="24"/>
          <w:lang w:val="en-US"/>
        </w:rPr>
        <w:t>ecreases the NO bioavailability</w:t>
      </w:r>
      <w:r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J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k0PC9yZWMtbnVtYmVyPjxyZWYtdHlwZSBuYW1lPSJKb3VybmFsIEFydGljbGUiPjE3PC9yZWYt
dHlwZT48Y29udHJpYnV0b3JzPjxhdXRob3JzPjxhdXRob3I+PHN0eWxlIGZhY2U9Im5vcm1hbCIg
Zm9udD0iZGVmYXVsdCIgc2l6ZT0iMTAwJSI+TGVlLCBNLiBZLjwvc3R5bGU+PC9hdXRob3I+PGF1
dGhvcj48c3R5bGUgZmFjZT0ibm9ybWFsIiBmb250PSJkZWZhdWx0IiBzaXplPSIxMDAlIj5KdW5n
LCBCLiBJLjwvc3R5bGU+PC9hdXRob3I+PGF1dGhvcj48c3R5bGUgZmFjZT0ibm9ybWFsIiBmb250
PSJkZWZhdWx0IiBzaXplPSIxMDAlIj5DaHVuZywgUy4gTS48L3N0eWxlPjwvYXV0aG9yPjxhdXRo
b3I+PHN0eWxlIGZhY2U9Im5vcm1hbCIgZm9udD0iZGVmYXVsdCIgc2l6ZT0iMTAwJSI+QmFlLCBP
LiBOLjwvc3R5bGU+PC9hdXRob3I+PGF1dGhvcj48c3R5bGUgZmFjZT0ibm9ybWFsIiBmb250PSJk
ZWZhdWx0IiBzaXplPSIxMDAlIj5MZWUsIEouIFkuPC9zdHlsZT48L2F1dGhvcj48YXV0aG9yPjxz
dHlsZSBmYWNlPSJub3JtYWwiIGZvbnQ9ImRlZmF1bHQiIHNpemU9IjEwMCUiPlBhcmssIEouIEQu
PC9zdHlsZT48L2F1dGhvcj48YXV0aG9yPjxzdHlsZSBmYWNlPSJub3JtYWwiIGZvbnQ9ImRlZmF1
bHQiIHNpemU9IjEwMCUiPllhbmcsIEouIFMuPC9zdHlsZT48L2F1dGhvcj48YXV0aG9yPjxzdHls
ZSBmYWNlPSJub3JtYWwiIGZvbnQ9ImRlZmF1bHQiIHNpemU9IjEwMCUiPkxlZSwgSC48L3N0eWxl
PjwvYXV0aG9yPjxhdXRob3I+PHN0eWxlIGZhY2U9Im5vcm1hbCIgZm9udD0iZGVmYXVsdCIgc2l6
ZT0iMTAwJSI+Q2h1bmcsIEouIEguPC9zdHlsZT48L2F1dGhvcj48L2F1dGhvcnM+PC9jb250cmli
dXRvcnM+PGF1dGgtYWRkcmVzcz48c3R5bGUgZmFjZT0ibm9ybWFsIiBmb250PSJkZWZhdWx0IiBz
aXplPSIxMDAlIj5Db2xsZWdlIG9mIFBoYXJtYWN5LCBTZW91bCBOYXRpb25hbCBVbml2ZXJzaXR5
LCBTZW91bCwgS29yZWEuPC9zdHlsZT48L2F1dGgtYWRkcmVzcz48dGl0bGVzPjx0aXRsZT48c3R5
bGUgZmFjZT0ibm9ybWFsIiBmb250PSJkZWZhdWx0IiBzaXplPSIxMDAlIj5BcnNlbmljLWluZHVj
ZWQgZHlzZnVuY3Rpb24gaW4gcmVsYXhhdGlvbiBvZiBibG9vZCB2ZXNzZWxzPC9zdHlsZT48L3Rp
dGxlPjxzZWNvbmRhcnktdGl0bGU+PHN0eWxlIGZhY2U9Im5vcm1hbCIgZm9udD0iZGVmYXVsdCIg
c2l6ZT0iMTAwJSI+RW52aXJvbiBIZWFsdGggUGVyc3BlY3Q8L3N0eWxlPjwvc2Vjb25kYXJ5LXRp
dGxlPjwvdGl0bGVzPjxwZXJpb2RpY2FsPjxmdWxsLXRpdGxlPjxzdHlsZSBmYWNlPSJub3JtYWwi
IGZvbnQ9ImRlZmF1bHQiIHNpemU9IjEwMCUiPkVudmlyb24gSGVhbHRoIFBlcnNwZWN0PC9zdHls
ZT48L2Z1bGwtdGl0bGU+PC9wZXJpb2RpY2FsPjxwYWdlcz48c3R5bGUgZmFjZT0ibm9ybWFsIiBm
b250PSJkZWZhdWx0IiBzaXplPSIxMDAlIj41MTMtNzwvc3R5bGU+PC9wYWdlcz48dm9sdW1lPjxz
dHlsZSBmYWNlPSJub3JtYWwiIGZvbnQ9ImRlZmF1bHQiIHNpemU9IjEwMCUiPjExMTwvc3R5bGU+
PC92b2x1bWU+PG51bWJlcj48c3R5bGUgZmFjZT0ibm9ybWFsIiBmb250PSJkZWZhdWx0IiBzaXpl
PSIxMDAlIj40PC9zdHlsZT48L251bWJlcj48a2V5d29yZHM+PGtleXdvcmQ+PHN0eWxlIGZhY2U9
Im5vcm1hbCIgZm9udD0iZGVmYXVsdCIgc2l6ZT0iMTAwJSI+QW5pbWFsczwvc3R5bGU+PC9rZXl3
b3JkPjxrZXl3b3JkPjxzdHlsZSBmYWNlPSJub3JtYWwiIGZvbnQ9ImRlZmF1bHQiIHNpemU9IjEw
MCUiPkFvcnRhL2RydWcgZWZmZWN0cy9waHlzaW9sb2d5PC9zdHlsZT48L2tleXdvcmQ+PGtleXdv
cmQ+PHN0eWxlIGZhY2U9Im5vcm1hbCIgZm9udD0iZGVmYXVsdCIgc2l6ZT0iMTAwJSI+QXJzZW5p
Yy8qYWR2ZXJzZSBlZmZlY3RzPC9zdHlsZT48L2tleXdvcmQ+PGtleXdvcmQ+PHN0eWxlIGZhY2U9
Im5vcm1hbCIgZm9udD0iZGVmYXVsdCIgc2l6ZT0iMTAwJSI+QXJzZW5pdGVzLyphZHZlcnNlIGVm
ZmVjdHM8L3N0eWxlPjwva2V5d29yZD48a2V5d29yZD48c3R5bGUgZmFjZT0ibm9ybWFsIiBmb250
PSJkZWZhdWx0IiBzaXplPSIxMDAlIj5CbG9vZCBQcmVzc3VyZS9kcnVnIGVmZmVjdHM8L3N0eWxl
Pjwva2V5d29yZD48a2V5d29yZD48c3R5bGUgZmFjZT0ibm9ybWFsIiBmb250PSJkZWZhdWx0IiBz
aXplPSIxMDAlIj5DeWNsaWMgR01QL2FuYWx5c2lzL21ldGFib2xpc208L3N0eWxlPjwva2V5d29y
ZD48a2V5d29yZD48c3R5bGUgZmFjZT0ibm9ybWFsIiBmb250PSJkZWZhdWx0IiBzaXplPSIxMDAl
Ij5Eb3NlLVJlc3BvbnNlIFJlbGF0aW9uc2hpcCwgRHJ1Zzwvc3R5bGU+PC9rZXl3b3JkPjxrZXl3
b3JkPjxzdHlsZSBmYWNlPSJub3JtYWwiIGZvbnQ9ImRlZmF1bHQiIHNpemU9IjEwMCUiPkh5cGVy
dGVuc2lvbi8qY2hlbWljYWxseSBpbmR1Y2VkPC9zdHlsZT48L2tleXdvcmQ+PGtleXdvcmQ+PHN0
eWxlIGZhY2U9Im5vcm1hbCIgZm9udD0iZGVmYXVsdCIgc2l6ZT0iMTAwJSI+TWFsZTwvc3R5bGU+
PC9rZXl3b3JkPjxrZXl3b3JkPjxzdHlsZSBmYWNlPSJub3JtYWwiIGZvbnQ9ImRlZmF1bHQiIHNp
emU9IjEwMCUiPk5pdHJpYyBPeGlkZTwvc3R5bGU+PC9rZXl3b3JkPjxrZXl3b3JkPjxzdHlsZSBm
YWNlPSJub3JtYWwiIGZvbnQ9ImRlZmF1bHQiIHNpemU9IjEwMCUiPk5pdHJpYyBPeGlkZSBTeW50
aGFzZS9waGFybWFjb2xvZ3k8L3N0eWxlPjwva2V5d29yZD48a2V5d29yZD48c3R5bGUgZmFjZT0i
bm9ybWFsIiBmb250PSJkZWZhdWx0IiBzaXplPSIxMDAlIj5SYXRzPC9zdHlsZT48L2tleXdvcmQ+
PGtleXdvcmQ+PHN0eWxlIGZhY2U9Im5vcm1hbCIgZm9udD0iZGVmYXVsdCIgc2l6ZT0iMTAwJSI+
UmF0cywgU3ByYWd1ZS1EYXdsZXk8L3N0eWxlPjwva2V5d29yZD48a2V5d29yZD48c3R5bGUgZmFj
ZT0ibm9ybWFsIiBmb250PSJkZWZhdWx0IiBzaXplPSIxMDAlIj5WYXNvY29uc3RyaWN0aW9uLypk
cnVnIGVmZmVjdHM8L3N0eWxlPjwva2V5d29yZD48a2V5d29yZD48c3R5bGUgZmFjZT0ibm9ybWFs
IiBmb250PSJkZWZhdWx0IiBzaXplPSIxMDAlIj5WYXNvZGlsYXRpb24vKmRydWcgZWZmZWN0czwv
c3R5bGU+PC9rZXl3b3JkPjwva2V5d29yZHM+PGRhdGVzPjx5ZWFyPjxzdHlsZSBmYWNlPSJub3Jt
YWwiIGZvbnQ9ImRlZmF1bHQiIHNpemU9IjEwMCUiPjIwMDM8L3N0eWxlPjwveWVhcj48cHViLWRh
dGVzPjxkYXRlPjxzdHlsZSBmYWNlPSJub3JtYWwiIGZvbnQ9ImRlZmF1bHQiIHNpemU9IjEwMCUi
PkFwcjwvc3R5bGU+PC9kYXRlPjwvcHViLWRhdGVzPjwvZGF0ZXM+PGFjY2Vzc2lvbi1udW0+PHN0
eWxlIGZhY2U9Im5vcm1hbCIgZm9udD0iZGVmYXVsdCIgc2l6ZT0iMTAwJSI+MTI2NzY2MDg8L3N0
eWxlPjwvYWNjZXNzaW9uLW51bT48dXJscz48cmVsYXRlZC11cmxzPjx1cmw+PHN0eWxlIGZhY2U9
Im5vcm1hbCIgZm9udD0iZGVmYXVsdCIgc2l6ZT0iMTAwJSI+aHR0cDovL3d3dy5uY2JpLm5sbS5u
aWguZ292L2VudHJlei9xdWVyeS5mY2dpP2NtZD1SZXRyaWV2ZSZhbXA7ZGI9UHViTWVkJmFtcDtk
b3B0PUNpdGF0aW9uJmFtcDtsaXN0X3VpZHM9MTI2NzY2MDggIDwvc3R5bGU+PC91cmw+PC9yZWxh
dGVkLXVy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MZWU8L0F1dGhvcj48WWVhcj4yMDAzPC9ZZWFyPjxSZWNO
dW0+OTQ8L1JlY051bT48RGlzcGxheVRleHQ+PHN0eWxlIGZhY2U9InN1cGVyc2NyaXB0Ij5bNjJd
PC9zdHlsZT48L0Rpc3BsYXlUZXh0PjxyZWNvcmQ+PGRhdGFiYXNlIG5hbWU9Im1ldGFsZXMgcGVz
YWRvcy5lbmwiIHBhdGg9IkM6XERvY3VtZW50cyBhbmQgU2V0dGluZ3NcQ2FybG9zIFJ1aXotVGFn
bGVcRXNjcml0b3Jpb1xNYXJ6byAyMDEzXFByb3llY3RvIEZvbmRlY3l0IDIwMTRcbWV0YWxlcyBw
ZXNhZG9zLmVubCI+bWV0YWxlcyBwZXNhZG9zLmVubDwvZGF0YWJhc2U+PHNvdXJjZS1hcHAgbmFt
ZT0iRW5kTm90ZSIgdmVyc2lvbj0iOC4wIj5FbmROb3RlPC9zb3VyY2UtYXBwPjxyZWMtbnVtYmVy
Pjk0PC9yZWMtbnVtYmVyPjxyZWYtdHlwZSBuYW1lPSJKb3VybmFsIEFydGljbGUiPjE3PC9yZWYt
dHlwZT48Y29udHJpYnV0b3JzPjxhdXRob3JzPjxhdXRob3I+PHN0eWxlIGZhY2U9Im5vcm1hbCIg
Zm9udD0iZGVmYXVsdCIgc2l6ZT0iMTAwJSI+TGVlLCBNLiBZLjwvc3R5bGU+PC9hdXRob3I+PGF1
dGhvcj48c3R5bGUgZmFjZT0ibm9ybWFsIiBmb250PSJkZWZhdWx0IiBzaXplPSIxMDAlIj5KdW5n
LCBCLiBJLjwvc3R5bGU+PC9hdXRob3I+PGF1dGhvcj48c3R5bGUgZmFjZT0ibm9ybWFsIiBmb250
PSJkZWZhdWx0IiBzaXplPSIxMDAlIj5DaHVuZywgUy4gTS48L3N0eWxlPjwvYXV0aG9yPjxhdXRo
b3I+PHN0eWxlIGZhY2U9Im5vcm1hbCIgZm9udD0iZGVmYXVsdCIgc2l6ZT0iMTAwJSI+QmFlLCBP
LiBOLjwvc3R5bGU+PC9hdXRob3I+PGF1dGhvcj48c3R5bGUgZmFjZT0ibm9ybWFsIiBmb250PSJk
ZWZhdWx0IiBzaXplPSIxMDAlIj5MZWUsIEouIFkuPC9zdHlsZT48L2F1dGhvcj48YXV0aG9yPjxz
dHlsZSBmYWNlPSJub3JtYWwiIGZvbnQ9ImRlZmF1bHQiIHNpemU9IjEwMCUiPlBhcmssIEouIEQu
PC9zdHlsZT48L2F1dGhvcj48YXV0aG9yPjxzdHlsZSBmYWNlPSJub3JtYWwiIGZvbnQ9ImRlZmF1
bHQiIHNpemU9IjEwMCUiPllhbmcsIEouIFMuPC9zdHlsZT48L2F1dGhvcj48YXV0aG9yPjxzdHls
ZSBmYWNlPSJub3JtYWwiIGZvbnQ9ImRlZmF1bHQiIHNpemU9IjEwMCUiPkxlZSwgSC48L3N0eWxl
PjwvYXV0aG9yPjxhdXRob3I+PHN0eWxlIGZhY2U9Im5vcm1hbCIgZm9udD0iZGVmYXVsdCIgc2l6
ZT0iMTAwJSI+Q2h1bmcsIEouIEguPC9zdHlsZT48L2F1dGhvcj48L2F1dGhvcnM+PC9jb250cmli
dXRvcnM+PGF1dGgtYWRkcmVzcz48c3R5bGUgZmFjZT0ibm9ybWFsIiBmb250PSJkZWZhdWx0IiBz
aXplPSIxMDAlIj5Db2xsZWdlIG9mIFBoYXJtYWN5LCBTZW91bCBOYXRpb25hbCBVbml2ZXJzaXR5
LCBTZW91bCwgS29yZWEuPC9zdHlsZT48L2F1dGgtYWRkcmVzcz48dGl0bGVzPjx0aXRsZT48c3R5
bGUgZmFjZT0ibm9ybWFsIiBmb250PSJkZWZhdWx0IiBzaXplPSIxMDAlIj5BcnNlbmljLWluZHVj
ZWQgZHlzZnVuY3Rpb24gaW4gcmVsYXhhdGlvbiBvZiBibG9vZCB2ZXNzZWxzPC9zdHlsZT48L3Rp
dGxlPjxzZWNvbmRhcnktdGl0bGU+PHN0eWxlIGZhY2U9Im5vcm1hbCIgZm9udD0iZGVmYXVsdCIg
c2l6ZT0iMTAwJSI+RW52aXJvbiBIZWFsdGggUGVyc3BlY3Q8L3N0eWxlPjwvc2Vjb25kYXJ5LXRp
dGxlPjwvdGl0bGVzPjxwZXJpb2RpY2FsPjxmdWxsLXRpdGxlPjxzdHlsZSBmYWNlPSJub3JtYWwi
IGZvbnQ9ImRlZmF1bHQiIHNpemU9IjEwMCUiPkVudmlyb24gSGVhbHRoIFBlcnNwZWN0PC9zdHls
ZT48L2Z1bGwtdGl0bGU+PC9wZXJpb2RpY2FsPjxwYWdlcz48c3R5bGUgZmFjZT0ibm9ybWFsIiBm
b250PSJkZWZhdWx0IiBzaXplPSIxMDAlIj41MTMtNzwvc3R5bGU+PC9wYWdlcz48dm9sdW1lPjxz
dHlsZSBmYWNlPSJub3JtYWwiIGZvbnQ9ImRlZmF1bHQiIHNpemU9IjEwMCUiPjExMTwvc3R5bGU+
PC92b2x1bWU+PG51bWJlcj48c3R5bGUgZmFjZT0ibm9ybWFsIiBmb250PSJkZWZhdWx0IiBzaXpl
PSIxMDAlIj40PC9zdHlsZT48L251bWJlcj48a2V5d29yZHM+PGtleXdvcmQ+PHN0eWxlIGZhY2U9
Im5vcm1hbCIgZm9udD0iZGVmYXVsdCIgc2l6ZT0iMTAwJSI+QW5pbWFsczwvc3R5bGU+PC9rZXl3
b3JkPjxrZXl3b3JkPjxzdHlsZSBmYWNlPSJub3JtYWwiIGZvbnQ9ImRlZmF1bHQiIHNpemU9IjEw
MCUiPkFvcnRhL2RydWcgZWZmZWN0cy9waHlzaW9sb2d5PC9zdHlsZT48L2tleXdvcmQ+PGtleXdv
cmQ+PHN0eWxlIGZhY2U9Im5vcm1hbCIgZm9udD0iZGVmYXVsdCIgc2l6ZT0iMTAwJSI+QXJzZW5p
Yy8qYWR2ZXJzZSBlZmZlY3RzPC9zdHlsZT48L2tleXdvcmQ+PGtleXdvcmQ+PHN0eWxlIGZhY2U9
Im5vcm1hbCIgZm9udD0iZGVmYXVsdCIgc2l6ZT0iMTAwJSI+QXJzZW5pdGVzLyphZHZlcnNlIGVm
ZmVjdHM8L3N0eWxlPjwva2V5d29yZD48a2V5d29yZD48c3R5bGUgZmFjZT0ibm9ybWFsIiBmb250
PSJkZWZhdWx0IiBzaXplPSIxMDAlIj5CbG9vZCBQcmVzc3VyZS9kcnVnIGVmZmVjdHM8L3N0eWxl
Pjwva2V5d29yZD48a2V5d29yZD48c3R5bGUgZmFjZT0ibm9ybWFsIiBmb250PSJkZWZhdWx0IiBz
aXplPSIxMDAlIj5DeWNsaWMgR01QL2FuYWx5c2lzL21ldGFib2xpc208L3N0eWxlPjwva2V5d29y
ZD48a2V5d29yZD48c3R5bGUgZmFjZT0ibm9ybWFsIiBmb250PSJkZWZhdWx0IiBzaXplPSIxMDAl
Ij5Eb3NlLVJlc3BvbnNlIFJlbGF0aW9uc2hpcCwgRHJ1Zzwvc3R5bGU+PC9rZXl3b3JkPjxrZXl3
b3JkPjxzdHlsZSBmYWNlPSJub3JtYWwiIGZvbnQ9ImRlZmF1bHQiIHNpemU9IjEwMCUiPkh5cGVy
dGVuc2lvbi8qY2hlbWljYWxseSBpbmR1Y2VkPC9zdHlsZT48L2tleXdvcmQ+PGtleXdvcmQ+PHN0
eWxlIGZhY2U9Im5vcm1hbCIgZm9udD0iZGVmYXVsdCIgc2l6ZT0iMTAwJSI+TWFsZTwvc3R5bGU+
PC9rZXl3b3JkPjxrZXl3b3JkPjxzdHlsZSBmYWNlPSJub3JtYWwiIGZvbnQ9ImRlZmF1bHQiIHNp
emU9IjEwMCUiPk5pdHJpYyBPeGlkZTwvc3R5bGU+PC9rZXl3b3JkPjxrZXl3b3JkPjxzdHlsZSBm
YWNlPSJub3JtYWwiIGZvbnQ9ImRlZmF1bHQiIHNpemU9IjEwMCUiPk5pdHJpYyBPeGlkZSBTeW50
aGFzZS9waGFybWFjb2xvZ3k8L3N0eWxlPjwva2V5d29yZD48a2V5d29yZD48c3R5bGUgZmFjZT0i
bm9ybWFsIiBmb250PSJkZWZhdWx0IiBzaXplPSIxMDAlIj5SYXRzPC9zdHlsZT48L2tleXdvcmQ+
PGtleXdvcmQ+PHN0eWxlIGZhY2U9Im5vcm1hbCIgZm9udD0iZGVmYXVsdCIgc2l6ZT0iMTAwJSI+
UmF0cywgU3ByYWd1ZS1EYXdsZXk8L3N0eWxlPjwva2V5d29yZD48a2V5d29yZD48c3R5bGUgZmFj
ZT0ibm9ybWFsIiBmb250PSJkZWZhdWx0IiBzaXplPSIxMDAlIj5WYXNvY29uc3RyaWN0aW9uLypk
cnVnIGVmZmVjdHM8L3N0eWxlPjwva2V5d29yZD48a2V5d29yZD48c3R5bGUgZmFjZT0ibm9ybWFs
IiBmb250PSJkZWZhdWx0IiBzaXplPSIxMDAlIj5WYXNvZGlsYXRpb24vKmRydWcgZWZmZWN0czwv
c3R5bGU+PC9rZXl3b3JkPjwva2V5d29yZHM+PGRhdGVzPjx5ZWFyPjxzdHlsZSBmYWNlPSJub3Jt
YWwiIGZvbnQ9ImRlZmF1bHQiIHNpemU9IjEwMCUiPjIwMDM8L3N0eWxlPjwveWVhcj48cHViLWRh
dGVzPjxkYXRlPjxzdHlsZSBmYWNlPSJub3JtYWwiIGZvbnQ9ImRlZmF1bHQiIHNpemU9IjEwMCUi
PkFwcjwvc3R5bGU+PC9kYXRlPjwvcHViLWRhdGVzPjwvZGF0ZXM+PGFjY2Vzc2lvbi1udW0+PHN0
eWxlIGZhY2U9Im5vcm1hbCIgZm9udD0iZGVmYXVsdCIgc2l6ZT0iMTAwJSI+MTI2NzY2MDg8L3N0
eWxlPjwvYWNjZXNzaW9uLW51bT48dXJscz48cmVsYXRlZC11cmxzPjx1cmw+PHN0eWxlIGZhY2U9
Im5vcm1hbCIgZm9udD0iZGVmYXVsdCIgc2l6ZT0iMTAwJSI+aHR0cDovL3d3dy5uY2JpLm5sbS5u
aWguZ292L2VudHJlei9xdWVyeS5mY2dpP2NtZD1SZXRyaWV2ZSZhbXA7ZGI9UHViTWVkJmFtcDtk
b3B0PUNpdGF0aW9uJmFtcDtsaXN0X3VpZHM9MTI2NzY2MDggIDwvc3R5bGU+PC91cmw+PC9yZWxh
dGVkLXVy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2]</w:t>
      </w:r>
      <w:r w:rsidRPr="00516A26">
        <w:rPr>
          <w:rFonts w:ascii="Book Antiqua" w:eastAsia="ヒラギノ角ゴ Pro W3" w:hAnsi="Book Antiqua"/>
          <w:szCs w:val="24"/>
          <w:lang w:val="en-US"/>
        </w:rPr>
        <w:fldChar w:fldCharType="end"/>
      </w:r>
      <w:r w:rsidR="005013AD"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 xml:space="preserve">and </w:t>
      </w:r>
      <w:r w:rsidR="006C1FB8" w:rsidRPr="00516A26">
        <w:rPr>
          <w:rFonts w:ascii="Book Antiqua" w:eastAsia="ヒラギノ角ゴ Pro W3" w:hAnsi="Book Antiqua"/>
          <w:szCs w:val="24"/>
          <w:lang w:val="en-US"/>
        </w:rPr>
        <w:t xml:space="preserve">the </w:t>
      </w:r>
      <w:r w:rsidRPr="00516A26">
        <w:rPr>
          <w:rFonts w:ascii="Book Antiqua" w:eastAsia="ヒラギノ角ゴ Pro W3" w:hAnsi="Book Antiqua"/>
          <w:szCs w:val="24"/>
          <w:lang w:val="en-US"/>
        </w:rPr>
        <w:t xml:space="preserve">NO </w:t>
      </w:r>
      <w:r w:rsidR="000E0817" w:rsidRPr="00516A26">
        <w:rPr>
          <w:rFonts w:ascii="Book Antiqua" w:eastAsia="ヒラギノ角ゴ Pro W3" w:hAnsi="Book Antiqua"/>
          <w:szCs w:val="24"/>
          <w:lang w:val="en-US"/>
        </w:rPr>
        <w:t>increases</w:t>
      </w:r>
      <w:r w:rsidRPr="00516A26">
        <w:rPr>
          <w:rFonts w:ascii="Book Antiqua" w:eastAsia="ヒラギノ角ゴ Pro W3" w:hAnsi="Book Antiqua"/>
          <w:szCs w:val="24"/>
          <w:lang w:val="en-US"/>
        </w:rPr>
        <w:t xml:space="preserve">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00E3107D">
        <w:rPr>
          <w:rFonts w:ascii="Book Antiqua" w:eastAsia="ヒラギノ角ゴ Pro W3" w:hAnsi="Book Antiqua"/>
          <w:szCs w:val="24"/>
          <w:lang w:val="en-US"/>
        </w:rPr>
        <w:t>-ATPase function</w:t>
      </w:r>
      <w:r w:rsidR="004254F7" w:rsidRPr="00516A26">
        <w:rPr>
          <w:rFonts w:ascii="Book Antiqua" w:eastAsia="ヒラギノ角ゴ Pro W3" w:hAnsi="Book Antiqua"/>
          <w:szCs w:val="24"/>
          <w:lang w:val="en-US"/>
        </w:rPr>
        <w:fldChar w:fldCharType="begin">
          <w:fldData xml:space="preserve">PEVuZE5vdGU+PENpdGU+PEF1dGhvcj5QYXZsb3ZpYzwvQXV0aG9yPjxZZWFyPjIwMTM8L1llYXI+
PFJlY051bT4xNTY8L1JlY051bT48RGlzcGxheVRleHQ+PHN0eWxlIGZhY2U9InN1cGVyc2NyaXB0
Ij5bNzF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1NjwvcmVjLW51bWJlcj48cmVmLXR5cGUgbmFtZT0iSm91cm5hbCBBcnRpY2xlIj4x
NzwvcmVmLXR5cGU+PGNvbnRyaWJ1dG9ycz48YXV0aG9ycz48YXV0aG9yPjxzdHlsZSBmYWNlPSJu
b3JtYWwiIGZvbnQ9ImRlZmF1bHQiIHNpemU9IjEwMCUiPlBhdmxvdmljLCBELjwvc3R5bGU+PC9h
dXRob3I+PGF1dGhvcj48c3R5bGUgZmFjZT0ibm9ybWFsIiBmb250PSJkZWZhdWx0IiBzaXplPSIx
MDAlIj5IYWxsLCBBLiBSLjwvc3R5bGU+PC9hdXRob3I+PGF1dGhvcj48c3R5bGUgZmFjZT0ibm9y
bWFsIiBmb250PSJkZWZhdWx0IiBzaXplPSIxMDAlIj5LZW5uaW5ndG9uLCBFLiBKLjwvc3R5bGU+
PC9hdXRob3I+PGF1dGhvcj48c3R5bGUgZmFjZT0ibm9ybWFsIiBmb250PSJkZWZhdWx0IiBzaXpl
PSIxMDAlIj5BdWdodG9uLCBLLjwvc3R5bGU+PC9hdXRob3I+PGF1dGhvcj48c3R5bGUgZmFjZT0i
bm9ybWFsIiBmb250PSJkZWZhdWx0IiBzaXplPSIxMDAlIj5Cb2d1c2xhdnNreWksIEEuPC9zdHls
ZT48L2F1dGhvcj48YXV0aG9yPjxzdHlsZSBmYWNlPSJub3JtYWwiIGZvbnQ9ImRlZmF1bHQiIHNp
emU9IjEwMCUiPkZ1bGxlciwgVy48L3N0eWxlPjwvYXV0aG9yPjxhdXRob3I+PHN0eWxlIGZhY2U9
Im5vcm1hbCIgZm9udD0iZGVmYXVsdCIgc2l6ZT0iMTAwJSI+RGVzcGEsIFMuPC9zdHlsZT48L2F1
dGhvcj48YXV0aG9yPjxzdHlsZSBmYWNlPSJub3JtYWwiIGZvbnQ9ImRlZmF1bHQiIHNpemU9IjEw
MCUiPkJlcnMsIEQuIE0uPC9zdHlsZT48L2F1dGhvcj48YXV0aG9yPjxzdHlsZSBmYWNlPSJub3Jt
YWwiIGZvbnQ9ImRlZmF1bHQiIHNpemU9IjEwMCUiPlNoYXR0b2NrLCBNLiBKLjwvc3R5bGU+PC9h
dXRob3I+PC9hdXRob3JzPjwvY29udHJpYnV0b3JzPjxhdXRoLWFkZHJlc3M+PHN0eWxlIGZhY2U9
Im5vcm1hbCIgZm9udD0iZGVmYXVsdCIgc2l6ZT0iMTAwJSI+Q2FyZGlvdmFzY3VsYXIgRGl2aXNp
b24sIEtpbmcmYXBvcztzIENvbGxlZ2UgTG9uZG9uLCBUaGUgUmF5bmUgSW5zdGl0dXRlLCBTdC4g
VGhvbWFzJmFwb3M7IEhvc3BpdGFsLCBMb25kb24sIFVLLjwvc3R5bGU+PC9hdXRoLWFkZHJlc3M+
PHRpdGxlcz48dGl0bGU+PHN0eWxlIGZhY2U9Im5vcm1hbCIgZm9udD0iZGVmYXVsdCIgc2l6ZT0i
MTAwJSI+Tml0cmljIG94aWRlIHJlZ3VsYXRlcyBjYXJkaWFjIGludHJhY2VsbHVsYXIgTmEgYW5k
IENhIGJ5IG1vZHVsYXRpbmcgTmEvSyBBVFBhc2UgdmlhIFBLQ2Vwc2lsb24gYW5kIHBob3NwaG9s
ZW1tYW4tZGVwZW5kZW50IG1lY2hhbmlzbTwvc3R5bGU+PC90aXRsZT48c2Vjb25kYXJ5LXRpdGxl
PjxzdHlsZSBmYWNlPSJub3JtYWwiIGZvbnQ9ImRlZmF1bHQiIHNpemU9IjEwMCUiPkogTW9sIENl
bGwgQ2FyZGlvbDwvc3R5bGU+PC9zZWNvbmRhcnktdGl0bGU+PC90aXRsZXM+PHBlcmlvZGljYWw+
PGZ1bGwtdGl0bGU+PHN0eWxlIGZhY2U9Im5vcm1hbCIgZm9udD0iZGVmYXVsdCIgc2l6ZT0iMTAw
JSI+SiBNb2wgQ2VsbCBDYXJkaW9sPC9zdHlsZT48L2Z1bGwtdGl0bGU+PC9wZXJpb2RpY2FsPjxk
YXRlcz48eWVhcj48c3R5bGUgZmFjZT0ibm9ybWFsIiBmb250PSJkZWZhdWx0IiBzaXplPSIxMDAl
Ij4yMDEzPC9zdHlsZT48L3llYXI+PHB1Yi1kYXRlcz48ZGF0ZT48c3R5bGUgZmFjZT0ibm9ybWFs
IiBmb250PSJkZWZhdWx0IiBzaXplPSIxMDAlIj5BcHIgMjA8L3N0eWxlPjwvZGF0ZT48L3B1Yi1k
YXRlcz48L2RhdGVzPjxhY2Nlc3Npb24tbnVtPjxzdHlsZSBmYWNlPSJub3JtYWwiIGZvbnQ9ImRl
ZmF1bHQiIHNpemU9IjEwMCUiPjIzNjEyMTE5PC9zdHlsZT48L2FjY2Vzc2lvbi1udW0+PHVybHM+
PHJlbGF0ZWQtdXJscz48dXJsPjxzdHlsZSBmYWNlPSJub3JtYWwiIGZvbnQ9ImRlZmF1bHQiIHNp
emU9IjEwMCUiPmh0dHA6Ly93d3cubmNiaS5ubG0ubmloLmdvdi9lbnRyZXovcXVlcnkuZmNnaT9j
bWQ9UmV0cmlldmUmYW1wO2RiPVB1Yk1lZCZhbXA7ZG9wdD1DaXRhdGlvbiZhbXA7bGlzdF91aWRz
PTIzNjEyMTE5ICA8L3N0eWxlPjwvdXJsPjwvcmVsYXRlZC11cmxzPjwvdXJscz48L3JlY29yZD48
L0NpdGU+PC9FbmROb3RlPgB=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QYXZsb3ZpYzwvQXV0aG9yPjxZZWFyPjIwMTM8L1llYXI+
PFJlY051bT4xNTY8L1JlY051bT48RGlzcGxheVRleHQ+PHN0eWxlIGZhY2U9InN1cGVyc2NyaXB0
Ij5bNzF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1NjwvcmVjLW51bWJlcj48cmVmLXR5cGUgbmFtZT0iSm91cm5hbCBBcnRpY2xlIj4x
NzwvcmVmLXR5cGU+PGNvbnRyaWJ1dG9ycz48YXV0aG9ycz48YXV0aG9yPjxzdHlsZSBmYWNlPSJu
b3JtYWwiIGZvbnQ9ImRlZmF1bHQiIHNpemU9IjEwMCUiPlBhdmxvdmljLCBELjwvc3R5bGU+PC9h
dXRob3I+PGF1dGhvcj48c3R5bGUgZmFjZT0ibm9ybWFsIiBmb250PSJkZWZhdWx0IiBzaXplPSIx
MDAlIj5IYWxsLCBBLiBSLjwvc3R5bGU+PC9hdXRob3I+PGF1dGhvcj48c3R5bGUgZmFjZT0ibm9y
bWFsIiBmb250PSJkZWZhdWx0IiBzaXplPSIxMDAlIj5LZW5uaW5ndG9uLCBFLiBKLjwvc3R5bGU+
PC9hdXRob3I+PGF1dGhvcj48c3R5bGUgZmFjZT0ibm9ybWFsIiBmb250PSJkZWZhdWx0IiBzaXpl
PSIxMDAlIj5BdWdodG9uLCBLLjwvc3R5bGU+PC9hdXRob3I+PGF1dGhvcj48c3R5bGUgZmFjZT0i
bm9ybWFsIiBmb250PSJkZWZhdWx0IiBzaXplPSIxMDAlIj5Cb2d1c2xhdnNreWksIEEuPC9zdHls
ZT48L2F1dGhvcj48YXV0aG9yPjxzdHlsZSBmYWNlPSJub3JtYWwiIGZvbnQ9ImRlZmF1bHQiIHNp
emU9IjEwMCUiPkZ1bGxlciwgVy48L3N0eWxlPjwvYXV0aG9yPjxhdXRob3I+PHN0eWxlIGZhY2U9
Im5vcm1hbCIgZm9udD0iZGVmYXVsdCIgc2l6ZT0iMTAwJSI+RGVzcGEsIFMuPC9zdHlsZT48L2F1
dGhvcj48YXV0aG9yPjxzdHlsZSBmYWNlPSJub3JtYWwiIGZvbnQ9ImRlZmF1bHQiIHNpemU9IjEw
MCUiPkJlcnMsIEQuIE0uPC9zdHlsZT48L2F1dGhvcj48YXV0aG9yPjxzdHlsZSBmYWNlPSJub3Jt
YWwiIGZvbnQ9ImRlZmF1bHQiIHNpemU9IjEwMCUiPlNoYXR0b2NrLCBNLiBKLjwvc3R5bGU+PC9h
dXRob3I+PC9hdXRob3JzPjwvY29udHJpYnV0b3JzPjxhdXRoLWFkZHJlc3M+PHN0eWxlIGZhY2U9
Im5vcm1hbCIgZm9udD0iZGVmYXVsdCIgc2l6ZT0iMTAwJSI+Q2FyZGlvdmFzY3VsYXIgRGl2aXNp
b24sIEtpbmcmYXBvcztzIENvbGxlZ2UgTG9uZG9uLCBUaGUgUmF5bmUgSW5zdGl0dXRlLCBTdC4g
VGhvbWFzJmFwb3M7IEhvc3BpdGFsLCBMb25kb24sIFVLLjwvc3R5bGU+PC9hdXRoLWFkZHJlc3M+
PHRpdGxlcz48dGl0bGU+PHN0eWxlIGZhY2U9Im5vcm1hbCIgZm9udD0iZGVmYXVsdCIgc2l6ZT0i
MTAwJSI+Tml0cmljIG94aWRlIHJlZ3VsYXRlcyBjYXJkaWFjIGludHJhY2VsbHVsYXIgTmEgYW5k
IENhIGJ5IG1vZHVsYXRpbmcgTmEvSyBBVFBhc2UgdmlhIFBLQ2Vwc2lsb24gYW5kIHBob3NwaG9s
ZW1tYW4tZGVwZW5kZW50IG1lY2hhbmlzbTwvc3R5bGU+PC90aXRsZT48c2Vjb25kYXJ5LXRpdGxl
PjxzdHlsZSBmYWNlPSJub3JtYWwiIGZvbnQ9ImRlZmF1bHQiIHNpemU9IjEwMCUiPkogTW9sIENl
bGwgQ2FyZGlvbDwvc3R5bGU+PC9zZWNvbmRhcnktdGl0bGU+PC90aXRsZXM+PHBlcmlvZGljYWw+
PGZ1bGwtdGl0bGU+PHN0eWxlIGZhY2U9Im5vcm1hbCIgZm9udD0iZGVmYXVsdCIgc2l6ZT0iMTAw
JSI+SiBNb2wgQ2VsbCBDYXJkaW9sPC9zdHlsZT48L2Z1bGwtdGl0bGU+PC9wZXJpb2RpY2FsPjxk
YXRlcz48eWVhcj48c3R5bGUgZmFjZT0ibm9ybWFsIiBmb250PSJkZWZhdWx0IiBzaXplPSIxMDAl
Ij4yMDEzPC9zdHlsZT48L3llYXI+PHB1Yi1kYXRlcz48ZGF0ZT48c3R5bGUgZmFjZT0ibm9ybWFs
IiBmb250PSJkZWZhdWx0IiBzaXplPSIxMDAlIj5BcHIgMjA8L3N0eWxlPjwvZGF0ZT48L3B1Yi1k
YXRlcz48L2RhdGVzPjxhY2Nlc3Npb24tbnVtPjxzdHlsZSBmYWNlPSJub3JtYWwiIGZvbnQ9ImRl
ZmF1bHQiIHNpemU9IjEwMCUiPjIzNjEyMTE5PC9zdHlsZT48L2FjY2Vzc2lvbi1udW0+PHVybHM+
PHJlbGF0ZWQtdXJscz48dXJsPjxzdHlsZSBmYWNlPSJub3JtYWwiIGZvbnQ9ImRlZmF1bHQiIHNp
emU9IjEwMCUiPmh0dHA6Ly93d3cubmNiaS5ubG0ubmloLmdvdi9lbnRyZXovcXVlcnkuZmNnaT9j
bWQ9UmV0cmlldmUmYW1wO2RiPVB1Yk1lZCZhbXA7ZG9wdD1DaXRhdGlvbiZhbXA7bGlzdF91aWRz
PTIzNjEyMTE5ICA8L3N0eWxlPjwvdXJsPjwvcmVsYXRlZC11cmxzPjwvdXJscz48L3JlY29yZD48
L0NpdGU+PC9FbmROb3RlPgB=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4254F7" w:rsidRPr="00516A26">
        <w:rPr>
          <w:rFonts w:ascii="Book Antiqua" w:eastAsia="ヒラギノ角ゴ Pro W3" w:hAnsi="Book Antiqua"/>
          <w:szCs w:val="24"/>
          <w:lang w:val="en-US"/>
        </w:rPr>
      </w:r>
      <w:r w:rsidR="004254F7"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71]</w:t>
      </w:r>
      <w:r w:rsidR="004254F7" w:rsidRPr="00516A26">
        <w:rPr>
          <w:rFonts w:ascii="Book Antiqua" w:eastAsia="ヒラギノ角ゴ Pro W3" w:hAnsi="Book Antiqua"/>
          <w:szCs w:val="24"/>
          <w:lang w:val="en-US"/>
        </w:rPr>
        <w:fldChar w:fldCharType="end"/>
      </w:r>
      <w:r w:rsidR="004254F7" w:rsidRPr="00516A26">
        <w:rPr>
          <w:rFonts w:ascii="Book Antiqua" w:eastAsia="ヒラギノ角ゴ Pro W3" w:hAnsi="Book Antiqua"/>
          <w:szCs w:val="24"/>
          <w:lang w:val="en-US"/>
        </w:rPr>
        <w:t xml:space="preserve"> </w:t>
      </w:r>
      <w:r w:rsidR="00E159D1" w:rsidRPr="00516A26">
        <w:rPr>
          <w:rFonts w:ascii="Book Antiqua" w:eastAsia="ヒラギノ角ゴ Pro W3" w:hAnsi="Book Antiqua"/>
          <w:szCs w:val="24"/>
          <w:lang w:val="en-US"/>
        </w:rPr>
        <w:t>which enhances</w:t>
      </w:r>
      <w:r w:rsidRPr="00516A26">
        <w:rPr>
          <w:rFonts w:ascii="Book Antiqua" w:eastAsia="ヒラギノ角ゴ Pro W3" w:hAnsi="Book Antiqua"/>
          <w:szCs w:val="24"/>
          <w:lang w:val="en-US"/>
        </w:rPr>
        <w:t xml:space="preserve"> the vascular rhythmic contractions, </w:t>
      </w:r>
      <w:r w:rsidR="00272D0A" w:rsidRPr="00516A26">
        <w:rPr>
          <w:rFonts w:ascii="Book Antiqua" w:eastAsia="ヒラギノ角ゴ Pro W3" w:hAnsi="Book Antiqua"/>
          <w:szCs w:val="24"/>
          <w:lang w:val="en-US"/>
        </w:rPr>
        <w:t xml:space="preserve">we may suggest that </w:t>
      </w:r>
      <w:r w:rsidRPr="00516A26">
        <w:rPr>
          <w:rFonts w:ascii="Book Antiqua" w:eastAsia="ヒラギノ角ゴ Pro W3" w:hAnsi="Book Antiqua"/>
          <w:szCs w:val="24"/>
          <w:lang w:val="en-US"/>
        </w:rPr>
        <w:t>arsenic decrease</w:t>
      </w:r>
      <w:r w:rsidR="00272D0A" w:rsidRPr="00516A26">
        <w:rPr>
          <w:rFonts w:ascii="Book Antiqua" w:eastAsia="ヒラギノ角ゴ Pro W3" w:hAnsi="Book Antiqua"/>
          <w:szCs w:val="24"/>
          <w:lang w:val="en-US"/>
        </w:rPr>
        <w:t>s</w:t>
      </w:r>
      <w:r w:rsidRPr="00516A26">
        <w:rPr>
          <w:rFonts w:ascii="Book Antiqua" w:eastAsia="ヒラギノ角ゴ Pro W3" w:hAnsi="Book Antiqua"/>
          <w:szCs w:val="24"/>
          <w:lang w:val="en-US"/>
        </w:rPr>
        <w:t xml:space="preserve"> the vascular rhythmic contractions by Na</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K</w:t>
      </w:r>
      <w:r w:rsidRPr="00516A26">
        <w:rPr>
          <w:rFonts w:ascii="Book Antiqua" w:eastAsia="ヒラギノ角ゴ Pro W3" w:hAnsi="Book Antiqua"/>
          <w:szCs w:val="24"/>
          <w:vertAlign w:val="superscript"/>
          <w:lang w:val="en-US"/>
        </w:rPr>
        <w:t>+</w:t>
      </w:r>
      <w:r w:rsidRPr="00516A26">
        <w:rPr>
          <w:rFonts w:ascii="Book Antiqua" w:eastAsia="ヒラギノ角ゴ Pro W3" w:hAnsi="Book Antiqua"/>
          <w:szCs w:val="24"/>
          <w:lang w:val="en-US"/>
        </w:rPr>
        <w:t>-ATPase function</w:t>
      </w:r>
      <w:r w:rsidR="002450CC" w:rsidRPr="00516A26">
        <w:rPr>
          <w:rFonts w:ascii="Book Antiqua" w:eastAsia="ヒラギノ角ゴ Pro W3" w:hAnsi="Book Antiqua"/>
          <w:szCs w:val="24"/>
          <w:lang w:val="en-US"/>
        </w:rPr>
        <w:t xml:space="preserve"> (Figure 1)</w:t>
      </w:r>
      <w:r w:rsidRPr="00516A26">
        <w:rPr>
          <w:rFonts w:ascii="Book Antiqua" w:eastAsia="ヒラギノ角ゴ Pro W3" w:hAnsi="Book Antiqua"/>
          <w:szCs w:val="24"/>
          <w:lang w:val="en-US"/>
        </w:rPr>
        <w:t xml:space="preserve">. </w:t>
      </w:r>
      <w:r w:rsidR="009A4278" w:rsidRPr="00516A26">
        <w:rPr>
          <w:rFonts w:ascii="Book Antiqua" w:eastAsia="ヒラギノ角ゴ Pro W3" w:hAnsi="Book Antiqua"/>
          <w:szCs w:val="24"/>
          <w:lang w:val="en-US"/>
        </w:rPr>
        <w:t>Similar conclusion</w:t>
      </w:r>
      <w:r w:rsidR="006C1FB8" w:rsidRPr="00516A26">
        <w:rPr>
          <w:rFonts w:ascii="Book Antiqua" w:eastAsia="ヒラギノ角ゴ Pro W3" w:hAnsi="Book Antiqua"/>
          <w:szCs w:val="24"/>
          <w:lang w:val="en-US"/>
        </w:rPr>
        <w:t>s</w:t>
      </w:r>
      <w:r w:rsidR="009A4278" w:rsidRPr="00516A26">
        <w:rPr>
          <w:rFonts w:ascii="Book Antiqua" w:eastAsia="ヒラギノ角ゴ Pro W3" w:hAnsi="Book Antiqua"/>
          <w:szCs w:val="24"/>
          <w:lang w:val="en-US"/>
        </w:rPr>
        <w:t xml:space="preserve"> would be expect</w:t>
      </w:r>
      <w:r w:rsidR="00272D0A" w:rsidRPr="00516A26">
        <w:rPr>
          <w:rFonts w:ascii="Book Antiqua" w:eastAsia="ヒラギノ角ゴ Pro W3" w:hAnsi="Book Antiqua"/>
          <w:szCs w:val="24"/>
          <w:lang w:val="en-US"/>
        </w:rPr>
        <w:t>ed</w:t>
      </w:r>
      <w:r w:rsidR="009A4278" w:rsidRPr="00516A26">
        <w:rPr>
          <w:rFonts w:ascii="Book Antiqua" w:eastAsia="ヒラギノ角ゴ Pro W3" w:hAnsi="Book Antiqua"/>
          <w:szCs w:val="24"/>
          <w:lang w:val="en-US"/>
        </w:rPr>
        <w:t xml:space="preserve"> </w:t>
      </w:r>
      <w:r w:rsidR="004138D8" w:rsidRPr="00516A26">
        <w:rPr>
          <w:rFonts w:ascii="Book Antiqua" w:eastAsia="ヒラギノ角ゴ Pro W3" w:hAnsi="Book Antiqua"/>
          <w:szCs w:val="24"/>
          <w:lang w:val="en-US"/>
        </w:rPr>
        <w:t xml:space="preserve">with </w:t>
      </w:r>
      <w:r w:rsidR="006C1FB8" w:rsidRPr="00516A26">
        <w:rPr>
          <w:rFonts w:ascii="Book Antiqua" w:eastAsia="ヒラギノ角ゴ Pro W3" w:hAnsi="Book Antiqua"/>
          <w:szCs w:val="24"/>
          <w:lang w:val="en-US"/>
        </w:rPr>
        <w:t xml:space="preserve">the </w:t>
      </w:r>
      <w:proofErr w:type="spellStart"/>
      <w:r w:rsidR="004138D8" w:rsidRPr="00516A26">
        <w:rPr>
          <w:rFonts w:ascii="Book Antiqua" w:eastAsia="ヒラギノ角ゴ Pro W3" w:hAnsi="Book Antiqua"/>
          <w:szCs w:val="24"/>
          <w:lang w:val="en-US"/>
        </w:rPr>
        <w:t>Kir</w:t>
      </w:r>
      <w:proofErr w:type="spellEnd"/>
      <w:r w:rsidR="004138D8" w:rsidRPr="00516A26">
        <w:rPr>
          <w:rFonts w:ascii="Book Antiqua" w:eastAsia="ヒラギノ角ゴ Pro W3" w:hAnsi="Book Antiqua"/>
          <w:szCs w:val="24"/>
          <w:lang w:val="en-US"/>
        </w:rPr>
        <w:t xml:space="preserve"> channel</w:t>
      </w:r>
      <w:r w:rsidR="006C1FB8" w:rsidRPr="00516A26">
        <w:rPr>
          <w:rFonts w:ascii="Book Antiqua" w:eastAsia="ヒラギノ角ゴ Pro W3" w:hAnsi="Book Antiqua"/>
          <w:szCs w:val="24"/>
          <w:lang w:val="en-US"/>
        </w:rPr>
        <w:t>, as</w:t>
      </w:r>
      <w:r w:rsidR="006F52C6" w:rsidRPr="00516A26">
        <w:rPr>
          <w:rFonts w:ascii="Book Antiqua" w:eastAsia="ヒラギノ角ゴ Pro W3" w:hAnsi="Book Antiqua"/>
          <w:szCs w:val="24"/>
          <w:lang w:val="en-US"/>
        </w:rPr>
        <w:t xml:space="preserve"> </w:t>
      </w:r>
      <w:r w:rsidRPr="00516A26">
        <w:rPr>
          <w:rFonts w:ascii="Book Antiqua" w:eastAsia="ヒラギノ角ゴ Pro W3" w:hAnsi="Book Antiqua"/>
          <w:szCs w:val="24"/>
          <w:lang w:val="en-US"/>
        </w:rPr>
        <w:t xml:space="preserve">Chen </w:t>
      </w:r>
      <w:r w:rsidRPr="00516A26">
        <w:rPr>
          <w:rFonts w:ascii="Book Antiqua" w:eastAsia="ヒラギノ角ゴ Pro W3" w:hAnsi="Book Antiqua"/>
          <w:i/>
          <w:szCs w:val="24"/>
          <w:lang w:val="en-US"/>
        </w:rPr>
        <w:t>et al</w:t>
      </w:r>
      <w:r w:rsidR="00E3107D" w:rsidRPr="00516A26">
        <w:rPr>
          <w:rFonts w:ascii="Book Antiqua" w:eastAsia="ヒラギノ角ゴ Pro W3" w:hAnsi="Book Antiqua"/>
          <w:szCs w:val="24"/>
          <w:lang w:val="en-US"/>
        </w:rPr>
        <w:fldChar w:fldCharType="begin">
          <w:fldData xml:space="preserve">PEVuZE5vdGU+PENpdGU+PEF1dGhvcj5DaGVuPC9BdXRob3I+PFllYXI+MjAxMDwvWWVhcj48UmVj
TnVtPjE0NzwvUmVjTnVtPjxEaXNwbGF5VGV4dD48c3R5bGUgZmFjZT0ic3VwZXJzY3JpcHQiPls3
NV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TQ3PC9yZWMtbnVtYmVyPjxyZWYtdHlwZSBuYW1lPSJKb3VybmFsIEFydGljbGUiPjE3PC9y
ZWYtdHlwZT48Y29udHJpYnV0b3JzPjxhdXRob3JzPjxhdXRob3I+PHN0eWxlIGZhY2U9Im5vcm1h
bCIgZm9udD0iZGVmYXVsdCIgc2l6ZT0iMTAwJSI+Q2hlbiwgWC48L3N0eWxlPjwvYXV0aG9yPjxh
dXRob3I+PHN0eWxlIGZhY2U9Im5vcm1hbCIgZm9udD0iZGVmYXVsdCIgc2l6ZT0iMTAwJSI+U2hh
biwgSC48L3N0eWxlPjwvYXV0aG9yPjxhdXRob3I+PHN0eWxlIGZhY2U9Im5vcm1hbCIgZm9udD0i
ZGVmYXVsdCIgc2l6ZT0iMTAwJSI+WmhhbywgSi48L3N0eWxlPjwvYXV0aG9yPjxhdXRob3I+PHN0
eWxlIGZhY2U9Im5vcm1hbCIgZm9udD0iZGVmYXVsdCIgc2l6ZT0iMTAwJSI+SG9uZywgWS48L3N0
eWxlPjwvYXV0aG9yPjxhdXRob3I+PHN0eWxlIGZhY2U9Im5vcm1hbCIgZm9udD0iZGVmYXVsdCIg
c2l6ZT0iMTAwJSI+QmFpLCBZLjwvc3R5bGU+PC9hdXRob3I+PGF1dGhvcj48c3R5bGUgZmFjZT0i
bm9ybWFsIiBmb250PSJkZWZhdWx0IiBzaXplPSIxMDAlIj5TdW4sIEkuPC9zdHlsZT48L2F1dGhv
cj48YXV0aG9yPjxzdHlsZSBmYWNlPSJub3JtYWwiIGZvbnQ9ImRlZmF1bHQiIHNpemU9IjEwMCUi
PlBhbiwgWi48L3N0eWxlPjwvYXV0aG9yPjxhdXRob3I+PHN0eWxlIGZhY2U9Im5vcm1hbCIgZm9u
dD0iZGVmYXVsdCIgc2l6ZT0iMTAwJSI+WmhhbmcsIFkuPC9zdHlsZT48L2F1dGhvcj48YXV0aG9y
PjxzdHlsZSBmYWNlPSJub3JtYWwiIGZvbnQ9ImRlZmF1bHQiIHNpemU9IjEwMCUiPllhbmcsIEIu
PC9zdHlsZT48L2F1dGhvcj48YXV0aG9yPjxzdHlsZSBmYWNlPSJub3JtYWwiIGZvbnQ9ImRlZmF1
bHQiIHNpemU9IjEwMCUiPkR1LCBaLjwvc3R5bGU+PC9hdXRob3I+PC9hdXRob3JzPjwvY29udHJp
YnV0b3JzPjxhdXRoLWFkZHJlc3M+PHN0eWxlIGZhY2U9Im5vcm1hbCIgZm9udD0iZGVmYXVsdCIg
c2l6ZT0iMTAwJSI+SW5zdGl0dXRlIG9mIENsaW5pY2FsIFBoYXJtYWN5LCB0aGUgU2Vjb25kIEFm
ZmlsaWF0ZWQgSG9zcGl0YWwsIEhhcmJpbiBNZWRpY2FsIFVuaXZlcnNpdHksIEhhcmJpbiwgQ2hp
bmEuPC9zdHlsZT48L2F1dGgtYWRkcmVzcz48dGl0bGVzPjx0aXRsZT48c3R5bGUgZmFjZT0ibm9y
bWFsIiBmb250PSJkZWZhdWx0IiBzaXplPSIxMDAlIj5MLXR5cGUgY2FsY2l1bSBjdXJyZW50IChJ
Q2EsTCkgYW5kIGlud2FyZCByZWN0aWZpZXIgcG90YXNzaXVtIGN1cnJlbnQgKElLMSkgYXJlIGlu
dm9sdmVkIGluIFFUIHByb2xvbmdhdGlvbiBpbmR1Y2VkIGJ5IGFyc2VuaWMgdHJpb3hpZGUgaW4g
cmF0PC9zdHlsZT48L3RpdGxlPjxzZWNvbmRhcnktdGl0bGU+PHN0eWxlIGZhY2U9Im5vcm1hbCIg
Zm9udD0iZGVmYXVsdCIgc2l6ZT0iMTAwJSI+Q2VsbCBQaHlzaW9sIEJpb2NoZW08L3N0eWxlPjwv
c2Vjb25kYXJ5LXRpdGxlPjwvdGl0bGVzPjxwZXJpb2RpY2FsPjxmdWxsLXRpdGxlPjxzdHlsZSBm
YWNlPSJub3JtYWwiIGZvbnQ9ImRlZmF1bHQiIHNpemU9IjEwMCUiPkNlbGwgUGh5c2lvbCBCaW9j
aGVtPC9zdHlsZT48L2Z1bGwtdGl0bGU+PC9wZXJpb2RpY2FsPjxwYWdlcz48c3R5bGUgZmFjZT0i
bm9ybWFsIiBmb250PSJkZWZhdWx0IiBzaXplPSIxMDAlIj45NjctNzQ8L3N0eWxlPjwvcGFnZXM+
PHZvbHVtZT48c3R5bGUgZmFjZT0ibm9ybWFsIiBmb250PSJkZWZhdWx0IiBzaXplPSIxMDAlIj4y
Njwvc3R5bGU+PC92b2x1bWU+PG51bWJlcj48c3R5bGUgZmFjZT0ibm9ybWFsIiBmb250PSJkZWZh
dWx0IiBzaXplPSIxMDAlIj42PC9zdHlsZT48L251bWJlcj48a2V5d29yZHM+PGtleXdvcmQ+PHN0
eWxlIGZhY2U9Im5vcm1hbCIgZm9udD0iZGVmYXVsdCIgc2l6ZT0iMTAwJSI+QWN0aW9uIFBvdGVu
dGlhbHMvZHJ1ZyBlZmZlY3RzPC9zdHlsZT48L2tleXdvcmQ+PGtleXdvcmQ+PHN0eWxlIGZhY2U9
Im5vcm1hbCIgZm9udD0iZGVmYXVsdCIgc2l6ZT0iMTAwJSI+QW5pbWFsczwvc3R5bGU+PC9rZXl3
b3JkPjxrZXl3b3JkPjxzdHlsZSBmYWNlPSJub3JtYWwiIGZvbnQ9ImRlZmF1bHQiIHNpemU9IjEw
MCUiPkFudGluZW9wbGFzdGljIEFnZW50cy8qdG94aWNpdHk8L3N0eWxlPjwva2V5d29yZD48a2V5
d29yZD48c3R5bGUgZmFjZT0ibm9ybWFsIiBmb250PSJkZWZhdWx0IiBzaXplPSIxMDAlIj5BcnNl
bmljYWxzPC9zdHlsZT48L2tleXdvcmQ+PGtleXdvcmQ+PHN0eWxlIGZhY2U9Im5vcm1hbCIgZm9u
dD0iZGVmYXVsdCIgc2l6ZT0iMTAwJSI+Q2FmZmVpbmUvcGhhcm1hY29sb2d5PC9zdHlsZT48L2tl
eXdvcmQ+PGtleXdvcmQ+PHN0eWxlIGZhY2U9Im5vcm1hbCIgZm9udD0iZGVmYXVsdCIgc2l6ZT0i
MTAwJSI+Q2FsY2l1bSBDaGFubmVscywgTC1UeXBlL2RydWcgZWZmZWN0cy8qcGh5c2lvbG9neTwv
c3R5bGU+PC9rZXl3b3JkPjxrZXl3b3JkPjxzdHlsZSBmYWNlPSJub3JtYWwiIGZvbnQ9ImRlZmF1
bHQiIHNpemU9IjEwMCUiPkVsZWN0cm9jYXJkaW9ncmFwaHk8L3N0eWxlPjwva2V5d29yZD48a2V5
d29yZD48c3R5bGUgZmFjZT0ibm9ybWFsIiBmb250PSJkZWZhdWx0IiBzaXplPSIxMDAlIj5IZWFy
dC9kcnVnIGVmZmVjdHM8L3N0eWxlPjwva2V5d29yZD48a2V5d29yZD48c3R5bGUgZmFjZT0ibm9y
bWFsIiBmb250PSJkZWZhdWx0IiBzaXplPSIxMDAlIj5NYWxlPC9zdHlsZT48L2tleXdvcmQ+PGtl
eXdvcmQ+PHN0eWxlIGZhY2U9Im5vcm1hbCIgZm9udD0iZGVmYXVsdCIgc2l6ZT0iMTAwJSI+TWlj
cm9zY29weSwgQ29uZm9jYWw8L3N0eWxlPjwva2V5d29yZD48a2V5d29yZD48c3R5bGUgZmFjZT0i
bm9ybWFsIiBmb250PSJkZWZhdWx0IiBzaXplPSIxMDAlIj5NeW9jeXRlcywgQ2FyZGlhYy8qZHJ1
ZyBlZmZlY3RzL21ldGFib2xpc208L3N0eWxlPjwva2V5d29yZD48a2V5d29yZD48c3R5bGUgZmFj
ZT0ibm9ybWFsIiBmb250PSJkZWZhdWx0IiBzaXplPSIxMDAlIj5PeGlkZXMvKnRveGljaXR5PC9z
dHlsZT48L2tleXdvcmQ+PGtleXdvcmQ+PHN0eWxlIGZhY2U9Im5vcm1hbCIgZm9udD0iZGVmYXVs
dCIgc2l6ZT0iMTAwJSI+UGF0Y2gtQ2xhbXAgVGVjaG5pcXVlczwvc3R5bGU+PC9rZXl3b3JkPjxr
ZXl3b3JkPjxzdHlsZSBmYWNlPSJub3JtYWwiIGZvbnQ9ImRlZmF1bHQiIHNpemU9IjEwMCUiPlBv
dGFzc2l1bSBDaGFubmVscywgSW53YXJkbHkgUmVjdGlmeWluZy9kcnVnIGVmZmVjdHMvKnBoeXNp
b2xvZ3k8L3N0eWxlPjwva2V5d29yZD48a2V5d29yZD48c3R5bGUgZmFjZT0ibm9ybWFsIiBmb250
PSJkZWZhdWx0IiBzaXplPSIxMDAlIj5Qb3Rhc3NpdW0gQ2hsb3JpZGUvcGhhcm1hY29sb2d5PC9z
dHlsZT48L2tleXdvcmQ+PGtleXdvcmQ+PHN0eWxlIGZhY2U9Im5vcm1hbCIgZm9udD0iZGVmYXVs
dCIgc2l6ZT0iMTAwJSI+UmF0czwvc3R5bGU+PC9rZXl3b3JkPjxrZXl3b3JkPjxzdHlsZSBmYWNl
PSJub3JtYWwiIGZvbnQ9ImRlZmF1bHQiIHNpemU9IjEwMCUiPlJhdHMsIFdpc3Rhcjwvc3R5bGU+
PC9rZXl3b3JkPjwva2V5d29yZHM+PGRhdGVzPjx5ZWFyPjxzdHlsZSBmYWNlPSJub3JtYWwiIGZv
bnQ9ImRlZmF1bHQiIHNpemU9IjEwMCUiPjIwMTA8L3N0eWxlPjwveWVhcj48L2RhdGVzPjxhY2Nl
c3Npb24tbnVtPjxzdHlsZSBmYWNlPSJub3JtYWwiIGZvbnQ9ImRlZmF1bHQiIHNpemU9IjEwMCUi
PjIxMjIwOTI3PC9zdHlsZT48L2FjY2Vzc2lvbi1udW0+PHVybHM+PHJlbGF0ZWQtdXJscz48dXJs
PjxzdHlsZSBmYWNlPSJub3JtYWwiIGZvbnQ9ImRlZmF1bHQiIHNpemU9IjEwMCUiPmh0dHA6Ly93
d3cubmNiaS5ubG0ubmloLmdvdi9lbnRyZXovcXVlcnkuZmNnaT9jbWQ9UmV0cmlldmUmYW1wO2Ri
PVB1Yk1lZCZhbXA7ZG9wdD1DaXRhdGlvbiZhbXA7bGlzdF91aWRzPTIxMjIwOTI3ICA8L3N0eWxl
PjwvdXJsPjwvcmVsYXRlZC11cmxzPjwvdXJscz48L3JlY29yZD48L0NpdGU+PC9FbmROb3RlPn==
</w:fldData>
        </w:fldChar>
      </w:r>
      <w:r w:rsidR="00E3107D" w:rsidRPr="00516A26">
        <w:rPr>
          <w:rFonts w:ascii="Book Antiqua" w:eastAsia="ヒラギノ角ゴ Pro W3" w:hAnsi="Book Antiqua"/>
          <w:szCs w:val="24"/>
          <w:lang w:val="en-US"/>
        </w:rPr>
        <w:instrText xml:space="preserve"> ADDIN EN.CITE </w:instrText>
      </w:r>
      <w:r w:rsidR="00E3107D" w:rsidRPr="00516A26">
        <w:rPr>
          <w:rFonts w:ascii="Book Antiqua" w:eastAsia="ヒラギノ角ゴ Pro W3" w:hAnsi="Book Antiqua"/>
          <w:szCs w:val="24"/>
          <w:lang w:val="en-US"/>
        </w:rPr>
        <w:fldChar w:fldCharType="begin">
          <w:fldData xml:space="preserve">PEVuZE5vdGU+PENpdGU+PEF1dGhvcj5DaGVuPC9BdXRob3I+PFllYXI+MjAxMDwvWWVhcj48UmVj
TnVtPjE0NzwvUmVjTnVtPjxEaXNwbGF5VGV4dD48c3R5bGUgZmFjZT0ic3VwZXJzY3JpcHQiPls3
NV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TQ3PC9yZWMtbnVtYmVyPjxyZWYtdHlwZSBuYW1lPSJKb3VybmFsIEFydGljbGUiPjE3PC9y
ZWYtdHlwZT48Y29udHJpYnV0b3JzPjxhdXRob3JzPjxhdXRob3I+PHN0eWxlIGZhY2U9Im5vcm1h
bCIgZm9udD0iZGVmYXVsdCIgc2l6ZT0iMTAwJSI+Q2hlbiwgWC48L3N0eWxlPjwvYXV0aG9yPjxh
dXRob3I+PHN0eWxlIGZhY2U9Im5vcm1hbCIgZm9udD0iZGVmYXVsdCIgc2l6ZT0iMTAwJSI+U2hh
biwgSC48L3N0eWxlPjwvYXV0aG9yPjxhdXRob3I+PHN0eWxlIGZhY2U9Im5vcm1hbCIgZm9udD0i
ZGVmYXVsdCIgc2l6ZT0iMTAwJSI+WmhhbywgSi48L3N0eWxlPjwvYXV0aG9yPjxhdXRob3I+PHN0
eWxlIGZhY2U9Im5vcm1hbCIgZm9udD0iZGVmYXVsdCIgc2l6ZT0iMTAwJSI+SG9uZywgWS48L3N0
eWxlPjwvYXV0aG9yPjxhdXRob3I+PHN0eWxlIGZhY2U9Im5vcm1hbCIgZm9udD0iZGVmYXVsdCIg
c2l6ZT0iMTAwJSI+QmFpLCBZLjwvc3R5bGU+PC9hdXRob3I+PGF1dGhvcj48c3R5bGUgZmFjZT0i
bm9ybWFsIiBmb250PSJkZWZhdWx0IiBzaXplPSIxMDAlIj5TdW4sIEkuPC9zdHlsZT48L2F1dGhv
cj48YXV0aG9yPjxzdHlsZSBmYWNlPSJub3JtYWwiIGZvbnQ9ImRlZmF1bHQiIHNpemU9IjEwMCUi
PlBhbiwgWi48L3N0eWxlPjwvYXV0aG9yPjxhdXRob3I+PHN0eWxlIGZhY2U9Im5vcm1hbCIgZm9u
dD0iZGVmYXVsdCIgc2l6ZT0iMTAwJSI+WmhhbmcsIFkuPC9zdHlsZT48L2F1dGhvcj48YXV0aG9y
PjxzdHlsZSBmYWNlPSJub3JtYWwiIGZvbnQ9ImRlZmF1bHQiIHNpemU9IjEwMCUiPllhbmcsIEIu
PC9zdHlsZT48L2F1dGhvcj48YXV0aG9yPjxzdHlsZSBmYWNlPSJub3JtYWwiIGZvbnQ9ImRlZmF1
bHQiIHNpemU9IjEwMCUiPkR1LCBaLjwvc3R5bGU+PC9hdXRob3I+PC9hdXRob3JzPjwvY29udHJp
YnV0b3JzPjxhdXRoLWFkZHJlc3M+PHN0eWxlIGZhY2U9Im5vcm1hbCIgZm9udD0iZGVmYXVsdCIg
c2l6ZT0iMTAwJSI+SW5zdGl0dXRlIG9mIENsaW5pY2FsIFBoYXJtYWN5LCB0aGUgU2Vjb25kIEFm
ZmlsaWF0ZWQgSG9zcGl0YWwsIEhhcmJpbiBNZWRpY2FsIFVuaXZlcnNpdHksIEhhcmJpbiwgQ2hp
bmEuPC9zdHlsZT48L2F1dGgtYWRkcmVzcz48dGl0bGVzPjx0aXRsZT48c3R5bGUgZmFjZT0ibm9y
bWFsIiBmb250PSJkZWZhdWx0IiBzaXplPSIxMDAlIj5MLXR5cGUgY2FsY2l1bSBjdXJyZW50IChJ
Q2EsTCkgYW5kIGlud2FyZCByZWN0aWZpZXIgcG90YXNzaXVtIGN1cnJlbnQgKElLMSkgYXJlIGlu
dm9sdmVkIGluIFFUIHByb2xvbmdhdGlvbiBpbmR1Y2VkIGJ5IGFyc2VuaWMgdHJpb3hpZGUgaW4g
cmF0PC9zdHlsZT48L3RpdGxlPjxzZWNvbmRhcnktdGl0bGU+PHN0eWxlIGZhY2U9Im5vcm1hbCIg
Zm9udD0iZGVmYXVsdCIgc2l6ZT0iMTAwJSI+Q2VsbCBQaHlzaW9sIEJpb2NoZW08L3N0eWxlPjwv
c2Vjb25kYXJ5LXRpdGxlPjwvdGl0bGVzPjxwZXJpb2RpY2FsPjxmdWxsLXRpdGxlPjxzdHlsZSBm
YWNlPSJub3JtYWwiIGZvbnQ9ImRlZmF1bHQiIHNpemU9IjEwMCUiPkNlbGwgUGh5c2lvbCBCaW9j
aGVtPC9zdHlsZT48L2Z1bGwtdGl0bGU+PC9wZXJpb2RpY2FsPjxwYWdlcz48c3R5bGUgZmFjZT0i
bm9ybWFsIiBmb250PSJkZWZhdWx0IiBzaXplPSIxMDAlIj45NjctNzQ8L3N0eWxlPjwvcGFnZXM+
PHZvbHVtZT48c3R5bGUgZmFjZT0ibm9ybWFsIiBmb250PSJkZWZhdWx0IiBzaXplPSIxMDAlIj4y
Njwvc3R5bGU+PC92b2x1bWU+PG51bWJlcj48c3R5bGUgZmFjZT0ibm9ybWFsIiBmb250PSJkZWZh
dWx0IiBzaXplPSIxMDAlIj42PC9zdHlsZT48L251bWJlcj48a2V5d29yZHM+PGtleXdvcmQ+PHN0
eWxlIGZhY2U9Im5vcm1hbCIgZm9udD0iZGVmYXVsdCIgc2l6ZT0iMTAwJSI+QWN0aW9uIFBvdGVu
dGlhbHMvZHJ1ZyBlZmZlY3RzPC9zdHlsZT48L2tleXdvcmQ+PGtleXdvcmQ+PHN0eWxlIGZhY2U9
Im5vcm1hbCIgZm9udD0iZGVmYXVsdCIgc2l6ZT0iMTAwJSI+QW5pbWFsczwvc3R5bGU+PC9rZXl3
b3JkPjxrZXl3b3JkPjxzdHlsZSBmYWNlPSJub3JtYWwiIGZvbnQ9ImRlZmF1bHQiIHNpemU9IjEw
MCUiPkFudGluZW9wbGFzdGljIEFnZW50cy8qdG94aWNpdHk8L3N0eWxlPjwva2V5d29yZD48a2V5
d29yZD48c3R5bGUgZmFjZT0ibm9ybWFsIiBmb250PSJkZWZhdWx0IiBzaXplPSIxMDAlIj5BcnNl
bmljYWxzPC9zdHlsZT48L2tleXdvcmQ+PGtleXdvcmQ+PHN0eWxlIGZhY2U9Im5vcm1hbCIgZm9u
dD0iZGVmYXVsdCIgc2l6ZT0iMTAwJSI+Q2FmZmVpbmUvcGhhcm1hY29sb2d5PC9zdHlsZT48L2tl
eXdvcmQ+PGtleXdvcmQ+PHN0eWxlIGZhY2U9Im5vcm1hbCIgZm9udD0iZGVmYXVsdCIgc2l6ZT0i
MTAwJSI+Q2FsY2l1bSBDaGFubmVscywgTC1UeXBlL2RydWcgZWZmZWN0cy8qcGh5c2lvbG9neTwv
c3R5bGU+PC9rZXl3b3JkPjxrZXl3b3JkPjxzdHlsZSBmYWNlPSJub3JtYWwiIGZvbnQ9ImRlZmF1
bHQiIHNpemU9IjEwMCUiPkVsZWN0cm9jYXJkaW9ncmFwaHk8L3N0eWxlPjwva2V5d29yZD48a2V5
d29yZD48c3R5bGUgZmFjZT0ibm9ybWFsIiBmb250PSJkZWZhdWx0IiBzaXplPSIxMDAlIj5IZWFy
dC9kcnVnIGVmZmVjdHM8L3N0eWxlPjwva2V5d29yZD48a2V5d29yZD48c3R5bGUgZmFjZT0ibm9y
bWFsIiBmb250PSJkZWZhdWx0IiBzaXplPSIxMDAlIj5NYWxlPC9zdHlsZT48L2tleXdvcmQ+PGtl
eXdvcmQ+PHN0eWxlIGZhY2U9Im5vcm1hbCIgZm9udD0iZGVmYXVsdCIgc2l6ZT0iMTAwJSI+TWlj
cm9zY29weSwgQ29uZm9jYWw8L3N0eWxlPjwva2V5d29yZD48a2V5d29yZD48c3R5bGUgZmFjZT0i
bm9ybWFsIiBmb250PSJkZWZhdWx0IiBzaXplPSIxMDAlIj5NeW9jeXRlcywgQ2FyZGlhYy8qZHJ1
ZyBlZmZlY3RzL21ldGFib2xpc208L3N0eWxlPjwva2V5d29yZD48a2V5d29yZD48c3R5bGUgZmFj
ZT0ibm9ybWFsIiBmb250PSJkZWZhdWx0IiBzaXplPSIxMDAlIj5PeGlkZXMvKnRveGljaXR5PC9z
dHlsZT48L2tleXdvcmQ+PGtleXdvcmQ+PHN0eWxlIGZhY2U9Im5vcm1hbCIgZm9udD0iZGVmYXVs
dCIgc2l6ZT0iMTAwJSI+UGF0Y2gtQ2xhbXAgVGVjaG5pcXVlczwvc3R5bGU+PC9rZXl3b3JkPjxr
ZXl3b3JkPjxzdHlsZSBmYWNlPSJub3JtYWwiIGZvbnQ9ImRlZmF1bHQiIHNpemU9IjEwMCUiPlBv
dGFzc2l1bSBDaGFubmVscywgSW53YXJkbHkgUmVjdGlmeWluZy9kcnVnIGVmZmVjdHMvKnBoeXNp
b2xvZ3k8L3N0eWxlPjwva2V5d29yZD48a2V5d29yZD48c3R5bGUgZmFjZT0ibm9ybWFsIiBmb250
PSJkZWZhdWx0IiBzaXplPSIxMDAlIj5Qb3Rhc3NpdW0gQ2hsb3JpZGUvcGhhcm1hY29sb2d5PC9z
dHlsZT48L2tleXdvcmQ+PGtleXdvcmQ+PHN0eWxlIGZhY2U9Im5vcm1hbCIgZm9udD0iZGVmYXVs
dCIgc2l6ZT0iMTAwJSI+UmF0czwvc3R5bGU+PC9rZXl3b3JkPjxrZXl3b3JkPjxzdHlsZSBmYWNl
PSJub3JtYWwiIGZvbnQ9ImRlZmF1bHQiIHNpemU9IjEwMCUiPlJhdHMsIFdpc3Rhcjwvc3R5bGU+
PC9rZXl3b3JkPjwva2V5d29yZHM+PGRhdGVzPjx5ZWFyPjxzdHlsZSBmYWNlPSJub3JtYWwiIGZv
bnQ9ImRlZmF1bHQiIHNpemU9IjEwMCUiPjIwMTA8L3N0eWxlPjwveWVhcj48L2RhdGVzPjxhY2Nl
c3Npb24tbnVtPjxzdHlsZSBmYWNlPSJub3JtYWwiIGZvbnQ9ImRlZmF1bHQiIHNpemU9IjEwMCUi
PjIxMjIwOTI3PC9zdHlsZT48L2FjY2Vzc2lvbi1udW0+PHVybHM+PHJlbGF0ZWQtdXJscz48dXJs
PjxzdHlsZSBmYWNlPSJub3JtYWwiIGZvbnQ9ImRlZmF1bHQiIHNpemU9IjEwMCUiPmh0dHA6Ly93
d3cubmNiaS5ubG0ubmloLmdvdi9lbnRyZXovcXVlcnkuZmNnaT9jbWQ9UmV0cmlldmUmYW1wO2Ri
PVB1Yk1lZCZhbXA7ZG9wdD1DaXRhdGlvbiZhbXA7bGlzdF91aWRzPTIxMjIwOTI3ICA8L3N0eWxl
PjwvdXJsPjwvcmVsYXRlZC11cmxzPjwvdXJscz48L3JlY29yZD48L0NpdGU+PC9FbmROb3RlPn==
</w:fldData>
        </w:fldChar>
      </w:r>
      <w:r w:rsidR="00E3107D" w:rsidRPr="00516A26">
        <w:rPr>
          <w:rFonts w:ascii="Book Antiqua" w:eastAsia="ヒラギノ角ゴ Pro W3" w:hAnsi="Book Antiqua"/>
          <w:szCs w:val="24"/>
          <w:lang w:val="en-US"/>
        </w:rPr>
        <w:instrText xml:space="preserve"> ADDIN EN.CITE.DATA </w:instrText>
      </w:r>
      <w:r w:rsidR="00E3107D" w:rsidRPr="00516A26">
        <w:rPr>
          <w:rFonts w:ascii="Book Antiqua" w:eastAsia="ヒラギノ角ゴ Pro W3" w:hAnsi="Book Antiqua"/>
          <w:szCs w:val="24"/>
          <w:lang w:val="en-US"/>
        </w:rPr>
      </w:r>
      <w:r w:rsidR="00E3107D" w:rsidRPr="00516A26">
        <w:rPr>
          <w:rFonts w:ascii="Book Antiqua" w:eastAsia="ヒラギノ角ゴ Pro W3" w:hAnsi="Book Antiqua"/>
          <w:szCs w:val="24"/>
          <w:lang w:val="en-US"/>
        </w:rPr>
        <w:fldChar w:fldCharType="end"/>
      </w:r>
      <w:r w:rsidR="00E3107D" w:rsidRPr="00516A26">
        <w:rPr>
          <w:rFonts w:ascii="Book Antiqua" w:eastAsia="ヒラギノ角ゴ Pro W3" w:hAnsi="Book Antiqua"/>
          <w:szCs w:val="24"/>
          <w:lang w:val="en-US"/>
        </w:rPr>
      </w:r>
      <w:r w:rsidR="00E3107D" w:rsidRPr="00516A26">
        <w:rPr>
          <w:rFonts w:ascii="Book Antiqua" w:eastAsia="ヒラギノ角ゴ Pro W3" w:hAnsi="Book Antiqua"/>
          <w:szCs w:val="24"/>
          <w:lang w:val="en-US"/>
        </w:rPr>
        <w:fldChar w:fldCharType="separate"/>
      </w:r>
      <w:r w:rsidR="00E3107D" w:rsidRPr="00516A26">
        <w:rPr>
          <w:rFonts w:ascii="Book Antiqua" w:eastAsia="ヒラギノ角ゴ Pro W3" w:hAnsi="Book Antiqua"/>
          <w:noProof/>
          <w:szCs w:val="24"/>
          <w:vertAlign w:val="superscript"/>
          <w:lang w:val="en-US"/>
        </w:rPr>
        <w:t>[75]</w:t>
      </w:r>
      <w:r w:rsidR="00E3107D"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xml:space="preserve"> (2010) demonstrated that arsenic trioxide produces down-regulation of </w:t>
      </w:r>
      <w:proofErr w:type="spellStart"/>
      <w:r w:rsidRPr="00516A26">
        <w:rPr>
          <w:rFonts w:ascii="Book Antiqua" w:eastAsia="ヒラギノ角ゴ Pro W3" w:hAnsi="Book Antiqua"/>
          <w:szCs w:val="24"/>
          <w:lang w:val="en-US"/>
        </w:rPr>
        <w:t>Kir</w:t>
      </w:r>
      <w:proofErr w:type="spellEnd"/>
      <w:r w:rsidR="00F736D5" w:rsidRPr="00516A26">
        <w:rPr>
          <w:rFonts w:ascii="Book Antiqua" w:eastAsia="ヒラギノ角ゴ Pro W3" w:hAnsi="Book Antiqua"/>
          <w:szCs w:val="24"/>
          <w:lang w:val="en-US"/>
        </w:rPr>
        <w:t xml:space="preserve"> channel</w:t>
      </w:r>
      <w:r w:rsidRPr="00516A26">
        <w:rPr>
          <w:rFonts w:ascii="Book Antiqua" w:eastAsia="ヒラギノ角ゴ Pro W3" w:hAnsi="Book Antiqua"/>
          <w:szCs w:val="24"/>
          <w:lang w:val="en-US"/>
        </w:rPr>
        <w:t xml:space="preserve"> in </w:t>
      </w:r>
      <w:proofErr w:type="spellStart"/>
      <w:r w:rsidRPr="00516A26">
        <w:rPr>
          <w:rFonts w:ascii="Book Antiqua" w:eastAsia="ヒラギノ角ゴ Pro W3" w:hAnsi="Book Antiqua"/>
          <w:szCs w:val="24"/>
          <w:lang w:val="en-US"/>
        </w:rPr>
        <w:t>cardiomyocytes</w:t>
      </w:r>
      <w:proofErr w:type="spellEnd"/>
      <w:r w:rsidRPr="00516A26">
        <w:rPr>
          <w:rFonts w:ascii="Book Antiqua" w:eastAsia="ヒラギノ角ゴ Pro W3" w:hAnsi="Book Antiqua"/>
          <w:szCs w:val="24"/>
          <w:lang w:val="en-US"/>
        </w:rPr>
        <w:t xml:space="preserve"> of rats</w:t>
      </w:r>
      <w:r w:rsidR="00EC08D3" w:rsidRPr="00516A26">
        <w:rPr>
          <w:rFonts w:ascii="Book Antiqua" w:eastAsia="ヒラギノ角ゴ Pro W3" w:hAnsi="Book Antiqua"/>
          <w:szCs w:val="24"/>
          <w:lang w:val="en-US"/>
        </w:rPr>
        <w:t xml:space="preserve">, and </w:t>
      </w:r>
      <w:r w:rsidR="006C1FB8" w:rsidRPr="00516A26">
        <w:rPr>
          <w:rFonts w:ascii="Book Antiqua" w:eastAsia="ヒラギノ角ゴ Pro W3" w:hAnsi="Book Antiqua"/>
          <w:szCs w:val="24"/>
          <w:lang w:val="en-US"/>
        </w:rPr>
        <w:t xml:space="preserve">the </w:t>
      </w:r>
      <w:proofErr w:type="spellStart"/>
      <w:r w:rsidR="00003532" w:rsidRPr="00516A26">
        <w:rPr>
          <w:rFonts w:ascii="Book Antiqua" w:eastAsia="ヒラギノ角ゴ Pro W3" w:hAnsi="Book Antiqua"/>
          <w:szCs w:val="24"/>
          <w:lang w:val="en-US"/>
        </w:rPr>
        <w:t>Kir</w:t>
      </w:r>
      <w:proofErr w:type="spellEnd"/>
      <w:r w:rsidR="00003532" w:rsidRPr="00516A26">
        <w:rPr>
          <w:rFonts w:ascii="Book Antiqua" w:eastAsia="ヒラギノ角ゴ Pro W3" w:hAnsi="Book Antiqua"/>
          <w:szCs w:val="24"/>
          <w:lang w:val="en-US"/>
        </w:rPr>
        <w:t xml:space="preserve"> channel</w:t>
      </w:r>
      <w:r w:rsidR="00132214" w:rsidRPr="00516A26">
        <w:rPr>
          <w:rFonts w:ascii="Book Antiqua" w:eastAsia="ヒラギノ角ゴ Pro W3" w:hAnsi="Book Antiqua"/>
          <w:szCs w:val="24"/>
          <w:lang w:val="en-US"/>
        </w:rPr>
        <w:t xml:space="preserve"> </w:t>
      </w:r>
      <w:r w:rsidR="004E0394" w:rsidRPr="00516A26">
        <w:rPr>
          <w:rFonts w:ascii="Book Antiqua" w:eastAsia="ヒラギノ角ゴ Pro W3" w:hAnsi="Book Antiqua"/>
          <w:szCs w:val="24"/>
          <w:lang w:val="en-US"/>
        </w:rPr>
        <w:t xml:space="preserve">function </w:t>
      </w:r>
      <w:r w:rsidR="005439AF" w:rsidRPr="00516A26">
        <w:rPr>
          <w:rFonts w:ascii="Book Antiqua" w:eastAsia="ヒラギノ角ゴ Pro W3" w:hAnsi="Book Antiqua"/>
          <w:szCs w:val="24"/>
          <w:lang w:val="en-US"/>
        </w:rPr>
        <w:t>in</w:t>
      </w:r>
      <w:r w:rsidR="004E0394" w:rsidRPr="00516A26">
        <w:rPr>
          <w:rFonts w:ascii="Book Antiqua" w:eastAsia="ヒラギノ角ゴ Pro W3" w:hAnsi="Book Antiqua"/>
          <w:szCs w:val="24"/>
          <w:lang w:val="en-US"/>
        </w:rPr>
        <w:t>creases</w:t>
      </w:r>
      <w:r w:rsidR="00522891" w:rsidRPr="00516A26">
        <w:rPr>
          <w:rFonts w:ascii="Book Antiqua" w:eastAsia="ヒラギノ角ゴ Pro W3" w:hAnsi="Book Antiqua"/>
          <w:szCs w:val="24"/>
          <w:lang w:val="en-US"/>
        </w:rPr>
        <w:t xml:space="preserve"> Na</w:t>
      </w:r>
      <w:r w:rsidR="00522891" w:rsidRPr="00516A26">
        <w:rPr>
          <w:rFonts w:ascii="Book Antiqua" w:eastAsia="ヒラギノ角ゴ Pro W3" w:hAnsi="Book Antiqua"/>
          <w:szCs w:val="24"/>
          <w:vertAlign w:val="superscript"/>
          <w:lang w:val="en-US"/>
        </w:rPr>
        <w:t>+</w:t>
      </w:r>
      <w:r w:rsidR="00522891" w:rsidRPr="00516A26">
        <w:rPr>
          <w:rFonts w:ascii="Book Antiqua" w:eastAsia="ヒラギノ角ゴ Pro W3" w:hAnsi="Book Antiqua"/>
          <w:szCs w:val="24"/>
          <w:lang w:val="en-US"/>
        </w:rPr>
        <w:t>/K</w:t>
      </w:r>
      <w:r w:rsidR="00522891" w:rsidRPr="00516A26">
        <w:rPr>
          <w:rFonts w:ascii="Book Antiqua" w:eastAsia="ヒラギノ角ゴ Pro W3" w:hAnsi="Book Antiqua"/>
          <w:szCs w:val="24"/>
          <w:vertAlign w:val="superscript"/>
          <w:lang w:val="en-US"/>
        </w:rPr>
        <w:t>+</w:t>
      </w:r>
      <w:r w:rsidR="00522891" w:rsidRPr="00516A26">
        <w:rPr>
          <w:rFonts w:ascii="Book Antiqua" w:eastAsia="ヒラギノ角ゴ Pro W3" w:hAnsi="Book Antiqua"/>
          <w:szCs w:val="24"/>
          <w:lang w:val="en-US"/>
        </w:rPr>
        <w:t>-ATPase</w:t>
      </w:r>
      <w:r w:rsidR="004E0394" w:rsidRPr="00516A26">
        <w:rPr>
          <w:rFonts w:ascii="Book Antiqua" w:eastAsia="ヒラギノ角ゴ Pro W3" w:hAnsi="Book Antiqua"/>
          <w:szCs w:val="24"/>
          <w:lang w:val="en-US"/>
        </w:rPr>
        <w:t xml:space="preserve"> activity</w:t>
      </w:r>
      <w:r w:rsidR="00956306"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l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xOTwvcmVjLW51bWJlcj48cmVmLXR5cGUgbmFtZT0iSm91cm5hbCBBcnRpY2xlIj4xNzwv
cmVmLXR5cGU+PGNvbnRyaWJ1dG9ycz48YXV0aG9ycz48YXV0aG9yPjxzdHlsZSBmYWNlPSJub3Jt
YWwiIGZvbnQ9ImRlZmF1bHQiIHNpemU9IjEwMCUiPkhhZGR5LCBGLiBKLjwvc3R5bGU+PC9hdXRo
b3I+PGF1dGhvcj48c3R5bGUgZmFjZT0ibm9ybWFsIiBmb250PSJkZWZhdWx0IiBzaXplPSIxMDAl
Ij5WYW5ob3V0dGUsIFAuIE0uPC9zdHlsZT48L2F1dGhvcj48YXV0aG9yPjxzdHlsZSBmYWNlPSJu
b3JtYWwiIGZvbnQ9ImRlZmF1bHQiIHNpemU9IjEwMCUiPkZlbGV0b3UsIE0uPC9zdHlsZT48L2F1
dGhvcj48L2F1dGhvcnM+PC9jb250cmlidXRvcnM+PGF1dGgtYWRkcmVzcz48c3R5bGUgZmFjZT0i
bm9ybWFsIiBmb250PSJkZWZhdWx0IiBzaXplPSIxMDAlIj5EZXBhcnRtZW50IG9mIFBoeXNpb2xv
Z3kgYW5kIEJpb21lZGljYWwgRW5naW5lZXJpbmcsIE1heW8gQ2xpbmljLCBDb2xsZWdlIG9mIE1l
ZGljaW5lLCBSb2NoZXN0ZXIsIE1pbm5lc290YSwgVVNBLjwvc3R5bGU+PC9hdXRoLWFkZHJlc3M+
PHRpdGxlcz48dGl0bGU+PHN0eWxlIGZhY2U9Im5vcm1hbCIgZm9udD0iZGVmYXVsdCIgc2l6ZT0i
MTAwJSI+Um9sZSBvZiBwb3Rhc3NpdW0gaW4gcmVndWxhdGluZyBibG9vZCBmbG93IGFuZCBibG9v
ZCBwcmVzc3VyZTwvc3R5bGU+PC90aXRsZT48c2Vjb25kYXJ5LXRpdGxlPjxzdHlsZSBmYWNlPSJu
b3JtYWwiIGZvbnQ9ImRlZmF1bHQiIHNpemU9IjEwMCUiPkFtIEogUGh5c2lvbCBSZWd1bCBJbnRl
Z3IgQ29tcCBQaHlzaW9sPC9zdHlsZT48L3NlY29uZGFyeS10aXRsZT48L3RpdGxlcz48cGVyaW9k
aWNhbD48ZnVsbC10aXRsZT48c3R5bGUgZmFjZT0ibm9ybWFsIiBmb250PSJkZWZhdWx0IiBzaXpl
PSIxMDAlIj5BbSBKIFBoeXNpb2wgUmVndWwgSW50ZWdyIENvbXAgUGh5c2lvbDwvc3R5bGU+PC9m
dWxsLXRpdGxlPjwvcGVyaW9kaWNhbD48cGFnZXM+PHN0eWxlIGZhY2U9Im5vcm1hbCIgZm9udD0i
ZGVmYXVsdCIgc2l6ZT0iMTAwJSI+UjU0Ni01Mjwvc3R5bGU+PC9wYWdlcz48dm9sdW1lPjxzdHls
ZSBmYWNlPSJub3JtYWwiIGZvbnQ9ImRlZmF1bHQiIHNpemU9IjEwMCUiPjI5MDwvc3R5bGU+PC92
b2x1bWU+PG51bWJlcj48c3R5bGUgZmFjZT0ibm9ybWFsIiBmb250PSJkZWZhdWx0IiBzaXplPSIx
MDAlIj4zPC9zdHlsZT48L251bWJlcj48a2V5d29yZHM+PGtleXdvcmQ+PHN0eWxlIGZhY2U9Im5v
cm1hbCIgZm9udD0iZGVmYXVsdCIgc2l6ZT0iMTAwJSI+QW5pbWFsczwvc3R5bGU+PC9rZXl3b3Jk
PjxrZXl3b3JkPjxzdHlsZSBmYWNlPSJub3JtYWwiIGZvbnQ9ImRlZmF1bHQiIHNpemU9IjEwMCUi
PkJsb29kIEZsb3cgVmVsb2NpdHkvZHJ1ZyBlZmZlY3RzLypwaHlzaW9sb2d5PC9zdHlsZT48L2tl
eXdvcmQ+PGtleXdvcmQ+PHN0eWxlIGZhY2U9Im5vcm1hbCIgZm9udD0iZGVmYXVsdCIgc2l6ZT0i
MTAwJSI+Qmxvb2QgUHJlc3N1cmUvZHJ1ZyBlZmZlY3RzLypwaHlzaW9sb2d5PC9zdHlsZT48L2tl
eXdvcmQ+PGtleXdvcmQ+PHN0eWxlIGZhY2U9Im5vcm1hbCIgZm9udD0iZGVmYXVsdCIgc2l6ZT0i
MTAwJSI+RmVlZGJhY2svcGh5c2lvbG9neTwvc3R5bGU+PC9rZXl3b3JkPjxrZXl3b3JkPjxzdHls
ZSBmYWNlPSJub3JtYWwiIGZvbnQ9ImRlZmF1bHQiIHNpemU9IjEwMCUiPkhlbW9zdGFzaXMvcGh5
c2lvbG9neTwvc3R5bGU+PC9rZXl3b3JkPjxrZXl3b3JkPjxzdHlsZSBmYWNlPSJub3JtYWwiIGZv
bnQ9ImRlZmF1bHQiIHNpemU9IjEwMCUiPkh1bWFuczwvc3R5bGU+PC9rZXl3b3JkPjxrZXl3b3Jk
PjxzdHlsZSBmYWNlPSJub3JtYWwiIGZvbnQ9ImRlZmF1bHQiIHNpemU9IjEwMCUiPkh5cGVydGVu
c2lvbi9kcnVnIHRoZXJhcHkvZXRpb2xvZ3kvKm1ldGFib2xpc208L3N0eWxlPjwva2V5d29yZD48
a2V5d29yZD48c3R5bGUgZmFjZT0ibm9ybWFsIiBmb250PSJkZWZhdWx0IiBzaXplPSIxMDAlIj5Q
b3Rhc3NpdW0vYWRtaW5pc3RyYXRpb24gJmFtcDsgZG9zYWdlLyptZXRhYm9saXNtPC9zdHlsZT48
L2tleXdvcmQ+PGtleXdvcmQ+PHN0eWxlIGZhY2U9Im5vcm1hbCIgZm9udD0iZGVmYXVsdCIgc2l6
ZT0iMTAwJSI+UG90YXNzaXVtIENoYW5uZWxzLyptZXRhYm9saXNtPC9zdHlsZT48L2tleXdvcmQ+
PGtleXdvcmQ+PHN0eWxlIGZhY2U9Im5vcm1hbCIgZm9udD0iZGVmYXVsdCIgc2l6ZT0iMTAwJSI+
UG90YXNzaXVtLCBEaWV0YXJ5LyptZXRhYm9saXNtPC9zdHlsZT48L2tleXdvcmQ+PGtleXdvcmQ+
PHN0eWxlIGZhY2U9Im5vcm1hbCIgZm9udD0iZGVmYXVsdCIgc2l6ZT0iMTAwJSI+U29kaXVtIENo
bG9yaWRlLCBEaWV0YXJ5L2FkdmVyc2UgZWZmZWN0cy9tZXRhYm9saXNtPC9zdHlsZT48L2tleXdv
cmQ+PGtleXdvcmQ+PHN0eWxlIGZhY2U9Im5vcm1hbCIgZm9udD0iZGVmYXVsdCIgc2l6ZT0iMTAw
JSI+U29kaXVtLVBvdGFzc2l1bS1FeGNoYW5naW5nIEFUUGFzZS8qbWV0YWJvbGlzbTwvc3R5bGU+
PC9rZXl3b3JkPjwva2V5d29yZHM+PGRhdGVzPjx5ZWFyPjxzdHlsZSBmYWNlPSJub3JtYWwiIGZv
bnQ9ImRlZmF1bHQiIHNpemU9IjEwMCUiPjIwMDY8L3N0eWxlPjwveWVhcj48cHViLWRhdGVzPjxk
YXRlPjxzdHlsZSBmYWNlPSJub3JtYWwiIGZvbnQ9ImRlZmF1bHQiIHNpemU9IjEwMCUiPk1hcjwv
c3R5bGU+PC9kYXRlPjwvcHViLWRhdGVzPjwvZGF0ZXM+PGFjY2Vzc2lvbi1udW0+PHN0eWxlIGZh
Y2U9Im5vcm1hbCIgZm9udD0iZGVmYXVsdCIgc2l6ZT0iMTAwJSI+MTY0Njc1MDI8L3N0eWxlPjwv
YWNjZXNzaW9uLW51bT48dXJscz48cmVsYXRlZC11cmxzPjx1cmw+PHN0eWxlIGZhY2U9Im5vcm1h
bCIgZm9udD0iZGVmYXVsdCIgc2l6ZT0iMTAwJSI+aHR0cDovL3d3dy5uY2JpLm5sbS5uaWguZ292
L2VudHJlei9xdWVyeS5mY2dpP2NtZD1SZXRyaWV2ZSZhbXA7ZGI9UHViTWVkJmFtcDtkb3B0PUNp
dGF0aW9uJmFtcDtsaXN0X3VpZHM9MTY0Njc1MDI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YWRkeTwvQXV0aG9yPjxZZWFyPjIwMDY8L1llYXI+PFJl
Y051bT4xMTk8L1JlY051bT48RGlzcGxheVRleHQ+PHN0eWxlIGZhY2U9InN1cGVyc2NyaXB0Ij5b
NDl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xOTwvcmVjLW51bWJlcj48cmVmLXR5cGUgbmFtZT0iSm91cm5hbCBBcnRpY2xlIj4xNzwv
cmVmLXR5cGU+PGNvbnRyaWJ1dG9ycz48YXV0aG9ycz48YXV0aG9yPjxzdHlsZSBmYWNlPSJub3Jt
YWwiIGZvbnQ9ImRlZmF1bHQiIHNpemU9IjEwMCUiPkhhZGR5LCBGLiBKLjwvc3R5bGU+PC9hdXRo
b3I+PGF1dGhvcj48c3R5bGUgZmFjZT0ibm9ybWFsIiBmb250PSJkZWZhdWx0IiBzaXplPSIxMDAl
Ij5WYW5ob3V0dGUsIFAuIE0uPC9zdHlsZT48L2F1dGhvcj48YXV0aG9yPjxzdHlsZSBmYWNlPSJu
b3JtYWwiIGZvbnQ9ImRlZmF1bHQiIHNpemU9IjEwMCUiPkZlbGV0b3UsIE0uPC9zdHlsZT48L2F1
dGhvcj48L2F1dGhvcnM+PC9jb250cmlidXRvcnM+PGF1dGgtYWRkcmVzcz48c3R5bGUgZmFjZT0i
bm9ybWFsIiBmb250PSJkZWZhdWx0IiBzaXplPSIxMDAlIj5EZXBhcnRtZW50IG9mIFBoeXNpb2xv
Z3kgYW5kIEJpb21lZGljYWwgRW5naW5lZXJpbmcsIE1heW8gQ2xpbmljLCBDb2xsZWdlIG9mIE1l
ZGljaW5lLCBSb2NoZXN0ZXIsIE1pbm5lc290YSwgVVNBLjwvc3R5bGU+PC9hdXRoLWFkZHJlc3M+
PHRpdGxlcz48dGl0bGU+PHN0eWxlIGZhY2U9Im5vcm1hbCIgZm9udD0iZGVmYXVsdCIgc2l6ZT0i
MTAwJSI+Um9sZSBvZiBwb3Rhc3NpdW0gaW4gcmVndWxhdGluZyBibG9vZCBmbG93IGFuZCBibG9v
ZCBwcmVzc3VyZTwvc3R5bGU+PC90aXRsZT48c2Vjb25kYXJ5LXRpdGxlPjxzdHlsZSBmYWNlPSJu
b3JtYWwiIGZvbnQ9ImRlZmF1bHQiIHNpemU9IjEwMCUiPkFtIEogUGh5c2lvbCBSZWd1bCBJbnRl
Z3IgQ29tcCBQaHlzaW9sPC9zdHlsZT48L3NlY29uZGFyeS10aXRsZT48L3RpdGxlcz48cGVyaW9k
aWNhbD48ZnVsbC10aXRsZT48c3R5bGUgZmFjZT0ibm9ybWFsIiBmb250PSJkZWZhdWx0IiBzaXpl
PSIxMDAlIj5BbSBKIFBoeXNpb2wgUmVndWwgSW50ZWdyIENvbXAgUGh5c2lvbDwvc3R5bGU+PC9m
dWxsLXRpdGxlPjwvcGVyaW9kaWNhbD48cGFnZXM+PHN0eWxlIGZhY2U9Im5vcm1hbCIgZm9udD0i
ZGVmYXVsdCIgc2l6ZT0iMTAwJSI+UjU0Ni01Mjwvc3R5bGU+PC9wYWdlcz48dm9sdW1lPjxzdHls
ZSBmYWNlPSJub3JtYWwiIGZvbnQ9ImRlZmF1bHQiIHNpemU9IjEwMCUiPjI5MDwvc3R5bGU+PC92
b2x1bWU+PG51bWJlcj48c3R5bGUgZmFjZT0ibm9ybWFsIiBmb250PSJkZWZhdWx0IiBzaXplPSIx
MDAlIj4zPC9zdHlsZT48L251bWJlcj48a2V5d29yZHM+PGtleXdvcmQ+PHN0eWxlIGZhY2U9Im5v
cm1hbCIgZm9udD0iZGVmYXVsdCIgc2l6ZT0iMTAwJSI+QW5pbWFsczwvc3R5bGU+PC9rZXl3b3Jk
PjxrZXl3b3JkPjxzdHlsZSBmYWNlPSJub3JtYWwiIGZvbnQ9ImRlZmF1bHQiIHNpemU9IjEwMCUi
PkJsb29kIEZsb3cgVmVsb2NpdHkvZHJ1ZyBlZmZlY3RzLypwaHlzaW9sb2d5PC9zdHlsZT48L2tl
eXdvcmQ+PGtleXdvcmQ+PHN0eWxlIGZhY2U9Im5vcm1hbCIgZm9udD0iZGVmYXVsdCIgc2l6ZT0i
MTAwJSI+Qmxvb2QgUHJlc3N1cmUvZHJ1ZyBlZmZlY3RzLypwaHlzaW9sb2d5PC9zdHlsZT48L2tl
eXdvcmQ+PGtleXdvcmQ+PHN0eWxlIGZhY2U9Im5vcm1hbCIgZm9udD0iZGVmYXVsdCIgc2l6ZT0i
MTAwJSI+RmVlZGJhY2svcGh5c2lvbG9neTwvc3R5bGU+PC9rZXl3b3JkPjxrZXl3b3JkPjxzdHls
ZSBmYWNlPSJub3JtYWwiIGZvbnQ9ImRlZmF1bHQiIHNpemU9IjEwMCUiPkhlbW9zdGFzaXMvcGh5
c2lvbG9neTwvc3R5bGU+PC9rZXl3b3JkPjxrZXl3b3JkPjxzdHlsZSBmYWNlPSJub3JtYWwiIGZv
bnQ9ImRlZmF1bHQiIHNpemU9IjEwMCUiPkh1bWFuczwvc3R5bGU+PC9rZXl3b3JkPjxrZXl3b3Jk
PjxzdHlsZSBmYWNlPSJub3JtYWwiIGZvbnQ9ImRlZmF1bHQiIHNpemU9IjEwMCUiPkh5cGVydGVu
c2lvbi9kcnVnIHRoZXJhcHkvZXRpb2xvZ3kvKm1ldGFib2xpc208L3N0eWxlPjwva2V5d29yZD48
a2V5d29yZD48c3R5bGUgZmFjZT0ibm9ybWFsIiBmb250PSJkZWZhdWx0IiBzaXplPSIxMDAlIj5Q
b3Rhc3NpdW0vYWRtaW5pc3RyYXRpb24gJmFtcDsgZG9zYWdlLyptZXRhYm9saXNtPC9zdHlsZT48
L2tleXdvcmQ+PGtleXdvcmQ+PHN0eWxlIGZhY2U9Im5vcm1hbCIgZm9udD0iZGVmYXVsdCIgc2l6
ZT0iMTAwJSI+UG90YXNzaXVtIENoYW5uZWxzLyptZXRhYm9saXNtPC9zdHlsZT48L2tleXdvcmQ+
PGtleXdvcmQ+PHN0eWxlIGZhY2U9Im5vcm1hbCIgZm9udD0iZGVmYXVsdCIgc2l6ZT0iMTAwJSI+
UG90YXNzaXVtLCBEaWV0YXJ5LyptZXRhYm9saXNtPC9zdHlsZT48L2tleXdvcmQ+PGtleXdvcmQ+
PHN0eWxlIGZhY2U9Im5vcm1hbCIgZm9udD0iZGVmYXVsdCIgc2l6ZT0iMTAwJSI+U29kaXVtIENo
bG9yaWRlLCBEaWV0YXJ5L2FkdmVyc2UgZWZmZWN0cy9tZXRhYm9saXNtPC9zdHlsZT48L2tleXdv
cmQ+PGtleXdvcmQ+PHN0eWxlIGZhY2U9Im5vcm1hbCIgZm9udD0iZGVmYXVsdCIgc2l6ZT0iMTAw
JSI+U29kaXVtLVBvdGFzc2l1bS1FeGNoYW5naW5nIEFUUGFzZS8qbWV0YWJvbGlzbTwvc3R5bGU+
PC9rZXl3b3JkPjwva2V5d29yZHM+PGRhdGVzPjx5ZWFyPjxzdHlsZSBmYWNlPSJub3JtYWwiIGZv
bnQ9ImRlZmF1bHQiIHNpemU9IjEwMCUiPjIwMDY8L3N0eWxlPjwveWVhcj48cHViLWRhdGVzPjxk
YXRlPjxzdHlsZSBmYWNlPSJub3JtYWwiIGZvbnQ9ImRlZmF1bHQiIHNpemU9IjEwMCUiPk1hcjwv
c3R5bGU+PC9kYXRlPjwvcHViLWRhdGVzPjwvZGF0ZXM+PGFjY2Vzc2lvbi1udW0+PHN0eWxlIGZh
Y2U9Im5vcm1hbCIgZm9udD0iZGVmYXVsdCIgc2l6ZT0iMTAwJSI+MTY0Njc1MDI8L3N0eWxlPjwv
YWNjZXNzaW9uLW51bT48dXJscz48cmVsYXRlZC11cmxzPjx1cmw+PHN0eWxlIGZhY2U9Im5vcm1h
bCIgZm9udD0iZGVmYXVsdCIgc2l6ZT0iMTAwJSI+aHR0cDovL3d3dy5uY2JpLm5sbS5uaWguZ292
L2VudHJlei9xdWVyeS5mY2dpP2NtZD1SZXRyaWV2ZSZhbXA7ZGI9UHViTWVkJmFtcDtkb3B0PUNp
dGF0aW9uJmFtcDtsaXN0X3VpZHM9MTY0Njc1MDIgIDwvc3R5bGU+PC91cmw+PC9yZWxhdGVkLXVy
bHM+PC91cmxzPjwvcmVjb3JkPjwvQ2l0ZT48L0VuZE5vdGU+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956306" w:rsidRPr="00516A26">
        <w:rPr>
          <w:rFonts w:ascii="Book Antiqua" w:eastAsia="ヒラギノ角ゴ Pro W3" w:hAnsi="Book Antiqua"/>
          <w:szCs w:val="24"/>
          <w:lang w:val="en-US"/>
        </w:rPr>
      </w:r>
      <w:r w:rsidR="0095630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9]</w:t>
      </w:r>
      <w:r w:rsidR="00956306" w:rsidRPr="00516A26">
        <w:rPr>
          <w:rFonts w:ascii="Book Antiqua" w:eastAsia="ヒラギノ角ゴ Pro W3" w:hAnsi="Book Antiqua"/>
          <w:szCs w:val="24"/>
          <w:lang w:val="en-US"/>
        </w:rPr>
        <w:fldChar w:fldCharType="end"/>
      </w:r>
      <w:r w:rsidR="00EE6AC1" w:rsidRPr="00516A26">
        <w:rPr>
          <w:rFonts w:ascii="Book Antiqua" w:eastAsia="ヒラギノ角ゴ Pro W3" w:hAnsi="Book Antiqua"/>
          <w:szCs w:val="24"/>
          <w:lang w:val="en-US"/>
        </w:rPr>
        <w:t xml:space="preserve">. </w:t>
      </w:r>
    </w:p>
    <w:p w14:paraId="5C663E72" w14:textId="6764308B" w:rsidR="00AD2CE5" w:rsidRPr="00516A26" w:rsidRDefault="00EB0291" w:rsidP="00E3107D">
      <w:pPr>
        <w:spacing w:line="360" w:lineRule="auto"/>
        <w:ind w:firstLineChars="100" w:firstLine="240"/>
        <w:jc w:val="both"/>
        <w:rPr>
          <w:rFonts w:ascii="Book Antiqua" w:eastAsia="ヒラギノ角ゴ Pro W3" w:hAnsi="Book Antiqua"/>
          <w:szCs w:val="24"/>
          <w:lang w:val="en-US"/>
        </w:rPr>
      </w:pPr>
      <w:r w:rsidRPr="00516A26">
        <w:rPr>
          <w:rFonts w:ascii="Book Antiqua" w:eastAsia="ヒラギノ角ゴ Pro W3" w:hAnsi="Book Antiqua"/>
          <w:szCs w:val="24"/>
          <w:lang w:val="en-US"/>
        </w:rPr>
        <w:t>Although the endothelial NO does not affect NKCC</w:t>
      </w:r>
      <w:r w:rsidR="00E3107D">
        <w:rPr>
          <w:rFonts w:ascii="Book Antiqua" w:eastAsia="ヒラギノ角ゴ Pro W3" w:hAnsi="Book Antiqua"/>
          <w:szCs w:val="24"/>
          <w:lang w:val="en-US"/>
        </w:rPr>
        <w:t xml:space="preserve">1 </w:t>
      </w:r>
      <w:proofErr w:type="gramStart"/>
      <w:r w:rsidR="00E3107D">
        <w:rPr>
          <w:rFonts w:ascii="Book Antiqua" w:eastAsia="ヒラギノ角ゴ Pro W3" w:hAnsi="Book Antiqua"/>
          <w:szCs w:val="24"/>
          <w:lang w:val="en-US"/>
        </w:rPr>
        <w:t>function</w:t>
      </w:r>
      <w:proofErr w:type="gramEnd"/>
      <w:r w:rsidRPr="00516A26">
        <w:rPr>
          <w:rFonts w:ascii="Book Antiqua" w:eastAsia="ヒラギノ角ゴ Pro W3" w:hAnsi="Book Antiqua"/>
          <w:szCs w:val="24"/>
          <w:lang w:val="en-US"/>
        </w:rPr>
        <w:fldChar w:fldCharType="begin">
          <w:fldData xml:space="preserve">PEVuZE5vdGU+PENpdGU+PEF1dGhvcj5Lb2x0c292YTwvQXV0aG9yPjxZZWFyPjIwMDk8L1llYXI+
PFJlY051bT4xNDA8L1JlY051bT48RGlzcGxheVRleHQ+PHN0eWxlIGZhY2U9InN1cGVyc2NyaXB0
Ij5bNzZ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0MDwvcmVjLW51bWJlcj48cmVmLXR5cGUgbmFtZT0iSm91cm5hbCBBcnRpY2xlIj4x
NzwvcmVmLXR5cGU+PGNvbnRyaWJ1dG9ycz48YXV0aG9ycz48YXV0aG9yPjxzdHlsZSBmYWNlPSJu
b3JtYWwiIGZvbnQ9ImRlZmF1bHQiIHNpemU9IjEwMCUiPktvbHRzb3ZhLCBTLiBWLjwvc3R5bGU+
PC9hdXRob3I+PGF1dGhvcj48c3R5bGUgZmFjZT0ibm9ybWFsIiBmb250PSJkZWZhdWx0IiBzaXpl
PSIxMDAlIj5Lb3RlbGV2dHNldiwgUy4gVi48L3N0eWxlPjwvYXV0aG9yPjxhdXRob3I+PHN0eWxl
IGZhY2U9Im5vcm1hbCIgZm9udD0iZGVmYXVsdCIgc2l6ZT0iMTAwJSI+VHJlbWJsYXksIEouPC9z
dHlsZT48L2F1dGhvcj48YXV0aG9yPjxzdHlsZSBmYWNlPSJub3JtYWwiIGZvbnQ9ImRlZmF1bHQi
IHNpemU9IjEwMCUiPkhhbWV0LCBQLjwvc3R5bGU+PC9hdXRob3I+PGF1dGhvcj48c3R5bGUgZmFj
ZT0ibm9ybWFsIiBmb250PSJkZWZhdWx0IiBzaXplPSIxMDAlIj5PcmxvdiwgUy4gTi48L3N0eWxl
PjwvYXV0aG9yPjwvYXV0aG9ycz48L2NvbnRyaWJ1dG9ycz48YXV0aC1hZGRyZXNzPjxzdHlsZSBm
YWNlPSJub3JtYWwiIGZvbnQ9ImRlZmF1bHQiIHNpemU9IjEwMCUiPlJlc2VhcmNoIENlbnRyZSwg
Q2VudHJlIEhvc3BpdGFsaWVyIGRlIGwmYXBvcztVbml2ZXJzaXRlIGRlIE1vbnRyZWFsIChDUkNI
VU0gLSBUZWNobm9wb2xlIEFuZ3VzKSwgTW9udHJlYWwsIFBRLCBDYW5hZGEgSDFXIDRBNC48L3N0
eWxlPjwvYXV0aC1hZGRyZXNzPjx0aXRsZXM+PHRpdGxlPjxzdHlsZSBmYWNlPSJub3JtYWwiIGZv
bnQ9ImRlZmF1bHQiIHNpemU9IjEwMCUiPkV4Y2l0YXRpb24tY29udHJhY3Rpb24gY291cGxpbmcg
aW4gcmVzaXN0YW5jZSBtZXNlbnRlcmljIGFydGVyaWVzOiBldmlkZW5jZSBmb3IgTktDQzEtbWVk
aWF0ZWQgcGF0aHdheTwvc3R5bGU+PC90aXRsZT48c2Vjb25kYXJ5LXRpdGxlPjxzdHlsZSBmYWNl
PSJub3JtYWwiIGZvbnQ9ImRlZmF1bHQiIHNpemU9IjEwMCUiPkJpb2NoZW0gQmlvcGh5cyBSZXMg
Q29tbXVuPC9zdHlsZT48L3NlY29uZGFyeS10aXRsZT48L3RpdGxlcz48cGVyaW9kaWNhbD48ZnVs
bC10aXRsZT48c3R5bGUgZmFjZT0ibm9ybWFsIiBmb250PSJkZWZhdWx0IiBzaXplPSIxMDAlIj5C
aW9jaGVtIEJpb3BoeXMgUmVzIENvbW11bjwvc3R5bGU+PC9mdWxsLXRpdGxlPjwvcGVyaW9kaWNh
bD48cGFnZXM+PHN0eWxlIGZhY2U9Im5vcm1hbCIgZm9udD0iZGVmYXVsdCIgc2l6ZT0iMTAwJSI+
MTA4MC0zPC9zdHlsZT48L3BhZ2VzPjx2b2x1bWU+PHN0eWxlIGZhY2U9Im5vcm1hbCIgZm9udD0i
ZGVmYXVsdCIgc2l6ZT0iMTAwJSI+Mzc5PC9zdHlsZT48L3ZvbHVtZT48bnVtYmVyPjxzdHlsZSBm
YWNlPSJub3JtYWwiIGZvbnQ9ImRlZmF1bHQiIHNpemU9IjEwMCUiPjQ8L3N0eWxlPjwvbnVtYmVy
PjxrZXl3b3Jkcz48a2V5d29yZD48c3R5bGUgZmFjZT0ibm9ybWFsIiBmb250PSJkZWZhdWx0IiBz
aXplPSIxMDAlIj5BbmltYWxzPC9zdHlsZT48L2tleXdvcmQ+PGtleXdvcmQ+PHN0eWxlIGZhY2U9
Im5vcm1hbCIgZm9udD0iZGVmYXVsdCIgc2l6ZT0iMTAwJSI+QnVtZXRhbmlkZS9waGFybWFjb2xv
Z3k8L3N0eWxlPjwva2V5d29yZD48a2V5d29yZD48c3R5bGUgZmFjZT0ibm9ybWFsIiBmb250PSJk
ZWZhdWx0IiBzaXplPSIxMDAlIj5EaXVyZXRpY3MvcGhhcm1hY29sb2d5PC9zdHlsZT48L2tleXdv
cmQ+PGtleXdvcmQ+PHN0eWxlIGZhY2U9Im5vcm1hbCIgZm9udD0iZGVmYXVsdCIgc2l6ZT0iMTAw
JSI+TWFsZTwvc3R5bGU+PC9rZXl3b3JkPjxrZXl3b3JkPjxzdHlsZSBmYWNlPSJub3JtYWwiIGZv
bnQ9ImRlZmF1bHQiIHNpemU9IjEwMCUiPk1lc2VudGVyaWMgQXJ0ZXJpZXMvKmRydWcgZWZmZWN0
cy9tZXRhYm9saXNtL3BoeXNpb2xvZ3k8L3N0eWxlPjwva2V5d29yZD48a2V5d29yZD48c3R5bGUg
ZmFjZT0ibm9ybWFsIiBmb250PSJkZWZhdWx0IiBzaXplPSIxMDAlIj5NaWNlPC9zdHlsZT48L2tl
eXdvcmQ+PGtleXdvcmQ+PHN0eWxlIGZhY2U9Im5vcm1hbCIgZm9udD0iZGVmYXVsdCIgc2l6ZT0i
MTAwJSI+TWljZSwgSW5icmVkIEM1N0JMPC9zdHlsZT48L2tleXdvcmQ+PGtleXdvcmQ+PHN0eWxl
IGZhY2U9Im5vcm1hbCIgZm9udD0iZGVmYXVsdCIgc2l6ZT0iMTAwJSI+TXVzY2xlIFRvbnVzL2Ry
dWcgZWZmZWN0czwvc3R5bGU+PC9rZXl3b3JkPjxrZXl3b3JkPjxzdHlsZSBmYWNlPSJub3JtYWwi
IGZvbnQ9ImRlZmF1bHQiIHNpemU9IjEwMCUiPk11c2NsZSwgU21vb3RoLCBWYXNjdWxhci8qZHJ1
ZyBlZmZlY3RzL21ldGFib2xpc20vcGh5c2lvbG9neTwvc3R5bGU+PC9rZXl3b3JkPjxrZXl3b3Jk
PjxzdHlsZSBmYWNlPSJub3JtYWwiIGZvbnQ9ImRlZmF1bHQiIHNpemU9IjEwMCUiPk5pdHJpYyBP
eGlkZS9tZXRhYm9saXNtPC9zdHlsZT48L2tleXdvcmQ+PGtleXdvcmQ+PHN0eWxlIGZhY2U9Im5v
cm1hbCIgZm9udD0iZGVmYXVsdCIgc2l6ZT0iMTAwJSI+U29kaXVtIFBvdGFzc2l1bSBDaGxvcmlk
ZSBTeW1wb3J0ZXIgSW5oaWJpdG9ycy9waGFybWFjb2xvZ3k8L3N0eWxlPjwva2V5d29yZD48a2V5
d29yZD48c3R5bGUgZmFjZT0ibm9ybWFsIiBmb250PSJkZWZhdWx0IiBzaXplPSIxMDAlIj5Tb2Rp
dW0tUG90YXNzaXVtLUNobG9yaWRlIFN5bXBvcnRlcnMvKmFudGFnb25pc3RzICZhbXA7IGluaGli
aXRvcnMvcGh5c2lvbG9neTwvc3R5bGU+PC9rZXl3b3JkPjxrZXl3b3JkPjxzdHlsZSBmYWNlPSJu
b3JtYWwiIGZvbnQ9ImRlZmF1bHQiIHNpemU9IjEwMCUiPlZhc2N1bGFyIFJlc2lzdGFuY2UvKmRy
dWcgZWZmZWN0czwvc3R5bGU+PC9rZXl3b3JkPjxrZXl3b3JkPjxzdHlsZSBmYWNlPSJub3JtYWwi
IGZvbnQ9ImRlZmF1bHQiIHNpemU9IjEwMCUiPlZhc29jb25zdHJpY3Rpb24vKmRydWcgZWZmZWN0
czwvc3R5bGU+PC9rZXl3b3JkPjxrZXl3b3JkPjxzdHlsZSBmYWNlPSJub3JtYWwiIGZvbnQ9ImRl
ZmF1bHQiIHNpemU9IjEwMCUiPlZhc29kaWxhdGlvbi8qZHJ1ZyBlZmZlY3RzPC9zdHlsZT48L2tl
eXdvcmQ+PC9rZXl3b3Jkcz48ZGF0ZXM+PHllYXI+PHN0eWxlIGZhY2U9Im5vcm1hbCIgZm9udD0i
ZGVmYXVsdCIgc2l6ZT0iMTAwJSI+MjAwOTwvc3R5bGU+PC95ZWFyPjxwdWItZGF0ZXM+PGRhdGU+
PHN0eWxlIGZhY2U9Im5vcm1hbCIgZm9udD0iZGVmYXVsdCIgc2l6ZT0iMTAwJSI+RmViIDIwPC9z
dHlsZT48L2RhdGU+PC9wdWItZGF0ZXM+PC9kYXRlcz48YWNjZXNzaW9uLW51bT48c3R5bGUgZmFj
ZT0ibm9ybWFsIiBmb250PSJkZWZhdWx0IiBzaXplPSIxMDAlIj4xOTE1MDMzNDwvc3R5bGU+PC9h
Y2Nlc3Npb24tbnVtPjx1cmxzPjxyZWxhdGVkLXVybHM+PHVybD48c3R5bGUgZmFjZT0ibm9ybWFs
IiBmb250PSJkZWZhdWx0IiBzaXplPSIxMDAlIj5odHRwOi8vd3d3Lm5jYmkubmxtLm5paC5nb3Yv
ZW50cmV6L3F1ZXJ5LmZjZ2k/Y21kPVJldHJpZXZlJmFtcDtkYj1QdWJNZWQmYW1wO2RvcHQ9Q2l0
YXRpb24mYW1wO2xpc3RfdWlkcz0xOTE1MDMzNCAgPC9zdHlsZT48L3VybD48L3JlbGF0ZWQtdXJs
cz48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Lb2x0c292YTwvQXV0aG9yPjxZZWFyPjIwMDk8L1llYXI+
PFJlY051bT4xNDA8L1JlY051bT48RGlzcGxheVRleHQ+PHN0eWxlIGZhY2U9InN1cGVyc2NyaXB0
Ij5bNzZdPC9zdHlsZT48L0Rpc3BsYXlUZXh0PjxyZWNvcmQ+PGRhdGFiYXNlIG5hbWU9Im1ldGFs
ZXMgcGVzYWRvcy5lbmwiIHBhdGg9IkM6XERvY3VtZW50cyBhbmQgU2V0dGluZ3NcQ2FybG9zIFJ1
aXotVGFnbGVcRXNjcml0b3Jpb1xNYXJ6byAyMDEzXFByb3llY3RvIEZvbmRlY3l0IDIwMTRcbWV0
YWxlcyBwZXNhZG9zLmVubCI+bWV0YWxlcyBwZXNhZG9zLmVubDwvZGF0YWJhc2U+PHNvdXJjZS1h
cHAgbmFtZT0iRW5kTm90ZSIgdmVyc2lvbj0iOC4wIj5FbmROb3RlPC9zb3VyY2UtYXBwPjxyZWMt
bnVtYmVyPjE0MDwvcmVjLW51bWJlcj48cmVmLXR5cGUgbmFtZT0iSm91cm5hbCBBcnRpY2xlIj4x
NzwvcmVmLXR5cGU+PGNvbnRyaWJ1dG9ycz48YXV0aG9ycz48YXV0aG9yPjxzdHlsZSBmYWNlPSJu
b3JtYWwiIGZvbnQ9ImRlZmF1bHQiIHNpemU9IjEwMCUiPktvbHRzb3ZhLCBTLiBWLjwvc3R5bGU+
PC9hdXRob3I+PGF1dGhvcj48c3R5bGUgZmFjZT0ibm9ybWFsIiBmb250PSJkZWZhdWx0IiBzaXpl
PSIxMDAlIj5Lb3RlbGV2dHNldiwgUy4gVi48L3N0eWxlPjwvYXV0aG9yPjxhdXRob3I+PHN0eWxl
IGZhY2U9Im5vcm1hbCIgZm9udD0iZGVmYXVsdCIgc2l6ZT0iMTAwJSI+VHJlbWJsYXksIEouPC9z
dHlsZT48L2F1dGhvcj48YXV0aG9yPjxzdHlsZSBmYWNlPSJub3JtYWwiIGZvbnQ9ImRlZmF1bHQi
IHNpemU9IjEwMCUiPkhhbWV0LCBQLjwvc3R5bGU+PC9hdXRob3I+PGF1dGhvcj48c3R5bGUgZmFj
ZT0ibm9ybWFsIiBmb250PSJkZWZhdWx0IiBzaXplPSIxMDAlIj5PcmxvdiwgUy4gTi48L3N0eWxl
PjwvYXV0aG9yPjwvYXV0aG9ycz48L2NvbnRyaWJ1dG9ycz48YXV0aC1hZGRyZXNzPjxzdHlsZSBm
YWNlPSJub3JtYWwiIGZvbnQ9ImRlZmF1bHQiIHNpemU9IjEwMCUiPlJlc2VhcmNoIENlbnRyZSwg
Q2VudHJlIEhvc3BpdGFsaWVyIGRlIGwmYXBvcztVbml2ZXJzaXRlIGRlIE1vbnRyZWFsIChDUkNI
VU0gLSBUZWNobm9wb2xlIEFuZ3VzKSwgTW9udHJlYWwsIFBRLCBDYW5hZGEgSDFXIDRBNC48L3N0
eWxlPjwvYXV0aC1hZGRyZXNzPjx0aXRsZXM+PHRpdGxlPjxzdHlsZSBmYWNlPSJub3JtYWwiIGZv
bnQ9ImRlZmF1bHQiIHNpemU9IjEwMCUiPkV4Y2l0YXRpb24tY29udHJhY3Rpb24gY291cGxpbmcg
aW4gcmVzaXN0YW5jZSBtZXNlbnRlcmljIGFydGVyaWVzOiBldmlkZW5jZSBmb3IgTktDQzEtbWVk
aWF0ZWQgcGF0aHdheTwvc3R5bGU+PC90aXRsZT48c2Vjb25kYXJ5LXRpdGxlPjxzdHlsZSBmYWNl
PSJub3JtYWwiIGZvbnQ9ImRlZmF1bHQiIHNpemU9IjEwMCUiPkJpb2NoZW0gQmlvcGh5cyBSZXMg
Q29tbXVuPC9zdHlsZT48L3NlY29uZGFyeS10aXRsZT48L3RpdGxlcz48cGVyaW9kaWNhbD48ZnVs
bC10aXRsZT48c3R5bGUgZmFjZT0ibm9ybWFsIiBmb250PSJkZWZhdWx0IiBzaXplPSIxMDAlIj5C
aW9jaGVtIEJpb3BoeXMgUmVzIENvbW11bjwvc3R5bGU+PC9mdWxsLXRpdGxlPjwvcGVyaW9kaWNh
bD48cGFnZXM+PHN0eWxlIGZhY2U9Im5vcm1hbCIgZm9udD0iZGVmYXVsdCIgc2l6ZT0iMTAwJSI+
MTA4MC0zPC9zdHlsZT48L3BhZ2VzPjx2b2x1bWU+PHN0eWxlIGZhY2U9Im5vcm1hbCIgZm9udD0i
ZGVmYXVsdCIgc2l6ZT0iMTAwJSI+Mzc5PC9zdHlsZT48L3ZvbHVtZT48bnVtYmVyPjxzdHlsZSBm
YWNlPSJub3JtYWwiIGZvbnQ9ImRlZmF1bHQiIHNpemU9IjEwMCUiPjQ8L3N0eWxlPjwvbnVtYmVy
PjxrZXl3b3Jkcz48a2V5d29yZD48c3R5bGUgZmFjZT0ibm9ybWFsIiBmb250PSJkZWZhdWx0IiBz
aXplPSIxMDAlIj5BbmltYWxzPC9zdHlsZT48L2tleXdvcmQ+PGtleXdvcmQ+PHN0eWxlIGZhY2U9
Im5vcm1hbCIgZm9udD0iZGVmYXVsdCIgc2l6ZT0iMTAwJSI+QnVtZXRhbmlkZS9waGFybWFjb2xv
Z3k8L3N0eWxlPjwva2V5d29yZD48a2V5d29yZD48c3R5bGUgZmFjZT0ibm9ybWFsIiBmb250PSJk
ZWZhdWx0IiBzaXplPSIxMDAlIj5EaXVyZXRpY3MvcGhhcm1hY29sb2d5PC9zdHlsZT48L2tleXdv
cmQ+PGtleXdvcmQ+PHN0eWxlIGZhY2U9Im5vcm1hbCIgZm9udD0iZGVmYXVsdCIgc2l6ZT0iMTAw
JSI+TWFsZTwvc3R5bGU+PC9rZXl3b3JkPjxrZXl3b3JkPjxzdHlsZSBmYWNlPSJub3JtYWwiIGZv
bnQ9ImRlZmF1bHQiIHNpemU9IjEwMCUiPk1lc2VudGVyaWMgQXJ0ZXJpZXMvKmRydWcgZWZmZWN0
cy9tZXRhYm9saXNtL3BoeXNpb2xvZ3k8L3N0eWxlPjwva2V5d29yZD48a2V5d29yZD48c3R5bGUg
ZmFjZT0ibm9ybWFsIiBmb250PSJkZWZhdWx0IiBzaXplPSIxMDAlIj5NaWNlPC9zdHlsZT48L2tl
eXdvcmQ+PGtleXdvcmQ+PHN0eWxlIGZhY2U9Im5vcm1hbCIgZm9udD0iZGVmYXVsdCIgc2l6ZT0i
MTAwJSI+TWljZSwgSW5icmVkIEM1N0JMPC9zdHlsZT48L2tleXdvcmQ+PGtleXdvcmQ+PHN0eWxl
IGZhY2U9Im5vcm1hbCIgZm9udD0iZGVmYXVsdCIgc2l6ZT0iMTAwJSI+TXVzY2xlIFRvbnVzL2Ry
dWcgZWZmZWN0czwvc3R5bGU+PC9rZXl3b3JkPjxrZXl3b3JkPjxzdHlsZSBmYWNlPSJub3JtYWwi
IGZvbnQ9ImRlZmF1bHQiIHNpemU9IjEwMCUiPk11c2NsZSwgU21vb3RoLCBWYXNjdWxhci8qZHJ1
ZyBlZmZlY3RzL21ldGFib2xpc20vcGh5c2lvbG9neTwvc3R5bGU+PC9rZXl3b3JkPjxrZXl3b3Jk
PjxzdHlsZSBmYWNlPSJub3JtYWwiIGZvbnQ9ImRlZmF1bHQiIHNpemU9IjEwMCUiPk5pdHJpYyBP
eGlkZS9tZXRhYm9saXNtPC9zdHlsZT48L2tleXdvcmQ+PGtleXdvcmQ+PHN0eWxlIGZhY2U9Im5v
cm1hbCIgZm9udD0iZGVmYXVsdCIgc2l6ZT0iMTAwJSI+U29kaXVtIFBvdGFzc2l1bSBDaGxvcmlk
ZSBTeW1wb3J0ZXIgSW5oaWJpdG9ycy9waGFybWFjb2xvZ3k8L3N0eWxlPjwva2V5d29yZD48a2V5
d29yZD48c3R5bGUgZmFjZT0ibm9ybWFsIiBmb250PSJkZWZhdWx0IiBzaXplPSIxMDAlIj5Tb2Rp
dW0tUG90YXNzaXVtLUNobG9yaWRlIFN5bXBvcnRlcnMvKmFudGFnb25pc3RzICZhbXA7IGluaGli
aXRvcnMvcGh5c2lvbG9neTwvc3R5bGU+PC9rZXl3b3JkPjxrZXl3b3JkPjxzdHlsZSBmYWNlPSJu
b3JtYWwiIGZvbnQ9ImRlZmF1bHQiIHNpemU9IjEwMCUiPlZhc2N1bGFyIFJlc2lzdGFuY2UvKmRy
dWcgZWZmZWN0czwvc3R5bGU+PC9rZXl3b3JkPjxrZXl3b3JkPjxzdHlsZSBmYWNlPSJub3JtYWwi
IGZvbnQ9ImRlZmF1bHQiIHNpemU9IjEwMCUiPlZhc29jb25zdHJpY3Rpb24vKmRydWcgZWZmZWN0
czwvc3R5bGU+PC9rZXl3b3JkPjxrZXl3b3JkPjxzdHlsZSBmYWNlPSJub3JtYWwiIGZvbnQ9ImRl
ZmF1bHQiIHNpemU9IjEwMCUiPlZhc29kaWxhdGlvbi8qZHJ1ZyBlZmZlY3RzPC9zdHlsZT48L2tl
eXdvcmQ+PC9rZXl3b3Jkcz48ZGF0ZXM+PHllYXI+PHN0eWxlIGZhY2U9Im5vcm1hbCIgZm9udD0i
ZGVmYXVsdCIgc2l6ZT0iMTAwJSI+MjAwOTwvc3R5bGU+PC95ZWFyPjxwdWItZGF0ZXM+PGRhdGU+
PHN0eWxlIGZhY2U9Im5vcm1hbCIgZm9udD0iZGVmYXVsdCIgc2l6ZT0iMTAwJSI+RmViIDIwPC9z
dHlsZT48L2RhdGU+PC9wdWItZGF0ZXM+PC9kYXRlcz48YWNjZXNzaW9uLW51bT48c3R5bGUgZmFj
ZT0ibm9ybWFsIiBmb250PSJkZWZhdWx0IiBzaXplPSIxMDAlIj4xOTE1MDMzNDwvc3R5bGU+PC9h
Y2Nlc3Npb24tbnVtPjx1cmxzPjxyZWxhdGVkLXVybHM+PHVybD48c3R5bGUgZmFjZT0ibm9ybWFs
IiBmb250PSJkZWZhdWx0IiBzaXplPSIxMDAlIj5odHRwOi8vd3d3Lm5jYmkubmxtLm5paC5nb3Yv
ZW50cmV6L3F1ZXJ5LmZjZ2k/Y21kPVJldHJpZXZlJmFtcDtkYj1QdWJNZWQmYW1wO2RvcHQ9Q2l0
YXRpb24mYW1wO2xpc3RfdWlkcz0xOTE1MDMzNCAgPC9zdHlsZT48L3VybD48L3JlbGF0ZWQtdXJs
cz48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r>
      <w:r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76]</w:t>
      </w:r>
      <w:r w:rsidRPr="00516A26">
        <w:rPr>
          <w:rFonts w:ascii="Book Antiqua" w:eastAsia="ヒラギノ角ゴ Pro W3" w:hAnsi="Book Antiqua"/>
          <w:szCs w:val="24"/>
          <w:lang w:val="en-US"/>
        </w:rPr>
        <w:fldChar w:fldCharType="end"/>
      </w:r>
      <w:r w:rsidRPr="00516A26">
        <w:rPr>
          <w:rFonts w:ascii="Book Antiqua" w:eastAsia="ヒラギノ角ゴ Pro W3" w:hAnsi="Book Antiqua"/>
          <w:szCs w:val="24"/>
          <w:lang w:val="en-US"/>
        </w:rPr>
        <w:t>, the endothelial prostaglandins increase NKCC1 activity</w:t>
      </w:r>
      <w:r w:rsidR="00272D0A" w:rsidRPr="00516A26">
        <w:rPr>
          <w:rFonts w:ascii="Book Antiqua" w:eastAsia="ヒラギノ角ゴ Pro W3" w:hAnsi="Book Antiqua"/>
          <w:szCs w:val="24"/>
          <w:lang w:val="en-US"/>
        </w:rPr>
        <w:t xml:space="preserve"> thereby</w:t>
      </w:r>
      <w:r w:rsidRPr="00516A26">
        <w:rPr>
          <w:rFonts w:ascii="Book Antiqua" w:eastAsia="ヒラギノ角ゴ Pro W3" w:hAnsi="Book Antiqua"/>
          <w:szCs w:val="24"/>
          <w:lang w:val="en-US"/>
        </w:rPr>
        <w:t xml:space="preserve"> enhancin</w:t>
      </w:r>
      <w:r w:rsidR="00AA1B00" w:rsidRPr="00516A26">
        <w:rPr>
          <w:rFonts w:ascii="Book Antiqua" w:eastAsia="ヒラギノ角ゴ Pro W3" w:hAnsi="Book Antiqua"/>
          <w:szCs w:val="24"/>
          <w:lang w:val="en-US"/>
        </w:rPr>
        <w:t>g the contractile response to agonist</w:t>
      </w:r>
      <w:r w:rsidRPr="00516A26">
        <w:rPr>
          <w:rFonts w:ascii="Book Antiqua" w:eastAsia="ヒラギノ角ゴ Pro W3" w:hAnsi="Book Antiqua"/>
          <w:szCs w:val="24"/>
          <w:lang w:val="en-US"/>
        </w:rPr>
        <w:t xml:space="preserve"> in rat aorta</w:t>
      </w:r>
      <w:r w:rsidR="00E3107D">
        <w:rPr>
          <w:rFonts w:ascii="Book Antiqua" w:eastAsiaTheme="minorEastAsia" w:hAnsi="Book Antiqua" w:hint="eastAsia"/>
          <w:szCs w:val="24"/>
          <w:vertAlign w:val="superscript"/>
          <w:lang w:val="en-US" w:eastAsia="zh-CN"/>
        </w:rPr>
        <w:t>[77-80]</w:t>
      </w:r>
      <w:r w:rsidRPr="00516A26">
        <w:rPr>
          <w:rFonts w:ascii="Book Antiqua" w:eastAsia="ヒラギノ角ゴ Pro W3" w:hAnsi="Book Antiqua"/>
          <w:szCs w:val="24"/>
          <w:lang w:val="en-US"/>
        </w:rPr>
        <w:t xml:space="preserve">. </w:t>
      </w:r>
      <w:r w:rsidR="002214F3" w:rsidRPr="00516A26">
        <w:rPr>
          <w:rFonts w:ascii="Book Antiqua" w:eastAsia="ヒラギノ角ゴ Pro W3" w:hAnsi="Book Antiqua"/>
          <w:szCs w:val="24"/>
          <w:lang w:val="en-US"/>
        </w:rPr>
        <w:t>Moreover, the endothelial prostaglandins increase agonist-induced rhy</w:t>
      </w:r>
      <w:r w:rsidR="00E3107D">
        <w:rPr>
          <w:rFonts w:ascii="Book Antiqua" w:eastAsia="ヒラギノ角ゴ Pro W3" w:hAnsi="Book Antiqua"/>
          <w:szCs w:val="24"/>
          <w:lang w:val="en-US"/>
        </w:rPr>
        <w:t>thmic contractions in rat aorta</w:t>
      </w:r>
      <w:r w:rsidR="002214F3" w:rsidRPr="00516A26">
        <w:rPr>
          <w:rFonts w:ascii="Book Antiqua" w:eastAsia="ヒラギノ角ゴ Pro W3" w:hAnsi="Book Antiqua"/>
          <w:szCs w:val="24"/>
          <w:lang w:val="en-US"/>
        </w:rPr>
        <w:fldChar w:fldCharType="begin">
          <w:fldData xml:space="preserve">PEVuZE5vdGU+PENpdGU+PEF1dGhvcj5NYXViYW48L0F1dGhvcj48WWVhcj4yMDA0PC9ZZWFyPjxS
ZWNOdW0+MTUxPC9SZWNOdW0+PERpc3BsYXlUZXh0PjxzdHlsZSBmYWNlPSJzdXBlcnNjcmlwdCI+
Wzgx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xNTE8L3JlYy1udW1iZXI+PHJlZi10eXBlIG5hbWU9IkpvdXJuYWwgQXJ0aWNsZSI+MTc8
L3JlZi10eXBlPjxjb250cmlidXRvcnM+PGF1dGhvcnM+PGF1dGhvcj48c3R5bGUgZmFjZT0ibm9y
bWFsIiBmb250PSJkZWZhdWx0IiBzaXplPSIxMDAlIj5NYXViYW4sIEouIFIuPC9zdHlsZT48L2F1
dGhvcj48YXV0aG9yPjxzdHlsZSBmYWNlPSJub3JtYWwiIGZvbnQ9ImRlZmF1bHQiIHNpemU9IjEw
MCUiPldpZXIsIFcuIEcuPC9zdHlsZT48L2F1dGhvcj48L2F1dGhvcnM+PC9jb250cmlidXRvcnM+
PGF1dGgtYWRkcmVzcz48c3R5bGUgZmFjZT0ibm9ybWFsIiBmb250PSJkZWZhdWx0IiBzaXplPSIx
MDAlIj5EZXBhcnRtZW50IG9mIFBoeXNpb2xvZ3ksIFVuaXZlcnNpdHkgb2YgTWFyeWxhbmQsIEJh
bHRpbW9yZSwgTUQgMjEyMDEsIFVTQS4gam1hdWJhbkB1bWFyeWxhbmQuZWR1PC9zdHlsZT48L2F1
dGgtYWRkcmVzcz48dGl0bGVzPjx0aXRsZT48c3R5bGUgZmFjZT0ibm9ybWFsIiBmb250PSJkZWZh
dWx0IiBzaXplPSIxMDAlIj5Fc3NlbnRpYWwgcm9sZSBvZiBFREhGIGluIHRoZSBpbml0aWF0aW9u
IGFuZCBtYWludGVuYW5jZSBvZiBhZHJlbmVyZ2ljIHZhc29tb3Rpb24gaW4gcmF0IG1lc2VudGVy
aWMgYXJ0ZXJpZXM8L3N0eWxlPjwvdGl0bGU+PHNlY29uZGFyeS10aXRsZT48c3R5bGUgZmFjZT0i
bm9ybWFsIiBmb250PSJkZWZhdWx0IiBzaXplPSIxMDAlIj5BbSBKIFBoeXNpb2wgSGVhcnQgQ2ly
YyBQaHlzaW9sPC9zdHlsZT48L3NlY29uZGFyeS10aXRsZT48L3RpdGxlcz48cGVyaW9kaWNhbD48
ZnVsbC10aXRsZT48c3R5bGUgZmFjZT0ibm9ybWFsIiBmb250PSJkZWZhdWx0IiBzaXplPSIxMDAl
Ij5BbSBKIFBoeXNpb2wgSGVhcnQgQ2lyYyBQaHlzaW9sPC9zdHlsZT48L2Z1bGwtdGl0bGU+PC9w
ZXJpb2RpY2FsPjxwYWdlcz48c3R5bGUgZmFjZT0ibm9ybWFsIiBmb250PSJkZWZhdWx0IiBzaXpl
PSIxMDAlIj5INjA4LTE2PC9zdHlsZT48L3BhZ2VzPjx2b2x1bWU+PHN0eWxlIGZhY2U9Im5vcm1h
bCIgZm9udD0iZGVmYXVsdCIgc2l6ZT0iMTAwJSI+Mjg3PC9zdHlsZT48L3ZvbHVtZT48bnVtYmVy
PjxzdHlsZSBmYWNlPSJub3JtYWwiIGZvbnQ9ImRlZmF1bHQiIHNpemU9IjEwMCUiPjI8L3N0eWxl
PjwvbnVtYmVyPjxrZXl3b3Jkcz48a2V5d29yZD48c3R5bGUgZmFjZT0ibm9ybWFsIiBmb250PSJk
ZWZhdWx0IiBzaXplPSIxMDAlIj5BZHJlbmVyZ2ljIGFscGhhLUFnb25pc3RzLypwaGFybWFjb2xv
Z3k8L3N0eWxlPjwva2V5d29yZD48a2V5d29yZD48c3R5bGUgZmFjZT0ibm9ybWFsIiBmb250PSJk
ZWZhdWx0IiBzaXplPSIxMDAlIj5BbmltYWxzPC9zdHlsZT48L2tleXdvcmQ+PGtleXdvcmQ+PHN0
eWxlIGZhY2U9Im5vcm1hbCIgZm9udD0iZGVmYXVsdCIgc2l6ZT0iMTAwJSI+QXBhbWluL3BoYXJt
YWNvbG9neTwvc3R5bGU+PC9rZXl3b3JkPjxrZXl3b3JkPjxzdHlsZSBmYWNlPSJub3JtYWwiIGZv
bnQ9ImRlZmF1bHQiIHNpemU9IjEwMCUiPkFyYWNoaWRvbmljIEFjaWQvbWV0YWJvbGlzbTwvc3R5
bGU+PC9rZXl3b3JkPjxrZXl3b3JkPjxzdHlsZSBmYWNlPSJub3JtYWwiIGZvbnQ9ImRlZmF1bHQi
IHNpemU9IjEwMCUiPkJpb2xvZ2ljYWwgRmFjdG9ycy8qcGh5c2lvbG9neTwvc3R5bGU+PC9rZXl3
b3JkPjxrZXl3b3JkPjxzdHlsZSBmYWNlPSJub3JtYWwiIGZvbnQ9ImRlZmF1bHQiIHNpemU9IjEw
MCUiPkJ1ZmZlcnM8L3N0eWxlPjwva2V5d29yZD48a2V5d29yZD48c3R5bGUgZmFjZT0ibm9ybWFs
IiBmb250PSJkZWZhdWx0IiBzaXplPSIxMDAlIj5DYWxjaXVtL21ldGFib2xpc208L3N0eWxlPjwv
a2V5d29yZD48a2V5d29yZD48c3R5bGUgZmFjZT0ibm9ybWFsIiBmb250PSJkZWZhdWx0IiBzaXpl
PSIxMDAlIj5DaGFyeWJkb3RveGluL3BoYXJtYWNvbG9neTwvc3R5bGU+PC9rZXl3b3JkPjxrZXl3
b3JkPjxzdHlsZSBmYWNlPSJub3JtYWwiIGZvbnQ9ImRlZmF1bHQiIHNpemU9IjEwMCUiPkNoZWxh
dGluZyBBZ2VudHMvcGhhcm1hY29sb2d5PC9zdHlsZT48L2tleXdvcmQ+PGtleXdvcmQ+PHN0eWxl
IGZhY2U9Im5vcm1hbCIgZm9udD0iZGVmYXVsdCIgc2l6ZT0iMTAwJSI+Q3ljbGljIEdNUC9waHlz
aW9sb2d5PC9zdHlsZT48L2tleXdvcmQ+PGtleXdvcmQ+PHN0eWxlIGZhY2U9Im5vcm1hbCIgZm9u
dD0iZGVmYXVsdCIgc2l6ZT0iMTAwJSI+RWd0YXppYyBBY2lkLyphbmFsb2dzICZhbXA7IGRlcml2
YXRpdmVzPC9zdHlsZT48L2tleXdvcmQ+PGtleXdvcmQ+PHN0eWxlIGZhY2U9Im5vcm1hbCIgZm9u
dD0iZGVmYXVsdCIgc2l6ZT0iMTAwJSI+RW5kb3RoZWxpdW0sIFZhc2N1bGFyL2N5dG9sb2d5L3Bo
eXNpb2xvZ3k8L3N0eWxlPjwva2V5d29yZD48a2V5d29yZD48c3R5bGUgZmFjZT0ibm9ybWFsIiBm
b250PSJkZWZhdWx0IiBzaXplPSIxMDAlIj5IaXN0b2xvZ2ljYWwgVGVjaG5pcXVlczwvc3R5bGU+
PC9rZXl3b3JkPjxrZXl3b3JkPjxzdHlsZSBmYWNlPSJub3JtYWwiIGZvbnQ9ImRlZmF1bHQiIHNp
emU9IjEwMCUiPk1hbGU8L3N0eWxlPjwva2V5d29yZD48a2V5d29yZD48c3R5bGUgZmFjZT0ibm9y
bWFsIiBmb250PSJkZWZhdWx0IiBzaXplPSIxMDAlIj5NZXNlbnRlcmljIEFydGVyaWVzLypkcnVn
IGVmZmVjdHMvKnBoeXNpb2xvZ3k8L3N0eWxlPjwva2V5d29yZD48a2V5d29yZD48c3R5bGUgZmFj
ZT0ibm9ybWFsIiBmb250PSJkZWZhdWx0IiBzaXplPSIxMDAlIj5OaXRyaWMgT3hpZGUvcGh5c2lv
bG9neTwvc3R5bGU+PC9rZXl3b3JkPjxrZXl3b3JkPjxzdHlsZSBmYWNlPSJub3JtYWwiIGZvbnQ9
ImRlZmF1bHQiIHNpemU9IjEwMCUiPlBoZW55bGVwaHJpbmUvKnBoYXJtYWNvbG9neTwvc3R5bGU+
PC9rZXl3b3JkPjxrZXl3b3JkPjxzdHlsZSBmYWNlPSJub3JtYWwiIGZvbnQ9ImRlZmF1bHQiIHNp
emU9IjEwMCUiPlBvdGFzc2l1bSBDaGFubmVscy9kcnVnIGVmZmVjdHMvbWV0YWJvbGlzbTwvc3R5
bGU+PC9rZXl3b3JkPjxrZXl3b3JkPjxzdHlsZSBmYWNlPSJub3JtYWwiIGZvbnQ9ImRlZmF1bHQi
IHNpemU9IjEwMCUiPlJhdHM8L3N0eWxlPjwva2V5d29yZD48a2V5d29yZD48c3R5bGUgZmFjZT0i
bm9ybWFsIiBmb250PSJkZWZhdWx0IiBzaXplPSIxMDAlIj5SYXRzLCBTcHJhZ3VlLURhd2xleTwv
c3R5bGU+PC9rZXl3b3JkPjxrZXl3b3JkPjxzdHlsZSBmYWNlPSJub3JtYWwiIGZvbnQ9ImRlZmF1
bHQiIHNpemU9IjEwMCUiPlZhc29tb3RvciBTeXN0ZW0vKnBoeXNpb2xvZ3k8L3N0eWxlPjwva2V5
d29yZD48L2tleXdvcmRzPjxkYXRlcz48eWVhcj48c3R5bGUgZmFjZT0ibm9ybWFsIiBmb250PSJk
ZWZhdWx0IiBzaXplPSIxMDAlIj4yMDA0PC9zdHlsZT48L3llYXI+PHB1Yi1kYXRlcz48ZGF0ZT48
c3R5bGUgZmFjZT0ibm9ybWFsIiBmb250PSJkZWZhdWx0IiBzaXplPSIxMDAlIj5BdWc8L3N0eWxl
PjwvZGF0ZT48L3B1Yi1kYXRlcz48L2RhdGVzPjxhY2Nlc3Npb24tbnVtPjxzdHlsZSBmYWNlPSJu
b3JtYWwiIGZvbnQ9ImRlZmF1bHQiIHNpemU9IjEwMCUiPjE1MDU5Nzc5PC9zdHlsZT48L2FjY2Vz
c2lvbi1udW0+PHVybHM+PHJlbGF0ZWQtdXJscz48dXJsPjxzdHlsZSBmYWNlPSJub3JtYWwiIGZv
bnQ9ImRlZmF1bHQiIHNpemU9IjEwMCUiPmh0dHA6Ly93d3cubmNiaS5ubG0ubmloLmdvdi9lbnRy
ZXovcXVlcnkuZmNnaT9jbWQ9UmV0cmlldmUmYW1wO2RiPVB1Yk1lZCZhbXA7ZG9wdD1DaXRhdGlv
biZhbXA7bGlzdF91aWRzPTE1MDU5Nzc5ICA8L3N0eWxlPjwvdXJsPjwvcmVsYXRlZC11cmxzPjwv
dXJscz48L3JlY29yZD48L0NpdGU+PC9F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NYXViYW48L0F1dGhvcj48WWVhcj4yMDA0PC9ZZWFyPjxS
ZWNOdW0+MTUxPC9SZWNOdW0+PERpc3BsYXlUZXh0PjxzdHlsZSBmYWNlPSJzdXBlcnNjcmlwdCI+
Wzgx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xNTE8L3JlYy1udW1iZXI+PHJlZi10eXBlIG5hbWU9IkpvdXJuYWwgQXJ0aWNsZSI+MTc8
L3JlZi10eXBlPjxjb250cmlidXRvcnM+PGF1dGhvcnM+PGF1dGhvcj48c3R5bGUgZmFjZT0ibm9y
bWFsIiBmb250PSJkZWZhdWx0IiBzaXplPSIxMDAlIj5NYXViYW4sIEouIFIuPC9zdHlsZT48L2F1
dGhvcj48YXV0aG9yPjxzdHlsZSBmYWNlPSJub3JtYWwiIGZvbnQ9ImRlZmF1bHQiIHNpemU9IjEw
MCUiPldpZXIsIFcuIEcuPC9zdHlsZT48L2F1dGhvcj48L2F1dGhvcnM+PC9jb250cmlidXRvcnM+
PGF1dGgtYWRkcmVzcz48c3R5bGUgZmFjZT0ibm9ybWFsIiBmb250PSJkZWZhdWx0IiBzaXplPSIx
MDAlIj5EZXBhcnRtZW50IG9mIFBoeXNpb2xvZ3ksIFVuaXZlcnNpdHkgb2YgTWFyeWxhbmQsIEJh
bHRpbW9yZSwgTUQgMjEyMDEsIFVTQS4gam1hdWJhbkB1bWFyeWxhbmQuZWR1PC9zdHlsZT48L2F1
dGgtYWRkcmVzcz48dGl0bGVzPjx0aXRsZT48c3R5bGUgZmFjZT0ibm9ybWFsIiBmb250PSJkZWZh
dWx0IiBzaXplPSIxMDAlIj5Fc3NlbnRpYWwgcm9sZSBvZiBFREhGIGluIHRoZSBpbml0aWF0aW9u
IGFuZCBtYWludGVuYW5jZSBvZiBhZHJlbmVyZ2ljIHZhc29tb3Rpb24gaW4gcmF0IG1lc2VudGVy
aWMgYXJ0ZXJpZXM8L3N0eWxlPjwvdGl0bGU+PHNlY29uZGFyeS10aXRsZT48c3R5bGUgZmFjZT0i
bm9ybWFsIiBmb250PSJkZWZhdWx0IiBzaXplPSIxMDAlIj5BbSBKIFBoeXNpb2wgSGVhcnQgQ2ly
YyBQaHlzaW9sPC9zdHlsZT48L3NlY29uZGFyeS10aXRsZT48L3RpdGxlcz48cGVyaW9kaWNhbD48
ZnVsbC10aXRsZT48c3R5bGUgZmFjZT0ibm9ybWFsIiBmb250PSJkZWZhdWx0IiBzaXplPSIxMDAl
Ij5BbSBKIFBoeXNpb2wgSGVhcnQgQ2lyYyBQaHlzaW9sPC9zdHlsZT48L2Z1bGwtdGl0bGU+PC9w
ZXJpb2RpY2FsPjxwYWdlcz48c3R5bGUgZmFjZT0ibm9ybWFsIiBmb250PSJkZWZhdWx0IiBzaXpl
PSIxMDAlIj5INjA4LTE2PC9zdHlsZT48L3BhZ2VzPjx2b2x1bWU+PHN0eWxlIGZhY2U9Im5vcm1h
bCIgZm9udD0iZGVmYXVsdCIgc2l6ZT0iMTAwJSI+Mjg3PC9zdHlsZT48L3ZvbHVtZT48bnVtYmVy
PjxzdHlsZSBmYWNlPSJub3JtYWwiIGZvbnQ9ImRlZmF1bHQiIHNpemU9IjEwMCUiPjI8L3N0eWxl
PjwvbnVtYmVyPjxrZXl3b3Jkcz48a2V5d29yZD48c3R5bGUgZmFjZT0ibm9ybWFsIiBmb250PSJk
ZWZhdWx0IiBzaXplPSIxMDAlIj5BZHJlbmVyZ2ljIGFscGhhLUFnb25pc3RzLypwaGFybWFjb2xv
Z3k8L3N0eWxlPjwva2V5d29yZD48a2V5d29yZD48c3R5bGUgZmFjZT0ibm9ybWFsIiBmb250PSJk
ZWZhdWx0IiBzaXplPSIxMDAlIj5BbmltYWxzPC9zdHlsZT48L2tleXdvcmQ+PGtleXdvcmQ+PHN0
eWxlIGZhY2U9Im5vcm1hbCIgZm9udD0iZGVmYXVsdCIgc2l6ZT0iMTAwJSI+QXBhbWluL3BoYXJt
YWNvbG9neTwvc3R5bGU+PC9rZXl3b3JkPjxrZXl3b3JkPjxzdHlsZSBmYWNlPSJub3JtYWwiIGZv
bnQ9ImRlZmF1bHQiIHNpemU9IjEwMCUiPkFyYWNoaWRvbmljIEFjaWQvbWV0YWJvbGlzbTwvc3R5
bGU+PC9rZXl3b3JkPjxrZXl3b3JkPjxzdHlsZSBmYWNlPSJub3JtYWwiIGZvbnQ9ImRlZmF1bHQi
IHNpemU9IjEwMCUiPkJpb2xvZ2ljYWwgRmFjdG9ycy8qcGh5c2lvbG9neTwvc3R5bGU+PC9rZXl3
b3JkPjxrZXl3b3JkPjxzdHlsZSBmYWNlPSJub3JtYWwiIGZvbnQ9ImRlZmF1bHQiIHNpemU9IjEw
MCUiPkJ1ZmZlcnM8L3N0eWxlPjwva2V5d29yZD48a2V5d29yZD48c3R5bGUgZmFjZT0ibm9ybWFs
IiBmb250PSJkZWZhdWx0IiBzaXplPSIxMDAlIj5DYWxjaXVtL21ldGFib2xpc208L3N0eWxlPjwv
a2V5d29yZD48a2V5d29yZD48c3R5bGUgZmFjZT0ibm9ybWFsIiBmb250PSJkZWZhdWx0IiBzaXpl
PSIxMDAlIj5DaGFyeWJkb3RveGluL3BoYXJtYWNvbG9neTwvc3R5bGU+PC9rZXl3b3JkPjxrZXl3
b3JkPjxzdHlsZSBmYWNlPSJub3JtYWwiIGZvbnQ9ImRlZmF1bHQiIHNpemU9IjEwMCUiPkNoZWxh
dGluZyBBZ2VudHMvcGhhcm1hY29sb2d5PC9zdHlsZT48L2tleXdvcmQ+PGtleXdvcmQ+PHN0eWxl
IGZhY2U9Im5vcm1hbCIgZm9udD0iZGVmYXVsdCIgc2l6ZT0iMTAwJSI+Q3ljbGljIEdNUC9waHlz
aW9sb2d5PC9zdHlsZT48L2tleXdvcmQ+PGtleXdvcmQ+PHN0eWxlIGZhY2U9Im5vcm1hbCIgZm9u
dD0iZGVmYXVsdCIgc2l6ZT0iMTAwJSI+RWd0YXppYyBBY2lkLyphbmFsb2dzICZhbXA7IGRlcml2
YXRpdmVzPC9zdHlsZT48L2tleXdvcmQ+PGtleXdvcmQ+PHN0eWxlIGZhY2U9Im5vcm1hbCIgZm9u
dD0iZGVmYXVsdCIgc2l6ZT0iMTAwJSI+RW5kb3RoZWxpdW0sIFZhc2N1bGFyL2N5dG9sb2d5L3Bo
eXNpb2xvZ3k8L3N0eWxlPjwva2V5d29yZD48a2V5d29yZD48c3R5bGUgZmFjZT0ibm9ybWFsIiBm
b250PSJkZWZhdWx0IiBzaXplPSIxMDAlIj5IaXN0b2xvZ2ljYWwgVGVjaG5pcXVlczwvc3R5bGU+
PC9rZXl3b3JkPjxrZXl3b3JkPjxzdHlsZSBmYWNlPSJub3JtYWwiIGZvbnQ9ImRlZmF1bHQiIHNp
emU9IjEwMCUiPk1hbGU8L3N0eWxlPjwva2V5d29yZD48a2V5d29yZD48c3R5bGUgZmFjZT0ibm9y
bWFsIiBmb250PSJkZWZhdWx0IiBzaXplPSIxMDAlIj5NZXNlbnRlcmljIEFydGVyaWVzLypkcnVn
IGVmZmVjdHMvKnBoeXNpb2xvZ3k8L3N0eWxlPjwva2V5d29yZD48a2V5d29yZD48c3R5bGUgZmFj
ZT0ibm9ybWFsIiBmb250PSJkZWZhdWx0IiBzaXplPSIxMDAlIj5OaXRyaWMgT3hpZGUvcGh5c2lv
bG9neTwvc3R5bGU+PC9rZXl3b3JkPjxrZXl3b3JkPjxzdHlsZSBmYWNlPSJub3JtYWwiIGZvbnQ9
ImRlZmF1bHQiIHNpemU9IjEwMCUiPlBoZW55bGVwaHJpbmUvKnBoYXJtYWNvbG9neTwvc3R5bGU+
PC9rZXl3b3JkPjxrZXl3b3JkPjxzdHlsZSBmYWNlPSJub3JtYWwiIGZvbnQ9ImRlZmF1bHQiIHNp
emU9IjEwMCUiPlBvdGFzc2l1bSBDaGFubmVscy9kcnVnIGVmZmVjdHMvbWV0YWJvbGlzbTwvc3R5
bGU+PC9rZXl3b3JkPjxrZXl3b3JkPjxzdHlsZSBmYWNlPSJub3JtYWwiIGZvbnQ9ImRlZmF1bHQi
IHNpemU9IjEwMCUiPlJhdHM8L3N0eWxlPjwva2V5d29yZD48a2V5d29yZD48c3R5bGUgZmFjZT0i
bm9ybWFsIiBmb250PSJkZWZhdWx0IiBzaXplPSIxMDAlIj5SYXRzLCBTcHJhZ3VlLURhd2xleTwv
c3R5bGU+PC9rZXl3b3JkPjxrZXl3b3JkPjxzdHlsZSBmYWNlPSJub3JtYWwiIGZvbnQ9ImRlZmF1
bHQiIHNpemU9IjEwMCUiPlZhc29tb3RvciBTeXN0ZW0vKnBoeXNpb2xvZ3k8L3N0eWxlPjwva2V5
d29yZD48L2tleXdvcmRzPjxkYXRlcz48eWVhcj48c3R5bGUgZmFjZT0ibm9ybWFsIiBmb250PSJk
ZWZhdWx0IiBzaXplPSIxMDAlIj4yMDA0PC9zdHlsZT48L3llYXI+PHB1Yi1kYXRlcz48ZGF0ZT48
c3R5bGUgZmFjZT0ibm9ybWFsIiBmb250PSJkZWZhdWx0IiBzaXplPSIxMDAlIj5BdWc8L3N0eWxl
PjwvZGF0ZT48L3B1Yi1kYXRlcz48L2RhdGVzPjxhY2Nlc3Npb24tbnVtPjxzdHlsZSBmYWNlPSJu
b3JtYWwiIGZvbnQ9ImRlZmF1bHQiIHNpemU9IjEwMCUiPjE1MDU5Nzc5PC9zdHlsZT48L2FjY2Vz
c2lvbi1udW0+PHVybHM+PHJlbGF0ZWQtdXJscz48dXJsPjxzdHlsZSBmYWNlPSJub3JtYWwiIGZv
bnQ9ImRlZmF1bHQiIHNpemU9IjEwMCUiPmh0dHA6Ly93d3cubmNiaS5ubG0ubmloLmdvdi9lbnRy
ZXovcXVlcnkuZmNnaT9jbWQ9UmV0cmlldmUmYW1wO2RiPVB1Yk1lZCZhbXA7ZG9wdD1DaXRhdGlv
biZhbXA7bGlzdF91aWRzPTE1MDU5Nzc5ICA8L3N0eWxlPjwvdXJsPjwvcmVsYXRlZC11cmxzPjwv
dXJscz48L3JlY29yZD48L0NpdGU+PC9F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2214F3" w:rsidRPr="00516A26">
        <w:rPr>
          <w:rFonts w:ascii="Book Antiqua" w:eastAsia="ヒラギノ角ゴ Pro W3" w:hAnsi="Book Antiqua"/>
          <w:szCs w:val="24"/>
          <w:lang w:val="en-US"/>
        </w:rPr>
      </w:r>
      <w:r w:rsidR="002214F3"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1]</w:t>
      </w:r>
      <w:r w:rsidR="002214F3" w:rsidRPr="00516A26">
        <w:rPr>
          <w:rFonts w:ascii="Book Antiqua" w:eastAsia="ヒラギノ角ゴ Pro W3" w:hAnsi="Book Antiqua"/>
          <w:szCs w:val="24"/>
          <w:lang w:val="en-US"/>
        </w:rPr>
        <w:fldChar w:fldCharType="end"/>
      </w:r>
      <w:r w:rsidR="00E3107D">
        <w:rPr>
          <w:rFonts w:ascii="Book Antiqua" w:eastAsia="ヒラギノ角ゴ Pro W3" w:hAnsi="Book Antiqua"/>
          <w:szCs w:val="24"/>
          <w:lang w:val="en-US"/>
        </w:rPr>
        <w:t>, rat mesenteric artery</w:t>
      </w:r>
      <w:r w:rsidR="002214F3" w:rsidRPr="00516A26">
        <w:rPr>
          <w:rFonts w:ascii="Book Antiqua" w:eastAsia="ヒラギノ角ゴ Pro W3" w:hAnsi="Book Antiqua"/>
          <w:szCs w:val="24"/>
          <w:lang w:val="en-US"/>
        </w:rPr>
        <w:fldChar w:fldCharType="begin">
          <w:fldData xml:space="preserve">PEVuZE5vdGU+PENpdGU+PEF1dGhvcj5Pa2F6YWtpPC9BdXRob3I+PFllYXI+MjAwMzwvWWVhcj48
UmVjTnVtPjE1MjwvUmVjTnVtPjxEaXNwbGF5VGV4dD48c3R5bGUgZmFjZT0ic3VwZXJzY3JpcHQi
Pls4Ml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UyPC9yZWMtbnVtYmVyPjxyZWYtdHlwZSBuYW1lPSJKb3VybmFsIEFydGljbGUiPjE3
PC9yZWYtdHlwZT48Y29udHJpYnV0b3JzPjxhdXRob3JzPjxhdXRob3I+PHN0eWxlIGZhY2U9Im5v
cm1hbCIgZm9udD0iZGVmYXVsdCIgc2l6ZT0iMTAwJSI+T2themFraSwgSy48L3N0eWxlPjwvYXV0
aG9yPjxhdXRob3I+PHN0eWxlIGZhY2U9Im5vcm1hbCIgZm9udD0iZGVmYXVsdCIgc2l6ZT0iMTAw
JSI+U2VraSwgUy48L3N0eWxlPjwvYXV0aG9yPjxhdXRob3I+PHN0eWxlIGZhY2U9Im5vcm1hbCIg
Zm9udD0iZGVmYXVsdCIgc2l6ZT0iMTAwJSI+S2FuYXlhLCBOLjwvc3R5bGU+PC9hdXRob3I+PGF1
dGhvcj48c3R5bGUgZmFjZT0ibm9ybWFsIiBmb250PSJkZWZhdWx0IiBzaXplPSIxMDAlIj5IYXR0
b3JpLCBKLjwvc3R5bGU+PC9hdXRob3I+PGF1dGhvcj48c3R5bGUgZmFjZT0ibm9ybWFsIiBmb250
PSJkZWZhdWx0IiBzaXplPSIxMDAlIj5Ub2hzZSwgTi48L3N0eWxlPjwvYXV0aG9yPjxhdXRob3I+
PHN0eWxlIGZhY2U9Im5vcm1hbCIgZm9udD0iZGVmYXVsdCIgc2l6ZT0iMTAwJSI+TmFtaWtpLCBB
Ljwvc3R5bGU+PC9hdXRob3I+PC9hdXRob3JzPjwvY29udHJpYnV0b3JzPjxhdXRoLWFkZHJlc3M+
PHN0eWxlIGZhY2U9Im5vcm1hbCIgZm9udD0iZGVmYXVsdCIgc2l6ZT0iMTAwJSI+RGVwYXJ0bWVu
dCBvZiBBbmVzdGhlc2lvbG9neSwgU2FwcG9ybyBNZWRpY2FsIFVuaXZlcnNpdHkgU2Nob29sIG9m
IE1lZGljaW5lLCBTb3V0aC0xLCBXZXN0LTE2LCBDaHVvLWt1LCBTYXBwb3JvIDA2MC04NTU2LCBK
YXBhbi4ga29rYXpha2lAaG5oLmhvc3AuZ28uanA8L3N0eWxlPjwvYXV0aC1hZGRyZXNzPjx0aXRs
ZXM+PHRpdGxlPjxzdHlsZSBmYWNlPSJub3JtYWwiIGZvbnQ9ImRlZmF1bHQiIHNpemU9IjEwMCUi
PlJvbGUgb2YgZW5kb3RoZWxpdW0tZGVyaXZlZCBoeXBlcnBvbGFyaXppbmcgZmFjdG9yIGluIHBo
ZW55bGVwaHJpbmUtaW5kdWNlZCBvc2NpbGxhdG9yeSB2YXNvbW90aW9uIGluIHJhdCBzbWFsbCBt
ZXNlbnRlcmljIGFydGVyeTwvc3R5bGU+PC90aXRsZT48c2Vjb25kYXJ5LXRpdGxlPjxzdHlsZSBm
YWNlPSJub3JtYWwiIGZvbnQ9ImRlZmF1bHQiIHNpemU9IjEwMCUiPkFuZXN0aGVzaW9sb2d5PC9z
dHlsZT48L3NlY29uZGFyeS10aXRsZT48L3RpdGxlcz48cGVyaW9kaWNhbD48ZnVsbC10aXRsZT48
c3R5bGUgZmFjZT0ibm9ybWFsIiBmb250PSJkZWZhdWx0IiBzaXplPSIxMDAlIj5BbmVzdGhlc2lv
bG9neTwvc3R5bGU+PC9mdWxsLXRpdGxlPjwvcGVyaW9kaWNhbD48cGFnZXM+PHN0eWxlIGZhY2U9
Im5vcm1hbCIgZm9udD0iZGVmYXVsdCIgc2l6ZT0iMTAwJSI+MTE2NC03MTwvc3R5bGU+PC9wYWdl
cz48dm9sdW1lPjxzdHlsZSBmYWNlPSJub3JtYWwiIGZvbnQ9ImRlZmF1bHQiIHNpemU9IjEwMCUi
Pjk4PC9zdHlsZT48L3ZvbHVtZT48bnVtYmVyPjxzdHlsZSBmYWNlPSJub3JtYWwiIGZvbnQ9ImRl
ZmF1bHQiIHNpemU9IjEwMCUiPjU8L3N0eWxlPjwvbnVtYmVyPjxrZXl3b3Jkcz48a2V5d29yZD48
c3R5bGUgZmFjZT0ibm9ybWFsIiBmb250PSJkZWZhdWx0IiBzaXplPSIxMDAlIj5BbmltYWxzPC9z
dHlsZT48L2tleXdvcmQ+PGtleXdvcmQ+PHN0eWxlIGZhY2U9Im5vcm1hbCIgZm9udD0iZGVmYXVs
dCIgc2l6ZT0iMTAwJSI+QmlvbG9naWNhbCBGYWN0b3JzL2FudGFnb25pc3RzICZhbXA7IGluaGli
aXRvcnMvKnBoeXNpb2xvZ3k8L3N0eWxlPjwva2V5d29yZD48a2V5d29yZD48c3R5bGUgZmFjZT0i
bm9ybWFsIiBmb250PSJkZWZhdWx0IiBzaXplPSIxMDAlIj5FbmRvdGhlbGl1bSwgVmFzY3VsYXIv
KnBoeXNpb2xvZ3k8L3N0eWxlPjwva2V5d29yZD48a2V5d29yZD48c3R5bGUgZmFjZT0ibm9ybWFs
IiBmb250PSJkZWZhdWx0IiBzaXplPSIxMDAlIj5JbmRvbWV0aGFjaW4vcGhhcm1hY29sb2d5PC9z
dHlsZT48L2tleXdvcmQ+PGtleXdvcmQ+PHN0eWxlIGZhY2U9Im5vcm1hbCIgZm9udD0iZGVmYXVs
dCIgc2l6ZT0iMTAwJSI+S2luZXRpY3M8L3N0eWxlPjwva2V5d29yZD48a2V5d29yZD48c3R5bGUg
ZmFjZT0ibm9ybWFsIiBmb250PSJkZWZhdWx0IiBzaXplPSIxMDAlIj5NYWxlPC9zdHlsZT48L2tl
eXdvcmQ+PGtleXdvcmQ+PHN0eWxlIGZhY2U9Im5vcm1hbCIgZm9udD0iZGVmYXVsdCIgc2l6ZT0i
MTAwJSI+TWVzZW50ZXJpYyBBcnRlcmllcy9kcnVnIGVmZmVjdHMvKnBoeXNpb2xvZ3k8L3N0eWxl
Pjwva2V5d29yZD48a2V5d29yZD48c3R5bGUgZmFjZT0ibm9ybWFsIiBmb250PSJkZWZhdWx0IiBz
aXplPSIxMDAlIj5NdXNjbGUsIFNtb290aCwgVmFzY3VsYXIvZHJ1ZyBlZmZlY3RzL3BoeXNpb2xv
Z3k8L3N0eWxlPjwva2V5d29yZD48a2V5d29yZD48c3R5bGUgZmFjZT0ibm9ybWFsIiBmb250PSJk
ZWZhdWx0IiBzaXplPSIxMDAlIj5ORy1OaXRyb2FyZ2luaW5lIE1ldGh5bCBFc3Rlci9waGFybWFj
b2xvZ3k8L3N0eWxlPjwva2V5d29yZD48a2V5d29yZD48c3R5bGUgZmFjZT0ibm9ybWFsIiBmb250
PSJkZWZhdWx0IiBzaXplPSIxMDAlIj5QaGVueWxlcGhyaW5lLypwaGFybWFjb2xvZ3k8L3N0eWxl
Pjwva2V5d29yZD48a2V5d29yZD48c3R5bGUgZmFjZT0ibm9ybWFsIiBmb250PSJkZWZhdWx0IiBz
aXplPSIxMDAlIj5QcmF6b3Npbi9waGFybWFjb2xvZ3k8L3N0eWxlPjwva2V5d29yZD48a2V5d29y
ZD48c3R5bGUgZmFjZT0ibm9ybWFsIiBmb250PSJkZWZhdWx0IiBzaXplPSIxMDAlIj5SYXRzPC9z
dHlsZT48L2tleXdvcmQ+PGtleXdvcmQ+PHN0eWxlIGZhY2U9Im5vcm1hbCIgZm9udD0iZGVmYXVs
dCIgc2l6ZT0iMTAwJSI+UmF0cywgU3ByYWd1ZS1EYXdsZXk8L3N0eWxlPjwva2V5d29yZD48a2V5
d29yZD48c3R5bGUgZmFjZT0ibm9ybWFsIiBmb250PSJkZWZhdWx0IiBzaXplPSIxMDAlIj5WYXNv
Y29uc3RyaWN0aW9uL2RydWcgZWZmZWN0czwvc3R5bGU+PC9rZXl3b3JkPjxrZXl3b3JkPjxzdHls
ZSBmYWNlPSJub3JtYWwiIGZvbnQ9ImRlZmF1bHQiIHNpemU9IjEwMCUiPlZhc29kaWxhdGlvbi8q
ZHJ1ZyBlZmZlY3RzPC9zdHlsZT48L2tleXdvcmQ+PC9rZXl3b3Jkcz48ZGF0ZXM+PHllYXI+PHN0
eWxlIGZhY2U9Im5vcm1hbCIgZm9udD0iZGVmYXVsdCIgc2l6ZT0iMTAwJSI+MjAwMzwvc3R5bGU+
PC95ZWFyPjxwdWItZGF0ZXM+PGRhdGU+PHN0eWxlIGZhY2U9Im5vcm1hbCIgZm9udD0iZGVmYXVs
dCIgc2l6ZT0iMTAwJSI+TWF5PC9zdHlsZT48L2RhdGU+PC9wdWItZGF0ZXM+PC9kYXRlcz48YWNj
ZXNzaW9uLW51bT48c3R5bGUgZmFjZT0ibm9ybWFsIiBmb250PSJkZWZhdWx0IiBzaXplPSIxMDAl
Ij4xMjcxNzEzODwvc3R5bGU+PC9hY2Nlc3Npb24tbnVtPjx1cmxzPjxyZWxhdGVkLXVybHM+PHVy
bD48c3R5bGUgZmFjZT0ibm9ybWFsIiBmb250PSJkZWZhdWx0IiBzaXplPSIxMDAlIj5odHRwOi8v
d3d3Lm5jYmkubmxtLm5paC5nb3YvZW50cmV6L3F1ZXJ5LmZjZ2k/Y21kPVJldHJpZXZlJmFtcDtk
Yj1QdWJNZWQmYW1wO2RvcHQ9Q2l0YXRpb24mYW1wO2xpc3RfdWlkcz0xMjcxNzEzOCAgPC9zdHls
ZT48L3Vy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Pa2F6YWtpPC9BdXRob3I+PFllYXI+MjAwMzwvWWVhcj48
UmVjTnVtPjE1MjwvUmVjTnVtPjxEaXNwbGF5VGV4dD48c3R5bGUgZmFjZT0ic3VwZXJzY3JpcHQi
Pls4Ml08L3N0eWxlPjwvRGlzcGxheVRleHQ+PHJlY29yZD48ZGF0YWJhc2UgbmFtZT0ibWV0YWxl
cyBwZXNhZG9zLmVubCIgcGF0aD0iQzpcRG9jdW1lbnRzIGFuZCBTZXR0aW5nc1xDYXJsb3MgUnVp
ei1UYWdsZVxFc2NyaXRvcmlvXE1hcnpvIDIwMTNcUHJveWVjdG8gRm9uZGVjeXQgMjAxNFxtZXRh
bGVzIHBlc2Fkb3MuZW5sIj5tZXRhbGVzIHBlc2Fkb3MuZW5sPC9kYXRhYmFzZT48c291cmNlLWFw
cCBuYW1lPSJFbmROb3RlIiB2ZXJzaW9uPSI4LjAiPkVuZE5vdGU8L3NvdXJjZS1hcHA+PHJlYy1u
dW1iZXI+MTUyPC9yZWMtbnVtYmVyPjxyZWYtdHlwZSBuYW1lPSJKb3VybmFsIEFydGljbGUiPjE3
PC9yZWYtdHlwZT48Y29udHJpYnV0b3JzPjxhdXRob3JzPjxhdXRob3I+PHN0eWxlIGZhY2U9Im5v
cm1hbCIgZm9udD0iZGVmYXVsdCIgc2l6ZT0iMTAwJSI+T2themFraSwgSy48L3N0eWxlPjwvYXV0
aG9yPjxhdXRob3I+PHN0eWxlIGZhY2U9Im5vcm1hbCIgZm9udD0iZGVmYXVsdCIgc2l6ZT0iMTAw
JSI+U2VraSwgUy48L3N0eWxlPjwvYXV0aG9yPjxhdXRob3I+PHN0eWxlIGZhY2U9Im5vcm1hbCIg
Zm9udD0iZGVmYXVsdCIgc2l6ZT0iMTAwJSI+S2FuYXlhLCBOLjwvc3R5bGU+PC9hdXRob3I+PGF1
dGhvcj48c3R5bGUgZmFjZT0ibm9ybWFsIiBmb250PSJkZWZhdWx0IiBzaXplPSIxMDAlIj5IYXR0
b3JpLCBKLjwvc3R5bGU+PC9hdXRob3I+PGF1dGhvcj48c3R5bGUgZmFjZT0ibm9ybWFsIiBmb250
PSJkZWZhdWx0IiBzaXplPSIxMDAlIj5Ub2hzZSwgTi48L3N0eWxlPjwvYXV0aG9yPjxhdXRob3I+
PHN0eWxlIGZhY2U9Im5vcm1hbCIgZm9udD0iZGVmYXVsdCIgc2l6ZT0iMTAwJSI+TmFtaWtpLCBB
Ljwvc3R5bGU+PC9hdXRob3I+PC9hdXRob3JzPjwvY29udHJpYnV0b3JzPjxhdXRoLWFkZHJlc3M+
PHN0eWxlIGZhY2U9Im5vcm1hbCIgZm9udD0iZGVmYXVsdCIgc2l6ZT0iMTAwJSI+RGVwYXJ0bWVu
dCBvZiBBbmVzdGhlc2lvbG9neSwgU2FwcG9ybyBNZWRpY2FsIFVuaXZlcnNpdHkgU2Nob29sIG9m
IE1lZGljaW5lLCBTb3V0aC0xLCBXZXN0LTE2LCBDaHVvLWt1LCBTYXBwb3JvIDA2MC04NTU2LCBK
YXBhbi4ga29rYXpha2lAaG5oLmhvc3AuZ28uanA8L3N0eWxlPjwvYXV0aC1hZGRyZXNzPjx0aXRs
ZXM+PHRpdGxlPjxzdHlsZSBmYWNlPSJub3JtYWwiIGZvbnQ9ImRlZmF1bHQiIHNpemU9IjEwMCUi
PlJvbGUgb2YgZW5kb3RoZWxpdW0tZGVyaXZlZCBoeXBlcnBvbGFyaXppbmcgZmFjdG9yIGluIHBo
ZW55bGVwaHJpbmUtaW5kdWNlZCBvc2NpbGxhdG9yeSB2YXNvbW90aW9uIGluIHJhdCBzbWFsbCBt
ZXNlbnRlcmljIGFydGVyeTwvc3R5bGU+PC90aXRsZT48c2Vjb25kYXJ5LXRpdGxlPjxzdHlsZSBm
YWNlPSJub3JtYWwiIGZvbnQ9ImRlZmF1bHQiIHNpemU9IjEwMCUiPkFuZXN0aGVzaW9sb2d5PC9z
dHlsZT48L3NlY29uZGFyeS10aXRsZT48L3RpdGxlcz48cGVyaW9kaWNhbD48ZnVsbC10aXRsZT48
c3R5bGUgZmFjZT0ibm9ybWFsIiBmb250PSJkZWZhdWx0IiBzaXplPSIxMDAlIj5BbmVzdGhlc2lv
bG9neTwvc3R5bGU+PC9mdWxsLXRpdGxlPjwvcGVyaW9kaWNhbD48cGFnZXM+PHN0eWxlIGZhY2U9
Im5vcm1hbCIgZm9udD0iZGVmYXVsdCIgc2l6ZT0iMTAwJSI+MTE2NC03MTwvc3R5bGU+PC9wYWdl
cz48dm9sdW1lPjxzdHlsZSBmYWNlPSJub3JtYWwiIGZvbnQ9ImRlZmF1bHQiIHNpemU9IjEwMCUi
Pjk4PC9zdHlsZT48L3ZvbHVtZT48bnVtYmVyPjxzdHlsZSBmYWNlPSJub3JtYWwiIGZvbnQ9ImRl
ZmF1bHQiIHNpemU9IjEwMCUiPjU8L3N0eWxlPjwvbnVtYmVyPjxrZXl3b3Jkcz48a2V5d29yZD48
c3R5bGUgZmFjZT0ibm9ybWFsIiBmb250PSJkZWZhdWx0IiBzaXplPSIxMDAlIj5BbmltYWxzPC9z
dHlsZT48L2tleXdvcmQ+PGtleXdvcmQ+PHN0eWxlIGZhY2U9Im5vcm1hbCIgZm9udD0iZGVmYXVs
dCIgc2l6ZT0iMTAwJSI+QmlvbG9naWNhbCBGYWN0b3JzL2FudGFnb25pc3RzICZhbXA7IGluaGli
aXRvcnMvKnBoeXNpb2xvZ3k8L3N0eWxlPjwva2V5d29yZD48a2V5d29yZD48c3R5bGUgZmFjZT0i
bm9ybWFsIiBmb250PSJkZWZhdWx0IiBzaXplPSIxMDAlIj5FbmRvdGhlbGl1bSwgVmFzY3VsYXIv
KnBoeXNpb2xvZ3k8L3N0eWxlPjwva2V5d29yZD48a2V5d29yZD48c3R5bGUgZmFjZT0ibm9ybWFs
IiBmb250PSJkZWZhdWx0IiBzaXplPSIxMDAlIj5JbmRvbWV0aGFjaW4vcGhhcm1hY29sb2d5PC9z
dHlsZT48L2tleXdvcmQ+PGtleXdvcmQ+PHN0eWxlIGZhY2U9Im5vcm1hbCIgZm9udD0iZGVmYXVs
dCIgc2l6ZT0iMTAwJSI+S2luZXRpY3M8L3N0eWxlPjwva2V5d29yZD48a2V5d29yZD48c3R5bGUg
ZmFjZT0ibm9ybWFsIiBmb250PSJkZWZhdWx0IiBzaXplPSIxMDAlIj5NYWxlPC9zdHlsZT48L2tl
eXdvcmQ+PGtleXdvcmQ+PHN0eWxlIGZhY2U9Im5vcm1hbCIgZm9udD0iZGVmYXVsdCIgc2l6ZT0i
MTAwJSI+TWVzZW50ZXJpYyBBcnRlcmllcy9kcnVnIGVmZmVjdHMvKnBoeXNpb2xvZ3k8L3N0eWxl
Pjwva2V5d29yZD48a2V5d29yZD48c3R5bGUgZmFjZT0ibm9ybWFsIiBmb250PSJkZWZhdWx0IiBz
aXplPSIxMDAlIj5NdXNjbGUsIFNtb290aCwgVmFzY3VsYXIvZHJ1ZyBlZmZlY3RzL3BoeXNpb2xv
Z3k8L3N0eWxlPjwva2V5d29yZD48a2V5d29yZD48c3R5bGUgZmFjZT0ibm9ybWFsIiBmb250PSJk
ZWZhdWx0IiBzaXplPSIxMDAlIj5ORy1OaXRyb2FyZ2luaW5lIE1ldGh5bCBFc3Rlci9waGFybWFj
b2xvZ3k8L3N0eWxlPjwva2V5d29yZD48a2V5d29yZD48c3R5bGUgZmFjZT0ibm9ybWFsIiBmb250
PSJkZWZhdWx0IiBzaXplPSIxMDAlIj5QaGVueWxlcGhyaW5lLypwaGFybWFjb2xvZ3k8L3N0eWxl
Pjwva2V5d29yZD48a2V5d29yZD48c3R5bGUgZmFjZT0ibm9ybWFsIiBmb250PSJkZWZhdWx0IiBz
aXplPSIxMDAlIj5QcmF6b3Npbi9waGFybWFjb2xvZ3k8L3N0eWxlPjwva2V5d29yZD48a2V5d29y
ZD48c3R5bGUgZmFjZT0ibm9ybWFsIiBmb250PSJkZWZhdWx0IiBzaXplPSIxMDAlIj5SYXRzPC9z
dHlsZT48L2tleXdvcmQ+PGtleXdvcmQ+PHN0eWxlIGZhY2U9Im5vcm1hbCIgZm9udD0iZGVmYXVs
dCIgc2l6ZT0iMTAwJSI+UmF0cywgU3ByYWd1ZS1EYXdsZXk8L3N0eWxlPjwva2V5d29yZD48a2V5
d29yZD48c3R5bGUgZmFjZT0ibm9ybWFsIiBmb250PSJkZWZhdWx0IiBzaXplPSIxMDAlIj5WYXNv
Y29uc3RyaWN0aW9uL2RydWcgZWZmZWN0czwvc3R5bGU+PC9rZXl3b3JkPjxrZXl3b3JkPjxzdHls
ZSBmYWNlPSJub3JtYWwiIGZvbnQ9ImRlZmF1bHQiIHNpemU9IjEwMCUiPlZhc29kaWxhdGlvbi8q
ZHJ1ZyBlZmZlY3RzPC9zdHlsZT48L2tleXdvcmQ+PC9rZXl3b3Jkcz48ZGF0ZXM+PHllYXI+PHN0
eWxlIGZhY2U9Im5vcm1hbCIgZm9udD0iZGVmYXVsdCIgc2l6ZT0iMTAwJSI+MjAwMzwvc3R5bGU+
PC95ZWFyPjxwdWItZGF0ZXM+PGRhdGU+PHN0eWxlIGZhY2U9Im5vcm1hbCIgZm9udD0iZGVmYXVs
dCIgc2l6ZT0iMTAwJSI+TWF5PC9zdHlsZT48L2RhdGU+PC9wdWItZGF0ZXM+PC9kYXRlcz48YWNj
ZXNzaW9uLW51bT48c3R5bGUgZmFjZT0ibm9ybWFsIiBmb250PSJkZWZhdWx0IiBzaXplPSIxMDAl
Ij4xMjcxNzEzODwvc3R5bGU+PC9hY2Nlc3Npb24tbnVtPjx1cmxzPjxyZWxhdGVkLXVybHM+PHVy
bD48c3R5bGUgZmFjZT0ibm9ybWFsIiBmb250PSJkZWZhdWx0IiBzaXplPSIxMDAlIj5odHRwOi8v
d3d3Lm5jYmkubmxtLm5paC5nb3YvZW50cmV6L3F1ZXJ5LmZjZ2k/Y21kPVJldHJpZXZlJmFtcDtk
Yj1QdWJNZWQmYW1wO2RvcHQ9Q2l0YXRpb24mYW1wO2xpc3RfdWlkcz0xMjcxNzEzOCAgPC9zdHls
ZT48L3VybD48L3JlbGF0ZWQtdXJscz48L3VybHM+PC9yZWNvcmQ+PC9DaXRl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2214F3" w:rsidRPr="00516A26">
        <w:rPr>
          <w:rFonts w:ascii="Book Antiqua" w:eastAsia="ヒラギノ角ゴ Pro W3" w:hAnsi="Book Antiqua"/>
          <w:szCs w:val="24"/>
          <w:lang w:val="en-US"/>
        </w:rPr>
      </w:r>
      <w:r w:rsidR="002214F3"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2]</w:t>
      </w:r>
      <w:r w:rsidR="002214F3" w:rsidRPr="00516A26">
        <w:rPr>
          <w:rFonts w:ascii="Book Antiqua" w:eastAsia="ヒラギノ角ゴ Pro W3" w:hAnsi="Book Antiqua"/>
          <w:szCs w:val="24"/>
          <w:lang w:val="en-US"/>
        </w:rPr>
        <w:fldChar w:fldCharType="end"/>
      </w:r>
      <w:r w:rsidR="002214F3" w:rsidRPr="00516A26">
        <w:rPr>
          <w:rFonts w:ascii="Book Antiqua" w:eastAsia="ヒラギノ角ゴ Pro W3" w:hAnsi="Book Antiqua"/>
          <w:szCs w:val="24"/>
          <w:lang w:val="en-US"/>
        </w:rPr>
        <w:t>, and arterioles of the cheek pouch of male hamsters</w:t>
      </w:r>
      <w:r w:rsidR="002214F3" w:rsidRPr="00516A26">
        <w:rPr>
          <w:rFonts w:ascii="Book Antiqua" w:eastAsia="ヒラギノ角ゴ Pro W3" w:hAnsi="Book Antiqua"/>
          <w:szCs w:val="24"/>
          <w:lang w:val="en-US"/>
        </w:rPr>
        <w:fldChar w:fldCharType="begin"/>
      </w:r>
      <w:r w:rsidR="00781E7C" w:rsidRPr="00516A26">
        <w:rPr>
          <w:rFonts w:ascii="Book Antiqua" w:eastAsia="ヒラギノ角ゴ Pro W3" w:hAnsi="Book Antiqua"/>
          <w:szCs w:val="24"/>
          <w:lang w:val="en-US"/>
        </w:rPr>
        <w:instrText xml:space="preserve"> ADDIN EN.CITE &lt;EndNote&gt;&lt;Cite&gt;&lt;Author&gt;de Souza&lt;/Author&gt;&lt;Year&gt;2013&lt;/Year&gt;&lt;IDText&gt;Arteriolar diameter and spontaneous vasomotion: importance of potassium channels and nitric oxide&lt;/IDText&gt;&lt;DisplayText&gt;&lt;style face="superscript"&gt;[42]&lt;/style&gt;&lt;/DisplayText&gt;&lt;record&gt;&lt;dates&gt;&lt;pub-dates&gt;&lt;date&gt;Nov&lt;/date&gt;&lt;/pub-dates&gt;&lt;year&gt;2013&lt;/year&gt;&lt;/dates&gt;&lt;urls&gt;&lt;related-urls&gt;&lt;url&gt;http://www.ncbi.nlm.nih.gov/pubmed/23948594&lt;/url&gt;&lt;/related-urls&gt;&lt;/urls&gt;&lt;isbn&gt;1095-9319&lt;/isbn&gt;&lt;titles&gt;&lt;title&gt;Arteriolar diameter and spontaneous vasomotion: importance of potassium channels and nitric oxide&lt;/title&gt;&lt;secondary-title&gt;Microvasc Res&lt;/secondary-title&gt;&lt;/titles&gt;&lt;pages&gt;121-7&lt;/pages&gt;&lt;contributors&gt;&lt;authors&gt;&lt;author&gt;de Souza, M.&lt;/author&gt;&lt;author&gt;Bouskela, E.&lt;/author&gt;&lt;/authors&gt;&lt;/contributors&gt;&lt;language&gt;eng&lt;/language&gt;&lt;added-date format="utc"&gt;1390345710&lt;/added-date&gt;&lt;ref-type name="Journal Article"&gt;17&lt;/ref-type&gt;&lt;rec-number&gt;115&lt;/rec-number&gt;&lt;last-updated-date format="utc"&gt;1390345710&lt;/last-updated-date&gt;&lt;accession-num&gt;23948594&lt;/accession-num&gt;&lt;electronic-resource-num&gt;10.1016/j.mvr.2013.08.001&lt;/electronic-resource-num&gt;&lt;volume&gt;90&lt;/volume&gt;&lt;/record&gt;&lt;/Cite&gt;&lt;/EndNote&gt;</w:instrText>
      </w:r>
      <w:r w:rsidR="002214F3"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42]</w:t>
      </w:r>
      <w:r w:rsidR="002214F3" w:rsidRPr="00516A26">
        <w:rPr>
          <w:rFonts w:ascii="Book Antiqua" w:eastAsia="ヒラギノ角ゴ Pro W3" w:hAnsi="Book Antiqua"/>
          <w:szCs w:val="24"/>
          <w:lang w:val="en-US"/>
        </w:rPr>
        <w:fldChar w:fldCharType="end"/>
      </w:r>
      <w:r w:rsidR="002214F3" w:rsidRPr="00516A26">
        <w:rPr>
          <w:rFonts w:ascii="Book Antiqua" w:eastAsia="ヒラギノ角ゴ Pro W3" w:hAnsi="Book Antiqua"/>
          <w:szCs w:val="24"/>
          <w:lang w:val="en-US"/>
        </w:rPr>
        <w:t xml:space="preserve">. </w:t>
      </w:r>
      <w:r w:rsidR="00AD2CE5" w:rsidRPr="00516A26">
        <w:rPr>
          <w:rFonts w:ascii="Book Antiqua" w:eastAsia="ヒラギノ角ゴ Pro W3" w:hAnsi="Book Antiqua"/>
          <w:szCs w:val="24"/>
          <w:lang w:val="en-US"/>
        </w:rPr>
        <w:t>Furthermore, arsenic increases the cyclooxygenase-2 (COX-2) prot</w:t>
      </w:r>
      <w:r w:rsidR="00E3107D">
        <w:rPr>
          <w:rFonts w:ascii="Book Antiqua" w:eastAsia="ヒラギノ角ゴ Pro W3" w:hAnsi="Book Antiqua"/>
          <w:szCs w:val="24"/>
          <w:lang w:val="en-US"/>
        </w:rPr>
        <w:t xml:space="preserve">ein in aortic endothelial </w:t>
      </w:r>
      <w:proofErr w:type="gramStart"/>
      <w:r w:rsidR="00E3107D">
        <w:rPr>
          <w:rFonts w:ascii="Book Antiqua" w:eastAsia="ヒラギノ角ゴ Pro W3" w:hAnsi="Book Antiqua"/>
          <w:szCs w:val="24"/>
          <w:lang w:val="en-US"/>
        </w:rPr>
        <w:t>cells</w:t>
      </w:r>
      <w:proofErr w:type="gramEnd"/>
      <w:r w:rsidR="00AD2CE5" w:rsidRPr="00516A26">
        <w:rPr>
          <w:rFonts w:ascii="Book Antiqua" w:eastAsia="ヒラギノ角ゴ Pro W3" w:hAnsi="Book Antiqua"/>
          <w:szCs w:val="24"/>
          <w:lang w:val="en-US"/>
        </w:rPr>
        <w:fldChar w:fldCharType="begin">
          <w:fldData xml:space="preserve">PEVuZE5vdGU+PENpdGU+PEF1dGhvcj5CdW5kZXJzb248L0F1dGhvcj48WWVhcj4yMDAyPC9ZZWFy
PjxSZWNOdW0+MTQ4PC9SZWNOdW0+PERpc3BsYXlUZXh0PjxzdHlsZSBmYWNlPSJzdXBlcnNjcmlw
dCI+WzY3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xNDg8L3JlYy1udW1iZXI+PHJlZi10eXBlIG5hbWU9IkpvdXJuYWwgQXJ0aWNsZSI+
MTc8L3JlZi10eXBlPjxjb250cmlidXRvcnM+PGF1dGhvcnM+PGF1dGhvcj48c3R5bGUgZmFjZT0i
bm9ybWFsIiBmb250PSJkZWZhdWx0IiBzaXplPSIxMDAlIj5CdW5kZXJzb24sIE0uPC9zdHlsZT48
L2F1dGhvcj48YXV0aG9yPjxzdHlsZSBmYWNlPSJub3JtYWwiIGZvbnQ9ImRlZmF1bHQiIHNpemU9
IjEwMCUiPkNvZmZpbiwgSi4gRC48L3N0eWxlPjwvYXV0aG9yPjxhdXRob3I+PHN0eWxlIGZhY2U9
Im5vcm1hbCIgZm9udD0iZGVmYXVsdCIgc2l6ZT0iMTAwJSI+QmVhbGwsIEguIEQuPC9zdHlsZT48
L2F1dGhvcj48L2F1dGhvcnM+PC9jb250cmlidXRvcnM+PGF1dGgtYWRkcmVzcz48c3R5bGUgZmFj
ZT0ibm9ybWFsIiBmb250PSJkZWZhdWx0IiBzaXplPSIxMDAlIj5EZXBhcnRtZW50IG9mIFBoYXJt
YWNldXRpY2FsIFNjaWVuY2VzLCBDZW50ZXIgZm9yIEVudmlyb25tZW50YWwgSGVhbHRoIFNjaWVu
Y2VzLCBVbml2ZXJzaXR5IG9mIE1vbnRhbmEsIE1pc3NvdWxhIDU5ODEyLTE1NTIsIFVTQS48L3N0
eWxlPjwvYXV0aC1hZGRyZXNzPjx0aXRsZXM+PHRpdGxlPjxzdHlsZSBmYWNlPSJub3JtYWwiIGZv
bnQ9ImRlZmF1bHQiIHNpemU9IjEwMCUiPkFyc2VuaWMgaW5kdWNlcyBwZXJveHluaXRyaXRlIGdl
bmVyYXRpb24gYW5kIGN5Y2xvb3h5Z2VuYXNlLTIgcHJvdGVpbiBleHByZXNzaW9uIGluIGFvcnRp
YyBlbmRvdGhlbGlhbCBjZWxsczogcG9zc2libGUgcm9sZSBpbiBhdGhlcm9zY2xlcm9zaXM8L3N0
eWxlPjwvdGl0bGU+PHNlY29uZGFyeS10aXRsZT48c3R5bGUgZmFjZT0ibm9ybWFsIiBmb250PSJk
ZWZhdWx0IiBzaXplPSIxMDAlIj5Ub3hpY29sIEFwcGwgUGhhcm1hY29sPC9zdHlsZT48L3NlY29u
ZGFyeS10aXRsZT48L3RpdGxlcz48cGVyaW9kaWNhbD48ZnVsbC10aXRsZT48c3R5bGUgZmFjZT0i
bm9ybWFsIiBmb250PSJkZWZhdWx0IiBzaXplPSIxMDAlIj5Ub3hpY29sIEFwcGwgUGhhcm1hY29s
PC9zdHlsZT48L2Z1bGwtdGl0bGU+PC9wZXJpb2RpY2FsPjxwYWdlcz48c3R5bGUgZmFjZT0ibm9y
bWFsIiBmb250PSJkZWZhdWx0IiBzaXplPSIxMDAlIj4xMS04PC9zdHlsZT48L3BhZ2VzPjx2b2x1
bWU+PHN0eWxlIGZhY2U9Im5vcm1hbCIgZm9udD0iZGVmYXVsdCIgc2l6ZT0iMTAwJSI+MTg0PC9z
dHlsZT48L3ZvbHVtZT48bnVtYmVyPjxzdHlsZSBmYWNlPSJub3JtYWwiIGZvbnQ9ImRlZmF1bHQi
IHNpemU9IjEwMCUiPjE8L3N0eWxlPjwvbnVtYmVyPjxrZXl3b3Jkcz48a2V5d29yZD48c3R5bGUg
ZmFjZT0ibm9ybWFsIiBmb250PSJkZWZhdWx0IiBzaXplPSIxMDAlIj5BbmltYWxzPC9zdHlsZT48
L2tleXdvcmQ+PGtleXdvcmQ+PHN0eWxlIGZhY2U9Im5vcm1hbCIgZm9udD0iZGVmYXVsdCIgc2l6
ZT0iMTAwJSI+QW9ydGEvY3l0b2xvZ3k8L3N0eWxlPjwva2V5d29yZD48a2V5d29yZD48c3R5bGUg
ZmFjZT0ibm9ybWFsIiBmb250PSJkZWZhdWx0IiBzaXplPSIxMDAlIj5BcnNlbmljLypwaGFybWFj
b2xvZ3k8L3N0eWxlPjwva2V5d29yZD48a2V5d29yZD48c3R5bGUgZmFjZT0ibm9ybWFsIiBmb250
PSJkZWZhdWx0IiBzaXplPSIxMDAlIj5BcnRlcmlvc2NsZXJvc2lzL2Vuenltb2xvZ3kvKm1ldGFi
b2xpc208L3N0eWxlPjwva2V5d29yZD48a2V5d29yZD48c3R5bGUgZmFjZT0ibm9ybWFsIiBmb250
PSJkZWZhdWx0IiBzaXplPSIxMDAlIj5DYXR0bGU8L3N0eWxlPjwva2V5d29yZD48a2V5d29yZD48
c3R5bGUgZmFjZT0ibm9ybWFsIiBmb250PSJkZWZhdWx0IiBzaXplPSIxMDAlIj5DZWxsIFN1cnZp
dmFsL2RydWcgZWZmZWN0czwvc3R5bGU+PC9rZXl3b3JkPjxrZXl3b3JkPjxzdHlsZSBmYWNlPSJu
b3JtYWwiIGZvbnQ9ImRlZmF1bHQiIHNpemU9IjEwMCUiPkNlbGxzLCBDdWx0dXJlZDwvc3R5bGU+
PC9rZXl3b3JkPjxrZXl3b3JkPjxzdHlsZSBmYWNlPSJub3JtYWwiIGZvbnQ9ImRlZmF1bHQiIHNp
emU9IjEwMCUiPkN5Y2xvb3h5Z2VuYXNlIDI8L3N0eWxlPjwva2V5d29yZD48a2V5d29yZD48c3R5
bGUgZmFjZT0ibm9ybWFsIiBmb250PSJkZWZhdWx0IiBzaXplPSIxMDAlIj5EaW5vcHJvc3RvbmUv
bWV0YWJvbGlzbTwvc3R5bGU+PC9rZXl3b3JkPjxrZXl3b3JkPjxzdHlsZSBmYWNlPSJub3JtYWwi
IGZvbnQ9ImRlZmF1bHQiIHNpemU9IjEwMCUiPkRvc2UtUmVzcG9uc2UgUmVsYXRpb25zaGlwLCBE
cnVnPC9zdHlsZT48L2tleXdvcmQ+PGtleXdvcmQ+PHN0eWxlIGZhY2U9Im5vcm1hbCIgZm9udD0i
ZGVmYXVsdCIgc2l6ZT0iMTAwJSI+RW5kb3RoZWxpdW0vY3l0b2xvZ3kvKmRydWcgZWZmZWN0cy9l
bnp5bW9sb2d5LyptZXRhYm9saXNtPC9zdHlsZT48L2tleXdvcmQ+PGtleXdvcmQ+PHN0eWxlIGZh
Y2U9Im5vcm1hbCIgZm9udD0iZGVmYXVsdCIgc2l6ZT0iMTAwJSI+R2VuZSBFeHByZXNzaW9uIFJl
Z3VsYXRpb24sIEVuenltb2xvZ2ljLypkcnVnIGVmZmVjdHM8L3N0eWxlPjwva2V5d29yZD48a2V5
d29yZD48c3R5bGUgZmFjZT0ibm9ybWFsIiBmb250PSJkZWZhdWx0IiBzaXplPSIxMDAlIj5Jc29l
bnp5bWVzLypiaW9zeW50aGVzaXM8L3N0eWxlPjwva2V5d29yZD48a2V5d29yZD48c3R5bGUgZmFj
ZT0ibm9ybWFsIiBmb250PSJkZWZhdWx0IiBzaXplPSIxMDAlIj5QZXJveHluaXRyb3VzIEFjaWQv
Km1ldGFib2xpc208L3N0eWxlPjwva2V5d29yZD48a2V5d29yZD48c3R5bGUgZmFjZT0ibm9ybWFs
IiBmb250PSJkZWZhdWx0IiBzaXplPSIxMDAlIj5Qcm9zdGFnbGFuZGluLUVuZG9wZXJveGlkZSBT
eW50aGFzZXMvKmJpb3N5bnRoZXNpczwvc3R5bGU+PC9rZXl3b3JkPjwva2V5d29yZHM+PGRhdGVz
Pjx5ZWFyPjxzdHlsZSBmYWNlPSJub3JtYWwiIGZvbnQ9ImRlZmF1bHQiIHNpemU9IjEwMCUiPjIw
MDI8L3N0eWxlPjwveWVhcj48cHViLWRhdGVzPjxkYXRlPjxzdHlsZSBmYWNlPSJub3JtYWwiIGZv
bnQ9ImRlZmF1bHQiIHNpemU9IjEwMCUiPk9jdCAxPC9zdHlsZT48L2RhdGU+PC9wdWItZGF0ZXM+
PC9kYXRlcz48YWNjZXNzaW9uLW51bT48c3R5bGUgZmFjZT0ibm9ybWFsIiBmb250PSJkZWZhdWx0
IiBzaXplPSIxMDAlIj4xMjM5Mjk2NDwvc3R5bGU+PC9hY2Nlc3Npb24tbnVtPjx1cmxzPjxyZWxh
dGVkLXVybHM+PHVybD48c3R5bGUgZmFjZT0ibm9ybWFsIiBmb250PSJkZWZhdWx0IiBzaXplPSIx
MDAlIj5odHRwOi8vd3d3Lm5jYmkubmxtLm5paC5nb3YvZW50cmV6L3F1ZXJ5LmZjZ2k/Y21kPVJl
dHJpZXZlJmFtcDtkYj1QdWJNZWQmYW1wO2RvcHQ9Q2l0YXRpb24mYW1wO2xpc3RfdWlkcz0xMjM5
Mjk2NCAgPC9zdHlsZT48L3VybD48L3JlbGF0ZWQtdXJscz48L3VybHM+PC9yZWNvcmQ+PC9DaXRl
PjwvRW5kTm90ZT4A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CdW5kZXJzb248L0F1dGhvcj48WWVhcj4yMDAyPC9ZZWFy
PjxSZWNOdW0+MTQ4PC9SZWNOdW0+PERpc3BsYXlUZXh0PjxzdHlsZSBmYWNlPSJzdXBlcnNjcmlw
dCI+WzY3XTwvc3R5bGU+PC9EaXNwbGF5VGV4dD48cmVjb3JkPjxkYXRhYmFzZSBuYW1lPSJtZXRh
bGVzIHBlc2Fkb3MuZW5sIiBwYXRoPSJDOlxEb2N1bWVudHMgYW5kIFNldHRpbmdzXENhcmxvcyBS
dWl6LVRhZ2xlXEVzY3JpdG9yaW9cTWFyem8gMjAxM1xQcm95ZWN0byBGb25kZWN5dCAyMDE0XG1l
dGFsZXMgcGVzYWRvcy5lbmwiPm1ldGFsZXMgcGVzYWRvcy5lbmw8L2RhdGFiYXNlPjxzb3VyY2Ut
YXBwIG5hbWU9IkVuZE5vdGUiIHZlcnNpb249IjguMCI+RW5kTm90ZTwvc291cmNlLWFwcD48cmVj
LW51bWJlcj4xNDg8L3JlYy1udW1iZXI+PHJlZi10eXBlIG5hbWU9IkpvdXJuYWwgQXJ0aWNsZSI+
MTc8L3JlZi10eXBlPjxjb250cmlidXRvcnM+PGF1dGhvcnM+PGF1dGhvcj48c3R5bGUgZmFjZT0i
bm9ybWFsIiBmb250PSJkZWZhdWx0IiBzaXplPSIxMDAlIj5CdW5kZXJzb24sIE0uPC9zdHlsZT48
L2F1dGhvcj48YXV0aG9yPjxzdHlsZSBmYWNlPSJub3JtYWwiIGZvbnQ9ImRlZmF1bHQiIHNpemU9
IjEwMCUiPkNvZmZpbiwgSi4gRC48L3N0eWxlPjwvYXV0aG9yPjxhdXRob3I+PHN0eWxlIGZhY2U9
Im5vcm1hbCIgZm9udD0iZGVmYXVsdCIgc2l6ZT0iMTAwJSI+QmVhbGwsIEguIEQuPC9zdHlsZT48
L2F1dGhvcj48L2F1dGhvcnM+PC9jb250cmlidXRvcnM+PGF1dGgtYWRkcmVzcz48c3R5bGUgZmFj
ZT0ibm9ybWFsIiBmb250PSJkZWZhdWx0IiBzaXplPSIxMDAlIj5EZXBhcnRtZW50IG9mIFBoYXJt
YWNldXRpY2FsIFNjaWVuY2VzLCBDZW50ZXIgZm9yIEVudmlyb25tZW50YWwgSGVhbHRoIFNjaWVu
Y2VzLCBVbml2ZXJzaXR5IG9mIE1vbnRhbmEsIE1pc3NvdWxhIDU5ODEyLTE1NTIsIFVTQS48L3N0
eWxlPjwvYXV0aC1hZGRyZXNzPjx0aXRsZXM+PHRpdGxlPjxzdHlsZSBmYWNlPSJub3JtYWwiIGZv
bnQ9ImRlZmF1bHQiIHNpemU9IjEwMCUiPkFyc2VuaWMgaW5kdWNlcyBwZXJveHluaXRyaXRlIGdl
bmVyYXRpb24gYW5kIGN5Y2xvb3h5Z2VuYXNlLTIgcHJvdGVpbiBleHByZXNzaW9uIGluIGFvcnRp
YyBlbmRvdGhlbGlhbCBjZWxsczogcG9zc2libGUgcm9sZSBpbiBhdGhlcm9zY2xlcm9zaXM8L3N0
eWxlPjwvdGl0bGU+PHNlY29uZGFyeS10aXRsZT48c3R5bGUgZmFjZT0ibm9ybWFsIiBmb250PSJk
ZWZhdWx0IiBzaXplPSIxMDAlIj5Ub3hpY29sIEFwcGwgUGhhcm1hY29sPC9zdHlsZT48L3NlY29u
ZGFyeS10aXRsZT48L3RpdGxlcz48cGVyaW9kaWNhbD48ZnVsbC10aXRsZT48c3R5bGUgZmFjZT0i
bm9ybWFsIiBmb250PSJkZWZhdWx0IiBzaXplPSIxMDAlIj5Ub3hpY29sIEFwcGwgUGhhcm1hY29s
PC9zdHlsZT48L2Z1bGwtdGl0bGU+PC9wZXJpb2RpY2FsPjxwYWdlcz48c3R5bGUgZmFjZT0ibm9y
bWFsIiBmb250PSJkZWZhdWx0IiBzaXplPSIxMDAlIj4xMS04PC9zdHlsZT48L3BhZ2VzPjx2b2x1
bWU+PHN0eWxlIGZhY2U9Im5vcm1hbCIgZm9udD0iZGVmYXVsdCIgc2l6ZT0iMTAwJSI+MTg0PC9z
dHlsZT48L3ZvbHVtZT48bnVtYmVyPjxzdHlsZSBmYWNlPSJub3JtYWwiIGZvbnQ9ImRlZmF1bHQi
IHNpemU9IjEwMCUiPjE8L3N0eWxlPjwvbnVtYmVyPjxrZXl3b3Jkcz48a2V5d29yZD48c3R5bGUg
ZmFjZT0ibm9ybWFsIiBmb250PSJkZWZhdWx0IiBzaXplPSIxMDAlIj5BbmltYWxzPC9zdHlsZT48
L2tleXdvcmQ+PGtleXdvcmQ+PHN0eWxlIGZhY2U9Im5vcm1hbCIgZm9udD0iZGVmYXVsdCIgc2l6
ZT0iMTAwJSI+QW9ydGEvY3l0b2xvZ3k8L3N0eWxlPjwva2V5d29yZD48a2V5d29yZD48c3R5bGUg
ZmFjZT0ibm9ybWFsIiBmb250PSJkZWZhdWx0IiBzaXplPSIxMDAlIj5BcnNlbmljLypwaGFybWFj
b2xvZ3k8L3N0eWxlPjwva2V5d29yZD48a2V5d29yZD48c3R5bGUgZmFjZT0ibm9ybWFsIiBmb250
PSJkZWZhdWx0IiBzaXplPSIxMDAlIj5BcnRlcmlvc2NsZXJvc2lzL2Vuenltb2xvZ3kvKm1ldGFi
b2xpc208L3N0eWxlPjwva2V5d29yZD48a2V5d29yZD48c3R5bGUgZmFjZT0ibm9ybWFsIiBmb250
PSJkZWZhdWx0IiBzaXplPSIxMDAlIj5DYXR0bGU8L3N0eWxlPjwva2V5d29yZD48a2V5d29yZD48
c3R5bGUgZmFjZT0ibm9ybWFsIiBmb250PSJkZWZhdWx0IiBzaXplPSIxMDAlIj5DZWxsIFN1cnZp
dmFsL2RydWcgZWZmZWN0czwvc3R5bGU+PC9rZXl3b3JkPjxrZXl3b3JkPjxzdHlsZSBmYWNlPSJu
b3JtYWwiIGZvbnQ9ImRlZmF1bHQiIHNpemU9IjEwMCUiPkNlbGxzLCBDdWx0dXJlZDwvc3R5bGU+
PC9rZXl3b3JkPjxrZXl3b3JkPjxzdHlsZSBmYWNlPSJub3JtYWwiIGZvbnQ9ImRlZmF1bHQiIHNp
emU9IjEwMCUiPkN5Y2xvb3h5Z2VuYXNlIDI8L3N0eWxlPjwva2V5d29yZD48a2V5d29yZD48c3R5
bGUgZmFjZT0ibm9ybWFsIiBmb250PSJkZWZhdWx0IiBzaXplPSIxMDAlIj5EaW5vcHJvc3RvbmUv
bWV0YWJvbGlzbTwvc3R5bGU+PC9rZXl3b3JkPjxrZXl3b3JkPjxzdHlsZSBmYWNlPSJub3JtYWwi
IGZvbnQ9ImRlZmF1bHQiIHNpemU9IjEwMCUiPkRvc2UtUmVzcG9uc2UgUmVsYXRpb25zaGlwLCBE
cnVnPC9zdHlsZT48L2tleXdvcmQ+PGtleXdvcmQ+PHN0eWxlIGZhY2U9Im5vcm1hbCIgZm9udD0i
ZGVmYXVsdCIgc2l6ZT0iMTAwJSI+RW5kb3RoZWxpdW0vY3l0b2xvZ3kvKmRydWcgZWZmZWN0cy9l
bnp5bW9sb2d5LyptZXRhYm9saXNtPC9zdHlsZT48L2tleXdvcmQ+PGtleXdvcmQ+PHN0eWxlIGZh
Y2U9Im5vcm1hbCIgZm9udD0iZGVmYXVsdCIgc2l6ZT0iMTAwJSI+R2VuZSBFeHByZXNzaW9uIFJl
Z3VsYXRpb24sIEVuenltb2xvZ2ljLypkcnVnIGVmZmVjdHM8L3N0eWxlPjwva2V5d29yZD48a2V5
d29yZD48c3R5bGUgZmFjZT0ibm9ybWFsIiBmb250PSJkZWZhdWx0IiBzaXplPSIxMDAlIj5Jc29l
bnp5bWVzLypiaW9zeW50aGVzaXM8L3N0eWxlPjwva2V5d29yZD48a2V5d29yZD48c3R5bGUgZmFj
ZT0ibm9ybWFsIiBmb250PSJkZWZhdWx0IiBzaXplPSIxMDAlIj5QZXJveHluaXRyb3VzIEFjaWQv
Km1ldGFib2xpc208L3N0eWxlPjwva2V5d29yZD48a2V5d29yZD48c3R5bGUgZmFjZT0ibm9ybWFs
IiBmb250PSJkZWZhdWx0IiBzaXplPSIxMDAlIj5Qcm9zdGFnbGFuZGluLUVuZG9wZXJveGlkZSBT
eW50aGFzZXMvKmJpb3N5bnRoZXNpczwvc3R5bGU+PC9rZXl3b3JkPjwva2V5d29yZHM+PGRhdGVz
Pjx5ZWFyPjxzdHlsZSBmYWNlPSJub3JtYWwiIGZvbnQ9ImRlZmF1bHQiIHNpemU9IjEwMCUiPjIw
MDI8L3N0eWxlPjwveWVhcj48cHViLWRhdGVzPjxkYXRlPjxzdHlsZSBmYWNlPSJub3JtYWwiIGZv
bnQ9ImRlZmF1bHQiIHNpemU9IjEwMCUiPk9jdCAxPC9zdHlsZT48L2RhdGU+PC9wdWItZGF0ZXM+
PC9kYXRlcz48YWNjZXNzaW9uLW51bT48c3R5bGUgZmFjZT0ibm9ybWFsIiBmb250PSJkZWZhdWx0
IiBzaXplPSIxMDAlIj4xMjM5Mjk2NDwvc3R5bGU+PC9hY2Nlc3Npb24tbnVtPjx1cmxzPjxyZWxh
dGVkLXVybHM+PHVybD48c3R5bGUgZmFjZT0ibm9ybWFsIiBmb250PSJkZWZhdWx0IiBzaXplPSIx
MDAlIj5odHRwOi8vd3d3Lm5jYmkubmxtLm5paC5nb3YvZW50cmV6L3F1ZXJ5LmZjZ2k/Y21kPVJl
dHJpZXZlJmFtcDtkYj1QdWJNZWQmYW1wO2RvcHQ9Q2l0YXRpb24mYW1wO2xpc3RfdWlkcz0xMjM5
Mjk2NCAgPC9zdHlsZT48L3VybD48L3JlbGF0ZWQtdXJscz48L3VybHM+PC9yZWNvcmQ+PC9DaXRl
PjwvRW5kTm90ZT4A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AD2CE5" w:rsidRPr="00516A26">
        <w:rPr>
          <w:rFonts w:ascii="Book Antiqua" w:eastAsia="ヒラギノ角ゴ Pro W3" w:hAnsi="Book Antiqua"/>
          <w:szCs w:val="24"/>
          <w:lang w:val="en-US"/>
        </w:rPr>
      </w:r>
      <w:r w:rsidR="00AD2CE5"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67]</w:t>
      </w:r>
      <w:r w:rsidR="00AD2CE5" w:rsidRPr="00516A26">
        <w:rPr>
          <w:rFonts w:ascii="Book Antiqua" w:eastAsia="ヒラギノ角ゴ Pro W3" w:hAnsi="Book Antiqua"/>
          <w:szCs w:val="24"/>
          <w:lang w:val="en-US"/>
        </w:rPr>
        <w:fldChar w:fldCharType="end"/>
      </w:r>
      <w:r w:rsidR="00E3107D">
        <w:rPr>
          <w:rFonts w:ascii="Book Antiqua" w:eastAsia="ヒラギノ角ゴ Pro W3" w:hAnsi="Book Antiqua"/>
          <w:szCs w:val="24"/>
          <w:lang w:val="en-US"/>
        </w:rPr>
        <w:t>, COX-2 in HUVEC</w:t>
      </w:r>
      <w:r w:rsidR="00AD2CE5" w:rsidRPr="00516A26">
        <w:rPr>
          <w:rFonts w:ascii="Book Antiqua" w:eastAsia="ヒラギノ角ゴ Pro W3" w:hAnsi="Book Antiqua"/>
          <w:szCs w:val="24"/>
          <w:lang w:val="en-US"/>
        </w:rPr>
        <w:fldChar w:fldCharType="begin">
          <w:fldData xml:space="preserve">PEVuZE5vdGU+PENpdGU+PEF1dGhvcj5Uc2FpPC9BdXRob3I+PFllYXI+MjAwMjwvWWVhcj48UmVj
TnVtPjE0OTwvUmVjTnVtPjxEaXNwbGF5VGV4dD48c3R5bGUgZmFjZT0ic3VwZXJzY3JpcHQiPls4
M1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TQ5PC9yZWMtbnVtYmVyPjxyZWYtdHlwZSBuYW1lPSJKb3VybmFsIEFydGljbGUiPjE3PC9y
ZWYtdHlwZT48Y29udHJpYnV0b3JzPjxhdXRob3JzPjxhdXRob3I+PHN0eWxlIGZhY2U9Im5vcm1h
bCIgZm9udD0iZGVmYXVsdCIgc2l6ZT0iMTAwJSI+VHNhaSwgUy4gSC48L3N0eWxlPjwvYXV0aG9y
PjxhdXRob3I+PHN0eWxlIGZhY2U9Im5vcm1hbCIgZm9udD0iZGVmYXVsdCIgc2l6ZT0iMTAwJSI+
TGlhbmcsIFkuIEMuPC9zdHlsZT48L2F1dGhvcj48YXV0aG9yPjxzdHlsZSBmYWNlPSJub3JtYWwi
IGZvbnQ9ImRlZmF1bHQiIHNpemU9IjEwMCUiPkNoZW4sIEwuPC9zdHlsZT48L2F1dGhvcj48YXV0
aG9yPjxzdHlsZSBmYWNlPSJub3JtYWwiIGZvbnQ9ImRlZmF1bHQiIHNpemU9IjEwMCUiPkhvLCBG
LiBNLjwvc3R5bGU+PC9hdXRob3I+PGF1dGhvcj48c3R5bGUgZmFjZT0ibm9ybWFsIiBmb250PSJk
ZWZhdWx0IiBzaXplPSIxMDAlIj5Ic2llaCwgTS4gUy48L3N0eWxlPjwvYXV0aG9yPjxhdXRob3I+
PHN0eWxlIGZhY2U9Im5vcm1hbCIgZm9udD0iZGVmYXVsdCIgc2l6ZT0iMTAwJSI+TGluLCBKLiBL
Ljwvc3R5bGU+PC9hdXRob3I+PC9hdXRob3JzPjwvY29udHJpYnV0b3JzPjxhdXRoLWFkZHJlc3M+
PHN0eWxlIGZhY2U9Im5vcm1hbCIgZm9udD0iZGVmYXVsdCIgc2l6ZT0iMTAwJSI+RGVwYXJ0bWVu
dCBvZiBPcnRob3BhZWRpY3MgYW5kIFRyYXVtYXRvbG9neSwgU2Nob29sIG9mIE1lZGljaW5lLCBU
YWlwZWkgTWVkaWNhbCBVbml2ZXJzaXR5IEhvc3BpdGFsLCBUYWlwZWkgTWVkaWNhbCBVbml2ZXJz
aXR5LCBUYWlwZWksIFRhaXdhbi4gY2xhcmVAdG1jLmVkdS50dzwvc3R5bGU+PC9hdXRoLWFkZHJl
c3M+PHRpdGxlcz48dGl0bGU+PHN0eWxlIGZhY2U9Im5vcm1hbCIgZm9udD0iZGVmYXVsdCIgc2l6
ZT0iMTAwJSI+QXJzZW5pdGUgc3RpbXVsYXRlcyBjeWNsb294eWdlbmFzZS0yIGV4cHJlc3Npb24g
dGhyb3VnaCBhY3RpdmF0aW5nIElrYXBwYUIga2luYXNlIGFuZCBudWNsZWFyIGZhY3RvciBrYXBw
YUIgaW4gcHJpbWFyeSBhbmQgRUNWMzA0IGVuZG90aGVsaWFsIGNlbGxzPC9zdHlsZT48L3RpdGxl
PjxzZWNvbmRhcnktdGl0bGU+PHN0eWxlIGZhY2U9Im5vcm1hbCIgZm9udD0iZGVmYXVsdCIgc2l6
ZT0iMTAwJSI+SiBDZWxsIEJpb2NoZW08L3N0eWxlPjwvc2Vjb25kYXJ5LXRpdGxlPjwvdGl0bGVz
PjxwZXJpb2RpY2FsPjxmdWxsLXRpdGxlPjxzdHlsZSBmYWNlPSJub3JtYWwiIGZvbnQ9ImRlZmF1
bHQiIHNpemU9IjEwMCUiPkogQ2VsbCBCaW9jaGVtPC9zdHlsZT48L2Z1bGwtdGl0bGU+PC9wZXJp
b2RpY2FsPjxwYWdlcz48c3R5bGUgZmFjZT0ibm9ybWFsIiBmb250PSJkZWZhdWx0IiBzaXplPSIx
MDAlIj43NTAtODwvc3R5bGU+PC9wYWdlcz48dm9sdW1lPjxzdHlsZSBmYWNlPSJub3JtYWwiIGZv
bnQ9ImRlZmF1bHQiIHNpemU9IjEwMCUiPjg0PC9zdHlsZT48L3ZvbHVtZT48bnVtYmVyPjxzdHls
ZSBmYWNlPSJub3JtYWwiIGZvbnQ9ImRlZmF1bHQiIHNpemU9IjEwMCUiPjQ8L3N0eWxlPjwvbnVt
YmVyPjxrZXl3b3Jkcz48a2V5d29yZD48c3R5bGUgZmFjZT0ibm9ybWFsIiBmb250PSJkZWZhdWx0
IiBzaXplPSIxMDAlIj5BbnRpb3hpZGFudHMvcGhhcm1hY29sb2d5PC9zdHlsZT48L2tleXdvcmQ+
PGtleXdvcmQ+PHN0eWxlIGZhY2U9Im5vcm1hbCIgZm9udD0iZGVmYXVsdCIgc2l6ZT0iMTAwJSI+
QXJzZW5pdGVzL2FudGFnb25pc3RzICZhbXA7IGluaGliaXRvcnMvKnBoYXJtYWNvbG9neTwvc3R5
bGU+PC9rZXl3b3JkPjxrZXl3b3JkPjxzdHlsZSBmYWNlPSJub3JtYWwiIGZvbnQ9ImRlZmF1bHQi
IHNpemU9IjEwMCUiPkNlbGxzLCBDdWx0dXJlZDwvc3R5bGU+PC9rZXl3b3JkPjxrZXl3b3JkPjxz
dHlsZSBmYWNlPSJub3JtYWwiIGZvbnQ9ImRlZmF1bHQiIHNpemU9IjEwMCUiPkN5Y2xvb3h5Z2Vu
YXNlIDI8L3N0eWxlPjwva2V5d29yZD48a2V5d29yZD48c3R5bGUgZmFjZT0ibm9ybWFsIiBmb250
PSJkZWZhdWx0IiBzaXplPSIxMDAlIj5EaW5vcHJvc3RvbmUvYmlvc3ludGhlc2lzPC9zdHlsZT48
L2tleXdvcmQ+PGtleXdvcmQ+PHN0eWxlIGZhY2U9Im5vcm1hbCIgZm9udD0iZGVmYXVsdCIgc2l6
ZT0iMTAwJSI+RHJ1ZyBJbnRlcmFjdGlvbnM8L3N0eWxlPjwva2V5d29yZD48a2V5d29yZD48c3R5
bGUgZmFjZT0ibm9ybWFsIiBmb250PSJkZWZhdWx0IiBzaXplPSIxMDAlIj5FbmRvdGhlbGl1bSwg
VmFzY3VsYXIvKmRydWcgZWZmZWN0cy9lbnp5bW9sb2d5PC9zdHlsZT48L2tleXdvcmQ+PGtleXdv
cmQ+PHN0eWxlIGZhY2U9Im5vcm1hbCIgZm9udD0iZGVmYXVsdCIgc2l6ZT0iMTAwJSI+RW56eW1l
IEFjdGl2YXRpb24vZHJ1ZyBlZmZlY3RzPC9zdHlsZT48L2tleXdvcmQ+PGtleXdvcmQ+PHN0eWxl
IGZhY2U9Im5vcm1hbCIgZm9udD0iZGVmYXVsdCIgc2l6ZT0iMTAwJSI+R2VuZSBFeHByZXNzaW9u
L2RydWcgZWZmZWN0czwvc3R5bGU+PC9rZXl3b3JkPjxrZXl3b3JkPjxzdHlsZSBmYWNlPSJub3Jt
YWwiIGZvbnQ9ImRlZmF1bHQiIHNpemU9IjEwMCUiPkh1bWFuczwvc3R5bGU+PC9rZXl3b3JkPjxr
ZXl3b3JkPjxzdHlsZSBmYWNlPSJub3JtYWwiIGZvbnQ9ImRlZmF1bHQiIHNpemU9IjEwMCUiPkkt
a2FwcGEgQiBQcm90ZWlucy8qbWV0YWJvbGlzbTwvc3R5bGU+PC9rZXl3b3JkPjxrZXl3b3JkPjxz
dHlsZSBmYWNlPSJub3JtYWwiIGZvbnQ9ImRlZmF1bHQiIHNpemU9IjEwMCUiPklzb2VuenltZXMv
KmJpb3N5bnRoZXNpcy9nZW5ldGljczwvc3R5bGU+PC9rZXl3b3JkPjxrZXl3b3JkPjxzdHlsZSBm
YWNlPSJub3JtYWwiIGZvbnQ9ImRlZmF1bHQiIHNpemU9IjEwMCUiPkx1Y2lmZXJhc2VzL2Jpb3N5
bnRoZXNpcy9nZW5ldGljczwvc3R5bGU+PC9rZXl3b3JkPjxrZXl3b3JkPjxzdHlsZSBmYWNlPSJu
b3JtYWwiIGZvbnQ9ImRlZmF1bHQiIHNpemU9IjEwMCUiPk1lbWJyYW5lIFByb3RlaW5zPC9zdHls
ZT48L2tleXdvcmQ+PGtleXdvcmQ+PHN0eWxlIGZhY2U9Im5vcm1hbCIgZm9udD0iZGVmYXVsdCIg
c2l6ZT0iMTAwJSI+TkYta2FwcGEgQi8qbWV0YWJvbGlzbTwvc3R5bGU+PC9rZXl3b3JkPjxrZXl3
b3JkPjxzdHlsZSBmYWNlPSJub3JtYWwiIGZvbnQ9ImRlZmF1bHQiIHNpemU9IjEwMCUiPlByb21v
dGVyIFJlZ2lvbnMsIEdlbmV0aWMvZHJ1ZyBlZmZlY3RzPC9zdHlsZT48L2tleXdvcmQ+PGtleXdv
cmQ+PHN0eWxlIGZhY2U9Im5vcm1hbCIgZm9udD0iZGVmYXVsdCIgc2l6ZT0iMTAwJSI+UHJvc3Rh
Z2xhbmRpbi1FbmRvcGVyb3hpZGUgU3ludGhhc2VzLypiaW9zeW50aGVzaXMvZ2VuZXRpY3M8L3N0
eWxlPjwva2V5d29yZD48a2V5d29yZD48c3R5bGUgZmFjZT0ibm9ybWFsIiBmb250PSJkZWZhdWx0
IiBzaXplPSIxMDAlIj5QeXJyb2xpZGluZXMvcGhhcm1hY29sb2d5PC9zdHlsZT48L2tleXdvcmQ+
PGtleXdvcmQ+PHN0eWxlIGZhY2U9Im5vcm1hbCIgZm9udD0iZGVmYXVsdCIgc2l6ZT0iMTAwJSI+
VGhpb2NhcmJhbWF0ZXMvcGhhcm1hY29sb2d5PC9zdHlsZT48L2tleXdvcmQ+PGtleXdvcmQ+PHN0
eWxlIGZhY2U9Im5vcm1hbCIgZm9udD0iZGVmYXVsdCIgc2l6ZT0iMTAwJSI+VW1iaWxpY2FsIFZl
aW5zPC9zdHlsZT48L2tleXdvcmQ+PC9rZXl3b3Jkcz48ZGF0ZXM+PHllYXI+PHN0eWxlIGZhY2U9
Im5vcm1hbCIgZm9udD0iZGVmYXVsdCIgc2l6ZT0iMTAwJSI+MjAwMjwvc3R5bGU+PC95ZWFyPjwv
ZGF0ZXM+PGFjY2Vzc2lvbi1udW0+PHN0eWxlIGZhY2U9Im5vcm1hbCIgZm9udD0iZGVmYXVsdCIg
c2l6ZT0iMTAwJSI+MTE4MzU0MDA8L3N0eWxlPjwvYWNjZXNzaW9uLW51bT48dXJscz48cmVsYXRl
ZC11cmxzPjx1cmw+PHN0eWxlIGZhY2U9Im5vcm1hbCIgZm9udD0iZGVmYXVsdCIgc2l6ZT0iMTAw
JSI+aHR0cDovL3d3dy5uY2JpLm5sbS5uaWguZ292L2VudHJlei9xdWVyeS5mY2dpP2NtZD1SZXRy
aWV2ZSZhbXA7ZGI9UHViTWVkJmFtcDtkb3B0PUNpdGF0aW9uJmFtcDtsaXN0X3VpZHM9MTE4MzU0
MDAgIDwvc3R5bGU+PC91cmw+PC9yZWxhdGVkLXVybHM+PC91cmxzPjwvcmVjb3JkPjwvQ2l0ZT48
L0VuZE5vdGU+AG==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Uc2FpPC9BdXRob3I+PFllYXI+MjAwMjwvWWVhcj48UmVj
TnVtPjE0OTwvUmVjTnVtPjxEaXNwbGF5VGV4dD48c3R5bGUgZmFjZT0ic3VwZXJzY3JpcHQiPls4
M108L3N0eWxlPjwvRGlzcGxheVRleHQ+PHJlY29yZD48ZGF0YWJhc2UgbmFtZT0ibWV0YWxlcyBw
ZXNhZG9zLmVubCIgcGF0aD0iQzpcRG9jdW1lbnRzIGFuZCBTZXR0aW5nc1xDYXJsb3MgUnVpei1U
YWdsZVxFc2NyaXRvcmlvXE1hcnpvIDIwMTNcUHJveWVjdG8gRm9uZGVjeXQgMjAxNFxtZXRhbGVz
IHBlc2Fkb3MuZW5sIj5tZXRhbGVzIHBlc2Fkb3MuZW5sPC9kYXRhYmFzZT48c291cmNlLWFwcCBu
YW1lPSJFbmROb3RlIiB2ZXJzaW9uPSI4LjAiPkVuZE5vdGU8L3NvdXJjZS1hcHA+PHJlYy1udW1i
ZXI+MTQ5PC9yZWMtbnVtYmVyPjxyZWYtdHlwZSBuYW1lPSJKb3VybmFsIEFydGljbGUiPjE3PC9y
ZWYtdHlwZT48Y29udHJpYnV0b3JzPjxhdXRob3JzPjxhdXRob3I+PHN0eWxlIGZhY2U9Im5vcm1h
bCIgZm9udD0iZGVmYXVsdCIgc2l6ZT0iMTAwJSI+VHNhaSwgUy4gSC48L3N0eWxlPjwvYXV0aG9y
PjxhdXRob3I+PHN0eWxlIGZhY2U9Im5vcm1hbCIgZm9udD0iZGVmYXVsdCIgc2l6ZT0iMTAwJSI+
TGlhbmcsIFkuIEMuPC9zdHlsZT48L2F1dGhvcj48YXV0aG9yPjxzdHlsZSBmYWNlPSJub3JtYWwi
IGZvbnQ9ImRlZmF1bHQiIHNpemU9IjEwMCUiPkNoZW4sIEwuPC9zdHlsZT48L2F1dGhvcj48YXV0
aG9yPjxzdHlsZSBmYWNlPSJub3JtYWwiIGZvbnQ9ImRlZmF1bHQiIHNpemU9IjEwMCUiPkhvLCBG
LiBNLjwvc3R5bGU+PC9hdXRob3I+PGF1dGhvcj48c3R5bGUgZmFjZT0ibm9ybWFsIiBmb250PSJk
ZWZhdWx0IiBzaXplPSIxMDAlIj5Ic2llaCwgTS4gUy48L3N0eWxlPjwvYXV0aG9yPjxhdXRob3I+
PHN0eWxlIGZhY2U9Im5vcm1hbCIgZm9udD0iZGVmYXVsdCIgc2l6ZT0iMTAwJSI+TGluLCBKLiBL
Ljwvc3R5bGU+PC9hdXRob3I+PC9hdXRob3JzPjwvY29udHJpYnV0b3JzPjxhdXRoLWFkZHJlc3M+
PHN0eWxlIGZhY2U9Im5vcm1hbCIgZm9udD0iZGVmYXVsdCIgc2l6ZT0iMTAwJSI+RGVwYXJ0bWVu
dCBvZiBPcnRob3BhZWRpY3MgYW5kIFRyYXVtYXRvbG9neSwgU2Nob29sIG9mIE1lZGljaW5lLCBU
YWlwZWkgTWVkaWNhbCBVbml2ZXJzaXR5IEhvc3BpdGFsLCBUYWlwZWkgTWVkaWNhbCBVbml2ZXJz
aXR5LCBUYWlwZWksIFRhaXdhbi4gY2xhcmVAdG1jLmVkdS50dzwvc3R5bGU+PC9hdXRoLWFkZHJl
c3M+PHRpdGxlcz48dGl0bGU+PHN0eWxlIGZhY2U9Im5vcm1hbCIgZm9udD0iZGVmYXVsdCIgc2l6
ZT0iMTAwJSI+QXJzZW5pdGUgc3RpbXVsYXRlcyBjeWNsb294eWdlbmFzZS0yIGV4cHJlc3Npb24g
dGhyb3VnaCBhY3RpdmF0aW5nIElrYXBwYUIga2luYXNlIGFuZCBudWNsZWFyIGZhY3RvciBrYXBw
YUIgaW4gcHJpbWFyeSBhbmQgRUNWMzA0IGVuZG90aGVsaWFsIGNlbGxzPC9zdHlsZT48L3RpdGxl
PjxzZWNvbmRhcnktdGl0bGU+PHN0eWxlIGZhY2U9Im5vcm1hbCIgZm9udD0iZGVmYXVsdCIgc2l6
ZT0iMTAwJSI+SiBDZWxsIEJpb2NoZW08L3N0eWxlPjwvc2Vjb25kYXJ5LXRpdGxlPjwvdGl0bGVz
PjxwZXJpb2RpY2FsPjxmdWxsLXRpdGxlPjxzdHlsZSBmYWNlPSJub3JtYWwiIGZvbnQ9ImRlZmF1
bHQiIHNpemU9IjEwMCUiPkogQ2VsbCBCaW9jaGVtPC9zdHlsZT48L2Z1bGwtdGl0bGU+PC9wZXJp
b2RpY2FsPjxwYWdlcz48c3R5bGUgZmFjZT0ibm9ybWFsIiBmb250PSJkZWZhdWx0IiBzaXplPSIx
MDAlIj43NTAtODwvc3R5bGU+PC9wYWdlcz48dm9sdW1lPjxzdHlsZSBmYWNlPSJub3JtYWwiIGZv
bnQ9ImRlZmF1bHQiIHNpemU9IjEwMCUiPjg0PC9zdHlsZT48L3ZvbHVtZT48bnVtYmVyPjxzdHls
ZSBmYWNlPSJub3JtYWwiIGZvbnQ9ImRlZmF1bHQiIHNpemU9IjEwMCUiPjQ8L3N0eWxlPjwvbnVt
YmVyPjxrZXl3b3Jkcz48a2V5d29yZD48c3R5bGUgZmFjZT0ibm9ybWFsIiBmb250PSJkZWZhdWx0
IiBzaXplPSIxMDAlIj5BbnRpb3hpZGFudHMvcGhhcm1hY29sb2d5PC9zdHlsZT48L2tleXdvcmQ+
PGtleXdvcmQ+PHN0eWxlIGZhY2U9Im5vcm1hbCIgZm9udD0iZGVmYXVsdCIgc2l6ZT0iMTAwJSI+
QXJzZW5pdGVzL2FudGFnb25pc3RzICZhbXA7IGluaGliaXRvcnMvKnBoYXJtYWNvbG9neTwvc3R5
bGU+PC9rZXl3b3JkPjxrZXl3b3JkPjxzdHlsZSBmYWNlPSJub3JtYWwiIGZvbnQ9ImRlZmF1bHQi
IHNpemU9IjEwMCUiPkNlbGxzLCBDdWx0dXJlZDwvc3R5bGU+PC9rZXl3b3JkPjxrZXl3b3JkPjxz
dHlsZSBmYWNlPSJub3JtYWwiIGZvbnQ9ImRlZmF1bHQiIHNpemU9IjEwMCUiPkN5Y2xvb3h5Z2Vu
YXNlIDI8L3N0eWxlPjwva2V5d29yZD48a2V5d29yZD48c3R5bGUgZmFjZT0ibm9ybWFsIiBmb250
PSJkZWZhdWx0IiBzaXplPSIxMDAlIj5EaW5vcHJvc3RvbmUvYmlvc3ludGhlc2lzPC9zdHlsZT48
L2tleXdvcmQ+PGtleXdvcmQ+PHN0eWxlIGZhY2U9Im5vcm1hbCIgZm9udD0iZGVmYXVsdCIgc2l6
ZT0iMTAwJSI+RHJ1ZyBJbnRlcmFjdGlvbnM8L3N0eWxlPjwva2V5d29yZD48a2V5d29yZD48c3R5
bGUgZmFjZT0ibm9ybWFsIiBmb250PSJkZWZhdWx0IiBzaXplPSIxMDAlIj5FbmRvdGhlbGl1bSwg
VmFzY3VsYXIvKmRydWcgZWZmZWN0cy9lbnp5bW9sb2d5PC9zdHlsZT48L2tleXdvcmQ+PGtleXdv
cmQ+PHN0eWxlIGZhY2U9Im5vcm1hbCIgZm9udD0iZGVmYXVsdCIgc2l6ZT0iMTAwJSI+RW56eW1l
IEFjdGl2YXRpb24vZHJ1ZyBlZmZlY3RzPC9zdHlsZT48L2tleXdvcmQ+PGtleXdvcmQ+PHN0eWxl
IGZhY2U9Im5vcm1hbCIgZm9udD0iZGVmYXVsdCIgc2l6ZT0iMTAwJSI+R2VuZSBFeHByZXNzaW9u
L2RydWcgZWZmZWN0czwvc3R5bGU+PC9rZXl3b3JkPjxrZXl3b3JkPjxzdHlsZSBmYWNlPSJub3Jt
YWwiIGZvbnQ9ImRlZmF1bHQiIHNpemU9IjEwMCUiPkh1bWFuczwvc3R5bGU+PC9rZXl3b3JkPjxr
ZXl3b3JkPjxzdHlsZSBmYWNlPSJub3JtYWwiIGZvbnQ9ImRlZmF1bHQiIHNpemU9IjEwMCUiPkkt
a2FwcGEgQiBQcm90ZWlucy8qbWV0YWJvbGlzbTwvc3R5bGU+PC9rZXl3b3JkPjxrZXl3b3JkPjxz
dHlsZSBmYWNlPSJub3JtYWwiIGZvbnQ9ImRlZmF1bHQiIHNpemU9IjEwMCUiPklzb2VuenltZXMv
KmJpb3N5bnRoZXNpcy9nZW5ldGljczwvc3R5bGU+PC9rZXl3b3JkPjxrZXl3b3JkPjxzdHlsZSBm
YWNlPSJub3JtYWwiIGZvbnQ9ImRlZmF1bHQiIHNpemU9IjEwMCUiPkx1Y2lmZXJhc2VzL2Jpb3N5
bnRoZXNpcy9nZW5ldGljczwvc3R5bGU+PC9rZXl3b3JkPjxrZXl3b3JkPjxzdHlsZSBmYWNlPSJu
b3JtYWwiIGZvbnQ9ImRlZmF1bHQiIHNpemU9IjEwMCUiPk1lbWJyYW5lIFByb3RlaW5zPC9zdHls
ZT48L2tleXdvcmQ+PGtleXdvcmQ+PHN0eWxlIGZhY2U9Im5vcm1hbCIgZm9udD0iZGVmYXVsdCIg
c2l6ZT0iMTAwJSI+TkYta2FwcGEgQi8qbWV0YWJvbGlzbTwvc3R5bGU+PC9rZXl3b3JkPjxrZXl3
b3JkPjxzdHlsZSBmYWNlPSJub3JtYWwiIGZvbnQ9ImRlZmF1bHQiIHNpemU9IjEwMCUiPlByb21v
dGVyIFJlZ2lvbnMsIEdlbmV0aWMvZHJ1ZyBlZmZlY3RzPC9zdHlsZT48L2tleXdvcmQ+PGtleXdv
cmQ+PHN0eWxlIGZhY2U9Im5vcm1hbCIgZm9udD0iZGVmYXVsdCIgc2l6ZT0iMTAwJSI+UHJvc3Rh
Z2xhbmRpbi1FbmRvcGVyb3hpZGUgU3ludGhhc2VzLypiaW9zeW50aGVzaXMvZ2VuZXRpY3M8L3N0
eWxlPjwva2V5d29yZD48a2V5d29yZD48c3R5bGUgZmFjZT0ibm9ybWFsIiBmb250PSJkZWZhdWx0
IiBzaXplPSIxMDAlIj5QeXJyb2xpZGluZXMvcGhhcm1hY29sb2d5PC9zdHlsZT48L2tleXdvcmQ+
PGtleXdvcmQ+PHN0eWxlIGZhY2U9Im5vcm1hbCIgZm9udD0iZGVmYXVsdCIgc2l6ZT0iMTAwJSI+
VGhpb2NhcmJhbWF0ZXMvcGhhcm1hY29sb2d5PC9zdHlsZT48L2tleXdvcmQ+PGtleXdvcmQ+PHN0
eWxlIGZhY2U9Im5vcm1hbCIgZm9udD0iZGVmYXVsdCIgc2l6ZT0iMTAwJSI+VW1iaWxpY2FsIFZl
aW5zPC9zdHlsZT48L2tleXdvcmQ+PC9rZXl3b3Jkcz48ZGF0ZXM+PHllYXI+PHN0eWxlIGZhY2U9
Im5vcm1hbCIgZm9udD0iZGVmYXVsdCIgc2l6ZT0iMTAwJSI+MjAwMjwvc3R5bGU+PC95ZWFyPjwv
ZGF0ZXM+PGFjY2Vzc2lvbi1udW0+PHN0eWxlIGZhY2U9Im5vcm1hbCIgZm9udD0iZGVmYXVsdCIg
c2l6ZT0iMTAwJSI+MTE4MzU0MDA8L3N0eWxlPjwvYWNjZXNzaW9uLW51bT48dXJscz48cmVsYXRl
ZC11cmxzPjx1cmw+PHN0eWxlIGZhY2U9Im5vcm1hbCIgZm9udD0iZGVmYXVsdCIgc2l6ZT0iMTAw
JSI+aHR0cDovL3d3dy5uY2JpLm5sbS5uaWguZ292L2VudHJlei9xdWVyeS5mY2dpP2NtZD1SZXRy
aWV2ZSZhbXA7ZGI9UHViTWVkJmFtcDtkb3B0PUNpdGF0aW9uJmFtcDtsaXN0X3VpZHM9MTE4MzU0
MDAgIDwvc3R5bGU+PC91cmw+PC9yZWxhdGVkLXVybHM+PC91cmxzPjwvcmVjb3JkPjwvQ2l0ZT48
L0VuZE5vdGU+AG==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AD2CE5" w:rsidRPr="00516A26">
        <w:rPr>
          <w:rFonts w:ascii="Book Antiqua" w:eastAsia="ヒラギノ角ゴ Pro W3" w:hAnsi="Book Antiqua"/>
          <w:szCs w:val="24"/>
          <w:lang w:val="en-US"/>
        </w:rPr>
      </w:r>
      <w:r w:rsidR="00AD2CE5"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3]</w:t>
      </w:r>
      <w:r w:rsidR="00AD2CE5" w:rsidRPr="00516A26">
        <w:rPr>
          <w:rFonts w:ascii="Book Antiqua" w:eastAsia="ヒラギノ角ゴ Pro W3" w:hAnsi="Book Antiqua"/>
          <w:szCs w:val="24"/>
          <w:lang w:val="en-US"/>
        </w:rPr>
        <w:fldChar w:fldCharType="end"/>
      </w:r>
      <w:r w:rsidR="00AD2CE5" w:rsidRPr="00516A26">
        <w:rPr>
          <w:rFonts w:ascii="Book Antiqua" w:eastAsia="ヒラギノ角ゴ Pro W3" w:hAnsi="Book Antiqua"/>
          <w:szCs w:val="24"/>
          <w:lang w:val="en-US"/>
        </w:rPr>
        <w:t xml:space="preserve">, and enhances COX-1 and COX-2 activities </w:t>
      </w:r>
      <w:r w:rsidR="00E3107D">
        <w:rPr>
          <w:rFonts w:ascii="Book Antiqua" w:eastAsia="ヒラギノ角ゴ Pro W3" w:hAnsi="Book Antiqua"/>
          <w:szCs w:val="24"/>
          <w:lang w:val="en-US"/>
        </w:rPr>
        <w:t>in hind paw muscle of male rats</w:t>
      </w:r>
      <w:r w:rsidR="00AD2CE5" w:rsidRPr="00516A26">
        <w:rPr>
          <w:rFonts w:ascii="Book Antiqua" w:eastAsia="ヒラギノ角ゴ Pro W3" w:hAnsi="Book Antiqua"/>
          <w:szCs w:val="24"/>
          <w:lang w:val="en-US"/>
        </w:rPr>
        <w:fldChar w:fldCharType="begin">
          <w:fldData xml:space="preserve">PEVuZE5vdGU+PENpdGU+PEF1dGhvcj5BaG1hZDwvQXV0aG9yPjxZZWFyPjIwMTI8L1llYXI+PFJl
Y051bT4xNTA8L1JlY051bT48RGlzcGxheVRleHQ+PHN0eWxlIGZhY2U9InN1cGVyc2NyaXB0Ij5b
ODR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1MDwvcmVjLW51bWJlcj48cmVmLXR5cGUgbmFtZT0iSm91cm5hbCBBcnRpY2xlIj4xNzwv
cmVmLXR5cGU+PGNvbnRyaWJ1dG9ycz48YXV0aG9ycz48YXV0aG9yPjxzdHlsZSBmYWNlPSJub3Jt
YWwiIGZvbnQ9ImRlZmF1bHQiIHNpemU9IjEwMCUiPkFobWFkLCBXLjwvc3R5bGU+PC9hdXRob3I+
PGF1dGhvcj48c3R5bGUgZmFjZT0ibm9ybWFsIiBmb250PSJkZWZhdWx0IiBzaXplPSIxMDAlIj5Q
cmF3ZXosIFMuPC9zdHlsZT48L2F1dGhvcj48YXV0aG9yPjxzdHlsZSBmYWNlPSJub3JtYWwiIGZv
bnQ9ImRlZmF1bHQiIHNpemU9IjEwMCUiPkNoYW5kZXJhc2hla2FyYSwgSC4gSC48L3N0eWxlPjwv
YXV0aG9yPjxhdXRob3I+PHN0eWxlIGZhY2U9Im5vcm1hbCIgZm9udD0iZGVmYXVsdCIgc2l6ZT0i
MTAwJSI+VGFuZGFuLCBTLiBLLjwvc3R5bGU+PC9hdXRob3I+PGF1dGhvcj48c3R5bGUgZmFjZT0i
bm9ybWFsIiBmb250PSJkZWZhdWx0IiBzaXplPSIxMDAlIj5TYW5rYXIsIFAuPC9zdHlsZT48L2F1
dGhvcj48YXV0aG9yPjxzdHlsZSBmYWNlPSJub3JtYWwiIGZvbnQ9ImRlZmF1bHQiIHNpemU9IjEw
MCUiPlNhcmthciwgUy4gTi48L3N0eWxlPjwvYXV0aG9yPjwvYXV0aG9ycz48L2NvbnRyaWJ1dG9y
cz48YXV0aC1hZGRyZXNzPjxzdHlsZSBmYWNlPSJub3JtYWwiIGZvbnQ9ImRlZmF1bHQiIHNpemU9
IjEwMCUiPkRpdmlzaW9uIG9mIFBoYXJtYWNvbG9neSBhbmQgVG94aWNvbG9neSwgSW5kaWFuIFZl
dGVyaW5hcnkgUmVzZWFyY2ggSW5zdGl0dXRlLCBJemF0bmFnYXIgMjQzIDEyMiwgQmFyZWlsbHks
IFV0dGFyIFByYWRlc2gsIEluZGlhLjwvc3R5bGU+PC9hdXRoLWFkZHJlc3M+PHRpdGxlcz48dGl0
bGU+PHN0eWxlIGZhY2U9Im5vcm1hbCIgZm9udD0iZGVmYXVsdCIgc2l6ZT0iMTAwJSI+U3ViYWN1
dGUgYXJzZW5pYyBleHBvc3VyZSB0aHJvdWdoIGRyaW5raW5nIHdhdGVyIHJlZHVjZXMgdGhlIHBo
YXJtYWNvZHluYW1pYyBlZmZlY3RzIG9mIGtldG9wcm9mZW4gaW4gbWFsZSByYXRzPC9zdHlsZT48
L3RpdGxlPjxzZWNvbmRhcnktdGl0bGU+PHN0eWxlIGZhY2U9Im5vcm1hbCIgZm9udD0iZGVmYXVs
dCIgc2l6ZT0iMTAwJSI+RW52aXJvbiBUb3hpY29sIFBoYXJtYWNvbDwvc3R5bGU+PC9zZWNvbmRh
cnktdGl0bGU+PC90aXRsZXM+PHBlcmlvZGljYWw+PGZ1bGwtdGl0bGU+PHN0eWxlIGZhY2U9Im5v
cm1hbCIgZm9udD0iZGVmYXVsdCIgc2l6ZT0iMTAwJSI+RW52aXJvbiBUb3hpY29sIFBoYXJtYWNv
bDwvc3R5bGU+PC9mdWxsLXRpdGxlPjwvcGVyaW9kaWNhbD48cGFnZXM+PHN0eWxlIGZhY2U9Im5v
cm1hbCIgZm9udD0iZGVmYXVsdCIgc2l6ZT0iMTAwJSI+MjY3LTc2PC9zdHlsZT48L3BhZ2VzPjx2
b2x1bWU+PHN0eWxlIGZhY2U9Im5vcm1hbCIgZm9udD0iZGVmYXVsdCIgc2l6ZT0iMTAwJSI+MzM8
L3N0eWxlPjwvdm9sdW1lPjxudW1iZXI+PHN0eWxlIGZhY2U9Im5vcm1hbCIgZm9udD0iZGVmYXVs
dCIgc2l6ZT0iMTAwJSI+Mjwvc3R5bGU+PC9udW1iZXI+PGtleXdvcmRzPjxrZXl3b3JkPjxzdHls
ZSBmYWNlPSJub3JtYWwiIGZvbnQ9ImRlZmF1bHQiIHNpemU9IjEwMCUiPkFkbWluaXN0cmF0aW9u
LCBPcmFsPC9zdHlsZT48L2tleXdvcmQ+PGtleXdvcmQ+PHN0eWxlIGZhY2U9Im5vcm1hbCIgZm9u
dD0iZGVmYXVsdCIgc2l6ZT0iMTAwJSI+QW5pbWFsczwvc3R5bGU+PC9rZXl3b3JkPjxrZXl3b3Jk
PjxzdHlsZSBmYWNlPSJub3JtYWwiIGZvbnQ9ImRlZmF1bHQiIHNpemU9IjEwMCUiPkFudGktSW5m
bGFtbWF0b3J5IEFnZW50cywgTm9uLVN0ZXJvaWRhbC9hZG1pbmlzdHJhdGlvbiAmYW1wOyBkb3Nh
Z2UvKnBoYXJtYWNvbG9neTwvc3R5bGU+PC9rZXl3b3JkPjxrZXl3b3JkPjxzdHlsZSBmYWNlPSJu
b3JtYWwiIGZvbnQ9ImRlZmF1bHQiIHNpemU9IjEwMCUiPkFyc2VuaXRlcy9hZG1pbmlzdHJhdGlv
biAmYW1wOyBkb3NhZ2UvKnRveGljaXR5PC9zdHlsZT48L2tleXdvcmQ+PGtleXdvcmQ+PHN0eWxl
IGZhY2U9Im5vcm1hbCIgZm9udD0iZGVmYXVsdCIgc2l6ZT0iMTAwJSI+Q2FycmFnZWVuYW48L3N0
eWxlPjwva2V5d29yZD48a2V5d29yZD48c3R5bGUgZmFjZT0ibm9ybWFsIiBmb250PSJkZWZhdWx0
IiBzaXplPSIxMDAlIj5DeWNsb294eWdlbmFzZSAxL21ldGFib2xpc208L3N0eWxlPjwva2V5d29y
ZD48a2V5d29yZD48c3R5bGUgZmFjZT0ibm9ybWFsIiBmb250PSJkZWZhdWx0IiBzaXplPSIxMDAl
Ij5DeWNsb294eWdlbmFzZSAyL21ldGFib2xpc208L3N0eWxlPjwva2V5d29yZD48a2V5d29yZD48
c3R5bGUgZmFjZT0ibm9ybWFsIiBmb250PSJkZWZhdWx0IiBzaXplPSIxMDAlIj5EaW5vcHJvc3Rv
bmUvbWV0YWJvbGlzbTwvc3R5bGU+PC9rZXl3b3JkPjxrZXl3b3JkPjxzdHlsZSBmYWNlPSJub3Jt
YWwiIGZvbnQ9ImRlZmF1bHQiIHNpemU9IjEwMCUiPkRpc2Vhc2UgTW9kZWxzLCBBbmltYWw8L3N0
eWxlPjwva2V5d29yZD48a2V5d29yZD48c3R5bGUgZmFjZT0ibm9ybWFsIiBmb250PSJkZWZhdWx0
IiBzaXplPSIxMDAlIj5Eb3NlLVJlc3BvbnNlIFJlbGF0aW9uc2hpcCwgRHJ1Zzwvc3R5bGU+PC9r
ZXl3b3JkPjxrZXl3b3JkPjxzdHlsZSBmYWNlPSJub3JtYWwiIGZvbnQ9ImRlZmF1bHQiIHNpemU9
IjEwMCUiPkRyaW5raW5nIFdhdGVyLypjaGVtaXN0cnk8L3N0eWxlPjwva2V5d29yZD48a2V5d29y
ZD48c3R5bGUgZmFjZT0ibm9ybWFsIiBmb250PSJkZWZhdWx0IiBzaXplPSIxMDAlIj5EcnVnIElu
dGVyYWN0aW9uczwvc3R5bGU+PC9rZXl3b3JkPjxrZXl3b3JkPjxzdHlsZSBmYWNlPSJub3JtYWwi
IGZvbnQ9ImRlZmF1bHQiIHNpemU9IjEwMCUiPkZldmVyL2NoZW1pY2FsbHkgaW5kdWNlZC9tZXRh
Ym9saXNtLypwcmV2ZW50aW9uICZhbXA7IGNvbnRyb2w8L3N0eWxlPjwva2V5d29yZD48a2V5d29y
ZD48c3R5bGUgZmFjZT0ibm9ybWFsIiBmb250PSJkZWZhdWx0IiBzaXplPSIxMDAlIj5Gb3JtYWxk
ZWh5ZGU8L3N0eWxlPjwva2V5d29yZD48a2V5d29yZD48c3R5bGUgZmFjZT0ibm9ybWFsIiBmb250
PSJkZWZhdWx0IiBzaXplPSIxMDAlIj5IaW5kbGltYjwvc3R5bGU+PC9rZXl3b3JkPjxrZXl3b3Jk
PjxzdHlsZSBmYWNlPSJub3JtYWwiIGZvbnQ9ImRlZmF1bHQiIHNpemU9IjEwMCUiPkluZmxhbW1h
dGlvbi9jaGVtaWNhbGx5IGluZHVjZWQvbWV0YWJvbGlzbS8qcHJldmVudGlvbiAmYW1wOyBjb250
cm9sPC9zdHlsZT48L2tleXdvcmQ+PGtleXdvcmQ+PHN0eWxlIGZhY2U9Im5vcm1hbCIgZm9udD0i
ZGVmYXVsdCIgc2l6ZT0iMTAwJSI+SW5mbGFtbWF0aW9uIE1lZGlhdG9ycy9tZXRhYm9saXNtPC9z
dHlsZT48L2tleXdvcmQ+PGtleXdvcmQ+PHN0eWxlIGZhY2U9Im5vcm1hbCIgZm9udD0iZGVmYXVs
dCIgc2l6ZT0iMTAwJSI+SW50ZXJsZXVraW4tMWJldGEvbWV0YWJvbGlzbTwvc3R5bGU+PC9rZXl3
b3JkPjxrZXl3b3JkPjxzdHlsZSBmYWNlPSJub3JtYWwiIGZvbnQ9ImRlZmF1bHQiIHNpemU9IjEw
MCUiPktldG9wcm9mZW4vYWRtaW5pc3RyYXRpb24gJmFtcDsgZG9zYWdlLypwaGFybWFjb2xvZ3k8
L3N0eWxlPjwva2V5d29yZD48a2V5d29yZD48c3R5bGUgZmFjZT0ibm9ybWFsIiBmb250PSJkZWZh
dWx0IiBzaXplPSIxMDAlIj5MaXBvcG9seXNhY2NoYXJpZGVzPC9zdHlsZT48L2tleXdvcmQ+PGtl
eXdvcmQ+PHN0eWxlIGZhY2U9Im5vcm1hbCIgZm9udD0iZGVmYXVsdCIgc2l6ZT0iMTAwJSI+TWFs
ZTwvc3R5bGU+PC9rZXl3b3JkPjxrZXl3b3JkPjxzdHlsZSBmYWNlPSJub3JtYWwiIGZvbnQ9ImRl
ZmF1bHQiIHNpemU9IjEwMCUiPk1lbWJyYW5lIFByb3RlaW5zL21ldGFib2xpc208L3N0eWxlPjwv
a2V5d29yZD48a2V5d29yZD48c3R5bGUgZmFjZT0ibm9ybWFsIiBmb250PSJkZWZhdWx0IiBzaXpl
PSIxMDAlIj5NdXNjbGUsIFNrZWxldGFsL2RydWcgZWZmZWN0cy9tZXRhYm9saXNtPC9zdHlsZT48
L2tleXdvcmQ+PGtleXdvcmQ+PHN0eWxlIGZhY2U9Im5vcm1hbCIgZm9udD0iZGVmYXVsdCIgc2l6
ZT0iMTAwJSI+UGFpbi9jaGVtaWNhbGx5IGluZHVjZWQvbWV0YWJvbGlzbS8qcHJldmVudGlvbiAm
YW1wOyBjb250cm9sPC9zdHlsZT48L2tleXdvcmQ+PGtleXdvcmQ+PHN0eWxlIGZhY2U9Im5vcm1h
bCIgZm9udD0iZGVmYXVsdCIgc2l6ZT0iMTAwJSI+UmF0czwvc3R5bGU+PC9rZXl3b3JkPjxrZXl3
b3JkPjxzdHlsZSBmYWNlPSJub3JtYWwiIGZvbnQ9ImRlZmF1bHQiIHNpemU9IjEwMCUiPlJhdHMs
IFdpc3Rhcjwvc3R5bGU+PC9rZXl3b3JkPjxrZXl3b3JkPjxzdHlsZSBmYWNlPSJub3JtYWwiIGZv
bnQ9ImRlZmF1bHQiIHNpemU9IjEwMCUiPlNvZGl1bSBDb21wb3VuZHMvYWRtaW5pc3RyYXRpb24g
JmFtcDsgZG9zYWdlLyp0b3hpY2l0eTwvc3R5bGU+PC9rZXl3b3JkPjxrZXl3b3JkPjxzdHlsZSBm
YWNlPSJub3JtYWwiIGZvbnQ9ImRlZmF1bHQiIHNpemU9IjEwMCUiPlRpbWUgRmFjdG9yczwvc3R5
bGU+PC9rZXl3b3JkPjxrZXl3b3JkPjxzdHlsZSBmYWNlPSJub3JtYWwiIGZvbnQ9ImRlZmF1bHQi
IHNpemU9IjEwMCUiPlR1bW9yIE5lY3Jvc2lzIEZhY3Rvci1hbHBoYS9tZXRhYm9saXNtPC9zdHls
ZT48L2tleXdvcmQ+PGtleXdvcmQ+PHN0eWxlIGZhY2U9Im5vcm1hbCIgZm9udD0iZGVmYXVsdCIg
c2l6ZT0iMTAwJSI+V2F0ZXIgUG9sbHV0YW50cywgQ2hlbWljYWwvYWRtaW5pc3RyYXRpb24gJmFt
cDsgZG9zYWdlLyp0b3hpY2l0eTwvc3R5bGU+PC9rZXl3b3JkPjwva2V5d29yZHM+PGRhdGVzPjx5
ZWFyPjxzdHlsZSBmYWNlPSJub3JtYWwiIGZvbnQ9ImRlZmF1bHQiIHNpemU9IjEwMCUiPjIwMTI8
L3N0eWxlPjwveWVhcj48cHViLWRhdGVzPjxkYXRlPjxzdHlsZSBmYWNlPSJub3JtYWwiIGZvbnQ9
ImRlZmF1bHQiIHNpemU9IjEwMCUiPk1hcjwvc3R5bGU+PC9kYXRlPjwvcHViLWRhdGVzPjwvZGF0
ZXM+PGFjY2Vzc2lvbi1udW0+PHN0eWxlIGZhY2U9Im5vcm1hbCIgZm9udD0iZGVmYXVsdCIgc2l6
ZT0iMTAwJSI+MjIyMzY3MjE8L3N0eWxlPjwvYWNjZXNzaW9uLW51bT48dXJscz48cmVsYXRlZC11
cmxzPjx1cmw+PHN0eWxlIGZhY2U9Im5vcm1hbCIgZm9udD0iZGVmYXVsdCIgc2l6ZT0iMTAwJSI+
aHR0cDovL3d3dy5uY2JpLm5sbS5uaWguZ292L2VudHJlei9xdWVyeS5mY2dpP2NtZD1SZXRyaWV2
ZSZhbXA7ZGI9UHViTWVkJmFtcDtkb3B0PUNpdGF0aW9uJmFtcDtsaXN0X3VpZHM9MjIyMzY3MjEg
IDwvc3R5bGU+PC91cmw+PC9yZWxhdGVkLXVybHM+PC91cmxzPjwvcmVjb3JkPjwvQ2l0ZT48L0Vu
ZE5vdGU+AG==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BaG1hZDwvQXV0aG9yPjxZZWFyPjIwMTI8L1llYXI+PFJl
Y051bT4xNTA8L1JlY051bT48RGlzcGxheVRleHQ+PHN0eWxlIGZhY2U9InN1cGVyc2NyaXB0Ij5b
ODR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E1MDwvcmVjLW51bWJlcj48cmVmLXR5cGUgbmFtZT0iSm91cm5hbCBBcnRpY2xlIj4xNzwv
cmVmLXR5cGU+PGNvbnRyaWJ1dG9ycz48YXV0aG9ycz48YXV0aG9yPjxzdHlsZSBmYWNlPSJub3Jt
YWwiIGZvbnQ9ImRlZmF1bHQiIHNpemU9IjEwMCUiPkFobWFkLCBXLjwvc3R5bGU+PC9hdXRob3I+
PGF1dGhvcj48c3R5bGUgZmFjZT0ibm9ybWFsIiBmb250PSJkZWZhdWx0IiBzaXplPSIxMDAlIj5Q
cmF3ZXosIFMuPC9zdHlsZT48L2F1dGhvcj48YXV0aG9yPjxzdHlsZSBmYWNlPSJub3JtYWwiIGZv
bnQ9ImRlZmF1bHQiIHNpemU9IjEwMCUiPkNoYW5kZXJhc2hla2FyYSwgSC4gSC48L3N0eWxlPjwv
YXV0aG9yPjxhdXRob3I+PHN0eWxlIGZhY2U9Im5vcm1hbCIgZm9udD0iZGVmYXVsdCIgc2l6ZT0i
MTAwJSI+VGFuZGFuLCBTLiBLLjwvc3R5bGU+PC9hdXRob3I+PGF1dGhvcj48c3R5bGUgZmFjZT0i
bm9ybWFsIiBmb250PSJkZWZhdWx0IiBzaXplPSIxMDAlIj5TYW5rYXIsIFAuPC9zdHlsZT48L2F1
dGhvcj48YXV0aG9yPjxzdHlsZSBmYWNlPSJub3JtYWwiIGZvbnQ9ImRlZmF1bHQiIHNpemU9IjEw
MCUiPlNhcmthciwgUy4gTi48L3N0eWxlPjwvYXV0aG9yPjwvYXV0aG9ycz48L2NvbnRyaWJ1dG9y
cz48YXV0aC1hZGRyZXNzPjxzdHlsZSBmYWNlPSJub3JtYWwiIGZvbnQ9ImRlZmF1bHQiIHNpemU9
IjEwMCUiPkRpdmlzaW9uIG9mIFBoYXJtYWNvbG9neSBhbmQgVG94aWNvbG9neSwgSW5kaWFuIFZl
dGVyaW5hcnkgUmVzZWFyY2ggSW5zdGl0dXRlLCBJemF0bmFnYXIgMjQzIDEyMiwgQmFyZWlsbHks
IFV0dGFyIFByYWRlc2gsIEluZGlhLjwvc3R5bGU+PC9hdXRoLWFkZHJlc3M+PHRpdGxlcz48dGl0
bGU+PHN0eWxlIGZhY2U9Im5vcm1hbCIgZm9udD0iZGVmYXVsdCIgc2l6ZT0iMTAwJSI+U3ViYWN1
dGUgYXJzZW5pYyBleHBvc3VyZSB0aHJvdWdoIGRyaW5raW5nIHdhdGVyIHJlZHVjZXMgdGhlIHBo
YXJtYWNvZHluYW1pYyBlZmZlY3RzIG9mIGtldG9wcm9mZW4gaW4gbWFsZSByYXRzPC9zdHlsZT48
L3RpdGxlPjxzZWNvbmRhcnktdGl0bGU+PHN0eWxlIGZhY2U9Im5vcm1hbCIgZm9udD0iZGVmYXVs
dCIgc2l6ZT0iMTAwJSI+RW52aXJvbiBUb3hpY29sIFBoYXJtYWNvbDwvc3R5bGU+PC9zZWNvbmRh
cnktdGl0bGU+PC90aXRsZXM+PHBlcmlvZGljYWw+PGZ1bGwtdGl0bGU+PHN0eWxlIGZhY2U9Im5v
cm1hbCIgZm9udD0iZGVmYXVsdCIgc2l6ZT0iMTAwJSI+RW52aXJvbiBUb3hpY29sIFBoYXJtYWNv
bDwvc3R5bGU+PC9mdWxsLXRpdGxlPjwvcGVyaW9kaWNhbD48cGFnZXM+PHN0eWxlIGZhY2U9Im5v
cm1hbCIgZm9udD0iZGVmYXVsdCIgc2l6ZT0iMTAwJSI+MjY3LTc2PC9zdHlsZT48L3BhZ2VzPjx2
b2x1bWU+PHN0eWxlIGZhY2U9Im5vcm1hbCIgZm9udD0iZGVmYXVsdCIgc2l6ZT0iMTAwJSI+MzM8
L3N0eWxlPjwvdm9sdW1lPjxudW1iZXI+PHN0eWxlIGZhY2U9Im5vcm1hbCIgZm9udD0iZGVmYXVs
dCIgc2l6ZT0iMTAwJSI+Mjwvc3R5bGU+PC9udW1iZXI+PGtleXdvcmRzPjxrZXl3b3JkPjxzdHls
ZSBmYWNlPSJub3JtYWwiIGZvbnQ9ImRlZmF1bHQiIHNpemU9IjEwMCUiPkFkbWluaXN0cmF0aW9u
LCBPcmFsPC9zdHlsZT48L2tleXdvcmQ+PGtleXdvcmQ+PHN0eWxlIGZhY2U9Im5vcm1hbCIgZm9u
dD0iZGVmYXVsdCIgc2l6ZT0iMTAwJSI+QW5pbWFsczwvc3R5bGU+PC9rZXl3b3JkPjxrZXl3b3Jk
PjxzdHlsZSBmYWNlPSJub3JtYWwiIGZvbnQ9ImRlZmF1bHQiIHNpemU9IjEwMCUiPkFudGktSW5m
bGFtbWF0b3J5IEFnZW50cywgTm9uLVN0ZXJvaWRhbC9hZG1pbmlzdHJhdGlvbiAmYW1wOyBkb3Nh
Z2UvKnBoYXJtYWNvbG9neTwvc3R5bGU+PC9rZXl3b3JkPjxrZXl3b3JkPjxzdHlsZSBmYWNlPSJu
b3JtYWwiIGZvbnQ9ImRlZmF1bHQiIHNpemU9IjEwMCUiPkFyc2VuaXRlcy9hZG1pbmlzdHJhdGlv
biAmYW1wOyBkb3NhZ2UvKnRveGljaXR5PC9zdHlsZT48L2tleXdvcmQ+PGtleXdvcmQ+PHN0eWxl
IGZhY2U9Im5vcm1hbCIgZm9udD0iZGVmYXVsdCIgc2l6ZT0iMTAwJSI+Q2FycmFnZWVuYW48L3N0
eWxlPjwva2V5d29yZD48a2V5d29yZD48c3R5bGUgZmFjZT0ibm9ybWFsIiBmb250PSJkZWZhdWx0
IiBzaXplPSIxMDAlIj5DeWNsb294eWdlbmFzZSAxL21ldGFib2xpc208L3N0eWxlPjwva2V5d29y
ZD48a2V5d29yZD48c3R5bGUgZmFjZT0ibm9ybWFsIiBmb250PSJkZWZhdWx0IiBzaXplPSIxMDAl
Ij5DeWNsb294eWdlbmFzZSAyL21ldGFib2xpc208L3N0eWxlPjwva2V5d29yZD48a2V5d29yZD48
c3R5bGUgZmFjZT0ibm9ybWFsIiBmb250PSJkZWZhdWx0IiBzaXplPSIxMDAlIj5EaW5vcHJvc3Rv
bmUvbWV0YWJvbGlzbTwvc3R5bGU+PC9rZXl3b3JkPjxrZXl3b3JkPjxzdHlsZSBmYWNlPSJub3Jt
YWwiIGZvbnQ9ImRlZmF1bHQiIHNpemU9IjEwMCUiPkRpc2Vhc2UgTW9kZWxzLCBBbmltYWw8L3N0
eWxlPjwva2V5d29yZD48a2V5d29yZD48c3R5bGUgZmFjZT0ibm9ybWFsIiBmb250PSJkZWZhdWx0
IiBzaXplPSIxMDAlIj5Eb3NlLVJlc3BvbnNlIFJlbGF0aW9uc2hpcCwgRHJ1Zzwvc3R5bGU+PC9r
ZXl3b3JkPjxrZXl3b3JkPjxzdHlsZSBmYWNlPSJub3JtYWwiIGZvbnQ9ImRlZmF1bHQiIHNpemU9
IjEwMCUiPkRyaW5raW5nIFdhdGVyLypjaGVtaXN0cnk8L3N0eWxlPjwva2V5d29yZD48a2V5d29y
ZD48c3R5bGUgZmFjZT0ibm9ybWFsIiBmb250PSJkZWZhdWx0IiBzaXplPSIxMDAlIj5EcnVnIElu
dGVyYWN0aW9uczwvc3R5bGU+PC9rZXl3b3JkPjxrZXl3b3JkPjxzdHlsZSBmYWNlPSJub3JtYWwi
IGZvbnQ9ImRlZmF1bHQiIHNpemU9IjEwMCUiPkZldmVyL2NoZW1pY2FsbHkgaW5kdWNlZC9tZXRh
Ym9saXNtLypwcmV2ZW50aW9uICZhbXA7IGNvbnRyb2w8L3N0eWxlPjwva2V5d29yZD48a2V5d29y
ZD48c3R5bGUgZmFjZT0ibm9ybWFsIiBmb250PSJkZWZhdWx0IiBzaXplPSIxMDAlIj5Gb3JtYWxk
ZWh5ZGU8L3N0eWxlPjwva2V5d29yZD48a2V5d29yZD48c3R5bGUgZmFjZT0ibm9ybWFsIiBmb250
PSJkZWZhdWx0IiBzaXplPSIxMDAlIj5IaW5kbGltYjwvc3R5bGU+PC9rZXl3b3JkPjxrZXl3b3Jk
PjxzdHlsZSBmYWNlPSJub3JtYWwiIGZvbnQ9ImRlZmF1bHQiIHNpemU9IjEwMCUiPkluZmxhbW1h
dGlvbi9jaGVtaWNhbGx5IGluZHVjZWQvbWV0YWJvbGlzbS8qcHJldmVudGlvbiAmYW1wOyBjb250
cm9sPC9zdHlsZT48L2tleXdvcmQ+PGtleXdvcmQ+PHN0eWxlIGZhY2U9Im5vcm1hbCIgZm9udD0i
ZGVmYXVsdCIgc2l6ZT0iMTAwJSI+SW5mbGFtbWF0aW9uIE1lZGlhdG9ycy9tZXRhYm9saXNtPC9z
dHlsZT48L2tleXdvcmQ+PGtleXdvcmQ+PHN0eWxlIGZhY2U9Im5vcm1hbCIgZm9udD0iZGVmYXVs
dCIgc2l6ZT0iMTAwJSI+SW50ZXJsZXVraW4tMWJldGEvbWV0YWJvbGlzbTwvc3R5bGU+PC9rZXl3
b3JkPjxrZXl3b3JkPjxzdHlsZSBmYWNlPSJub3JtYWwiIGZvbnQ9ImRlZmF1bHQiIHNpemU9IjEw
MCUiPktldG9wcm9mZW4vYWRtaW5pc3RyYXRpb24gJmFtcDsgZG9zYWdlLypwaGFybWFjb2xvZ3k8
L3N0eWxlPjwva2V5d29yZD48a2V5d29yZD48c3R5bGUgZmFjZT0ibm9ybWFsIiBmb250PSJkZWZh
dWx0IiBzaXplPSIxMDAlIj5MaXBvcG9seXNhY2NoYXJpZGVzPC9zdHlsZT48L2tleXdvcmQ+PGtl
eXdvcmQ+PHN0eWxlIGZhY2U9Im5vcm1hbCIgZm9udD0iZGVmYXVsdCIgc2l6ZT0iMTAwJSI+TWFs
ZTwvc3R5bGU+PC9rZXl3b3JkPjxrZXl3b3JkPjxzdHlsZSBmYWNlPSJub3JtYWwiIGZvbnQ9ImRl
ZmF1bHQiIHNpemU9IjEwMCUiPk1lbWJyYW5lIFByb3RlaW5zL21ldGFib2xpc208L3N0eWxlPjwv
a2V5d29yZD48a2V5d29yZD48c3R5bGUgZmFjZT0ibm9ybWFsIiBmb250PSJkZWZhdWx0IiBzaXpl
PSIxMDAlIj5NdXNjbGUsIFNrZWxldGFsL2RydWcgZWZmZWN0cy9tZXRhYm9saXNtPC9zdHlsZT48
L2tleXdvcmQ+PGtleXdvcmQ+PHN0eWxlIGZhY2U9Im5vcm1hbCIgZm9udD0iZGVmYXVsdCIgc2l6
ZT0iMTAwJSI+UGFpbi9jaGVtaWNhbGx5IGluZHVjZWQvbWV0YWJvbGlzbS8qcHJldmVudGlvbiAm
YW1wOyBjb250cm9sPC9zdHlsZT48L2tleXdvcmQ+PGtleXdvcmQ+PHN0eWxlIGZhY2U9Im5vcm1h
bCIgZm9udD0iZGVmYXVsdCIgc2l6ZT0iMTAwJSI+UmF0czwvc3R5bGU+PC9rZXl3b3JkPjxrZXl3
b3JkPjxzdHlsZSBmYWNlPSJub3JtYWwiIGZvbnQ9ImRlZmF1bHQiIHNpemU9IjEwMCUiPlJhdHMs
IFdpc3Rhcjwvc3R5bGU+PC9rZXl3b3JkPjxrZXl3b3JkPjxzdHlsZSBmYWNlPSJub3JtYWwiIGZv
bnQ9ImRlZmF1bHQiIHNpemU9IjEwMCUiPlNvZGl1bSBDb21wb3VuZHMvYWRtaW5pc3RyYXRpb24g
JmFtcDsgZG9zYWdlLyp0b3hpY2l0eTwvc3R5bGU+PC9rZXl3b3JkPjxrZXl3b3JkPjxzdHlsZSBm
YWNlPSJub3JtYWwiIGZvbnQ9ImRlZmF1bHQiIHNpemU9IjEwMCUiPlRpbWUgRmFjdG9yczwvc3R5
bGU+PC9rZXl3b3JkPjxrZXl3b3JkPjxzdHlsZSBmYWNlPSJub3JtYWwiIGZvbnQ9ImRlZmF1bHQi
IHNpemU9IjEwMCUiPlR1bW9yIE5lY3Jvc2lzIEZhY3Rvci1hbHBoYS9tZXRhYm9saXNtPC9zdHls
ZT48L2tleXdvcmQ+PGtleXdvcmQ+PHN0eWxlIGZhY2U9Im5vcm1hbCIgZm9udD0iZGVmYXVsdCIg
c2l6ZT0iMTAwJSI+V2F0ZXIgUG9sbHV0YW50cywgQ2hlbWljYWwvYWRtaW5pc3RyYXRpb24gJmFt
cDsgZG9zYWdlLyp0b3hpY2l0eTwvc3R5bGU+PC9rZXl3b3JkPjwva2V5d29yZHM+PGRhdGVzPjx5
ZWFyPjxzdHlsZSBmYWNlPSJub3JtYWwiIGZvbnQ9ImRlZmF1bHQiIHNpemU9IjEwMCUiPjIwMTI8
L3N0eWxlPjwveWVhcj48cHViLWRhdGVzPjxkYXRlPjxzdHlsZSBmYWNlPSJub3JtYWwiIGZvbnQ9
ImRlZmF1bHQiIHNpemU9IjEwMCUiPk1hcjwvc3R5bGU+PC9kYXRlPjwvcHViLWRhdGVzPjwvZGF0
ZXM+PGFjY2Vzc2lvbi1udW0+PHN0eWxlIGZhY2U9Im5vcm1hbCIgZm9udD0iZGVmYXVsdCIgc2l6
ZT0iMTAwJSI+MjIyMzY3MjE8L3N0eWxlPjwvYWNjZXNzaW9uLW51bT48dXJscz48cmVsYXRlZC11
cmxzPjx1cmw+PHN0eWxlIGZhY2U9Im5vcm1hbCIgZm9udD0iZGVmYXVsdCIgc2l6ZT0iMTAwJSI+
aHR0cDovL3d3dy5uY2JpLm5sbS5uaWguZ292L2VudHJlei9xdWVyeS5mY2dpP2NtZD1SZXRyaWV2
ZSZhbXA7ZGI9UHViTWVkJmFtcDtkb3B0PUNpdGF0aW9uJmFtcDtsaXN0X3VpZHM9MjIyMzY3MjEg
IDwvc3R5bGU+PC91cmw+PC9yZWxhdGVkLXVybHM+PC91cmxzPjwvcmVjb3JkPjwvQ2l0ZT48L0Vu
ZE5vdGU+AG==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AD2CE5" w:rsidRPr="00516A26">
        <w:rPr>
          <w:rFonts w:ascii="Book Antiqua" w:eastAsia="ヒラギノ角ゴ Pro W3" w:hAnsi="Book Antiqua"/>
          <w:szCs w:val="24"/>
          <w:lang w:val="en-US"/>
        </w:rPr>
      </w:r>
      <w:r w:rsidR="00AD2CE5"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4]</w:t>
      </w:r>
      <w:r w:rsidR="00AD2CE5" w:rsidRPr="00516A26">
        <w:rPr>
          <w:rFonts w:ascii="Book Antiqua" w:eastAsia="ヒラギノ角ゴ Pro W3" w:hAnsi="Book Antiqua"/>
          <w:szCs w:val="24"/>
          <w:lang w:val="en-US"/>
        </w:rPr>
        <w:fldChar w:fldCharType="end"/>
      </w:r>
      <w:r w:rsidR="00C15F7C" w:rsidRPr="00516A26">
        <w:rPr>
          <w:rFonts w:ascii="Book Antiqua" w:eastAsia="ヒラギノ角ゴ Pro W3" w:hAnsi="Book Antiqua"/>
          <w:szCs w:val="24"/>
          <w:lang w:val="en-US"/>
        </w:rPr>
        <w:t>.</w:t>
      </w:r>
      <w:r w:rsidR="002B6736" w:rsidRPr="00516A26">
        <w:rPr>
          <w:rFonts w:ascii="Book Antiqua" w:eastAsia="ヒラギノ角ゴ Pro W3" w:hAnsi="Book Antiqua"/>
          <w:szCs w:val="24"/>
          <w:lang w:val="en-US"/>
        </w:rPr>
        <w:t xml:space="preserve"> </w:t>
      </w:r>
      <w:r w:rsidR="00990EC0" w:rsidRPr="00516A26">
        <w:rPr>
          <w:rFonts w:ascii="Book Antiqua" w:eastAsia="ヒラギノ角ゴ Pro W3" w:hAnsi="Book Antiqua"/>
          <w:szCs w:val="24"/>
          <w:lang w:val="en-US"/>
        </w:rPr>
        <w:t>Therefore, a</w:t>
      </w:r>
      <w:r w:rsidR="00AD2CE5" w:rsidRPr="00516A26">
        <w:rPr>
          <w:rFonts w:ascii="Book Antiqua" w:eastAsia="ヒラギノ角ゴ Pro W3" w:hAnsi="Book Antiqua"/>
          <w:szCs w:val="24"/>
          <w:lang w:val="en-US"/>
        </w:rPr>
        <w:t xml:space="preserve">s a result of the prostaglandins effect on </w:t>
      </w:r>
      <w:r w:rsidR="00AD2CE5" w:rsidRPr="00516A26">
        <w:rPr>
          <w:rFonts w:ascii="Book Antiqua" w:eastAsia="ヒラギノ角ゴ Pro W3" w:hAnsi="Book Antiqua"/>
          <w:szCs w:val="24"/>
          <w:lang w:val="en-US"/>
        </w:rPr>
        <w:lastRenderedPageBreak/>
        <w:t>the vascular contractility through NKCC1 describ</w:t>
      </w:r>
      <w:r w:rsidR="00E43528" w:rsidRPr="00516A26">
        <w:rPr>
          <w:rFonts w:ascii="Book Antiqua" w:eastAsia="ヒラギノ角ゴ Pro W3" w:hAnsi="Book Antiqua"/>
          <w:szCs w:val="24"/>
          <w:lang w:val="en-US"/>
        </w:rPr>
        <w:t>ed above, arsenic might increase</w:t>
      </w:r>
      <w:r w:rsidR="00AD2CE5" w:rsidRPr="00516A26">
        <w:rPr>
          <w:rFonts w:ascii="Book Antiqua" w:eastAsia="ヒラギノ角ゴ Pro W3" w:hAnsi="Book Antiqua"/>
          <w:szCs w:val="24"/>
          <w:lang w:val="en-US"/>
        </w:rPr>
        <w:t xml:space="preserve"> the vascular rhythmic contractions by NKCC1 co</w:t>
      </w:r>
      <w:r w:rsidR="00272D0A" w:rsidRPr="00516A26">
        <w:rPr>
          <w:rFonts w:ascii="Book Antiqua" w:eastAsia="ヒラギノ角ゴ Pro W3" w:hAnsi="Book Antiqua"/>
          <w:szCs w:val="24"/>
          <w:lang w:val="en-US"/>
        </w:rPr>
        <w:t>-</w:t>
      </w:r>
      <w:r w:rsidR="00AD2CE5" w:rsidRPr="00516A26">
        <w:rPr>
          <w:rFonts w:ascii="Book Antiqua" w:eastAsia="ヒラギノ角ゴ Pro W3" w:hAnsi="Book Antiqua"/>
          <w:szCs w:val="24"/>
          <w:lang w:val="en-US"/>
        </w:rPr>
        <w:t>transporter function.</w:t>
      </w:r>
      <w:r w:rsidR="004C5A5B" w:rsidRPr="00516A26">
        <w:rPr>
          <w:rFonts w:ascii="Book Antiqua" w:eastAsia="ヒラギノ角ゴ Pro W3" w:hAnsi="Book Antiqua"/>
          <w:szCs w:val="24"/>
          <w:lang w:val="en-US"/>
        </w:rPr>
        <w:t xml:space="preserve"> </w:t>
      </w:r>
    </w:p>
    <w:p w14:paraId="59769459" w14:textId="41C9A27C" w:rsidR="00AC5065" w:rsidRDefault="00272D0A" w:rsidP="00E3107D">
      <w:pPr>
        <w:spacing w:line="360" w:lineRule="auto"/>
        <w:ind w:firstLineChars="100" w:firstLine="240"/>
        <w:jc w:val="both"/>
        <w:rPr>
          <w:rFonts w:ascii="Book Antiqua" w:eastAsiaTheme="minorEastAsia" w:hAnsi="Book Antiqua"/>
          <w:szCs w:val="24"/>
          <w:lang w:val="en-US" w:eastAsia="zh-CN"/>
        </w:rPr>
      </w:pPr>
      <w:r w:rsidRPr="00516A26">
        <w:rPr>
          <w:rFonts w:ascii="Book Antiqua" w:eastAsia="ヒラギノ角ゴ Pro W3" w:hAnsi="Book Antiqua"/>
          <w:szCs w:val="24"/>
          <w:lang w:val="en-US"/>
        </w:rPr>
        <w:t>The m</w:t>
      </w:r>
      <w:r w:rsidR="00C330B6" w:rsidRPr="00516A26">
        <w:rPr>
          <w:rFonts w:ascii="Book Antiqua" w:eastAsia="ヒラギノ角ゴ Pro W3" w:hAnsi="Book Antiqua"/>
          <w:szCs w:val="24"/>
          <w:lang w:val="en-US"/>
        </w:rPr>
        <w:t xml:space="preserve">ajor toxic species of arsenic </w:t>
      </w:r>
      <w:r w:rsidRPr="00516A26">
        <w:rPr>
          <w:rFonts w:ascii="Book Antiqua" w:eastAsia="ヒラギノ角ゴ Pro W3" w:hAnsi="Book Antiqua"/>
          <w:szCs w:val="24"/>
          <w:lang w:val="en-US"/>
        </w:rPr>
        <w:t xml:space="preserve">used in several studies </w:t>
      </w:r>
      <w:r w:rsidR="00C330B6" w:rsidRPr="00516A26">
        <w:rPr>
          <w:rFonts w:ascii="Book Antiqua" w:eastAsia="ヒラギノ角ゴ Pro W3" w:hAnsi="Book Antiqua"/>
          <w:szCs w:val="24"/>
          <w:lang w:val="en-US"/>
        </w:rPr>
        <w:t xml:space="preserve">are </w:t>
      </w:r>
      <w:proofErr w:type="spellStart"/>
      <w:r w:rsidR="00C330B6" w:rsidRPr="00516A26">
        <w:rPr>
          <w:rFonts w:ascii="Book Antiqua" w:eastAsia="ヒラギノ角ゴ Pro W3" w:hAnsi="Book Antiqua"/>
          <w:szCs w:val="24"/>
          <w:lang w:val="en-US"/>
        </w:rPr>
        <w:t>arsenite</w:t>
      </w:r>
      <w:proofErr w:type="spellEnd"/>
      <w:r w:rsidR="00C330B6" w:rsidRPr="00516A26">
        <w:rPr>
          <w:rFonts w:ascii="Book Antiqua" w:eastAsia="ヒラギノ角ゴ Pro W3" w:hAnsi="Book Antiqua"/>
          <w:szCs w:val="24"/>
          <w:lang w:val="en-US"/>
        </w:rPr>
        <w:t xml:space="preserve"> (trivalent inorganic arsenic, </w:t>
      </w:r>
      <w:r w:rsidR="00C330B6" w:rsidRPr="00E3107D">
        <w:rPr>
          <w:rFonts w:ascii="Book Antiqua" w:eastAsia="ヒラギノ角ゴ Pro W3" w:hAnsi="Book Antiqua"/>
          <w:i/>
          <w:szCs w:val="24"/>
          <w:lang w:val="en-US"/>
        </w:rPr>
        <w:t>i.e.</w:t>
      </w:r>
      <w:r w:rsidR="00E3107D" w:rsidRPr="00E3107D">
        <w:rPr>
          <w:rFonts w:ascii="Book Antiqua" w:eastAsiaTheme="minorEastAsia" w:hAnsi="Book Antiqua" w:hint="eastAsia"/>
          <w:i/>
          <w:szCs w:val="24"/>
          <w:lang w:val="en-US" w:eastAsia="zh-CN"/>
        </w:rPr>
        <w:t>,</w:t>
      </w:r>
      <w:r w:rsidR="00C330B6" w:rsidRPr="00516A26">
        <w:rPr>
          <w:rFonts w:ascii="Book Antiqua" w:eastAsia="ヒラギノ角ゴ Pro W3" w:hAnsi="Book Antiqua"/>
          <w:szCs w:val="24"/>
          <w:lang w:val="en-US"/>
        </w:rPr>
        <w:t xml:space="preserve"> arsenic trioxide) or arsenate (</w:t>
      </w:r>
      <w:proofErr w:type="spellStart"/>
      <w:r w:rsidR="00C330B6" w:rsidRPr="00516A26">
        <w:rPr>
          <w:rFonts w:ascii="Book Antiqua" w:eastAsia="ヒラギノ角ゴ Pro W3" w:hAnsi="Book Antiqua"/>
          <w:szCs w:val="24"/>
          <w:lang w:val="en-US"/>
        </w:rPr>
        <w:t>pentavalent</w:t>
      </w:r>
      <w:proofErr w:type="spellEnd"/>
      <w:r w:rsidR="00C330B6" w:rsidRPr="00516A26">
        <w:rPr>
          <w:rFonts w:ascii="Book Antiqua" w:eastAsia="ヒラギノ角ゴ Pro W3" w:hAnsi="Book Antiqua"/>
          <w:szCs w:val="24"/>
          <w:lang w:val="en-US"/>
        </w:rPr>
        <w:t xml:space="preserve"> inorganic arsenic). </w:t>
      </w:r>
      <w:proofErr w:type="gramStart"/>
      <w:r w:rsidR="00C330B6" w:rsidRPr="00516A26">
        <w:rPr>
          <w:rFonts w:ascii="Book Antiqua" w:eastAsia="ヒラギノ角ゴ Pro W3" w:hAnsi="Book Antiqua"/>
          <w:szCs w:val="24"/>
          <w:lang w:val="en-US"/>
        </w:rPr>
        <w:t xml:space="preserve">Although the concentration of arsenate in drinking water is higher than those of </w:t>
      </w:r>
      <w:proofErr w:type="spellStart"/>
      <w:r w:rsidR="00C330B6" w:rsidRPr="00516A26">
        <w:rPr>
          <w:rFonts w:ascii="Book Antiqua" w:eastAsia="ヒラギノ角ゴ Pro W3" w:hAnsi="Book Antiqua"/>
          <w:szCs w:val="24"/>
          <w:lang w:val="en-US"/>
        </w:rPr>
        <w:t>arsenite</w:t>
      </w:r>
      <w:proofErr w:type="spellEnd"/>
      <w:r w:rsidR="00C330B6" w:rsidRPr="00516A26">
        <w:rPr>
          <w:rFonts w:ascii="Book Antiqua" w:eastAsia="ヒラギノ角ゴ Pro W3" w:hAnsi="Book Antiqua"/>
          <w:szCs w:val="24"/>
          <w:lang w:val="en-US"/>
        </w:rPr>
        <w:t xml:space="preserve">, toxic effects of arsenate </w:t>
      </w:r>
      <w:r w:rsidR="00FA3E87" w:rsidRPr="00516A26">
        <w:rPr>
          <w:rFonts w:ascii="Book Antiqua" w:eastAsia="ヒラギノ角ゴ Pro W3" w:hAnsi="Book Antiqua"/>
          <w:szCs w:val="24"/>
          <w:lang w:val="en-US"/>
        </w:rPr>
        <w:t>have not been properly documented</w:t>
      </w:r>
      <w:r w:rsidR="00C330B6" w:rsidRPr="00516A26">
        <w:rPr>
          <w:rFonts w:ascii="Book Antiqua" w:eastAsia="ヒラギノ角ゴ Pro W3" w:hAnsi="Book Antiqua"/>
          <w:szCs w:val="24"/>
          <w:lang w:val="en-US"/>
        </w:rPr>
        <w:t>.</w:t>
      </w:r>
      <w:proofErr w:type="gramEnd"/>
      <w:r w:rsidR="00C330B6" w:rsidRPr="00516A26">
        <w:rPr>
          <w:rFonts w:ascii="Book Antiqua" w:eastAsia="ヒラギノ角ゴ Pro W3" w:hAnsi="Book Antiqua"/>
          <w:szCs w:val="24"/>
          <w:lang w:val="en-US"/>
        </w:rPr>
        <w:t xml:space="preserve"> Arsenate is mainly metabolized by organisms as </w:t>
      </w:r>
      <w:proofErr w:type="spellStart"/>
      <w:r w:rsidR="00C330B6" w:rsidRPr="00516A26">
        <w:rPr>
          <w:rFonts w:ascii="Book Antiqua" w:eastAsia="ヒラギノ角ゴ Pro W3" w:hAnsi="Book Antiqua"/>
          <w:szCs w:val="24"/>
          <w:lang w:val="en-US"/>
        </w:rPr>
        <w:t>monomethylarsonic</w:t>
      </w:r>
      <w:proofErr w:type="spellEnd"/>
      <w:r w:rsidR="00C330B6" w:rsidRPr="00516A26">
        <w:rPr>
          <w:rFonts w:ascii="Book Antiqua" w:eastAsia="ヒラギノ角ゴ Pro W3" w:hAnsi="Book Antiqua"/>
          <w:szCs w:val="24"/>
          <w:lang w:val="en-US"/>
        </w:rPr>
        <w:t xml:space="preserve"> acid (MMA) and </w:t>
      </w:r>
      <w:proofErr w:type="spellStart"/>
      <w:r w:rsidR="00C330B6" w:rsidRPr="00516A26">
        <w:rPr>
          <w:rFonts w:ascii="Book Antiqua" w:eastAsia="ヒラギノ角ゴ Pro W3" w:hAnsi="Book Antiqua"/>
          <w:szCs w:val="24"/>
          <w:lang w:val="en-US"/>
        </w:rPr>
        <w:t>dimethylarsinic</w:t>
      </w:r>
      <w:proofErr w:type="spellEnd"/>
      <w:r w:rsidR="00C330B6" w:rsidRPr="00516A26">
        <w:rPr>
          <w:rFonts w:ascii="Book Antiqua" w:eastAsia="ヒラギノ角ゴ Pro W3" w:hAnsi="Book Antiqua"/>
          <w:szCs w:val="24"/>
          <w:lang w:val="en-US"/>
        </w:rPr>
        <w:t xml:space="preserve"> acid (DMA)</w:t>
      </w:r>
      <w:r w:rsidR="00FA3E87" w:rsidRPr="00516A26">
        <w:rPr>
          <w:rFonts w:ascii="Book Antiqua" w:eastAsia="ヒラギノ角ゴ Pro W3" w:hAnsi="Book Antiqua"/>
          <w:szCs w:val="24"/>
          <w:lang w:val="en-US"/>
        </w:rPr>
        <w:t>, which</w:t>
      </w:r>
      <w:r w:rsidR="00E3107D">
        <w:rPr>
          <w:rFonts w:ascii="Book Antiqua" w:eastAsia="ヒラギノ角ゴ Pro W3" w:hAnsi="Book Antiqua"/>
          <w:szCs w:val="24"/>
          <w:lang w:val="en-US"/>
        </w:rPr>
        <w:t xml:space="preserve"> significantly are not </w:t>
      </w:r>
      <w:proofErr w:type="gramStart"/>
      <w:r w:rsidR="00E3107D">
        <w:rPr>
          <w:rFonts w:ascii="Book Antiqua" w:eastAsia="ヒラギノ角ゴ Pro W3" w:hAnsi="Book Antiqua"/>
          <w:szCs w:val="24"/>
          <w:lang w:val="en-US"/>
        </w:rPr>
        <w:t>toxic</w:t>
      </w:r>
      <w:proofErr w:type="gramEnd"/>
      <w:r w:rsidR="00C330B6" w:rsidRPr="00516A26">
        <w:rPr>
          <w:rFonts w:ascii="Book Antiqua" w:eastAsia="ヒラギノ角ゴ Pro W3" w:hAnsi="Book Antiqua"/>
          <w:szCs w:val="24"/>
          <w:lang w:val="en-US"/>
        </w:rPr>
        <w:fldChar w:fldCharType="begin">
          <w:fldData xml:space="preserve">PEVuZE5vdGU+PENpdGU+PEF1dGhvcj5WYWh0ZXI8L0F1dGhvcj48WWVhcj4yMDAxPC9ZZWFyPjxS
ZWNOdW0+NTI8L1JlY051bT48RGlzcGxheVRleHQ+PHN0eWxlIGZhY2U9InN1cGVyc2NyaXB0Ij5b
ODV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UyPC9yZWMtbnVtYmVyPjxyZWYtdHlwZSBuYW1lPSJKb3VybmFsIEFydGljbGUiPjE3PC9y
ZWYtdHlwZT48Y29udHJpYnV0b3JzPjxhdXRob3JzPjxhdXRob3I+PHN0eWxlIGZhY2U9Im5vcm1h
bCIgZm9udD0iZGVmYXVsdCIgc2l6ZT0iMTAwJSI+VmFodGVyLCBNLjwvc3R5bGU+PC9hdXRob3I+
PGF1dGhvcj48c3R5bGUgZmFjZT0ibm9ybWFsIiBmb250PSJkZWZhdWx0IiBzaXplPSIxMDAlIj5D
b25jaGEsIEcuPC9zdHlsZT48L2F1dGhvcj48L2F1dGhvcnM+PC9jb250cmlidXRvcnM+PGF1dGgt
YWRkcmVzcz48c3R5bGUgZmFjZT0ibm9ybWFsIiBmb250PSJkZWZhdWx0IiBzaXplPSIxMDAlIj5J
bnN0aXR1dGUgb2YgRW52aXJvbm1lbnRhbCBNZWRpY2luZSwgS2Fyb2xpbnNrYSBJbnN0aXR1dGV0
LCBTdG9ja2hvbG0sIFN3ZWRlbi4gTWFyaWUuVmFodGVyQGltbS5raS5zZTwvc3R5bGU+PC9hdXRo
LWFkZHJlc3M+PHRpdGxlcz48dGl0bGU+PHN0eWxlIGZhY2U9Im5vcm1hbCIgZm9udD0iZGVmYXVs
dCIgc2l6ZT0iMTAwJSI+Um9sZSBvZiBtZXRhYm9saXNtIGluIGFyc2VuaWMgdG94aWNpdHk8L3N0
eWxlPjwvdGl0bGU+PHNlY29uZGFyeS10aXRsZT48c3R5bGUgZmFjZT0ibm9ybWFsIiBmb250PSJk
ZWZhdWx0IiBzaXplPSIxMDAlIj5QaGFybWFjb2wgVG94aWNvbDwvc3R5bGU+PC9zZWNvbmRhcnkt
dGl0bGU+PC90aXRsZXM+PHBhZ2VzPjxzdHlsZSBmYWNlPSJub3JtYWwiIGZvbnQ9ImRlZmF1bHQi
IHNpemU9IjEwMCUiPjEtNTwvc3R5bGU+PC9wYWdlcz48dm9sdW1lPjxzdHlsZSBmYWNlPSJub3Jt
YWwiIGZvbnQ9ImRlZmF1bHQiIHNpemU9IjEwMCUiPjg5PC9zdHlsZT48L3ZvbHVtZT48bnVtYmVy
PjxzdHlsZSBmYWNlPSJub3JtYWwiIGZvbnQ9ImRlZmF1bHQiIHNpemU9IjEwMCUiPjE8L3N0eWxl
PjwvbnVtYmVyPjxrZXl3b3Jkcz48a2V5d29yZD48c3R5bGUgZmFjZT0ibm9ybWFsIiBmb250PSJk
ZWZhdWx0IiBzaXplPSIxMDAlIj5BbmltYWxzPC9zdHlsZT48L2tleXdvcmQ+PGtleXdvcmQ+PHN0
eWxlIGZhY2U9Im5vcm1hbCIgZm9udD0iZGVmYXVsdCIgc2l6ZT0iMTAwJSI+QXJzZW5pYyBQb2lz
b25pbmcvKm1ldGFib2xpc20vdXJpbmU8L3N0eWxlPjwva2V5d29yZD48a2V5d29yZD48c3R5bGUg
ZmFjZT0ibm9ybWFsIiBmb250PSJkZWZhdWx0IiBzaXplPSIxMDAlIj5IdW1hbnM8L3N0eWxlPjwv
a2V5d29yZD48a2V5d29yZD48c3R5bGUgZmFjZT0ibm9ybWFsIiBmb250PSJkZWZhdWx0IiBzaXpl
PSIxMDAlIj5NZXRoeWxhdGlvbjwvc3R5bGU+PC9rZXl3b3JkPjwva2V5d29yZHM+PGRhdGVzPjx5
ZWFyPjxzdHlsZSBmYWNlPSJub3JtYWwiIGZvbnQ9ImRlZmF1bHQiIHNpemU9IjEwMCUiPjIwMDE8
L3N0eWxlPjwveWVhcj48cHViLWRhdGVzPjxkYXRlPjxzdHlsZSBmYWNlPSJub3JtYWwiIGZvbnQ9
ImRlZmF1bHQiIHNpemU9IjEwMCUiPkp1bDwvc3R5bGU+PC9kYXRlPjwvcHViLWRhdGVzPjwvZGF0
ZXM+PGFjY2Vzc2lvbi1udW0+PHN0eWxlIGZhY2U9Im5vcm1hbCIgZm9udD0iZGVmYXVsdCIgc2l6
ZT0iMTAwJSI+MTE0ODQ5MDQ8L3N0eWxlPjwvYWNjZXNzaW9uLW51bT48dXJscz48cmVsYXRlZC11
cmxzPjx1cmw+PHN0eWxlIGZhY2U9Im5vcm1hbCIgZm9udD0iZGVmYXVsdCIgc2l6ZT0iMTAwJSI+
aHR0cDovL3d3dy5uY2JpLm5sbS5uaWguZ292L2VudHJlei9xdWVyeS5mY2dpP2NtZD1SZXRyaWV2
ZSZhbXA7ZGI9UHViTWVkJmFtcDtkb3B0PUNpdGF0aW9uJmFtcDtsaXN0X3VpZHM9MTE0ODQ5MDQg
ICA8L3N0eWxlPjwvdXJsPjwvcmVsYXRlZC11cmxzPjwvdXJscz48L3JlY29yZD48L0NpdGU+PC9F
bmROb3RlPn==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WYWh0ZXI8L0F1dGhvcj48WWVhcj4yMDAxPC9ZZWFyPjxS
ZWNOdW0+NTI8L1JlY051bT48RGlzcGxheVRleHQ+PHN0eWxlIGZhY2U9InN1cGVyc2NyaXB0Ij5b
ODVdPC9zdHlsZT48L0Rpc3BsYXlUZXh0PjxyZWNvcmQ+PGRhdGFiYXNlIG5hbWU9Im1ldGFsZXMg
cGVzYWRvcy5lbmwiIHBhdGg9IkM6XERvY3VtZW50cyBhbmQgU2V0dGluZ3NcQ2FybG9zIFJ1aXot
VGFnbGVcRXNjcml0b3Jpb1xNYXJ6byAyMDEzXFByb3llY3RvIEZvbmRlY3l0IDIwMTRcbWV0YWxl
cyBwZXNhZG9zLmVubCI+bWV0YWxlcyBwZXNhZG9zLmVubDwvZGF0YWJhc2U+PHNvdXJjZS1hcHAg
bmFtZT0iRW5kTm90ZSIgdmVyc2lvbj0iOC4wIj5FbmROb3RlPC9zb3VyY2UtYXBwPjxyZWMtbnVt
YmVyPjUyPC9yZWMtbnVtYmVyPjxyZWYtdHlwZSBuYW1lPSJKb3VybmFsIEFydGljbGUiPjE3PC9y
ZWYtdHlwZT48Y29udHJpYnV0b3JzPjxhdXRob3JzPjxhdXRob3I+PHN0eWxlIGZhY2U9Im5vcm1h
bCIgZm9udD0iZGVmYXVsdCIgc2l6ZT0iMTAwJSI+VmFodGVyLCBNLjwvc3R5bGU+PC9hdXRob3I+
PGF1dGhvcj48c3R5bGUgZmFjZT0ibm9ybWFsIiBmb250PSJkZWZhdWx0IiBzaXplPSIxMDAlIj5D
b25jaGEsIEcuPC9zdHlsZT48L2F1dGhvcj48L2F1dGhvcnM+PC9jb250cmlidXRvcnM+PGF1dGgt
YWRkcmVzcz48c3R5bGUgZmFjZT0ibm9ybWFsIiBmb250PSJkZWZhdWx0IiBzaXplPSIxMDAlIj5J
bnN0aXR1dGUgb2YgRW52aXJvbm1lbnRhbCBNZWRpY2luZSwgS2Fyb2xpbnNrYSBJbnN0aXR1dGV0
LCBTdG9ja2hvbG0sIFN3ZWRlbi4gTWFyaWUuVmFodGVyQGltbS5raS5zZTwvc3R5bGU+PC9hdXRo
LWFkZHJlc3M+PHRpdGxlcz48dGl0bGU+PHN0eWxlIGZhY2U9Im5vcm1hbCIgZm9udD0iZGVmYXVs
dCIgc2l6ZT0iMTAwJSI+Um9sZSBvZiBtZXRhYm9saXNtIGluIGFyc2VuaWMgdG94aWNpdHk8L3N0
eWxlPjwvdGl0bGU+PHNlY29uZGFyeS10aXRsZT48c3R5bGUgZmFjZT0ibm9ybWFsIiBmb250PSJk
ZWZhdWx0IiBzaXplPSIxMDAlIj5QaGFybWFjb2wgVG94aWNvbDwvc3R5bGU+PC9zZWNvbmRhcnkt
dGl0bGU+PC90aXRsZXM+PHBhZ2VzPjxzdHlsZSBmYWNlPSJub3JtYWwiIGZvbnQ9ImRlZmF1bHQi
IHNpemU9IjEwMCUiPjEtNTwvc3R5bGU+PC9wYWdlcz48dm9sdW1lPjxzdHlsZSBmYWNlPSJub3Jt
YWwiIGZvbnQ9ImRlZmF1bHQiIHNpemU9IjEwMCUiPjg5PC9zdHlsZT48L3ZvbHVtZT48bnVtYmVy
PjxzdHlsZSBmYWNlPSJub3JtYWwiIGZvbnQ9ImRlZmF1bHQiIHNpemU9IjEwMCUiPjE8L3N0eWxl
PjwvbnVtYmVyPjxrZXl3b3Jkcz48a2V5d29yZD48c3R5bGUgZmFjZT0ibm9ybWFsIiBmb250PSJk
ZWZhdWx0IiBzaXplPSIxMDAlIj5BbmltYWxzPC9zdHlsZT48L2tleXdvcmQ+PGtleXdvcmQ+PHN0
eWxlIGZhY2U9Im5vcm1hbCIgZm9udD0iZGVmYXVsdCIgc2l6ZT0iMTAwJSI+QXJzZW5pYyBQb2lz
b25pbmcvKm1ldGFib2xpc20vdXJpbmU8L3N0eWxlPjwva2V5d29yZD48a2V5d29yZD48c3R5bGUg
ZmFjZT0ibm9ybWFsIiBmb250PSJkZWZhdWx0IiBzaXplPSIxMDAlIj5IdW1hbnM8L3N0eWxlPjwv
a2V5d29yZD48a2V5d29yZD48c3R5bGUgZmFjZT0ibm9ybWFsIiBmb250PSJkZWZhdWx0IiBzaXpl
PSIxMDAlIj5NZXRoeWxhdGlvbjwvc3R5bGU+PC9rZXl3b3JkPjwva2V5d29yZHM+PGRhdGVzPjx5
ZWFyPjxzdHlsZSBmYWNlPSJub3JtYWwiIGZvbnQ9ImRlZmF1bHQiIHNpemU9IjEwMCUiPjIwMDE8
L3N0eWxlPjwveWVhcj48cHViLWRhdGVzPjxkYXRlPjxzdHlsZSBmYWNlPSJub3JtYWwiIGZvbnQ9
ImRlZmF1bHQiIHNpemU9IjEwMCUiPkp1bDwvc3R5bGU+PC9kYXRlPjwvcHViLWRhdGVzPjwvZGF0
ZXM+PGFjY2Vzc2lvbi1udW0+PHN0eWxlIGZhY2U9Im5vcm1hbCIgZm9udD0iZGVmYXVsdCIgc2l6
ZT0iMTAwJSI+MTE0ODQ5MDQ8L3N0eWxlPjwvYWNjZXNzaW9uLW51bT48dXJscz48cmVsYXRlZC11
cmxzPjx1cmw+PHN0eWxlIGZhY2U9Im5vcm1hbCIgZm9udD0iZGVmYXVsdCIgc2l6ZT0iMTAwJSI+
aHR0cDovL3d3dy5uY2JpLm5sbS5uaWguZ292L2VudHJlei9xdWVyeS5mY2dpP2NtZD1SZXRyaWV2
ZSZhbXA7ZGI9UHViTWVkJmFtcDtkb3B0PUNpdGF0aW9uJmFtcDtsaXN0X3VpZHM9MTE0ODQ5MDQg
ICA8L3N0eWxlPjwvdXJsPjwvcmVsYXRlZC11cmxzPjwvdXJscz48L3JlY29yZD48L0NpdGU+PC9F
bmROb3RlPn==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5]</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However, this theory of the methylation of inorganic arsenic as a detoxifi</w:t>
      </w:r>
      <w:r w:rsidR="00E3107D">
        <w:rPr>
          <w:rFonts w:ascii="Book Antiqua" w:eastAsia="ヒラギノ角ゴ Pro W3" w:hAnsi="Book Antiqua"/>
          <w:szCs w:val="24"/>
          <w:lang w:val="en-US"/>
        </w:rPr>
        <w:t xml:space="preserve">cation process has been </w:t>
      </w:r>
      <w:proofErr w:type="gramStart"/>
      <w:r w:rsidR="00E3107D">
        <w:rPr>
          <w:rFonts w:ascii="Book Antiqua" w:eastAsia="ヒラギノ角ゴ Pro W3" w:hAnsi="Book Antiqua"/>
          <w:szCs w:val="24"/>
          <w:lang w:val="en-US"/>
        </w:rPr>
        <w:t>revised</w:t>
      </w:r>
      <w:proofErr w:type="gramEnd"/>
      <w:r w:rsidR="00C330B6" w:rsidRPr="00516A26">
        <w:rPr>
          <w:rFonts w:ascii="Book Antiqua" w:eastAsia="ヒラギノ角ゴ Pro W3" w:hAnsi="Book Antiqua"/>
          <w:szCs w:val="24"/>
          <w:lang w:val="en-US"/>
        </w:rPr>
        <w:fldChar w:fldCharType="begin">
          <w:fldData xml:space="preserve">PEVuZE5vdGU+PENpdGU+PEF1dGhvcj5LaXRjaGluPC9BdXRob3I+PFllYXI+MjAwMTwvWWVhcj48
UmVjTnVtPjIyPC9SZWNOdW0+PERpc3BsYXlUZXh0PjxzdHlsZSBmYWNlPSJzdXBlcnNjcmlwdCI+
Wzg2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yMjwvcmVjLW51bWJlcj48cmVmLXR5cGUgbmFtZT0iSm91cm5hbCBBcnRpY2xlIj4xNzwv
cmVmLXR5cGU+PGNvbnRyaWJ1dG9ycz48YXV0aG9ycz48YXV0aG9yPjxzdHlsZSBmYWNlPSJub3Jt
YWwiIGZvbnQ9ImRlZmF1bHQiIHNpemU9IjEwMCUiPktpdGNoaW4sIEsuIFQuPC9zdHlsZT48L2F1
dGhvcj48L2F1dGhvcnM+PC9jb250cmlidXRvcnM+PGF1dGgtYWRkcmVzcz48c3R5bGUgZmFjZT0i
bm9ybWFsIiBmb250PSJkZWZhdWx0IiBzaXplPSIxMDAlIj5FbnZpcm9ubWVudGFsIENhcmNpbm9n
ZW5lc2lzIERpdmlzaW9uLCBVLlMuIEVudmlyb25tZW50YWwgUHJvdGVjdGlvbiBBZ2VuY3ksIFJl
c2VhcmNoIFRyaWFuZ2xlIFBhcmssIE5vcnRoIENhcm9saW5hLCAyNzcxMSwgVVNBLjwvc3R5bGU+
PC9hdXRoLWFkZHJlc3M+PHRpdGxlcz48dGl0bGU+PHN0eWxlIGZhY2U9Im5vcm1hbCIgZm9udD0i
ZGVmYXVsdCIgc2l6ZT0iMTAwJSI+UmVjZW50IGFkdmFuY2VzIGluIGFyc2VuaWMgY2FyY2lub2dl
bmVzaXM6IG1vZGVzIG9mIGFjdGlvbiwgYW5pbWFsIG1vZGVsIHN5c3RlbXMsIGFuZCBtZXRoeWxh
dGVkIGFyc2VuaWMgbWV0YWJvbGl0ZXM8L3N0eWxlPjwvdGl0bGU+PHNlY29uZGFyeS10aXRsZT48
c3R5bGUgZmFjZT0ibm9ybWFsIiBmb250PSJkZWZhdWx0IiBzaXplPSIxMDAlIj5Ub3hpY29sIEFw
cGwgUGhhcm1hY29sPC9zdHlsZT48L3NlY29uZGFyeS10aXRsZT48L3RpdGxlcz48cGVyaW9kaWNh
bD48ZnVsbC10aXRsZT48c3R5bGUgZmFjZT0ibm9ybWFsIiBmb250PSJkZWZhdWx0IiBzaXplPSIx
MDAlIj5Ub3hpY29sIEFwcGwgUGhhcm1hY29sPC9zdHlsZT48L2Z1bGwtdGl0bGU+PC9wZXJpb2Rp
Y2FsPjxwYWdlcz48c3R5bGUgZmFjZT0ibm9ybWFsIiBmb250PSJkZWZhdWx0IiBzaXplPSIxMDAl
Ij4yNDktNjE8L3N0eWxlPjwvcGFnZXM+PHZvbHVtZT48c3R5bGUgZmFjZT0ibm9ybWFsIiBmb250
PSJkZWZhdWx0IiBzaXplPSIxMDAlIj4xNzI8L3N0eWxlPjwvdm9sdW1lPjxudW1iZXI+PHN0eWxl
IGZhY2U9Im5vcm1hbCIgZm9udD0iZGVmYXVsdCIgc2l6ZT0iMTAwJSI+Mzwvc3R5bGU+PC9udW1i
ZXI+PGtleXdvcmRzPjxrZXl3b3JkPjxzdHlsZSBmYWNlPSJub3JtYWwiIGZvbnQ9ImRlZmF1bHQi
IHNpemU9IjEwMCUiPkFuaW1hbHM8L3N0eWxlPjwva2V5d29yZD48a2V5d29yZD48c3R5bGUgZmFj
ZT0ibm9ybWFsIiBmb250PSJkZWZhdWx0IiBzaXplPSIxMDAlIj5BcnNlbmljL3BoYXJtYWNvbG9n
eS8qdG94aWNpdHk8L3N0eWxlPjwva2V5d29yZD48a2V5d29yZD48c3R5bGUgZmFjZT0ibm9ybWFs
IiBmb250PSJkZWZhdWx0IiBzaXplPSIxMDAlIj5DZWxsIERpdmlzaW9uPC9zdHlsZT48L2tleXdv
cmQ+PGtleXdvcmQ+PHN0eWxlIGZhY2U9Im5vcm1hbCIgZm9udD0iZGVmYXVsdCIgc2l6ZT0iMTAw
JSI+RE5BIE1ldGh5bGF0aW9uPC9zdHlsZT48L2tleXdvcmQ+PGtleXdvcmQ+PHN0eWxlIGZhY2U9
Im5vcm1hbCIgZm9udD0iZGVmYXVsdCIgc2l6ZT0iMTAwJSI+RE5BIFJlcGFpcjwvc3R5bGU+PC9r
ZXl3b3JkPjxrZXl3b3JkPjxzdHlsZSBmYWNlPSJub3JtYWwiIGZvbnQ9ImRlZmF1bHQiIHNpemU9
IjEwMCUiPipEaXNlYXNlIE1vZGVscywgQW5pbWFsPC9zdHlsZT48L2tleXdvcmQ+PGtleXdvcmQ+
PHN0eWxlIGZhY2U9Im5vcm1hbCIgZm9udD0iZGVmYXVsdCIgc2l6ZT0iMTAwJSI+R2VuZXMsIHA1
Mzwvc3R5bGU+PC9rZXl3b3JkPjxrZXl3b3JkPjxzdHlsZSBmYWNlPSJub3JtYWwiIGZvbnQ9ImRl
ZmF1bHQiIHNpemU9IjEwMCUiPkdyb3d0aCBTdWJzdGFuY2VzL21ldGFib2xpc208L3N0eWxlPjwv
a2V5d29yZD48a2V5d29yZD48c3R5bGUgZmFjZT0ibm9ybWFsIiBmb250PSJkZWZhdWx0IiBzaXpl
PSIxMDAlIj5IdW1hbnM8L3N0eWxlPjwva2V5d29yZD48a2V5d29yZD48c3R5bGUgZmFjZT0ibm9y
bWFsIiBmb250PSJkZWZhdWx0IiBzaXplPSIxMDAlIj5NZXRoeWxhdGlvbjwvc3R5bGU+PC9rZXl3
b3JkPjxrZXl3b3JkPjxzdHlsZSBmYWNlPSJub3JtYWwiIGZvbnQ9ImRlZmF1bHQiIHNpemU9IjEw
MCUiPk1pY2U8L3N0eWxlPjwva2V5d29yZD48a2V5d29yZD48c3R5bGUgZmFjZT0ibm9ybWFsIiBm
b250PSJkZWZhdWx0IiBzaXplPSIxMDAlIj5NaWNlLCBUcmFuc2dlbmljPC9zdHlsZT48L2tleXdv
cmQ+PGtleXdvcmQ+PHN0eWxlIGZhY2U9Im5vcm1hbCIgZm9udD0iZGVmYXVsdCIgc2l6ZT0iMTAw
JSI+TmVvcGxhc21zLypjaGVtaWNhbGx5IGluZHVjZWQvZ2VuZXRpY3M8L3N0eWxlPjwva2V5d29y
ZD48a2V5d29yZD48c3R5bGUgZmFjZT0ibm9ybWFsIiBmb250PSJkZWZhdWx0IiBzaXplPSIxMDAl
Ij5SYXRzPC9zdHlsZT48L2tleXdvcmQ+PC9rZXl3b3Jkcz48ZGF0ZXM+PHllYXI+PHN0eWxlIGZh
Y2U9Im5vcm1hbCIgZm9udD0iZGVmYXVsdCIgc2l6ZT0iMTAwJSI+MjAwMTwvc3R5bGU+PC95ZWFy
PjxwdWItZGF0ZXM+PGRhdGU+PHN0eWxlIGZhY2U9Im5vcm1hbCIgZm9udD0iZGVmYXVsdCIgc2l6
ZT0iMTAwJSI+TWF5IDE8L3N0eWxlPjwvZGF0ZT48L3B1Yi1kYXRlcz48L2RhdGVzPjxhY2Nlc3Np
b24tbnVtPjxzdHlsZSBmYWNlPSJub3JtYWwiIGZvbnQ9ImRlZmF1bHQiIHNpemU9IjEwMCUiPjEx
MzEyNjU0PC9zdHlsZT48L2FjY2Vzc2lvbi1udW0+PHVybHM+PHJlbGF0ZWQtdXJscz48dXJsPjxz
dHlsZSBmYWNlPSJub3JtYWwiIGZvbnQ9ImRlZmF1bHQiIHNpemU9IjEwMCUiPmh0dHA6Ly93d3cu
bmNiaS5ubG0ubmloLmdvdi9lbnRyZXovcXVlcnkuZmNnaT9jbWQ9UmV0cmlldmUmYW1wO2RiPVB1
Yk1lZCZhbXA7ZG9wdD1DaXRhdGlvbiZhbXA7bGlzdF91aWRzPTExMzEyNjU0ICAgPC9zdHlsZT48
L3VybD48L3JlbGF0ZWQtdXJscz48L3Vy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LaXRjaGluPC9BdXRob3I+PFllYXI+MjAwMTwvWWVhcj48
UmVjTnVtPjIyPC9SZWNOdW0+PERpc3BsYXlUZXh0PjxzdHlsZSBmYWNlPSJzdXBlcnNjcmlwdCI+
Wzg2XTwvc3R5bGU+PC9EaXNwbGF5VGV4dD48cmVjb3JkPjxkYXRhYmFzZSBuYW1lPSJtZXRhbGVz
IHBlc2Fkb3MuZW5sIiBwYXRoPSJDOlxEb2N1bWVudHMgYW5kIFNldHRpbmdzXENhcmxvcyBSdWl6
LVRhZ2xlXEVzY3JpdG9yaW9cTWFyem8gMjAxM1xQcm95ZWN0byBGb25kZWN5dCAyMDE0XG1ldGFs
ZXMgcGVzYWRvcy5lbmwiPm1ldGFsZXMgcGVzYWRvcy5lbmw8L2RhdGFiYXNlPjxzb3VyY2UtYXBw
IG5hbWU9IkVuZE5vdGUiIHZlcnNpb249IjguMCI+RW5kTm90ZTwvc291cmNlLWFwcD48cmVjLW51
bWJlcj4yMjwvcmVjLW51bWJlcj48cmVmLXR5cGUgbmFtZT0iSm91cm5hbCBBcnRpY2xlIj4xNzwv
cmVmLXR5cGU+PGNvbnRyaWJ1dG9ycz48YXV0aG9ycz48YXV0aG9yPjxzdHlsZSBmYWNlPSJub3Jt
YWwiIGZvbnQ9ImRlZmF1bHQiIHNpemU9IjEwMCUiPktpdGNoaW4sIEsuIFQuPC9zdHlsZT48L2F1
dGhvcj48L2F1dGhvcnM+PC9jb250cmlidXRvcnM+PGF1dGgtYWRkcmVzcz48c3R5bGUgZmFjZT0i
bm9ybWFsIiBmb250PSJkZWZhdWx0IiBzaXplPSIxMDAlIj5FbnZpcm9ubWVudGFsIENhcmNpbm9n
ZW5lc2lzIERpdmlzaW9uLCBVLlMuIEVudmlyb25tZW50YWwgUHJvdGVjdGlvbiBBZ2VuY3ksIFJl
c2VhcmNoIFRyaWFuZ2xlIFBhcmssIE5vcnRoIENhcm9saW5hLCAyNzcxMSwgVVNBLjwvc3R5bGU+
PC9hdXRoLWFkZHJlc3M+PHRpdGxlcz48dGl0bGU+PHN0eWxlIGZhY2U9Im5vcm1hbCIgZm9udD0i
ZGVmYXVsdCIgc2l6ZT0iMTAwJSI+UmVjZW50IGFkdmFuY2VzIGluIGFyc2VuaWMgY2FyY2lub2dl
bmVzaXM6IG1vZGVzIG9mIGFjdGlvbiwgYW5pbWFsIG1vZGVsIHN5c3RlbXMsIGFuZCBtZXRoeWxh
dGVkIGFyc2VuaWMgbWV0YWJvbGl0ZXM8L3N0eWxlPjwvdGl0bGU+PHNlY29uZGFyeS10aXRsZT48
c3R5bGUgZmFjZT0ibm9ybWFsIiBmb250PSJkZWZhdWx0IiBzaXplPSIxMDAlIj5Ub3hpY29sIEFw
cGwgUGhhcm1hY29sPC9zdHlsZT48L3NlY29uZGFyeS10aXRsZT48L3RpdGxlcz48cGVyaW9kaWNh
bD48ZnVsbC10aXRsZT48c3R5bGUgZmFjZT0ibm9ybWFsIiBmb250PSJkZWZhdWx0IiBzaXplPSIx
MDAlIj5Ub3hpY29sIEFwcGwgUGhhcm1hY29sPC9zdHlsZT48L2Z1bGwtdGl0bGU+PC9wZXJpb2Rp
Y2FsPjxwYWdlcz48c3R5bGUgZmFjZT0ibm9ybWFsIiBmb250PSJkZWZhdWx0IiBzaXplPSIxMDAl
Ij4yNDktNjE8L3N0eWxlPjwvcGFnZXM+PHZvbHVtZT48c3R5bGUgZmFjZT0ibm9ybWFsIiBmb250
PSJkZWZhdWx0IiBzaXplPSIxMDAlIj4xNzI8L3N0eWxlPjwvdm9sdW1lPjxudW1iZXI+PHN0eWxl
IGZhY2U9Im5vcm1hbCIgZm9udD0iZGVmYXVsdCIgc2l6ZT0iMTAwJSI+Mzwvc3R5bGU+PC9udW1i
ZXI+PGtleXdvcmRzPjxrZXl3b3JkPjxzdHlsZSBmYWNlPSJub3JtYWwiIGZvbnQ9ImRlZmF1bHQi
IHNpemU9IjEwMCUiPkFuaW1hbHM8L3N0eWxlPjwva2V5d29yZD48a2V5d29yZD48c3R5bGUgZmFj
ZT0ibm9ybWFsIiBmb250PSJkZWZhdWx0IiBzaXplPSIxMDAlIj5BcnNlbmljL3BoYXJtYWNvbG9n
eS8qdG94aWNpdHk8L3N0eWxlPjwva2V5d29yZD48a2V5d29yZD48c3R5bGUgZmFjZT0ibm9ybWFs
IiBmb250PSJkZWZhdWx0IiBzaXplPSIxMDAlIj5DZWxsIERpdmlzaW9uPC9zdHlsZT48L2tleXdv
cmQ+PGtleXdvcmQ+PHN0eWxlIGZhY2U9Im5vcm1hbCIgZm9udD0iZGVmYXVsdCIgc2l6ZT0iMTAw
JSI+RE5BIE1ldGh5bGF0aW9uPC9zdHlsZT48L2tleXdvcmQ+PGtleXdvcmQ+PHN0eWxlIGZhY2U9
Im5vcm1hbCIgZm9udD0iZGVmYXVsdCIgc2l6ZT0iMTAwJSI+RE5BIFJlcGFpcjwvc3R5bGU+PC9r
ZXl3b3JkPjxrZXl3b3JkPjxzdHlsZSBmYWNlPSJub3JtYWwiIGZvbnQ9ImRlZmF1bHQiIHNpemU9
IjEwMCUiPipEaXNlYXNlIE1vZGVscywgQW5pbWFsPC9zdHlsZT48L2tleXdvcmQ+PGtleXdvcmQ+
PHN0eWxlIGZhY2U9Im5vcm1hbCIgZm9udD0iZGVmYXVsdCIgc2l6ZT0iMTAwJSI+R2VuZXMsIHA1
Mzwvc3R5bGU+PC9rZXl3b3JkPjxrZXl3b3JkPjxzdHlsZSBmYWNlPSJub3JtYWwiIGZvbnQ9ImRl
ZmF1bHQiIHNpemU9IjEwMCUiPkdyb3d0aCBTdWJzdGFuY2VzL21ldGFib2xpc208L3N0eWxlPjwv
a2V5d29yZD48a2V5d29yZD48c3R5bGUgZmFjZT0ibm9ybWFsIiBmb250PSJkZWZhdWx0IiBzaXpl
PSIxMDAlIj5IdW1hbnM8L3N0eWxlPjwva2V5d29yZD48a2V5d29yZD48c3R5bGUgZmFjZT0ibm9y
bWFsIiBmb250PSJkZWZhdWx0IiBzaXplPSIxMDAlIj5NZXRoeWxhdGlvbjwvc3R5bGU+PC9rZXl3
b3JkPjxrZXl3b3JkPjxzdHlsZSBmYWNlPSJub3JtYWwiIGZvbnQ9ImRlZmF1bHQiIHNpemU9IjEw
MCUiPk1pY2U8L3N0eWxlPjwva2V5d29yZD48a2V5d29yZD48c3R5bGUgZmFjZT0ibm9ybWFsIiBm
b250PSJkZWZhdWx0IiBzaXplPSIxMDAlIj5NaWNlLCBUcmFuc2dlbmljPC9zdHlsZT48L2tleXdv
cmQ+PGtleXdvcmQ+PHN0eWxlIGZhY2U9Im5vcm1hbCIgZm9udD0iZGVmYXVsdCIgc2l6ZT0iMTAw
JSI+TmVvcGxhc21zLypjaGVtaWNhbGx5IGluZHVjZWQvZ2VuZXRpY3M8L3N0eWxlPjwva2V5d29y
ZD48a2V5d29yZD48c3R5bGUgZmFjZT0ibm9ybWFsIiBmb250PSJkZWZhdWx0IiBzaXplPSIxMDAl
Ij5SYXRzPC9zdHlsZT48L2tleXdvcmQ+PC9rZXl3b3Jkcz48ZGF0ZXM+PHllYXI+PHN0eWxlIGZh
Y2U9Im5vcm1hbCIgZm9udD0iZGVmYXVsdCIgc2l6ZT0iMTAwJSI+MjAwMTwvc3R5bGU+PC95ZWFy
PjxwdWItZGF0ZXM+PGRhdGU+PHN0eWxlIGZhY2U9Im5vcm1hbCIgZm9udD0iZGVmYXVsdCIgc2l6
ZT0iMTAwJSI+TWF5IDE8L3N0eWxlPjwvZGF0ZT48L3B1Yi1kYXRlcz48L2RhdGVzPjxhY2Nlc3Np
b24tbnVtPjxzdHlsZSBmYWNlPSJub3JtYWwiIGZvbnQ9ImRlZmF1bHQiIHNpemU9IjEwMCUiPjEx
MzEyNjU0PC9zdHlsZT48L2FjY2Vzc2lvbi1udW0+PHVybHM+PHJlbGF0ZWQtdXJscz48dXJsPjxz
dHlsZSBmYWNlPSJub3JtYWwiIGZvbnQ9ImRlZmF1bHQiIHNpemU9IjEwMCUiPmh0dHA6Ly93d3cu
bmNiaS5ubG0ubmloLmdvdi9lbnRyZXovcXVlcnkuZmNnaT9jbWQ9UmV0cmlldmUmYW1wO2RiPVB1
Yk1lZCZhbXA7ZG9wdD1DaXRhdGlvbiZhbXA7bGlzdF91aWRzPTExMzEyNjU0ICAgPC9zdHlsZT48
L3VybD48L3JlbGF0ZWQtdXJscz48L3Vy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6]</w:t>
      </w:r>
      <w:r w:rsidR="00C330B6" w:rsidRPr="00516A26">
        <w:rPr>
          <w:rFonts w:ascii="Book Antiqua" w:eastAsia="ヒラギノ角ゴ Pro W3" w:hAnsi="Book Antiqua"/>
          <w:szCs w:val="24"/>
          <w:lang w:val="en-US"/>
        </w:rPr>
        <w:fldChar w:fldCharType="end"/>
      </w:r>
      <w:r w:rsidR="00FA3E87" w:rsidRPr="00516A26">
        <w:rPr>
          <w:rFonts w:ascii="Book Antiqua" w:eastAsia="ヒラギノ角ゴ Pro W3" w:hAnsi="Book Antiqua"/>
          <w:szCs w:val="24"/>
          <w:lang w:val="en-US"/>
        </w:rPr>
        <w:t xml:space="preserve"> as other trivalent methylated species with higher toxicity have been reported</w:t>
      </w:r>
      <w:r w:rsidR="00C330B6" w:rsidRPr="00516A26">
        <w:rPr>
          <w:rFonts w:ascii="Book Antiqua" w:eastAsia="ヒラギノ角ゴ Pro W3" w:hAnsi="Book Antiqua"/>
          <w:szCs w:val="24"/>
          <w:lang w:val="en-US"/>
        </w:rPr>
        <w:fldChar w:fldCharType="begin">
          <w:fldData xml:space="preserve">PEVuZE5vdGU+PENpdGU+PEF1dGhvcj5Eb3BwPC9BdXRob3I+PFllYXI+MjAxMTwvWWVhcj48UmVj
TnVtPjI0PC9SZWNOdW0+PERpc3BsYXlUZXh0PjxzdHlsZSBmYWNlPSJzdXBlcnNjcmlwdCI+Wzg3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yNDwvcmVjLW51bWJlcj48cmVmLXR5cGUgbmFtZT0iSm91cm5hbCBBcnRpY2xlIj4xNzwvcmVm
LXR5cGU+PGNvbnRyaWJ1dG9ycz48YXV0aG9ycz48YXV0aG9yPjxzdHlsZSBmYWNlPSJub3JtYWwi
IGZvbnQ9ImRlZmF1bHQiIHNpemU9IjEwMCUiPkRvcHAsIEUuPC9zdHlsZT48L2F1dGhvcj48YXV0
aG9yPjxzdHlsZSBmYWNlPSJub3JtYWwiIGZvbnQ9ImRlZmF1bHQiIHNpemU9IjEwMCUiPnZvbiBS
ZWNrbGluZ2hhdXNlbiwgVS48L3N0eWxlPjwvYXV0aG9yPjxhdXRob3I+PHN0eWxlIGZhY2U9Im5v
cm1hbCIgZm9udD0iZGVmYXVsdCIgc2l6ZT0iMTAwJSI+RGlhei1Cb25lLCBSLjwvc3R5bGU+PC9h
dXRob3I+PGF1dGhvcj48c3R5bGUgZmFjZT0ibm9ybWFsIiBmb250PSJkZWZhdWx0IiBzaXplPSIx
MDAlIj5IaXJuZXIsIEEuIFYuPC9zdHlsZT48L2F1dGhvcj48YXV0aG9yPjxzdHlsZSBmYWNlPSJu
b3JtYWwiIGZvbnQ9ImRlZmF1bHQiIHNpemU9IjEwMCUiPlJldHRlbm1laWVyLCBBLiBXLjwvc3R5
bGU+PC9hdXRob3I+PC9hdXRob3JzPjwvY29udHJpYnV0b3JzPjxhdXRoLWFkZHJlc3M+PHN0eWxl
IGZhY2U9Im5vcm1hbCIgZm9udD0iZGVmYXVsdCIgc2l6ZT0iMTAwJSI+SW5zdGl0dXRlIG9mIEh5
Z2llbmUgYW5kIE9jY3VwYXRpb25hbCBNZWRpY2luZSwgVW5pdmVyc2l0eSBIb3NwaXRhbCBFc3Nl
biwgSHVmZWxhbmRzdHJhc3NlIDU1LCA0NTEyMiBFc3NlbiwgR2VybWFueS4gZWxrZS5kb3BwQHVu
aS1kdWUuZGU8L3N0eWxlPjwvYXV0aC1hZGRyZXNzPjx0aXRsZXM+PHRpdGxlPjxzdHlsZSBmYWNl
PSJub3JtYWwiIGZvbnQ9ImRlZmF1bHQiIHNpemU9IjEwMCUiPkNlbGx1bGFyIHVwdGFrZSwgc3Vi
Y2VsbHVsYXIgZGlzdHJpYnV0aW9uIGFuZCB0b3hpY2l0eSBvZiBhcnNlbmljIGNvbXBvdW5kcyBp
biBtZXRoeWxhdGluZyBhbmQgbm9uLW1ldGh5bGF0aW5nIGNlbGxzPC9zdHlsZT48L3RpdGxlPjxz
ZWNvbmRhcnktdGl0bGU+PHN0eWxlIGZhY2U9Im5vcm1hbCIgZm9udD0iZGVmYXVsdCIgc2l6ZT0i
MTAwJSI+RW52aXJvbiBSZXM8L3N0eWxlPjwvc2Vjb25kYXJ5LXRpdGxlPjwvdGl0bGVzPjxwZXJp
b2RpY2FsPjxmdWxsLXRpdGxlPjxzdHlsZSBmYWNlPSJub3JtYWwiIGZvbnQ9ImRlZmF1bHQiIHNp
emU9IjEwMCUiPkVudmlyb24gUmVzPC9zdHlsZT48L2Z1bGwtdGl0bGU+PC9wZXJpb2RpY2FsPjxw
YWdlcz48c3R5bGUgZmFjZT0ibm9ybWFsIiBmb250PSJkZWZhdWx0IiBzaXplPSIxMDAlIj40MzUt
NDI8L3N0eWxlPjwvcGFnZXM+PHZvbHVtZT48c3R5bGUgZmFjZT0ibm9ybWFsIiBmb250PSJkZWZh
dWx0IiBzaXplPSIxMDAlIj4xMTA8L3N0eWxlPjwvdm9sdW1lPjxudW1iZXI+PHN0eWxlIGZhY2U9
Im5vcm1hbCIgZm9udD0iZGVmYXVsdCIgc2l6ZT0iMTAwJSI+NTwvc3R5bGU+PC9udW1iZXI+PGtl
eXdvcmRzPjxrZXl3b3JkPjxzdHlsZSBmYWNlPSJub3JtYWwiIGZvbnQ9ImRlZmF1bHQiIHNpemU9
IjEwMCUiPkFyc2VuYXRlcy8qbWV0YWJvbGlzbS90b3hpY2l0eTwvc3R5bGU+PC9rZXl3b3JkPjxr
ZXl3b3JkPjxzdHlsZSBmYWNlPSJub3JtYWwiIGZvbnQ9ImRlZmF1bHQiIHNpemU9IjEwMCUiPkFy
c2VuaXRlcy8qbWV0YWJvbGlzbS90b3hpY2l0eTwvc3R5bGU+PC9rZXl3b3JkPjxrZXl3b3JkPjxz
dHlsZSBmYWNlPSJub3JtYWwiIGZvbnQ9ImRlZmF1bHQiIHNpemU9IjEwMCUiPkNhcmNpbm9nZW5z
LyptZXRhYm9saXNtL3RveGljaXR5PC9zdHlsZT48L2tleXdvcmQ+PGtleXdvcmQ+PHN0eWxlIGZh
Y2U9Im5vcm1hbCIgZm9udD0iZGVmYXVsdCIgc2l6ZT0iMTAwJSI+Q2VsbHMsIEN1bHR1cmVkPC9z
dHlsZT48L2tleXdvcmQ+PGtleXdvcmQ+PHN0eWxlIGZhY2U9Im5vcm1hbCIgZm9udD0iZGVmYXVs
dCIgc2l6ZT0iMTAwJSI+Rmlicm9ibGFzdHMvZHJ1ZyBlZmZlY3RzL21ldGFib2xpc208L3N0eWxl
Pjwva2V5d29yZD48a2V5d29yZD48c3R5bGUgZmFjZT0ibm9ybWFsIiBmb250PSJkZWZhdWx0IiBz
aXplPSIxMDAlIj5IZXBhdG9jeXRlcy9kcnVnIGVmZmVjdHMvbWV0YWJvbGlzbTwvc3R5bGU+PC9r
ZXl3b3JkPjxrZXl3b3JkPjxzdHlsZSBmYWNlPSJub3JtYWwiIGZvbnQ9ImRlZmF1bHQiIHNpemU9
IjEwMCUiPkh1bWFuczwvc3R5bGU+PC9rZXl3b3JkPjxrZXl3b3JkPjxzdHlsZSBmYWNlPSJub3Jt
YWwiIGZvbnQ9ImRlZmF1bHQiIHNpemU9IjEwMCUiPkludHJhY2VsbHVsYXIgU3BhY2UvbWV0YWJv
bGlzbTwvc3R5bGU+PC9rZXl3b3JkPjxrZXl3b3JkPjxzdHlsZSBmYWNlPSJub3JtYWwiIGZvbnQ9
ImRlZmF1bHQiIHNpemU9IjEwMCUiPk1ldGh5bGF0aW9uL2RydWcgZWZmZWN0czwvc3R5bGU+PC9r
ZXl3b3JkPjxrZXl3b3JkPjxzdHlsZSBmYWNlPSJub3JtYWwiIGZvbnQ9ImRlZmF1bHQiIHNpemU9
IjEwMCUiPlBlcm1lYWJpbGl0eS9kcnVnIGVmZmVjdHM8L3N0eWxlPjwva2V5d29yZD48a2V5d29y
ZD48c3R5bGUgZmFjZT0ibm9ybWFsIiBmb250PSJkZWZhdWx0IiBzaXplPSIxMDAlIj5Tb2RpdW0g
Q29tcG91bmRzLyptZXRhYm9saXNtL3RveGljaXR5PC9zdHlsZT48L2tleXdvcmQ+PGtleXdvcmQ+
PHN0eWxlIGZhY2U9Im5vcm1hbCIgZm9udD0iZGVmYXVsdCIgc2l6ZT0iMTAwJSI+VG94aWNpdHkg
VGVzdHM8L3N0eWxlPjwva2V5d29yZD48a2V5d29yZD48c3R5bGUgZmFjZT0ibm9ybWFsIiBmb250
PSJkZWZhdWx0IiBzaXplPSIxMDAlIj5Vcm90aGVsaXVtL2RydWcgZWZmZWN0cy9tZXRhYm9saXNt
PC9zdHlsZT48L2tleXdvcmQ+PC9rZXl3b3Jkcz48ZGF0ZXM+PHllYXI+PHN0eWxlIGZhY2U9Im5v
cm1hbCIgZm9udD0iZGVmYXVsdCIgc2l6ZT0iMTAwJSI+MjAxMTwvc3R5bGU+PC95ZWFyPjxwdWIt
ZGF0ZXM+PGRhdGU+PHN0eWxlIGZhY2U9Im5vcm1hbCIgZm9udD0iZGVmYXVsdCIgc2l6ZT0iMTAw
JSI+SnVsPC9zdHlsZT48L2RhdGU+PC9wdWItZGF0ZXM+PC9kYXRlcz48YWNjZXNzaW9uLW51bT48
c3R5bGUgZmFjZT0ibm9ybWFsIiBmb250PSJkZWZhdWx0IiBzaXplPSIxMDAlIj4xOTc1ODU4Nzwv
c3R5bGU+PC9hY2Nlc3Npb24tbnVtPjx1cmxzPjxyZWxhdGVkLXVybHM+PHVybD48c3R5bGUgZmFj
ZT0ibm9ybWFsIiBmb250PSJkZWZhdWx0IiBzaXplPSIxMDAlIj5odHRwOi8vd3d3Lm5jYmkubmxt
Lm5paC5nb3YvZW50cmV6L3F1ZXJ5LmZjZ2k/Y21kPVJldHJpZXZlJmFtcDtkYj1QdWJNZWQmYW1w
O2RvcHQ9Q2l0YXRpb24mYW1wO2xpc3RfdWlkcz0xOTc1ODU4NyAgIDwvc3R5bGU+PC91cmw+PC9y
ZWxhdGVkLXVybHM+PC91cmxzPjwvcmVjb3JkPjwvQ2l0ZT48L0VuZE5vdGU+AG==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Eb3BwPC9BdXRob3I+PFllYXI+MjAxMTwvWWVhcj48UmVj
TnVtPjI0PC9SZWNOdW0+PERpc3BsYXlUZXh0PjxzdHlsZSBmYWNlPSJzdXBlcnNjcmlwdCI+Wzg3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yNDwvcmVjLW51bWJlcj48cmVmLXR5cGUgbmFtZT0iSm91cm5hbCBBcnRpY2xlIj4xNzwvcmVm
LXR5cGU+PGNvbnRyaWJ1dG9ycz48YXV0aG9ycz48YXV0aG9yPjxzdHlsZSBmYWNlPSJub3JtYWwi
IGZvbnQ9ImRlZmF1bHQiIHNpemU9IjEwMCUiPkRvcHAsIEUuPC9zdHlsZT48L2F1dGhvcj48YXV0
aG9yPjxzdHlsZSBmYWNlPSJub3JtYWwiIGZvbnQ9ImRlZmF1bHQiIHNpemU9IjEwMCUiPnZvbiBS
ZWNrbGluZ2hhdXNlbiwgVS48L3N0eWxlPjwvYXV0aG9yPjxhdXRob3I+PHN0eWxlIGZhY2U9Im5v
cm1hbCIgZm9udD0iZGVmYXVsdCIgc2l6ZT0iMTAwJSI+RGlhei1Cb25lLCBSLjwvc3R5bGU+PC9h
dXRob3I+PGF1dGhvcj48c3R5bGUgZmFjZT0ibm9ybWFsIiBmb250PSJkZWZhdWx0IiBzaXplPSIx
MDAlIj5IaXJuZXIsIEEuIFYuPC9zdHlsZT48L2F1dGhvcj48YXV0aG9yPjxzdHlsZSBmYWNlPSJu
b3JtYWwiIGZvbnQ9ImRlZmF1bHQiIHNpemU9IjEwMCUiPlJldHRlbm1laWVyLCBBLiBXLjwvc3R5
bGU+PC9hdXRob3I+PC9hdXRob3JzPjwvY29udHJpYnV0b3JzPjxhdXRoLWFkZHJlc3M+PHN0eWxl
IGZhY2U9Im5vcm1hbCIgZm9udD0iZGVmYXVsdCIgc2l6ZT0iMTAwJSI+SW5zdGl0dXRlIG9mIEh5
Z2llbmUgYW5kIE9jY3VwYXRpb25hbCBNZWRpY2luZSwgVW5pdmVyc2l0eSBIb3NwaXRhbCBFc3Nl
biwgSHVmZWxhbmRzdHJhc3NlIDU1LCA0NTEyMiBFc3NlbiwgR2VybWFueS4gZWxrZS5kb3BwQHVu
aS1kdWUuZGU8L3N0eWxlPjwvYXV0aC1hZGRyZXNzPjx0aXRsZXM+PHRpdGxlPjxzdHlsZSBmYWNl
PSJub3JtYWwiIGZvbnQ9ImRlZmF1bHQiIHNpemU9IjEwMCUiPkNlbGx1bGFyIHVwdGFrZSwgc3Vi
Y2VsbHVsYXIgZGlzdHJpYnV0aW9uIGFuZCB0b3hpY2l0eSBvZiBhcnNlbmljIGNvbXBvdW5kcyBp
biBtZXRoeWxhdGluZyBhbmQgbm9uLW1ldGh5bGF0aW5nIGNlbGxzPC9zdHlsZT48L3RpdGxlPjxz
ZWNvbmRhcnktdGl0bGU+PHN0eWxlIGZhY2U9Im5vcm1hbCIgZm9udD0iZGVmYXVsdCIgc2l6ZT0i
MTAwJSI+RW52aXJvbiBSZXM8L3N0eWxlPjwvc2Vjb25kYXJ5LXRpdGxlPjwvdGl0bGVzPjxwZXJp
b2RpY2FsPjxmdWxsLXRpdGxlPjxzdHlsZSBmYWNlPSJub3JtYWwiIGZvbnQ9ImRlZmF1bHQiIHNp
emU9IjEwMCUiPkVudmlyb24gUmVzPC9zdHlsZT48L2Z1bGwtdGl0bGU+PC9wZXJpb2RpY2FsPjxw
YWdlcz48c3R5bGUgZmFjZT0ibm9ybWFsIiBmb250PSJkZWZhdWx0IiBzaXplPSIxMDAlIj40MzUt
NDI8L3N0eWxlPjwvcGFnZXM+PHZvbHVtZT48c3R5bGUgZmFjZT0ibm9ybWFsIiBmb250PSJkZWZh
dWx0IiBzaXplPSIxMDAlIj4xMTA8L3N0eWxlPjwvdm9sdW1lPjxudW1iZXI+PHN0eWxlIGZhY2U9
Im5vcm1hbCIgZm9udD0iZGVmYXVsdCIgc2l6ZT0iMTAwJSI+NTwvc3R5bGU+PC9udW1iZXI+PGtl
eXdvcmRzPjxrZXl3b3JkPjxzdHlsZSBmYWNlPSJub3JtYWwiIGZvbnQ9ImRlZmF1bHQiIHNpemU9
IjEwMCUiPkFyc2VuYXRlcy8qbWV0YWJvbGlzbS90b3hpY2l0eTwvc3R5bGU+PC9rZXl3b3JkPjxr
ZXl3b3JkPjxzdHlsZSBmYWNlPSJub3JtYWwiIGZvbnQ9ImRlZmF1bHQiIHNpemU9IjEwMCUiPkFy
c2VuaXRlcy8qbWV0YWJvbGlzbS90b3hpY2l0eTwvc3R5bGU+PC9rZXl3b3JkPjxrZXl3b3JkPjxz
dHlsZSBmYWNlPSJub3JtYWwiIGZvbnQ9ImRlZmF1bHQiIHNpemU9IjEwMCUiPkNhcmNpbm9nZW5z
LyptZXRhYm9saXNtL3RveGljaXR5PC9zdHlsZT48L2tleXdvcmQ+PGtleXdvcmQ+PHN0eWxlIGZh
Y2U9Im5vcm1hbCIgZm9udD0iZGVmYXVsdCIgc2l6ZT0iMTAwJSI+Q2VsbHMsIEN1bHR1cmVkPC9z
dHlsZT48L2tleXdvcmQ+PGtleXdvcmQ+PHN0eWxlIGZhY2U9Im5vcm1hbCIgZm9udD0iZGVmYXVs
dCIgc2l6ZT0iMTAwJSI+Rmlicm9ibGFzdHMvZHJ1ZyBlZmZlY3RzL21ldGFib2xpc208L3N0eWxl
Pjwva2V5d29yZD48a2V5d29yZD48c3R5bGUgZmFjZT0ibm9ybWFsIiBmb250PSJkZWZhdWx0IiBz
aXplPSIxMDAlIj5IZXBhdG9jeXRlcy9kcnVnIGVmZmVjdHMvbWV0YWJvbGlzbTwvc3R5bGU+PC9r
ZXl3b3JkPjxrZXl3b3JkPjxzdHlsZSBmYWNlPSJub3JtYWwiIGZvbnQ9ImRlZmF1bHQiIHNpemU9
IjEwMCUiPkh1bWFuczwvc3R5bGU+PC9rZXl3b3JkPjxrZXl3b3JkPjxzdHlsZSBmYWNlPSJub3Jt
YWwiIGZvbnQ9ImRlZmF1bHQiIHNpemU9IjEwMCUiPkludHJhY2VsbHVsYXIgU3BhY2UvbWV0YWJv
bGlzbTwvc3R5bGU+PC9rZXl3b3JkPjxrZXl3b3JkPjxzdHlsZSBmYWNlPSJub3JtYWwiIGZvbnQ9
ImRlZmF1bHQiIHNpemU9IjEwMCUiPk1ldGh5bGF0aW9uL2RydWcgZWZmZWN0czwvc3R5bGU+PC9r
ZXl3b3JkPjxrZXl3b3JkPjxzdHlsZSBmYWNlPSJub3JtYWwiIGZvbnQ9ImRlZmF1bHQiIHNpemU9
IjEwMCUiPlBlcm1lYWJpbGl0eS9kcnVnIGVmZmVjdHM8L3N0eWxlPjwva2V5d29yZD48a2V5d29y
ZD48c3R5bGUgZmFjZT0ibm9ybWFsIiBmb250PSJkZWZhdWx0IiBzaXplPSIxMDAlIj5Tb2RpdW0g
Q29tcG91bmRzLyptZXRhYm9saXNtL3RveGljaXR5PC9zdHlsZT48L2tleXdvcmQ+PGtleXdvcmQ+
PHN0eWxlIGZhY2U9Im5vcm1hbCIgZm9udD0iZGVmYXVsdCIgc2l6ZT0iMTAwJSI+VG94aWNpdHkg
VGVzdHM8L3N0eWxlPjwva2V5d29yZD48a2V5d29yZD48c3R5bGUgZmFjZT0ibm9ybWFsIiBmb250
PSJkZWZhdWx0IiBzaXplPSIxMDAlIj5Vcm90aGVsaXVtL2RydWcgZWZmZWN0cy9tZXRhYm9saXNt
PC9zdHlsZT48L2tleXdvcmQ+PC9rZXl3b3Jkcz48ZGF0ZXM+PHllYXI+PHN0eWxlIGZhY2U9Im5v
cm1hbCIgZm9udD0iZGVmYXVsdCIgc2l6ZT0iMTAwJSI+MjAxMTwvc3R5bGU+PC95ZWFyPjxwdWIt
ZGF0ZXM+PGRhdGU+PHN0eWxlIGZhY2U9Im5vcm1hbCIgZm9udD0iZGVmYXVsdCIgc2l6ZT0iMTAw
JSI+SnVsPC9zdHlsZT48L2RhdGU+PC9wdWItZGF0ZXM+PC9kYXRlcz48YWNjZXNzaW9uLW51bT48
c3R5bGUgZmFjZT0ibm9ybWFsIiBmb250PSJkZWZhdWx0IiBzaXplPSIxMDAlIj4xOTc1ODU4Nzwv
c3R5bGU+PC9hY2Nlc3Npb24tbnVtPjx1cmxzPjxyZWxhdGVkLXVybHM+PHVybD48c3R5bGUgZmFj
ZT0ibm9ybWFsIiBmb250PSJkZWZhdWx0IiBzaXplPSIxMDAlIj5odHRwOi8vd3d3Lm5jYmkubmxt
Lm5paC5nb3YvZW50cmV6L3F1ZXJ5LmZjZ2k/Y21kPVJldHJpZXZlJmFtcDtkYj1QdWJNZWQmYW1w
O2RvcHQ9Q2l0YXRpb24mYW1wO2xpc3RfdWlkcz0xOTc1ODU4NyAgIDwvc3R5bGU+PC91cmw+PC9y
ZWxhdGVkLXVybHM+PC91cmxzPjwvcmVjb3JkPjwvQ2l0ZT48L0VuZE5vdGU+AG==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7]</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 Possibly, the biological effect of arsenate is mainly by</w:t>
      </w:r>
      <w:r w:rsidR="00E3107D">
        <w:rPr>
          <w:rFonts w:ascii="Book Antiqua" w:eastAsia="ヒラギノ角ゴ Pro W3" w:hAnsi="Book Antiqua"/>
          <w:szCs w:val="24"/>
          <w:lang w:val="en-US"/>
        </w:rPr>
        <w:t xml:space="preserve"> reduction to </w:t>
      </w:r>
      <w:proofErr w:type="spellStart"/>
      <w:proofErr w:type="gramStart"/>
      <w:r w:rsidR="00E3107D">
        <w:rPr>
          <w:rFonts w:ascii="Book Antiqua" w:eastAsia="ヒラギノ角ゴ Pro W3" w:hAnsi="Book Antiqua"/>
          <w:szCs w:val="24"/>
          <w:lang w:val="en-US"/>
        </w:rPr>
        <w:t>arsenite</w:t>
      </w:r>
      <w:proofErr w:type="spellEnd"/>
      <w:proofErr w:type="gramEnd"/>
      <w:r w:rsidR="00C330B6" w:rsidRPr="00516A26">
        <w:rPr>
          <w:rFonts w:ascii="Book Antiqua" w:eastAsia="ヒラギノ角ゴ Pro W3" w:hAnsi="Book Antiqua"/>
          <w:szCs w:val="24"/>
          <w:lang w:val="en-US"/>
        </w:rPr>
        <w:fldChar w:fldCharType="begin">
          <w:fldData xml:space="preserve">PEVuZE5vdGU+PENpdGU+PEF1dGhvcj5IdWFuZzwvQXV0aG9yPjxZZWFyPjE5OTY8L1llYXI+PFJl
Y051bT42PC9SZWNOdW0+PERpc3BsYXlUZXh0PjxzdHlsZSBmYWNlPSJzdXBlcnNjcmlwdCI+Wzg4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2PC9yZWMtbnVtYmVyPjxyZWYtdHlwZSBuYW1lPSJKb3VybmFsIEFydGljbGUiPjE3PC9yZWYt
dHlwZT48Y29udHJpYnV0b3JzPjxhdXRob3JzPjxhdXRob3I+PHN0eWxlIGZhY2U9Im5vcm1hbCIg
Zm9udD0iZGVmYXVsdCIgc2l6ZT0iMTAwJSI+SHVhbmcsIFIuIE4uPC9zdHlsZT48L2F1dGhvcj48
YXV0aG9yPjxzdHlsZSBmYWNlPSJub3JtYWwiIGZvbnQ9ImRlZmF1bHQiIHNpemU9IjEwMCUiPkxl
ZSwgVC4gQy48L3N0eWxlPjwvYXV0aG9yPjwvYXV0aG9ycz48L2NvbnRyaWJ1dG9ycz48YXV0aC1h
ZGRyZXNzPjxzdHlsZSBmYWNlPSJub3JtYWwiIGZvbnQ9ImRlZmF1bHQiIHNpemU9IjEwMCUiPklu
c3RpdHV0ZSBvZiBCaW9tZWRpY2FsIFNjaWVuY2VzLCBBY2FkZW1pYSBTaW5pY2EsIFRhaXBlaSwg
VGFpd2FuLCBSZXB1YmxpYyBvZiBDaGluYS48L3N0eWxlPjwvYXV0aC1hZGRyZXNzPjx0aXRsZXM+
PHRpdGxlPjxzdHlsZSBmYWNlPSJub3JtYWwiIGZvbnQ9ImRlZmF1bHQiIHNpemU9IjEwMCUiPkNl
bGx1bGFyIHVwdGFrZSBvZiB0cml2YWxlbnQgYXJzZW5pdGUgYW5kIHBlbnRhdmFsZW50IGFyc2Vu
YXRlIGluIEtCIGNlbGxzIGN1bHR1cmVkIGluIHBob3NwaGF0ZS1mcmVlIG1lZGl1bTwvc3R5bGU+
PC90aXRsZT48c2Vjb25kYXJ5LXRpdGxlPjxzdHlsZSBmYWNlPSJub3JtYWwiIGZvbnQ9ImRlZmF1
bHQiIHNpemU9IjEwMCUiPlRveGljb2wgQXBwbCBQaGFybWFjb2w8L3N0eWxlPjwvc2Vjb25kYXJ5
LXRpdGxlPjwvdGl0bGVzPjxwZXJpb2RpY2FsPjxmdWxsLXRpdGxlPjxzdHlsZSBmYWNlPSJub3Jt
YWwiIGZvbnQ9ImRlZmF1bHQiIHNpemU9IjEwMCUiPlRveGljb2wgQXBwbCBQaGFybWFjb2w8L3N0
eWxlPjwvZnVsbC10aXRsZT48L3BlcmlvZGljYWw+PHBhZ2VzPjxzdHlsZSBmYWNlPSJub3JtYWwi
IGZvbnQ9ImRlZmF1bHQiIHNpemU9IjEwMCUiPjI0My05PC9zdHlsZT48L3BhZ2VzPjx2b2x1bWU+
PHN0eWxlIGZhY2U9Im5vcm1hbCIgZm9udD0iZGVmYXVsdCIgc2l6ZT0iMTAwJSI+MTM2PC9zdHls
ZT48L3ZvbHVtZT48bnVtYmVyPjxzdHlsZSBmYWNlPSJub3JtYWwiIGZvbnQ9ImRlZmF1bHQiIHNp
emU9IjEwMCUiPjI8L3N0eWxlPjwvbnVtYmVyPjxrZXl3b3Jkcz48a2V5d29yZD48c3R5bGUgZmFj
ZT0ibm9ybWFsIiBmb250PSJkZWZhdWx0IiBzaXplPSIxMDAlIj5BcnNlbmF0ZXMvKm1ldGFib2xp
c20vcGhhcm1hY29raW5ldGljczwvc3R5bGU+PC9rZXl3b3JkPjxrZXl3b3JkPjxzdHlsZSBmYWNl
PSJub3JtYWwiIGZvbnQ9ImRlZmF1bHQiIHNpemU9IjEwMCUiPkFyc2VuaXRlcy8qbWV0YWJvbGlz
bS9waGFybWFjb2tpbmV0aWNzPC9zdHlsZT48L2tleXdvcmQ+PGtleXdvcmQ+PHN0eWxlIGZhY2U9
Im5vcm1hbCIgZm9udD0iZGVmYXVsdCIgc2l6ZT0iMTAwJSI+QXppZGVzL3BoYXJtYWNvbG9neTwv
c3R5bGU+PC9rZXl3b3JkPjxrZXl3b3JkPjxzdHlsZSBmYWNlPSJub3JtYWwiIGZvbnQ9ImRlZmF1
bHQiIHNpemU9IjEwMCUiPkNlbGwgU3Vydml2YWwvZHJ1ZyBlZmZlY3RzPC9zdHlsZT48L2tleXdv
cmQ+PGtleXdvcmQ+PHN0eWxlIGZhY2U9Im5vcm1hbCIgZm9udD0iZGVmYXVsdCIgc2l6ZT0iMTAw
JSI+Q2VsbHMsIEN1bHR1cmVkPC9zdHlsZT48L2tleXdvcmQ+PGtleXdvcmQ+PHN0eWxlIGZhY2U9
Im5vcm1hbCIgZm9udD0iZGVmYXVsdCIgc2l6ZT0iMTAwJSI+Q2hyb21hdG9ncmFwaHksIEhpZ2gg
UHJlc3N1cmUgTGlxdWlkPC9zdHlsZT48L2tleXdvcmQ+PGtleXdvcmQ+PHN0eWxlIGZhY2U9Im5v
cm1hbCIgZm9udD0iZGVmYXVsdCIgc2l6ZT0iMTAwJSI+Q3VsdHVyZSBNZWRpYTwvc3R5bGU+PC9r
ZXl3b3JkPjxrZXl3b3JkPjxzdHlsZSBmYWNlPSJub3JtYWwiIGZvbnQ9ImRlZmF1bHQiIHNpemU9
IjEwMCUiPkh1bWFuczwvc3R5bGU+PC9rZXl3b3JkPjxrZXl3b3JkPjxzdHlsZSBmYWNlPSJub3Jt
YWwiIGZvbnQ9ImRlZmF1bHQiIHNpemU9IjEwMCUiPktCIENlbGxzPC9zdHlsZT48L2tleXdvcmQ+
PGtleXdvcmQ+PHN0eWxlIGZhY2U9Im5vcm1hbCIgZm9udD0iZGVmYXVsdCIgc2l6ZT0iMTAwJSI+
TWVyc2FseWwvcGhhcm1hY29sb2d5PC9zdHlsZT48L2tleXdvcmQ+PGtleXdvcmQ+PHN0eWxlIGZh
Y2U9Im5vcm1hbCIgZm9udD0iZGVmYXVsdCIgc2l6ZT0iMTAwJSI+T3hpZGF0aW9uLVJlZHVjdGlv
bjwvc3R5bGU+PC9rZXl3b3JkPjxrZXl3b3JkPjxzdHlsZSBmYWNlPSJub3JtYWwiIGZvbnQ9ImRl
ZmF1bHQiIHNpemU9IjEwMCUiPlBob3NwaGF0ZXMvKnBoYXJtYWNvbG9neTwvc3R5bGU+PC9rZXl3
b3JkPjxrZXl3b3JkPjxzdHlsZSBmYWNlPSJub3JtYWwiIGZvbnQ9ImRlZmF1bHQiIHNpemU9IjEw
MCUiPlBvaXNvbnMvKm1ldGFib2xpc208L3N0eWxlPjwva2V5d29yZD48a2V5d29yZD48c3R5bGUg
ZmFjZT0ibm9ybWFsIiBmb250PSJkZWZhdWx0IiBzaXplPSIxMDAlIj5Qb3Rhc3NpdW0gQ3lhbmlk
ZS9waGFybWFjb2xvZ3k8L3N0eWxlPjwva2V5d29yZD48a2V5d29yZD48c3R5bGUgZmFjZT0ibm9y
bWFsIiBmb250PSJkZWZhdWx0IiBzaXplPSIxMDAlIj5Tb2RpdW0gQXppZGU8L3N0eWxlPjwva2V5
d29yZD48L2tleXdvcmRzPjxkYXRlcz48eWVhcj48c3R5bGUgZmFjZT0ibm9ybWFsIiBmb250PSJk
ZWZhdWx0IiBzaXplPSIxMDAlIj4xOTk2PC9zdHlsZT48L3llYXI+PHB1Yi1kYXRlcz48ZGF0ZT48
c3R5bGUgZmFjZT0ibm9ybWFsIiBmb250PSJkZWZhdWx0IiBzaXplPSIxMDAlIj5GZWI8L3N0eWxl
PjwvZGF0ZT48L3B1Yi1kYXRlcz48L2RhdGVzPjxhY2Nlc3Npb24tbnVtPjxzdHlsZSBmYWNlPSJu
b3JtYWwiIGZvbnQ9ImRlZmF1bHQiIHNpemU9IjEwMCUiPjg2MTkyMzI8L3N0eWxlPjwvYWNjZXNz
aW9uLW51bT48dXJscz48cmVsYXRlZC11cmxzPjx1cmw+PHN0eWxlIGZhY2U9Im5vcm1hbCIgZm9u
dD0iZGVmYXVsdCIgc2l6ZT0iMTAwJSI+aHR0cDovL3d3dy5uY2JpLm5sbS5uaWguZ292L2VudHJl
ei9xdWVyeS5mY2dpP2NtZD1SZXRyaWV2ZSZhbXA7ZGI9UHViTWVkJmFtcDtkb3B0PUNpdGF0aW9u
JmFtcDtsaXN0X3VpZHM9ODYxOTIzMiAgPC9zdHlsZT48L3VybD48L3JlbGF0ZWQtdXJscz48L3Vy
bHM+PC9yZWNvcmQ+PC9DaXRlPjwvRW5kTm90ZT5=
</w:fldData>
        </w:fldChar>
      </w:r>
      <w:r w:rsidR="00781E7C" w:rsidRPr="00516A26">
        <w:rPr>
          <w:rFonts w:ascii="Book Antiqua" w:eastAsia="ヒラギノ角ゴ Pro W3" w:hAnsi="Book Antiqua"/>
          <w:szCs w:val="24"/>
          <w:lang w:val="en-US"/>
        </w:rPr>
        <w:instrText xml:space="preserve"> ADDIN EN.CITE </w:instrText>
      </w:r>
      <w:r w:rsidR="00781E7C" w:rsidRPr="00516A26">
        <w:rPr>
          <w:rFonts w:ascii="Book Antiqua" w:eastAsia="ヒラギノ角ゴ Pro W3" w:hAnsi="Book Antiqua"/>
          <w:szCs w:val="24"/>
          <w:lang w:val="en-US"/>
        </w:rPr>
        <w:fldChar w:fldCharType="begin">
          <w:fldData xml:space="preserve">PEVuZE5vdGU+PENpdGU+PEF1dGhvcj5IdWFuZzwvQXV0aG9yPjxZZWFyPjE5OTY8L1llYXI+PFJl
Y051bT42PC9SZWNOdW0+PERpc3BsYXlUZXh0PjxzdHlsZSBmYWNlPSJzdXBlcnNjcmlwdCI+Wzg4
XTwvc3R5bGU+PC9EaXNwbGF5VGV4dD48cmVjb3JkPjxkYXRhYmFzZSBuYW1lPSJtZXRhbGVzIHBl
c2Fkb3MuZW5sIiBwYXRoPSJDOlxEb2N1bWVudHMgYW5kIFNldHRpbmdzXENhcmxvcyBSdWl6LVRh
Z2xlXEVzY3JpdG9yaW9cTWFyem8gMjAxM1xQcm95ZWN0byBGb25kZWN5dCAyMDE0XG1ldGFsZXMg
cGVzYWRvcy5lbmwiPm1ldGFsZXMgcGVzYWRvcy5lbmw8L2RhdGFiYXNlPjxzb3VyY2UtYXBwIG5h
bWU9IkVuZE5vdGUiIHZlcnNpb249IjguMCI+RW5kTm90ZTwvc291cmNlLWFwcD48cmVjLW51bWJl
cj42PC9yZWMtbnVtYmVyPjxyZWYtdHlwZSBuYW1lPSJKb3VybmFsIEFydGljbGUiPjE3PC9yZWYt
dHlwZT48Y29udHJpYnV0b3JzPjxhdXRob3JzPjxhdXRob3I+PHN0eWxlIGZhY2U9Im5vcm1hbCIg
Zm9udD0iZGVmYXVsdCIgc2l6ZT0iMTAwJSI+SHVhbmcsIFIuIE4uPC9zdHlsZT48L2F1dGhvcj48
YXV0aG9yPjxzdHlsZSBmYWNlPSJub3JtYWwiIGZvbnQ9ImRlZmF1bHQiIHNpemU9IjEwMCUiPkxl
ZSwgVC4gQy48L3N0eWxlPjwvYXV0aG9yPjwvYXV0aG9ycz48L2NvbnRyaWJ1dG9ycz48YXV0aC1h
ZGRyZXNzPjxzdHlsZSBmYWNlPSJub3JtYWwiIGZvbnQ9ImRlZmF1bHQiIHNpemU9IjEwMCUiPklu
c3RpdHV0ZSBvZiBCaW9tZWRpY2FsIFNjaWVuY2VzLCBBY2FkZW1pYSBTaW5pY2EsIFRhaXBlaSwg
VGFpd2FuLCBSZXB1YmxpYyBvZiBDaGluYS48L3N0eWxlPjwvYXV0aC1hZGRyZXNzPjx0aXRsZXM+
PHRpdGxlPjxzdHlsZSBmYWNlPSJub3JtYWwiIGZvbnQ9ImRlZmF1bHQiIHNpemU9IjEwMCUiPkNl
bGx1bGFyIHVwdGFrZSBvZiB0cml2YWxlbnQgYXJzZW5pdGUgYW5kIHBlbnRhdmFsZW50IGFyc2Vu
YXRlIGluIEtCIGNlbGxzIGN1bHR1cmVkIGluIHBob3NwaGF0ZS1mcmVlIG1lZGl1bTwvc3R5bGU+
PC90aXRsZT48c2Vjb25kYXJ5LXRpdGxlPjxzdHlsZSBmYWNlPSJub3JtYWwiIGZvbnQ9ImRlZmF1
bHQiIHNpemU9IjEwMCUiPlRveGljb2wgQXBwbCBQaGFybWFjb2w8L3N0eWxlPjwvc2Vjb25kYXJ5
LXRpdGxlPjwvdGl0bGVzPjxwZXJpb2RpY2FsPjxmdWxsLXRpdGxlPjxzdHlsZSBmYWNlPSJub3Jt
YWwiIGZvbnQ9ImRlZmF1bHQiIHNpemU9IjEwMCUiPlRveGljb2wgQXBwbCBQaGFybWFjb2w8L3N0
eWxlPjwvZnVsbC10aXRsZT48L3BlcmlvZGljYWw+PHBhZ2VzPjxzdHlsZSBmYWNlPSJub3JtYWwi
IGZvbnQ9ImRlZmF1bHQiIHNpemU9IjEwMCUiPjI0My05PC9zdHlsZT48L3BhZ2VzPjx2b2x1bWU+
PHN0eWxlIGZhY2U9Im5vcm1hbCIgZm9udD0iZGVmYXVsdCIgc2l6ZT0iMTAwJSI+MTM2PC9zdHls
ZT48L3ZvbHVtZT48bnVtYmVyPjxzdHlsZSBmYWNlPSJub3JtYWwiIGZvbnQ9ImRlZmF1bHQiIHNp
emU9IjEwMCUiPjI8L3N0eWxlPjwvbnVtYmVyPjxrZXl3b3Jkcz48a2V5d29yZD48c3R5bGUgZmFj
ZT0ibm9ybWFsIiBmb250PSJkZWZhdWx0IiBzaXplPSIxMDAlIj5BcnNlbmF0ZXMvKm1ldGFib2xp
c20vcGhhcm1hY29raW5ldGljczwvc3R5bGU+PC9rZXl3b3JkPjxrZXl3b3JkPjxzdHlsZSBmYWNl
PSJub3JtYWwiIGZvbnQ9ImRlZmF1bHQiIHNpemU9IjEwMCUiPkFyc2VuaXRlcy8qbWV0YWJvbGlz
bS9waGFybWFjb2tpbmV0aWNzPC9zdHlsZT48L2tleXdvcmQ+PGtleXdvcmQ+PHN0eWxlIGZhY2U9
Im5vcm1hbCIgZm9udD0iZGVmYXVsdCIgc2l6ZT0iMTAwJSI+QXppZGVzL3BoYXJtYWNvbG9neTwv
c3R5bGU+PC9rZXl3b3JkPjxrZXl3b3JkPjxzdHlsZSBmYWNlPSJub3JtYWwiIGZvbnQ9ImRlZmF1
bHQiIHNpemU9IjEwMCUiPkNlbGwgU3Vydml2YWwvZHJ1ZyBlZmZlY3RzPC9zdHlsZT48L2tleXdv
cmQ+PGtleXdvcmQ+PHN0eWxlIGZhY2U9Im5vcm1hbCIgZm9udD0iZGVmYXVsdCIgc2l6ZT0iMTAw
JSI+Q2VsbHMsIEN1bHR1cmVkPC9zdHlsZT48L2tleXdvcmQ+PGtleXdvcmQ+PHN0eWxlIGZhY2U9
Im5vcm1hbCIgZm9udD0iZGVmYXVsdCIgc2l6ZT0iMTAwJSI+Q2hyb21hdG9ncmFwaHksIEhpZ2gg
UHJlc3N1cmUgTGlxdWlkPC9zdHlsZT48L2tleXdvcmQ+PGtleXdvcmQ+PHN0eWxlIGZhY2U9Im5v
cm1hbCIgZm9udD0iZGVmYXVsdCIgc2l6ZT0iMTAwJSI+Q3VsdHVyZSBNZWRpYTwvc3R5bGU+PC9r
ZXl3b3JkPjxrZXl3b3JkPjxzdHlsZSBmYWNlPSJub3JtYWwiIGZvbnQ9ImRlZmF1bHQiIHNpemU9
IjEwMCUiPkh1bWFuczwvc3R5bGU+PC9rZXl3b3JkPjxrZXl3b3JkPjxzdHlsZSBmYWNlPSJub3Jt
YWwiIGZvbnQ9ImRlZmF1bHQiIHNpemU9IjEwMCUiPktCIENlbGxzPC9zdHlsZT48L2tleXdvcmQ+
PGtleXdvcmQ+PHN0eWxlIGZhY2U9Im5vcm1hbCIgZm9udD0iZGVmYXVsdCIgc2l6ZT0iMTAwJSI+
TWVyc2FseWwvcGhhcm1hY29sb2d5PC9zdHlsZT48L2tleXdvcmQ+PGtleXdvcmQ+PHN0eWxlIGZh
Y2U9Im5vcm1hbCIgZm9udD0iZGVmYXVsdCIgc2l6ZT0iMTAwJSI+T3hpZGF0aW9uLVJlZHVjdGlv
bjwvc3R5bGU+PC9rZXl3b3JkPjxrZXl3b3JkPjxzdHlsZSBmYWNlPSJub3JtYWwiIGZvbnQ9ImRl
ZmF1bHQiIHNpemU9IjEwMCUiPlBob3NwaGF0ZXMvKnBoYXJtYWNvbG9neTwvc3R5bGU+PC9rZXl3
b3JkPjxrZXl3b3JkPjxzdHlsZSBmYWNlPSJub3JtYWwiIGZvbnQ9ImRlZmF1bHQiIHNpemU9IjEw
MCUiPlBvaXNvbnMvKm1ldGFib2xpc208L3N0eWxlPjwva2V5d29yZD48a2V5d29yZD48c3R5bGUg
ZmFjZT0ibm9ybWFsIiBmb250PSJkZWZhdWx0IiBzaXplPSIxMDAlIj5Qb3Rhc3NpdW0gQ3lhbmlk
ZS9waGFybWFjb2xvZ3k8L3N0eWxlPjwva2V5d29yZD48a2V5d29yZD48c3R5bGUgZmFjZT0ibm9y
bWFsIiBmb250PSJkZWZhdWx0IiBzaXplPSIxMDAlIj5Tb2RpdW0gQXppZGU8L3N0eWxlPjwva2V5
d29yZD48L2tleXdvcmRzPjxkYXRlcz48eWVhcj48c3R5bGUgZmFjZT0ibm9ybWFsIiBmb250PSJk
ZWZhdWx0IiBzaXplPSIxMDAlIj4xOTk2PC9zdHlsZT48L3llYXI+PHB1Yi1kYXRlcz48ZGF0ZT48
c3R5bGUgZmFjZT0ibm9ybWFsIiBmb250PSJkZWZhdWx0IiBzaXplPSIxMDAlIj5GZWI8L3N0eWxl
PjwvZGF0ZT48L3B1Yi1kYXRlcz48L2RhdGVzPjxhY2Nlc3Npb24tbnVtPjxzdHlsZSBmYWNlPSJu
b3JtYWwiIGZvbnQ9ImRlZmF1bHQiIHNpemU9IjEwMCUiPjg2MTkyMzI8L3N0eWxlPjwvYWNjZXNz
aW9uLW51bT48dXJscz48cmVsYXRlZC11cmxzPjx1cmw+PHN0eWxlIGZhY2U9Im5vcm1hbCIgZm9u
dD0iZGVmYXVsdCIgc2l6ZT0iMTAwJSI+aHR0cDovL3d3dy5uY2JpLm5sbS5uaWguZ292L2VudHJl
ei9xdWVyeS5mY2dpP2NtZD1SZXRyaWV2ZSZhbXA7ZGI9UHViTWVkJmFtcDtkb3B0PUNpdGF0aW9u
JmFtcDtsaXN0X3VpZHM9ODYxOTIzMiAgPC9zdHlsZT48L3VybD48L3JlbGF0ZWQtdXJscz48L3Vy
bHM+PC9yZWNvcmQ+PC9DaXRlPjwvRW5kTm90ZT5=
</w:fldData>
        </w:fldChar>
      </w:r>
      <w:r w:rsidR="00781E7C" w:rsidRPr="00516A26">
        <w:rPr>
          <w:rFonts w:ascii="Book Antiqua" w:eastAsia="ヒラギノ角ゴ Pro W3" w:hAnsi="Book Antiqua"/>
          <w:szCs w:val="24"/>
          <w:lang w:val="en-US"/>
        </w:rPr>
        <w:instrText xml:space="preserve"> ADDIN EN.CITE.DATA </w:instrText>
      </w:r>
      <w:r w:rsidR="00781E7C" w:rsidRPr="00516A26">
        <w:rPr>
          <w:rFonts w:ascii="Book Antiqua" w:eastAsia="ヒラギノ角ゴ Pro W3" w:hAnsi="Book Antiqua"/>
          <w:szCs w:val="24"/>
          <w:lang w:val="en-US"/>
        </w:rPr>
      </w:r>
      <w:r w:rsidR="00781E7C"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r>
      <w:r w:rsidR="00C330B6" w:rsidRPr="00516A26">
        <w:rPr>
          <w:rFonts w:ascii="Book Antiqua" w:eastAsia="ヒラギノ角ゴ Pro W3" w:hAnsi="Book Antiqua"/>
          <w:szCs w:val="24"/>
          <w:lang w:val="en-US"/>
        </w:rPr>
        <w:fldChar w:fldCharType="separate"/>
      </w:r>
      <w:r w:rsidR="00781E7C" w:rsidRPr="00516A26">
        <w:rPr>
          <w:rFonts w:ascii="Book Antiqua" w:eastAsia="ヒラギノ角ゴ Pro W3" w:hAnsi="Book Antiqua"/>
          <w:noProof/>
          <w:szCs w:val="24"/>
          <w:vertAlign w:val="superscript"/>
          <w:lang w:val="en-US"/>
        </w:rPr>
        <w:t>[88]</w:t>
      </w:r>
      <w:r w:rsidR="00C330B6" w:rsidRPr="00516A26">
        <w:rPr>
          <w:rFonts w:ascii="Book Antiqua" w:eastAsia="ヒラギノ角ゴ Pro W3" w:hAnsi="Book Antiqua"/>
          <w:szCs w:val="24"/>
          <w:lang w:val="en-US"/>
        </w:rPr>
        <w:fldChar w:fldCharType="end"/>
      </w:r>
      <w:r w:rsidR="00C330B6" w:rsidRPr="00516A26">
        <w:rPr>
          <w:rFonts w:ascii="Book Antiqua" w:eastAsia="ヒラギノ角ゴ Pro W3" w:hAnsi="Book Antiqua"/>
          <w:szCs w:val="24"/>
          <w:lang w:val="en-US"/>
        </w:rPr>
        <w:t>.</w:t>
      </w:r>
    </w:p>
    <w:p w14:paraId="71109DB2" w14:textId="77777777" w:rsidR="00C75BE3" w:rsidRPr="00C75BE3" w:rsidRDefault="00C75BE3" w:rsidP="00C75BE3">
      <w:pPr>
        <w:spacing w:line="360" w:lineRule="auto"/>
        <w:jc w:val="both"/>
        <w:rPr>
          <w:rFonts w:ascii="Book Antiqua" w:eastAsiaTheme="minorEastAsia" w:hAnsi="Book Antiqua"/>
          <w:szCs w:val="24"/>
          <w:lang w:val="en-US" w:eastAsia="zh-CN"/>
        </w:rPr>
      </w:pPr>
    </w:p>
    <w:p w14:paraId="097872CC" w14:textId="77777777" w:rsidR="00C75BE3" w:rsidRPr="00C75BE3" w:rsidRDefault="00C75BE3" w:rsidP="00C75BE3">
      <w:pPr>
        <w:widowControl/>
        <w:spacing w:line="360" w:lineRule="auto"/>
        <w:jc w:val="both"/>
        <w:rPr>
          <w:rFonts w:ascii="Book Antiqua" w:eastAsiaTheme="minorEastAsia" w:hAnsi="Book Antiqua"/>
          <w:b/>
          <w:szCs w:val="24"/>
          <w:lang w:val="en-GB" w:eastAsia="zh-CN"/>
        </w:rPr>
      </w:pPr>
      <w:r w:rsidRPr="00C75BE3">
        <w:rPr>
          <w:rFonts w:ascii="Book Antiqua" w:hAnsi="Book Antiqua"/>
          <w:b/>
          <w:szCs w:val="24"/>
          <w:lang w:val="en-GB"/>
        </w:rPr>
        <w:t>REFERENCES</w:t>
      </w:r>
    </w:p>
    <w:p w14:paraId="56011E5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1 </w:t>
      </w:r>
      <w:proofErr w:type="spellStart"/>
      <w:r w:rsidRPr="00C75BE3">
        <w:rPr>
          <w:rFonts w:ascii="Book Antiqua" w:eastAsia="宋体" w:hAnsi="Book Antiqua" w:cs="宋体"/>
          <w:b/>
          <w:bCs/>
          <w:color w:val="000000"/>
          <w:szCs w:val="24"/>
          <w:lang w:val="en-US" w:eastAsia="zh-CN"/>
        </w:rPr>
        <w:t>Guo</w:t>
      </w:r>
      <w:proofErr w:type="spellEnd"/>
      <w:r w:rsidRPr="00C75BE3">
        <w:rPr>
          <w:rFonts w:ascii="Book Antiqua" w:eastAsia="宋体" w:hAnsi="Book Antiqua" w:cs="宋体"/>
          <w:b/>
          <w:bCs/>
          <w:color w:val="000000"/>
          <w:szCs w:val="24"/>
          <w:lang w:val="en-US" w:eastAsia="zh-CN"/>
        </w:rPr>
        <w:t xml:space="preserve"> HR</w:t>
      </w:r>
      <w:r w:rsidRPr="00C75BE3">
        <w:rPr>
          <w:rFonts w:ascii="Book Antiqua" w:eastAsia="宋体" w:hAnsi="Book Antiqua" w:cs="宋体"/>
          <w:color w:val="000000"/>
          <w:szCs w:val="24"/>
          <w:lang w:val="en-US" w:eastAsia="zh-CN"/>
        </w:rPr>
        <w:t xml:space="preserve">, Chiang HS, Hu H, </w:t>
      </w:r>
      <w:proofErr w:type="spellStart"/>
      <w:r w:rsidRPr="00C75BE3">
        <w:rPr>
          <w:rFonts w:ascii="Book Antiqua" w:eastAsia="宋体" w:hAnsi="Book Antiqua" w:cs="宋体"/>
          <w:color w:val="000000"/>
          <w:szCs w:val="24"/>
          <w:lang w:val="en-US" w:eastAsia="zh-CN"/>
        </w:rPr>
        <w:t>Lipsitz</w:t>
      </w:r>
      <w:proofErr w:type="spellEnd"/>
      <w:r w:rsidRPr="00C75BE3">
        <w:rPr>
          <w:rFonts w:ascii="Book Antiqua" w:eastAsia="宋体" w:hAnsi="Book Antiqua" w:cs="宋体"/>
          <w:color w:val="000000"/>
          <w:szCs w:val="24"/>
          <w:lang w:val="en-US" w:eastAsia="zh-CN"/>
        </w:rPr>
        <w:t xml:space="preserve"> SR, Monson RR.</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Arsenic in drinking water and incidence of urinary cancer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Epidemiology</w:t>
      </w:r>
      <w:r w:rsidRPr="00C75BE3">
        <w:rPr>
          <w:rFonts w:ascii="Book Antiqua" w:eastAsia="宋体" w:hAnsi="Book Antiqua" w:cs="宋体"/>
          <w:color w:val="000000"/>
          <w:szCs w:val="24"/>
          <w:lang w:val="en-US" w:eastAsia="zh-CN"/>
        </w:rPr>
        <w:t> 1997; </w:t>
      </w:r>
      <w:r w:rsidRPr="00C75BE3">
        <w:rPr>
          <w:rFonts w:ascii="Book Antiqua" w:eastAsia="宋体" w:hAnsi="Book Antiqua" w:cs="宋体"/>
          <w:b/>
          <w:bCs/>
          <w:color w:val="000000"/>
          <w:szCs w:val="24"/>
          <w:lang w:val="en-US" w:eastAsia="zh-CN"/>
        </w:rPr>
        <w:t>8</w:t>
      </w:r>
      <w:r w:rsidRPr="00C75BE3">
        <w:rPr>
          <w:rFonts w:ascii="Book Antiqua" w:eastAsia="宋体" w:hAnsi="Book Antiqua" w:cs="宋体"/>
          <w:color w:val="000000"/>
          <w:szCs w:val="24"/>
          <w:lang w:val="en-US" w:eastAsia="zh-CN"/>
        </w:rPr>
        <w:t>: 545-550 [PMID: 9270957 DOI: 10.1097/00001648-199709000-00012]</w:t>
      </w:r>
    </w:p>
    <w:p w14:paraId="03F66F57"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 </w:t>
      </w:r>
      <w:r w:rsidRPr="00C75BE3">
        <w:rPr>
          <w:rFonts w:ascii="Book Antiqua" w:eastAsia="宋体" w:hAnsi="Book Antiqua" w:cs="宋体"/>
          <w:b/>
          <w:bCs/>
          <w:color w:val="000000"/>
          <w:szCs w:val="24"/>
          <w:lang w:val="en-US" w:eastAsia="zh-CN"/>
        </w:rPr>
        <w:t>Smith AH</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Lingas</w:t>
      </w:r>
      <w:proofErr w:type="spellEnd"/>
      <w:r w:rsidRPr="00C75BE3">
        <w:rPr>
          <w:rFonts w:ascii="Book Antiqua" w:eastAsia="宋体" w:hAnsi="Book Antiqua" w:cs="宋体"/>
          <w:color w:val="000000"/>
          <w:szCs w:val="24"/>
          <w:lang w:val="en-US" w:eastAsia="zh-CN"/>
        </w:rPr>
        <w:t xml:space="preserve"> EO, </w:t>
      </w:r>
      <w:proofErr w:type="gramStart"/>
      <w:r w:rsidRPr="00C75BE3">
        <w:rPr>
          <w:rFonts w:ascii="Book Antiqua" w:eastAsia="宋体" w:hAnsi="Book Antiqua" w:cs="宋体"/>
          <w:color w:val="000000"/>
          <w:szCs w:val="24"/>
          <w:lang w:val="en-US" w:eastAsia="zh-CN"/>
        </w:rPr>
        <w:t>Rahman</w:t>
      </w:r>
      <w:proofErr w:type="gramEnd"/>
      <w:r w:rsidRPr="00C75BE3">
        <w:rPr>
          <w:rFonts w:ascii="Book Antiqua" w:eastAsia="宋体" w:hAnsi="Book Antiqua" w:cs="宋体"/>
          <w:color w:val="000000"/>
          <w:szCs w:val="24"/>
          <w:lang w:val="en-US" w:eastAsia="zh-CN"/>
        </w:rPr>
        <w:t xml:space="preserve"> M. Contamination of drinking-water by arsenic in Bangladesh: a public health emergency. </w:t>
      </w:r>
      <w:r w:rsidRPr="00C75BE3">
        <w:rPr>
          <w:rFonts w:ascii="Book Antiqua" w:eastAsia="宋体" w:hAnsi="Book Antiqua" w:cs="宋体"/>
          <w:i/>
          <w:iCs/>
          <w:color w:val="000000"/>
          <w:szCs w:val="24"/>
          <w:lang w:val="en-US" w:eastAsia="zh-CN"/>
        </w:rPr>
        <w:t>Bull World Health Organ</w:t>
      </w:r>
      <w:r w:rsidRPr="00C75BE3">
        <w:rPr>
          <w:rFonts w:ascii="Book Antiqua" w:eastAsia="宋体" w:hAnsi="Book Antiqua" w:cs="宋体"/>
          <w:color w:val="000000"/>
          <w:szCs w:val="24"/>
          <w:lang w:val="en-US" w:eastAsia="zh-CN"/>
        </w:rPr>
        <w:t> 2000; </w:t>
      </w:r>
      <w:r w:rsidRPr="00C75BE3">
        <w:rPr>
          <w:rFonts w:ascii="Book Antiqua" w:eastAsia="宋体" w:hAnsi="Book Antiqua" w:cs="宋体"/>
          <w:b/>
          <w:bCs/>
          <w:color w:val="000000"/>
          <w:szCs w:val="24"/>
          <w:lang w:val="en-US" w:eastAsia="zh-CN"/>
        </w:rPr>
        <w:t>78</w:t>
      </w:r>
      <w:r w:rsidRPr="00C75BE3">
        <w:rPr>
          <w:rFonts w:ascii="Book Antiqua" w:eastAsia="宋体" w:hAnsi="Book Antiqua" w:cs="宋体"/>
          <w:color w:val="000000"/>
          <w:szCs w:val="24"/>
          <w:lang w:val="en-US" w:eastAsia="zh-CN"/>
        </w:rPr>
        <w:t>: 1093-1103 [PMID: 11019458]</w:t>
      </w:r>
    </w:p>
    <w:p w14:paraId="201A0DC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 </w:t>
      </w:r>
      <w:r w:rsidRPr="00C75BE3">
        <w:rPr>
          <w:rFonts w:ascii="Book Antiqua" w:eastAsia="宋体" w:hAnsi="Book Antiqua" w:cs="宋体"/>
          <w:b/>
          <w:bCs/>
          <w:color w:val="000000"/>
          <w:szCs w:val="24"/>
          <w:lang w:val="en-US" w:eastAsia="zh-CN"/>
        </w:rPr>
        <w:t>Del Razo LM</w:t>
      </w:r>
      <w:r w:rsidRPr="00C75BE3">
        <w:rPr>
          <w:rFonts w:ascii="Book Antiqua" w:eastAsia="宋体" w:hAnsi="Book Antiqua" w:cs="宋体"/>
          <w:color w:val="000000"/>
          <w:szCs w:val="24"/>
          <w:lang w:val="en-US" w:eastAsia="zh-CN"/>
        </w:rPr>
        <w:t xml:space="preserve">, Arellano MA, </w:t>
      </w:r>
      <w:proofErr w:type="spellStart"/>
      <w:r w:rsidRPr="00C75BE3">
        <w:rPr>
          <w:rFonts w:ascii="Book Antiqua" w:eastAsia="宋体" w:hAnsi="Book Antiqua" w:cs="宋体"/>
          <w:color w:val="000000"/>
          <w:szCs w:val="24"/>
          <w:lang w:val="en-US" w:eastAsia="zh-CN"/>
        </w:rPr>
        <w:t>Cebrián</w:t>
      </w:r>
      <w:proofErr w:type="spellEnd"/>
      <w:r w:rsidRPr="00C75BE3">
        <w:rPr>
          <w:rFonts w:ascii="Book Antiqua" w:eastAsia="宋体" w:hAnsi="Book Antiqua" w:cs="宋体"/>
          <w:color w:val="000000"/>
          <w:szCs w:val="24"/>
          <w:lang w:val="en-US" w:eastAsia="zh-CN"/>
        </w:rPr>
        <w:t xml:space="preserve"> ME. The oxidation states of arsenic in well-water from a chronic </w:t>
      </w:r>
      <w:proofErr w:type="spellStart"/>
      <w:r w:rsidRPr="00C75BE3">
        <w:rPr>
          <w:rFonts w:ascii="Book Antiqua" w:eastAsia="宋体" w:hAnsi="Book Antiqua" w:cs="宋体"/>
          <w:color w:val="000000"/>
          <w:szCs w:val="24"/>
          <w:lang w:val="en-US" w:eastAsia="zh-CN"/>
        </w:rPr>
        <w:t>arsenicism</w:t>
      </w:r>
      <w:proofErr w:type="spellEnd"/>
      <w:r w:rsidRPr="00C75BE3">
        <w:rPr>
          <w:rFonts w:ascii="Book Antiqua" w:eastAsia="宋体" w:hAnsi="Book Antiqua" w:cs="宋体"/>
          <w:color w:val="000000"/>
          <w:szCs w:val="24"/>
          <w:lang w:val="en-US" w:eastAsia="zh-CN"/>
        </w:rPr>
        <w:t xml:space="preserve"> area of northern Mexico. </w:t>
      </w:r>
      <w:r w:rsidRPr="00C75BE3">
        <w:rPr>
          <w:rFonts w:ascii="Book Antiqua" w:eastAsia="宋体" w:hAnsi="Book Antiqua" w:cs="宋体"/>
          <w:i/>
          <w:iCs/>
          <w:color w:val="000000"/>
          <w:szCs w:val="24"/>
          <w:lang w:val="en-US" w:eastAsia="zh-CN"/>
        </w:rPr>
        <w:t xml:space="preserve">Environ </w:t>
      </w:r>
      <w:proofErr w:type="spellStart"/>
      <w:r w:rsidRPr="00C75BE3">
        <w:rPr>
          <w:rFonts w:ascii="Book Antiqua" w:eastAsia="宋体" w:hAnsi="Book Antiqua" w:cs="宋体"/>
          <w:i/>
          <w:iCs/>
          <w:color w:val="000000"/>
          <w:szCs w:val="24"/>
          <w:lang w:val="en-US" w:eastAsia="zh-CN"/>
        </w:rPr>
        <w:t>Pollut</w:t>
      </w:r>
      <w:proofErr w:type="spellEnd"/>
      <w:r w:rsidRPr="00C75BE3">
        <w:rPr>
          <w:rFonts w:ascii="Book Antiqua" w:eastAsia="宋体" w:hAnsi="Book Antiqua" w:cs="宋体"/>
          <w:color w:val="000000"/>
          <w:szCs w:val="24"/>
          <w:lang w:val="en-US" w:eastAsia="zh-CN"/>
        </w:rPr>
        <w:t> 1990; </w:t>
      </w:r>
      <w:r w:rsidRPr="00C75BE3">
        <w:rPr>
          <w:rFonts w:ascii="Book Antiqua" w:eastAsia="宋体" w:hAnsi="Book Antiqua" w:cs="宋体"/>
          <w:b/>
          <w:bCs/>
          <w:color w:val="000000"/>
          <w:szCs w:val="24"/>
          <w:lang w:val="en-US" w:eastAsia="zh-CN"/>
        </w:rPr>
        <w:t>64</w:t>
      </w:r>
      <w:r w:rsidRPr="00C75BE3">
        <w:rPr>
          <w:rFonts w:ascii="Book Antiqua" w:eastAsia="宋体" w:hAnsi="Book Antiqua" w:cs="宋体"/>
          <w:color w:val="000000"/>
          <w:szCs w:val="24"/>
          <w:lang w:val="en-US" w:eastAsia="zh-CN"/>
        </w:rPr>
        <w:t>: 143-153 [PMID: 15092299 DOI: 10.1016/0269-7491(90)90111-O]</w:t>
      </w:r>
    </w:p>
    <w:p w14:paraId="228EAB5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4 </w:t>
      </w:r>
      <w:r w:rsidRPr="00C75BE3">
        <w:rPr>
          <w:rFonts w:ascii="Book Antiqua" w:eastAsia="宋体" w:hAnsi="Book Antiqua" w:cs="宋体"/>
          <w:b/>
          <w:bCs/>
          <w:color w:val="000000"/>
          <w:szCs w:val="24"/>
          <w:lang w:val="en-US" w:eastAsia="zh-CN"/>
        </w:rPr>
        <w:t>Lewis DR</w:t>
      </w:r>
      <w:r w:rsidRPr="00C75BE3">
        <w:rPr>
          <w:rFonts w:ascii="Book Antiqua" w:eastAsia="宋体" w:hAnsi="Book Antiqua" w:cs="宋体"/>
          <w:color w:val="000000"/>
          <w:szCs w:val="24"/>
          <w:lang w:val="en-US" w:eastAsia="zh-CN"/>
        </w:rPr>
        <w:t xml:space="preserve">, Southwick JW, </w:t>
      </w:r>
      <w:proofErr w:type="spellStart"/>
      <w:r w:rsidRPr="00C75BE3">
        <w:rPr>
          <w:rFonts w:ascii="Book Antiqua" w:eastAsia="宋体" w:hAnsi="Book Antiqua" w:cs="宋体"/>
          <w:color w:val="000000"/>
          <w:szCs w:val="24"/>
          <w:lang w:val="en-US" w:eastAsia="zh-CN"/>
        </w:rPr>
        <w:t>Ouellet-Hellstrom</w:t>
      </w:r>
      <w:proofErr w:type="spellEnd"/>
      <w:r w:rsidRPr="00C75BE3">
        <w:rPr>
          <w:rFonts w:ascii="Book Antiqua" w:eastAsia="宋体" w:hAnsi="Book Antiqua" w:cs="宋体"/>
          <w:color w:val="000000"/>
          <w:szCs w:val="24"/>
          <w:lang w:val="en-US" w:eastAsia="zh-CN"/>
        </w:rPr>
        <w:t xml:space="preserve"> R, </w:t>
      </w:r>
      <w:proofErr w:type="spellStart"/>
      <w:r w:rsidRPr="00C75BE3">
        <w:rPr>
          <w:rFonts w:ascii="Book Antiqua" w:eastAsia="宋体" w:hAnsi="Book Antiqua" w:cs="宋体"/>
          <w:color w:val="000000"/>
          <w:szCs w:val="24"/>
          <w:lang w:val="en-US" w:eastAsia="zh-CN"/>
        </w:rPr>
        <w:t>Rench</w:t>
      </w:r>
      <w:proofErr w:type="spellEnd"/>
      <w:r w:rsidRPr="00C75BE3">
        <w:rPr>
          <w:rFonts w:ascii="Book Antiqua" w:eastAsia="宋体" w:hAnsi="Book Antiqua" w:cs="宋体"/>
          <w:color w:val="000000"/>
          <w:szCs w:val="24"/>
          <w:lang w:val="en-US" w:eastAsia="zh-CN"/>
        </w:rPr>
        <w:t xml:space="preserve"> J, Calderon RL.</w:t>
      </w:r>
      <w:proofErr w:type="gramEnd"/>
      <w:r w:rsidRPr="00C75BE3">
        <w:rPr>
          <w:rFonts w:ascii="Book Antiqua" w:eastAsia="宋体" w:hAnsi="Book Antiqua" w:cs="宋体"/>
          <w:color w:val="000000"/>
          <w:szCs w:val="24"/>
          <w:lang w:val="en-US" w:eastAsia="zh-CN"/>
        </w:rPr>
        <w:t xml:space="preserve"> Drinking water arsenic in Utah: A cohort mortality study. </w:t>
      </w:r>
      <w:r w:rsidRPr="00C75BE3">
        <w:rPr>
          <w:rFonts w:ascii="Book Antiqua" w:eastAsia="宋体" w:hAnsi="Book Antiqua" w:cs="宋体"/>
          <w:i/>
          <w:iCs/>
          <w:color w:val="000000"/>
          <w:szCs w:val="24"/>
          <w:lang w:val="en-US" w:eastAsia="zh-CN"/>
        </w:rPr>
        <w:t xml:space="preserve">Environ Health </w:t>
      </w:r>
      <w:proofErr w:type="spellStart"/>
      <w:r w:rsidRPr="00C75BE3">
        <w:rPr>
          <w:rFonts w:ascii="Book Antiqua" w:eastAsia="宋体" w:hAnsi="Book Antiqua" w:cs="宋体"/>
          <w:i/>
          <w:iCs/>
          <w:color w:val="000000"/>
          <w:szCs w:val="24"/>
          <w:lang w:val="en-US" w:eastAsia="zh-CN"/>
        </w:rPr>
        <w:t>Perspect</w:t>
      </w:r>
      <w:proofErr w:type="spellEnd"/>
      <w:r w:rsidRPr="00C75BE3">
        <w:rPr>
          <w:rFonts w:ascii="Book Antiqua" w:eastAsia="宋体" w:hAnsi="Book Antiqua" w:cs="宋体"/>
          <w:color w:val="000000"/>
          <w:szCs w:val="24"/>
          <w:lang w:val="en-US" w:eastAsia="zh-CN"/>
        </w:rPr>
        <w:t> 1999; </w:t>
      </w:r>
      <w:r w:rsidRPr="00C75BE3">
        <w:rPr>
          <w:rFonts w:ascii="Book Antiqua" w:eastAsia="宋体" w:hAnsi="Book Antiqua" w:cs="宋体"/>
          <w:b/>
          <w:bCs/>
          <w:color w:val="000000"/>
          <w:szCs w:val="24"/>
          <w:lang w:val="en-US" w:eastAsia="zh-CN"/>
        </w:rPr>
        <w:t>107</w:t>
      </w:r>
      <w:r w:rsidRPr="00C75BE3">
        <w:rPr>
          <w:rFonts w:ascii="Book Antiqua" w:eastAsia="宋体" w:hAnsi="Book Antiqua" w:cs="宋体"/>
          <w:color w:val="000000"/>
          <w:szCs w:val="24"/>
          <w:lang w:val="en-US" w:eastAsia="zh-CN"/>
        </w:rPr>
        <w:t>: 359-365 [PMID: 10210691 DOI: 10.1289/ehp.99107359]</w:t>
      </w:r>
    </w:p>
    <w:p w14:paraId="564EDBC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5 </w:t>
      </w:r>
      <w:proofErr w:type="spellStart"/>
      <w:r w:rsidRPr="00C75BE3">
        <w:rPr>
          <w:rFonts w:ascii="Book Antiqua" w:eastAsia="宋体" w:hAnsi="Book Antiqua" w:cs="宋体"/>
          <w:b/>
          <w:bCs/>
          <w:color w:val="000000"/>
          <w:szCs w:val="24"/>
          <w:lang w:val="en-US" w:eastAsia="zh-CN"/>
        </w:rPr>
        <w:t>Börzsönyi</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Bereczky</w:t>
      </w:r>
      <w:proofErr w:type="spellEnd"/>
      <w:r w:rsidRPr="00C75BE3">
        <w:rPr>
          <w:rFonts w:ascii="Book Antiqua" w:eastAsia="宋体" w:hAnsi="Book Antiqua" w:cs="宋体"/>
          <w:color w:val="000000"/>
          <w:szCs w:val="24"/>
          <w:lang w:val="en-US" w:eastAsia="zh-CN"/>
        </w:rPr>
        <w:t xml:space="preserve"> A, </w:t>
      </w:r>
      <w:proofErr w:type="spellStart"/>
      <w:r w:rsidRPr="00C75BE3">
        <w:rPr>
          <w:rFonts w:ascii="Book Antiqua" w:eastAsia="宋体" w:hAnsi="Book Antiqua" w:cs="宋体"/>
          <w:color w:val="000000"/>
          <w:szCs w:val="24"/>
          <w:lang w:val="en-US" w:eastAsia="zh-CN"/>
        </w:rPr>
        <w:t>Rudnai</w:t>
      </w:r>
      <w:proofErr w:type="spellEnd"/>
      <w:r w:rsidRPr="00C75BE3">
        <w:rPr>
          <w:rFonts w:ascii="Book Antiqua" w:eastAsia="宋体" w:hAnsi="Book Antiqua" w:cs="宋体"/>
          <w:color w:val="000000"/>
          <w:szCs w:val="24"/>
          <w:lang w:val="en-US" w:eastAsia="zh-CN"/>
        </w:rPr>
        <w:t xml:space="preserve"> P, </w:t>
      </w:r>
      <w:proofErr w:type="spellStart"/>
      <w:r w:rsidRPr="00C75BE3">
        <w:rPr>
          <w:rFonts w:ascii="Book Antiqua" w:eastAsia="宋体" w:hAnsi="Book Antiqua" w:cs="宋体"/>
          <w:color w:val="000000"/>
          <w:szCs w:val="24"/>
          <w:lang w:val="en-US" w:eastAsia="zh-CN"/>
        </w:rPr>
        <w:t>Csanady</w:t>
      </w:r>
      <w:proofErr w:type="spellEnd"/>
      <w:r w:rsidRPr="00C75BE3">
        <w:rPr>
          <w:rFonts w:ascii="Book Antiqua" w:eastAsia="宋体" w:hAnsi="Book Antiqua" w:cs="宋体"/>
          <w:color w:val="000000"/>
          <w:szCs w:val="24"/>
          <w:lang w:val="en-US" w:eastAsia="zh-CN"/>
        </w:rPr>
        <w:t xml:space="preserve"> M, Horvath A. Epidemiological studies on human subjects exposed to arsenic in drinking water in southeast Hungary. </w:t>
      </w:r>
      <w:r w:rsidRPr="00C75BE3">
        <w:rPr>
          <w:rFonts w:ascii="Book Antiqua" w:eastAsia="宋体" w:hAnsi="Book Antiqua" w:cs="宋体"/>
          <w:i/>
          <w:iCs/>
          <w:color w:val="000000"/>
          <w:szCs w:val="24"/>
          <w:lang w:val="en-US" w:eastAsia="zh-CN"/>
        </w:rPr>
        <w:t xml:space="preserve">Arch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color w:val="000000"/>
          <w:szCs w:val="24"/>
          <w:lang w:val="en-US" w:eastAsia="zh-CN"/>
        </w:rPr>
        <w:t> 1992; </w:t>
      </w:r>
      <w:r w:rsidRPr="00C75BE3">
        <w:rPr>
          <w:rFonts w:ascii="Book Antiqua" w:eastAsia="宋体" w:hAnsi="Book Antiqua" w:cs="宋体"/>
          <w:b/>
          <w:bCs/>
          <w:color w:val="000000"/>
          <w:szCs w:val="24"/>
          <w:lang w:val="en-US" w:eastAsia="zh-CN"/>
        </w:rPr>
        <w:t>66</w:t>
      </w:r>
      <w:r w:rsidRPr="00C75BE3">
        <w:rPr>
          <w:rFonts w:ascii="Book Antiqua" w:eastAsia="宋体" w:hAnsi="Book Antiqua" w:cs="宋体"/>
          <w:color w:val="000000"/>
          <w:szCs w:val="24"/>
          <w:lang w:val="en-US" w:eastAsia="zh-CN"/>
        </w:rPr>
        <w:t>: 77-78 [PMID: 1580796 DOI: 10.1007/BF02307274]</w:t>
      </w:r>
    </w:p>
    <w:p w14:paraId="2A513DB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lastRenderedPageBreak/>
        <w:t>6 </w:t>
      </w:r>
      <w:proofErr w:type="spellStart"/>
      <w:r w:rsidRPr="00C75BE3">
        <w:rPr>
          <w:rFonts w:ascii="Book Antiqua" w:eastAsia="宋体" w:hAnsi="Book Antiqua" w:cs="宋体"/>
          <w:b/>
          <w:bCs/>
          <w:color w:val="000000"/>
          <w:szCs w:val="24"/>
          <w:lang w:val="en-US" w:eastAsia="zh-CN"/>
        </w:rPr>
        <w:t>Hopenhayn</w:t>
      </w:r>
      <w:proofErr w:type="spellEnd"/>
      <w:r w:rsidRPr="00C75BE3">
        <w:rPr>
          <w:rFonts w:ascii="Book Antiqua" w:eastAsia="宋体" w:hAnsi="Book Antiqua" w:cs="宋体"/>
          <w:b/>
          <w:bCs/>
          <w:color w:val="000000"/>
          <w:szCs w:val="24"/>
          <w:lang w:val="en-US" w:eastAsia="zh-CN"/>
        </w:rPr>
        <w:t>-Rich C</w:t>
      </w:r>
      <w:r w:rsidRPr="00C75BE3">
        <w:rPr>
          <w:rFonts w:ascii="Book Antiqua" w:eastAsia="宋体" w:hAnsi="Book Antiqua" w:cs="宋体"/>
          <w:color w:val="000000"/>
          <w:szCs w:val="24"/>
          <w:lang w:val="en-US" w:eastAsia="zh-CN"/>
        </w:rPr>
        <w:t xml:space="preserve">, Biggs ML, Fuchs A, </w:t>
      </w:r>
      <w:proofErr w:type="spellStart"/>
      <w:r w:rsidRPr="00C75BE3">
        <w:rPr>
          <w:rFonts w:ascii="Book Antiqua" w:eastAsia="宋体" w:hAnsi="Book Antiqua" w:cs="宋体"/>
          <w:color w:val="000000"/>
          <w:szCs w:val="24"/>
          <w:lang w:val="en-US" w:eastAsia="zh-CN"/>
        </w:rPr>
        <w:t>Bergoglio</w:t>
      </w:r>
      <w:proofErr w:type="spellEnd"/>
      <w:r w:rsidRPr="00C75BE3">
        <w:rPr>
          <w:rFonts w:ascii="Book Antiqua" w:eastAsia="宋体" w:hAnsi="Book Antiqua" w:cs="宋体"/>
          <w:color w:val="000000"/>
          <w:szCs w:val="24"/>
          <w:lang w:val="en-US" w:eastAsia="zh-CN"/>
        </w:rPr>
        <w:t xml:space="preserve"> R, </w:t>
      </w:r>
      <w:proofErr w:type="spellStart"/>
      <w:r w:rsidRPr="00C75BE3">
        <w:rPr>
          <w:rFonts w:ascii="Book Antiqua" w:eastAsia="宋体" w:hAnsi="Book Antiqua" w:cs="宋体"/>
          <w:color w:val="000000"/>
          <w:szCs w:val="24"/>
          <w:lang w:val="en-US" w:eastAsia="zh-CN"/>
        </w:rPr>
        <w:t>Tello</w:t>
      </w:r>
      <w:proofErr w:type="spellEnd"/>
      <w:r w:rsidRPr="00C75BE3">
        <w:rPr>
          <w:rFonts w:ascii="Book Antiqua" w:eastAsia="宋体" w:hAnsi="Book Antiqua" w:cs="宋体"/>
          <w:color w:val="000000"/>
          <w:szCs w:val="24"/>
          <w:lang w:val="en-US" w:eastAsia="zh-CN"/>
        </w:rPr>
        <w:t xml:space="preserve"> EE, </w:t>
      </w:r>
      <w:proofErr w:type="spellStart"/>
      <w:r w:rsidRPr="00C75BE3">
        <w:rPr>
          <w:rFonts w:ascii="Book Antiqua" w:eastAsia="宋体" w:hAnsi="Book Antiqua" w:cs="宋体"/>
          <w:color w:val="000000"/>
          <w:szCs w:val="24"/>
          <w:lang w:val="en-US" w:eastAsia="zh-CN"/>
        </w:rPr>
        <w:t>Nicolli</w:t>
      </w:r>
      <w:proofErr w:type="spellEnd"/>
      <w:r w:rsidRPr="00C75BE3">
        <w:rPr>
          <w:rFonts w:ascii="Book Antiqua" w:eastAsia="宋体" w:hAnsi="Book Antiqua" w:cs="宋体"/>
          <w:color w:val="000000"/>
          <w:szCs w:val="24"/>
          <w:lang w:val="en-US" w:eastAsia="zh-CN"/>
        </w:rPr>
        <w:t xml:space="preserve"> H, Smith AH. Bladder cancer mortality associated with arsenic in drinking water in Argentina. </w:t>
      </w:r>
      <w:r w:rsidRPr="00C75BE3">
        <w:rPr>
          <w:rFonts w:ascii="Book Antiqua" w:eastAsia="宋体" w:hAnsi="Book Antiqua" w:cs="宋体"/>
          <w:i/>
          <w:iCs/>
          <w:color w:val="000000"/>
          <w:szCs w:val="24"/>
          <w:lang w:val="en-US" w:eastAsia="zh-CN"/>
        </w:rPr>
        <w:t>Epidemiology</w:t>
      </w:r>
      <w:r w:rsidRPr="00C75BE3">
        <w:rPr>
          <w:rFonts w:ascii="Book Antiqua" w:eastAsia="宋体" w:hAnsi="Book Antiqua" w:cs="宋体"/>
          <w:color w:val="000000"/>
          <w:szCs w:val="24"/>
          <w:lang w:val="en-US" w:eastAsia="zh-CN"/>
        </w:rPr>
        <w:t> 1996; </w:t>
      </w:r>
      <w:r w:rsidRPr="00C75BE3">
        <w:rPr>
          <w:rFonts w:ascii="Book Antiqua" w:eastAsia="宋体" w:hAnsi="Book Antiqua" w:cs="宋体"/>
          <w:b/>
          <w:bCs/>
          <w:color w:val="000000"/>
          <w:szCs w:val="24"/>
          <w:lang w:val="en-US" w:eastAsia="zh-CN"/>
        </w:rPr>
        <w:t>7</w:t>
      </w:r>
      <w:r w:rsidRPr="00C75BE3">
        <w:rPr>
          <w:rFonts w:ascii="Book Antiqua" w:eastAsia="宋体" w:hAnsi="Book Antiqua" w:cs="宋体"/>
          <w:color w:val="000000"/>
          <w:szCs w:val="24"/>
          <w:lang w:val="en-US" w:eastAsia="zh-CN"/>
        </w:rPr>
        <w:t>: 117-124 [PMID: 8834549 DOI: 10.1097/00001648-199603000-00003]</w:t>
      </w:r>
    </w:p>
    <w:p w14:paraId="09B9CE68"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 </w:t>
      </w:r>
      <w:proofErr w:type="spellStart"/>
      <w:r w:rsidRPr="00C75BE3">
        <w:rPr>
          <w:rFonts w:ascii="Book Antiqua" w:eastAsia="宋体" w:hAnsi="Book Antiqua" w:cs="宋体"/>
          <w:b/>
          <w:bCs/>
          <w:color w:val="000000"/>
          <w:szCs w:val="24"/>
          <w:lang w:val="en-US" w:eastAsia="zh-CN"/>
        </w:rPr>
        <w:t>Borgoño</w:t>
      </w:r>
      <w:proofErr w:type="spellEnd"/>
      <w:r w:rsidRPr="00C75BE3">
        <w:rPr>
          <w:rFonts w:ascii="Book Antiqua" w:eastAsia="宋体" w:hAnsi="Book Antiqua" w:cs="宋体"/>
          <w:b/>
          <w:bCs/>
          <w:color w:val="000000"/>
          <w:szCs w:val="24"/>
          <w:lang w:val="en-US" w:eastAsia="zh-CN"/>
        </w:rPr>
        <w:t xml:space="preserve"> J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Vicent</w:t>
      </w:r>
      <w:proofErr w:type="spellEnd"/>
      <w:r w:rsidRPr="00C75BE3">
        <w:rPr>
          <w:rFonts w:ascii="Book Antiqua" w:eastAsia="宋体" w:hAnsi="Book Antiqua" w:cs="宋体"/>
          <w:color w:val="000000"/>
          <w:szCs w:val="24"/>
          <w:lang w:val="en-US" w:eastAsia="zh-CN"/>
        </w:rPr>
        <w:t xml:space="preserve"> P, </w:t>
      </w:r>
      <w:proofErr w:type="spellStart"/>
      <w:r w:rsidRPr="00C75BE3">
        <w:rPr>
          <w:rFonts w:ascii="Book Antiqua" w:eastAsia="宋体" w:hAnsi="Book Antiqua" w:cs="宋体"/>
          <w:color w:val="000000"/>
          <w:szCs w:val="24"/>
          <w:lang w:val="en-US" w:eastAsia="zh-CN"/>
        </w:rPr>
        <w:t>Venturino</w:t>
      </w:r>
      <w:proofErr w:type="spellEnd"/>
      <w:r w:rsidRPr="00C75BE3">
        <w:rPr>
          <w:rFonts w:ascii="Book Antiqua" w:eastAsia="宋体" w:hAnsi="Book Antiqua" w:cs="宋体"/>
          <w:color w:val="000000"/>
          <w:szCs w:val="24"/>
          <w:lang w:val="en-US" w:eastAsia="zh-CN"/>
        </w:rPr>
        <w:t xml:space="preserve"> H, </w:t>
      </w:r>
      <w:proofErr w:type="spellStart"/>
      <w:r w:rsidRPr="00C75BE3">
        <w:rPr>
          <w:rFonts w:ascii="Book Antiqua" w:eastAsia="宋体" w:hAnsi="Book Antiqua" w:cs="宋体"/>
          <w:color w:val="000000"/>
          <w:szCs w:val="24"/>
          <w:lang w:val="en-US" w:eastAsia="zh-CN"/>
        </w:rPr>
        <w:t>Infante</w:t>
      </w:r>
      <w:proofErr w:type="spellEnd"/>
      <w:r w:rsidRPr="00C75BE3">
        <w:rPr>
          <w:rFonts w:ascii="Book Antiqua" w:eastAsia="宋体" w:hAnsi="Book Antiqua" w:cs="宋体"/>
          <w:color w:val="000000"/>
          <w:szCs w:val="24"/>
          <w:lang w:val="en-US" w:eastAsia="zh-CN"/>
        </w:rPr>
        <w:t xml:space="preserve"> A. Arsenic in the drinking water of the city of Antofagasta: epidemiological and clinical study before and after the installation of a treatment plant. </w:t>
      </w:r>
      <w:r w:rsidRPr="00C75BE3">
        <w:rPr>
          <w:rFonts w:ascii="Book Antiqua" w:eastAsia="宋体" w:hAnsi="Book Antiqua" w:cs="宋体"/>
          <w:i/>
          <w:iCs/>
          <w:color w:val="000000"/>
          <w:szCs w:val="24"/>
          <w:lang w:val="en-US" w:eastAsia="zh-CN"/>
        </w:rPr>
        <w:t xml:space="preserve">Environ Health </w:t>
      </w:r>
      <w:proofErr w:type="spellStart"/>
      <w:r w:rsidRPr="00C75BE3">
        <w:rPr>
          <w:rFonts w:ascii="Book Antiqua" w:eastAsia="宋体" w:hAnsi="Book Antiqua" w:cs="宋体"/>
          <w:i/>
          <w:iCs/>
          <w:color w:val="000000"/>
          <w:szCs w:val="24"/>
          <w:lang w:val="en-US" w:eastAsia="zh-CN"/>
        </w:rPr>
        <w:t>Perspect</w:t>
      </w:r>
      <w:proofErr w:type="spellEnd"/>
      <w:r w:rsidRPr="00C75BE3">
        <w:rPr>
          <w:rFonts w:ascii="Book Antiqua" w:eastAsia="宋体" w:hAnsi="Book Antiqua" w:cs="宋体"/>
          <w:color w:val="000000"/>
          <w:szCs w:val="24"/>
          <w:lang w:val="en-US" w:eastAsia="zh-CN"/>
        </w:rPr>
        <w:t> 1977; </w:t>
      </w:r>
      <w:r w:rsidRPr="00C75BE3">
        <w:rPr>
          <w:rFonts w:ascii="Book Antiqua" w:eastAsia="宋体" w:hAnsi="Book Antiqua" w:cs="宋体"/>
          <w:b/>
          <w:bCs/>
          <w:color w:val="000000"/>
          <w:szCs w:val="24"/>
          <w:lang w:val="en-US" w:eastAsia="zh-CN"/>
        </w:rPr>
        <w:t>19</w:t>
      </w:r>
      <w:r w:rsidRPr="00C75BE3">
        <w:rPr>
          <w:rFonts w:ascii="Book Antiqua" w:eastAsia="宋体" w:hAnsi="Book Antiqua" w:cs="宋体"/>
          <w:color w:val="000000"/>
          <w:szCs w:val="24"/>
          <w:lang w:val="en-US" w:eastAsia="zh-CN"/>
        </w:rPr>
        <w:t>: 103-105 [PMID: 908283 DOI: 10.2307/3428458]</w:t>
      </w:r>
    </w:p>
    <w:p w14:paraId="38302A59"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 </w:t>
      </w:r>
      <w:r w:rsidRPr="00C75BE3">
        <w:rPr>
          <w:rFonts w:ascii="Book Antiqua" w:eastAsia="宋体" w:hAnsi="Book Antiqua" w:cs="宋体"/>
          <w:b/>
          <w:bCs/>
          <w:color w:val="000000"/>
          <w:szCs w:val="24"/>
          <w:lang w:val="en-US" w:eastAsia="zh-CN"/>
        </w:rPr>
        <w:t>Nordstrom DK</w:t>
      </w:r>
      <w:r w:rsidRPr="00C75BE3">
        <w:rPr>
          <w:rFonts w:ascii="Book Antiqua" w:eastAsia="宋体" w:hAnsi="Book Antiqua" w:cs="宋体"/>
          <w:color w:val="000000"/>
          <w:szCs w:val="24"/>
          <w:lang w:val="en-US" w:eastAsia="zh-CN"/>
        </w:rPr>
        <w:t xml:space="preserve">. Public </w:t>
      </w:r>
      <w:proofErr w:type="gramStart"/>
      <w:r w:rsidRPr="00C75BE3">
        <w:rPr>
          <w:rFonts w:ascii="Book Antiqua" w:eastAsia="宋体" w:hAnsi="Book Antiqua" w:cs="宋体"/>
          <w:color w:val="000000"/>
          <w:szCs w:val="24"/>
          <w:lang w:val="en-US" w:eastAsia="zh-CN"/>
        </w:rPr>
        <w:t>health</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Worldwide occurrences of arsenic in ground water.</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Science</w:t>
      </w:r>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296</w:t>
      </w:r>
      <w:r w:rsidRPr="00C75BE3">
        <w:rPr>
          <w:rFonts w:ascii="Book Antiqua" w:eastAsia="宋体" w:hAnsi="Book Antiqua" w:cs="宋体"/>
          <w:color w:val="000000"/>
          <w:szCs w:val="24"/>
          <w:lang w:val="en-US" w:eastAsia="zh-CN"/>
        </w:rPr>
        <w:t>: 2143-2145 [PMID: 12077387 DOI: 10.1126/science.1072375]</w:t>
      </w:r>
    </w:p>
    <w:p w14:paraId="2AD56583" w14:textId="16061643"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9 </w:t>
      </w:r>
      <w:proofErr w:type="spellStart"/>
      <w:r w:rsidRPr="00C75BE3">
        <w:rPr>
          <w:rFonts w:ascii="Book Antiqua" w:eastAsia="宋体" w:hAnsi="Book Antiqua" w:cs="宋体"/>
          <w:b/>
          <w:bCs/>
          <w:color w:val="000000"/>
          <w:szCs w:val="24"/>
          <w:lang w:val="en-US" w:eastAsia="zh-CN"/>
        </w:rPr>
        <w:t>Bustueva</w:t>
      </w:r>
      <w:proofErr w:type="spellEnd"/>
      <w:r w:rsidRPr="00C75BE3">
        <w:rPr>
          <w:rFonts w:ascii="Book Antiqua" w:eastAsia="宋体" w:hAnsi="Book Antiqua" w:cs="宋体"/>
          <w:b/>
          <w:bCs/>
          <w:color w:val="000000"/>
          <w:szCs w:val="24"/>
          <w:lang w:val="en-US" w:eastAsia="zh-CN"/>
        </w:rPr>
        <w:t xml:space="preserve"> KA</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Revich</w:t>
      </w:r>
      <w:proofErr w:type="spellEnd"/>
      <w:r w:rsidRPr="00C75BE3">
        <w:rPr>
          <w:rFonts w:ascii="Book Antiqua" w:eastAsia="宋体" w:hAnsi="Book Antiqua" w:cs="宋体"/>
          <w:color w:val="000000"/>
          <w:szCs w:val="24"/>
          <w:lang w:val="en-US" w:eastAsia="zh-CN"/>
        </w:rPr>
        <w:t xml:space="preserve"> BA, </w:t>
      </w:r>
      <w:proofErr w:type="spellStart"/>
      <w:r w:rsidRPr="00C75BE3">
        <w:rPr>
          <w:rFonts w:ascii="Book Antiqua" w:eastAsia="宋体" w:hAnsi="Book Antiqua" w:cs="宋体"/>
          <w:color w:val="000000"/>
          <w:szCs w:val="24"/>
          <w:lang w:val="en-US" w:eastAsia="zh-CN"/>
        </w:rPr>
        <w:t>Bezpalko</w:t>
      </w:r>
      <w:proofErr w:type="spellEnd"/>
      <w:r w:rsidRPr="00C75BE3">
        <w:rPr>
          <w:rFonts w:ascii="Book Antiqua" w:eastAsia="宋体" w:hAnsi="Book Antiqua" w:cs="宋体"/>
          <w:color w:val="000000"/>
          <w:szCs w:val="24"/>
          <w:lang w:val="en-US" w:eastAsia="zh-CN"/>
        </w:rPr>
        <w:t xml:space="preserve"> LE. </w:t>
      </w:r>
      <w:proofErr w:type="gramStart"/>
      <w:r w:rsidRPr="00C75BE3">
        <w:rPr>
          <w:rFonts w:ascii="Book Antiqua" w:eastAsia="宋体" w:hAnsi="Book Antiqua" w:cs="宋体"/>
          <w:color w:val="000000"/>
          <w:szCs w:val="24"/>
          <w:lang w:val="en-US" w:eastAsia="zh-CN"/>
        </w:rPr>
        <w:t>Cadmium in the environment of three Russian cities and in human hair and urine.</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Arch Environ Health</w:t>
      </w:r>
      <w:r w:rsidRPr="00C75BE3">
        <w:rPr>
          <w:rFonts w:ascii="Book Antiqua" w:eastAsia="宋体" w:hAnsi="Book Antiqua" w:cs="宋体"/>
          <w:color w:val="000000"/>
          <w:szCs w:val="24"/>
          <w:lang w:val="en-US" w:eastAsia="zh-CN"/>
        </w:rPr>
        <w:t> </w:t>
      </w:r>
      <w:r w:rsidR="003C699A">
        <w:rPr>
          <w:rFonts w:ascii="Book Antiqua" w:eastAsia="宋体" w:hAnsi="Book Antiqua" w:cs="宋体" w:hint="eastAsia"/>
          <w:color w:val="000000"/>
          <w:szCs w:val="24"/>
          <w:lang w:val="en-US" w:eastAsia="zh-CN"/>
        </w:rPr>
        <w:t>1994</w:t>
      </w:r>
      <w:r w:rsidRPr="00C75BE3">
        <w:rPr>
          <w:rFonts w:ascii="Book Antiqua" w:eastAsia="宋体" w:hAnsi="Book Antiqua" w:cs="宋体"/>
          <w:color w:val="000000"/>
          <w:szCs w:val="24"/>
          <w:lang w:val="en-US" w:eastAsia="zh-CN"/>
        </w:rPr>
        <w:t>; </w:t>
      </w:r>
      <w:r w:rsidRPr="00C75BE3">
        <w:rPr>
          <w:rFonts w:ascii="Book Antiqua" w:eastAsia="宋体" w:hAnsi="Book Antiqua" w:cs="宋体"/>
          <w:b/>
          <w:bCs/>
          <w:color w:val="000000"/>
          <w:szCs w:val="24"/>
          <w:lang w:val="en-US" w:eastAsia="zh-CN"/>
        </w:rPr>
        <w:t>49</w:t>
      </w:r>
      <w:r w:rsidRPr="00C75BE3">
        <w:rPr>
          <w:rFonts w:ascii="Book Antiqua" w:eastAsia="宋体" w:hAnsi="Book Antiqua" w:cs="宋体"/>
          <w:color w:val="000000"/>
          <w:szCs w:val="24"/>
          <w:lang w:val="en-US" w:eastAsia="zh-CN"/>
        </w:rPr>
        <w:t>: 284-288 [PMID: 8031186 DOI: 10.1080/00039896.1994.9937481]</w:t>
      </w:r>
    </w:p>
    <w:p w14:paraId="57A4098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10 </w:t>
      </w:r>
      <w:r w:rsidRPr="00C75BE3">
        <w:rPr>
          <w:rFonts w:ascii="Book Antiqua" w:eastAsia="宋体" w:hAnsi="Book Antiqua" w:cs="宋体"/>
          <w:b/>
          <w:bCs/>
          <w:color w:val="000000"/>
          <w:szCs w:val="24"/>
          <w:lang w:val="en-US" w:eastAsia="zh-CN"/>
        </w:rPr>
        <w:t>Hwang YH</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Bornschein</w:t>
      </w:r>
      <w:proofErr w:type="spellEnd"/>
      <w:r w:rsidRPr="00C75BE3">
        <w:rPr>
          <w:rFonts w:ascii="Book Antiqua" w:eastAsia="宋体" w:hAnsi="Book Antiqua" w:cs="宋体"/>
          <w:color w:val="000000"/>
          <w:szCs w:val="24"/>
          <w:lang w:val="en-US" w:eastAsia="zh-CN"/>
        </w:rPr>
        <w:t xml:space="preserve"> RL, Grote J, </w:t>
      </w:r>
      <w:proofErr w:type="spellStart"/>
      <w:r w:rsidRPr="00C75BE3">
        <w:rPr>
          <w:rFonts w:ascii="Book Antiqua" w:eastAsia="宋体" w:hAnsi="Book Antiqua" w:cs="宋体"/>
          <w:color w:val="000000"/>
          <w:szCs w:val="24"/>
          <w:lang w:val="en-US" w:eastAsia="zh-CN"/>
        </w:rPr>
        <w:t>Menrath</w:t>
      </w:r>
      <w:proofErr w:type="spellEnd"/>
      <w:r w:rsidRPr="00C75BE3">
        <w:rPr>
          <w:rFonts w:ascii="Book Antiqua" w:eastAsia="宋体" w:hAnsi="Book Antiqua" w:cs="宋体"/>
          <w:color w:val="000000"/>
          <w:szCs w:val="24"/>
          <w:lang w:val="en-US" w:eastAsia="zh-CN"/>
        </w:rPr>
        <w:t xml:space="preserve"> W, </w:t>
      </w:r>
      <w:proofErr w:type="spellStart"/>
      <w:r w:rsidRPr="00C75BE3">
        <w:rPr>
          <w:rFonts w:ascii="Book Antiqua" w:eastAsia="宋体" w:hAnsi="Book Antiqua" w:cs="宋体"/>
          <w:color w:val="000000"/>
          <w:szCs w:val="24"/>
          <w:lang w:val="en-US" w:eastAsia="zh-CN"/>
        </w:rPr>
        <w:t>Roda</w:t>
      </w:r>
      <w:proofErr w:type="spellEnd"/>
      <w:r w:rsidRPr="00C75BE3">
        <w:rPr>
          <w:rFonts w:ascii="Book Antiqua" w:eastAsia="宋体" w:hAnsi="Book Antiqua" w:cs="宋体"/>
          <w:color w:val="000000"/>
          <w:szCs w:val="24"/>
          <w:lang w:val="en-US" w:eastAsia="zh-CN"/>
        </w:rPr>
        <w:t xml:space="preserve"> S. Environmental arsenic exposure of children around a former copper smelter site. </w:t>
      </w:r>
      <w:r w:rsidRPr="00C75BE3">
        <w:rPr>
          <w:rFonts w:ascii="Book Antiqua" w:eastAsia="宋体" w:hAnsi="Book Antiqua" w:cs="宋体"/>
          <w:i/>
          <w:iCs/>
          <w:color w:val="000000"/>
          <w:szCs w:val="24"/>
          <w:lang w:val="en-US" w:eastAsia="zh-CN"/>
        </w:rPr>
        <w:t>Environ Res</w:t>
      </w:r>
      <w:r w:rsidRPr="00C75BE3">
        <w:rPr>
          <w:rFonts w:ascii="Book Antiqua" w:eastAsia="宋体" w:hAnsi="Book Antiqua" w:cs="宋体"/>
          <w:color w:val="000000"/>
          <w:szCs w:val="24"/>
          <w:lang w:val="en-US" w:eastAsia="zh-CN"/>
        </w:rPr>
        <w:t> 1997; </w:t>
      </w:r>
      <w:r w:rsidRPr="00C75BE3">
        <w:rPr>
          <w:rFonts w:ascii="Book Antiqua" w:eastAsia="宋体" w:hAnsi="Book Antiqua" w:cs="宋体"/>
          <w:b/>
          <w:bCs/>
          <w:color w:val="000000"/>
          <w:szCs w:val="24"/>
          <w:lang w:val="en-US" w:eastAsia="zh-CN"/>
        </w:rPr>
        <w:t>72</w:t>
      </w:r>
      <w:r w:rsidRPr="00C75BE3">
        <w:rPr>
          <w:rFonts w:ascii="Book Antiqua" w:eastAsia="宋体" w:hAnsi="Book Antiqua" w:cs="宋体"/>
          <w:color w:val="000000"/>
          <w:szCs w:val="24"/>
          <w:lang w:val="en-US" w:eastAsia="zh-CN"/>
        </w:rPr>
        <w:t>: 72-81 [PMID: 9012374 DOI: 10.1006/enrs.1996.3691]</w:t>
      </w:r>
    </w:p>
    <w:p w14:paraId="4B0DC5E6"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11 </w:t>
      </w:r>
      <w:proofErr w:type="spellStart"/>
      <w:r w:rsidRPr="00C75BE3">
        <w:rPr>
          <w:rFonts w:ascii="Book Antiqua" w:eastAsia="宋体" w:hAnsi="Book Antiqua" w:cs="宋体"/>
          <w:b/>
          <w:bCs/>
          <w:color w:val="000000"/>
          <w:szCs w:val="24"/>
          <w:lang w:val="en-US" w:eastAsia="zh-CN"/>
        </w:rPr>
        <w:t>Díaz-Barriga</w:t>
      </w:r>
      <w:proofErr w:type="spellEnd"/>
      <w:r w:rsidRPr="00C75BE3">
        <w:rPr>
          <w:rFonts w:ascii="Book Antiqua" w:eastAsia="宋体" w:hAnsi="Book Antiqua" w:cs="宋体"/>
          <w:b/>
          <w:bCs/>
          <w:color w:val="000000"/>
          <w:szCs w:val="24"/>
          <w:lang w:val="en-US" w:eastAsia="zh-CN"/>
        </w:rPr>
        <w:t xml:space="preserve"> F</w:t>
      </w:r>
      <w:r w:rsidRPr="00C75BE3">
        <w:rPr>
          <w:rFonts w:ascii="Book Antiqua" w:eastAsia="宋体" w:hAnsi="Book Antiqua" w:cs="宋体"/>
          <w:color w:val="000000"/>
          <w:szCs w:val="24"/>
          <w:lang w:val="en-US" w:eastAsia="zh-CN"/>
        </w:rPr>
        <w:t xml:space="preserve">, Santos MA, </w:t>
      </w:r>
      <w:proofErr w:type="spellStart"/>
      <w:r w:rsidRPr="00C75BE3">
        <w:rPr>
          <w:rFonts w:ascii="Book Antiqua" w:eastAsia="宋体" w:hAnsi="Book Antiqua" w:cs="宋体"/>
          <w:color w:val="000000"/>
          <w:szCs w:val="24"/>
          <w:lang w:val="en-US" w:eastAsia="zh-CN"/>
        </w:rPr>
        <w:t>Mejía</w:t>
      </w:r>
      <w:proofErr w:type="spellEnd"/>
      <w:r w:rsidRPr="00C75BE3">
        <w:rPr>
          <w:rFonts w:ascii="Book Antiqua" w:eastAsia="宋体" w:hAnsi="Book Antiqua" w:cs="宋体"/>
          <w:color w:val="000000"/>
          <w:szCs w:val="24"/>
          <w:lang w:val="en-US" w:eastAsia="zh-CN"/>
        </w:rPr>
        <w:t xml:space="preserve"> JJ, </w:t>
      </w:r>
      <w:proofErr w:type="spellStart"/>
      <w:r w:rsidRPr="00C75BE3">
        <w:rPr>
          <w:rFonts w:ascii="Book Antiqua" w:eastAsia="宋体" w:hAnsi="Book Antiqua" w:cs="宋体"/>
          <w:color w:val="000000"/>
          <w:szCs w:val="24"/>
          <w:lang w:val="en-US" w:eastAsia="zh-CN"/>
        </w:rPr>
        <w:t>Batres</w:t>
      </w:r>
      <w:proofErr w:type="spellEnd"/>
      <w:r w:rsidRPr="00C75BE3">
        <w:rPr>
          <w:rFonts w:ascii="Book Antiqua" w:eastAsia="宋体" w:hAnsi="Book Antiqua" w:cs="宋体"/>
          <w:color w:val="000000"/>
          <w:szCs w:val="24"/>
          <w:lang w:val="en-US" w:eastAsia="zh-CN"/>
        </w:rPr>
        <w:t xml:space="preserve"> L, </w:t>
      </w:r>
      <w:proofErr w:type="spellStart"/>
      <w:r w:rsidRPr="00C75BE3">
        <w:rPr>
          <w:rFonts w:ascii="Book Antiqua" w:eastAsia="宋体" w:hAnsi="Book Antiqua" w:cs="宋体"/>
          <w:color w:val="000000"/>
          <w:szCs w:val="24"/>
          <w:lang w:val="en-US" w:eastAsia="zh-CN"/>
        </w:rPr>
        <w:t>Yáñez</w:t>
      </w:r>
      <w:proofErr w:type="spellEnd"/>
      <w:r w:rsidRPr="00C75BE3">
        <w:rPr>
          <w:rFonts w:ascii="Book Antiqua" w:eastAsia="宋体" w:hAnsi="Book Antiqua" w:cs="宋体"/>
          <w:color w:val="000000"/>
          <w:szCs w:val="24"/>
          <w:lang w:val="en-US" w:eastAsia="zh-CN"/>
        </w:rPr>
        <w:t xml:space="preserve"> L, </w:t>
      </w:r>
      <w:proofErr w:type="spellStart"/>
      <w:r w:rsidRPr="00C75BE3">
        <w:rPr>
          <w:rFonts w:ascii="Book Antiqua" w:eastAsia="宋体" w:hAnsi="Book Antiqua" w:cs="宋体"/>
          <w:color w:val="000000"/>
          <w:szCs w:val="24"/>
          <w:lang w:val="en-US" w:eastAsia="zh-CN"/>
        </w:rPr>
        <w:t>Carrizales</w:t>
      </w:r>
      <w:proofErr w:type="spellEnd"/>
      <w:r w:rsidRPr="00C75BE3">
        <w:rPr>
          <w:rFonts w:ascii="Book Antiqua" w:eastAsia="宋体" w:hAnsi="Book Antiqua" w:cs="宋体"/>
          <w:color w:val="000000"/>
          <w:szCs w:val="24"/>
          <w:lang w:val="en-US" w:eastAsia="zh-CN"/>
        </w:rPr>
        <w:t xml:space="preserve"> L, Vera E, del Razo LM, </w:t>
      </w:r>
      <w:proofErr w:type="spellStart"/>
      <w:r w:rsidRPr="00C75BE3">
        <w:rPr>
          <w:rFonts w:ascii="Book Antiqua" w:eastAsia="宋体" w:hAnsi="Book Antiqua" w:cs="宋体"/>
          <w:color w:val="000000"/>
          <w:szCs w:val="24"/>
          <w:lang w:val="en-US" w:eastAsia="zh-CN"/>
        </w:rPr>
        <w:t>Cebrián</w:t>
      </w:r>
      <w:proofErr w:type="spellEnd"/>
      <w:r w:rsidRPr="00C75BE3">
        <w:rPr>
          <w:rFonts w:ascii="Book Antiqua" w:eastAsia="宋体" w:hAnsi="Book Antiqua" w:cs="宋体"/>
          <w:color w:val="000000"/>
          <w:szCs w:val="24"/>
          <w:lang w:val="en-US" w:eastAsia="zh-CN"/>
        </w:rPr>
        <w:t xml:space="preserve"> ME. </w:t>
      </w:r>
      <w:proofErr w:type="gramStart"/>
      <w:r w:rsidRPr="00C75BE3">
        <w:rPr>
          <w:rFonts w:ascii="Book Antiqua" w:eastAsia="宋体" w:hAnsi="Book Antiqua" w:cs="宋体"/>
          <w:color w:val="000000"/>
          <w:szCs w:val="24"/>
          <w:lang w:val="en-US" w:eastAsia="zh-CN"/>
        </w:rPr>
        <w:t>Arsenic and cadmium exposure in children living near a smelter complex in San Luis Potosí, Mexico.</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Environ Res</w:t>
      </w:r>
      <w:r w:rsidRPr="00C75BE3">
        <w:rPr>
          <w:rFonts w:ascii="Book Antiqua" w:eastAsia="宋体" w:hAnsi="Book Antiqua" w:cs="宋体"/>
          <w:color w:val="000000"/>
          <w:szCs w:val="24"/>
          <w:lang w:val="en-US" w:eastAsia="zh-CN"/>
        </w:rPr>
        <w:t> 1993; </w:t>
      </w:r>
      <w:r w:rsidRPr="00C75BE3">
        <w:rPr>
          <w:rFonts w:ascii="Book Antiqua" w:eastAsia="宋体" w:hAnsi="Book Antiqua" w:cs="宋体"/>
          <w:b/>
          <w:bCs/>
          <w:color w:val="000000"/>
          <w:szCs w:val="24"/>
          <w:lang w:val="en-US" w:eastAsia="zh-CN"/>
        </w:rPr>
        <w:t>62</w:t>
      </w:r>
      <w:r w:rsidRPr="00C75BE3">
        <w:rPr>
          <w:rFonts w:ascii="Book Antiqua" w:eastAsia="宋体" w:hAnsi="Book Antiqua" w:cs="宋体"/>
          <w:color w:val="000000"/>
          <w:szCs w:val="24"/>
          <w:lang w:val="en-US" w:eastAsia="zh-CN"/>
        </w:rPr>
        <w:t>: 242-250 [PMID: 8344231 DOI: 10.1006/enrs.1993.1109]</w:t>
      </w:r>
    </w:p>
    <w:p w14:paraId="6A6DE431"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12 </w:t>
      </w:r>
      <w:proofErr w:type="spellStart"/>
      <w:r w:rsidRPr="00C75BE3">
        <w:rPr>
          <w:rFonts w:ascii="Book Antiqua" w:eastAsia="宋体" w:hAnsi="Book Antiqua" w:cs="宋体"/>
          <w:b/>
          <w:bCs/>
          <w:color w:val="000000"/>
          <w:szCs w:val="24"/>
          <w:lang w:val="en-US" w:eastAsia="zh-CN"/>
        </w:rPr>
        <w:t>Ramírez</w:t>
      </w:r>
      <w:proofErr w:type="spellEnd"/>
      <w:r w:rsidRPr="00C75BE3">
        <w:rPr>
          <w:rFonts w:ascii="Book Antiqua" w:eastAsia="宋体" w:hAnsi="Book Antiqua" w:cs="宋体"/>
          <w:b/>
          <w:bCs/>
          <w:color w:val="000000"/>
          <w:szCs w:val="24"/>
          <w:lang w:val="en-US" w:eastAsia="zh-CN"/>
        </w:rPr>
        <w:t xml:space="preserve"> AV</w:t>
      </w:r>
      <w:r w:rsidRPr="00C75BE3">
        <w:rPr>
          <w:rFonts w:ascii="Book Antiqua" w:eastAsia="宋体" w:hAnsi="Book Antiqua" w:cs="宋体"/>
          <w:color w:val="000000"/>
          <w:szCs w:val="24"/>
          <w:lang w:val="en-US" w:eastAsia="zh-CN"/>
        </w:rPr>
        <w:t>. [Environmental pollution by cadmium in a metallurgy plant].</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B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Oficin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Sanit</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anam</w:t>
      </w:r>
      <w:proofErr w:type="spellEnd"/>
      <w:r w:rsidRPr="00C75BE3">
        <w:rPr>
          <w:rFonts w:ascii="Book Antiqua" w:eastAsia="宋体" w:hAnsi="Book Antiqua" w:cs="宋体"/>
          <w:color w:val="000000"/>
          <w:szCs w:val="24"/>
          <w:lang w:val="en-US" w:eastAsia="zh-CN"/>
        </w:rPr>
        <w:t> 1986; </w:t>
      </w:r>
      <w:r w:rsidRPr="00C75BE3">
        <w:rPr>
          <w:rFonts w:ascii="Book Antiqua" w:eastAsia="宋体" w:hAnsi="Book Antiqua" w:cs="宋体"/>
          <w:b/>
          <w:bCs/>
          <w:color w:val="000000"/>
          <w:szCs w:val="24"/>
          <w:lang w:val="en-US" w:eastAsia="zh-CN"/>
        </w:rPr>
        <w:t>101</w:t>
      </w:r>
      <w:r w:rsidRPr="00C75BE3">
        <w:rPr>
          <w:rFonts w:ascii="Book Antiqua" w:eastAsia="宋体" w:hAnsi="Book Antiqua" w:cs="宋体"/>
          <w:color w:val="000000"/>
          <w:szCs w:val="24"/>
          <w:lang w:val="en-US" w:eastAsia="zh-CN"/>
        </w:rPr>
        <w:t>: 514-521 [PMID: 2947598]</w:t>
      </w:r>
    </w:p>
    <w:p w14:paraId="14D80B43" w14:textId="0290B6CD"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13 </w:t>
      </w:r>
      <w:proofErr w:type="spellStart"/>
      <w:r w:rsidRPr="00C75BE3">
        <w:rPr>
          <w:rFonts w:ascii="Book Antiqua" w:eastAsia="宋体" w:hAnsi="Book Antiqua" w:cs="宋体"/>
          <w:b/>
          <w:bCs/>
          <w:color w:val="000000"/>
          <w:szCs w:val="24"/>
          <w:lang w:val="en-US" w:eastAsia="zh-CN"/>
        </w:rPr>
        <w:t>Rivara</w:t>
      </w:r>
      <w:proofErr w:type="spellEnd"/>
      <w:r w:rsidRPr="00C75BE3">
        <w:rPr>
          <w:rFonts w:ascii="Book Antiqua" w:eastAsia="宋体" w:hAnsi="Book Antiqua" w:cs="宋体"/>
          <w:b/>
          <w:bCs/>
          <w:color w:val="000000"/>
          <w:szCs w:val="24"/>
          <w:lang w:val="en-US" w:eastAsia="zh-CN"/>
        </w:rPr>
        <w:t xml:space="preserve"> MI</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Cebrián</w:t>
      </w:r>
      <w:proofErr w:type="spellEnd"/>
      <w:r w:rsidRPr="00C75BE3">
        <w:rPr>
          <w:rFonts w:ascii="Book Antiqua" w:eastAsia="宋体" w:hAnsi="Book Antiqua" w:cs="宋体"/>
          <w:color w:val="000000"/>
          <w:szCs w:val="24"/>
          <w:lang w:val="en-US" w:eastAsia="zh-CN"/>
        </w:rPr>
        <w:t xml:space="preserve"> M, Corey G, Hernández M, </w:t>
      </w:r>
      <w:proofErr w:type="spellStart"/>
      <w:r w:rsidRPr="00C75BE3">
        <w:rPr>
          <w:rFonts w:ascii="Book Antiqua" w:eastAsia="宋体" w:hAnsi="Book Antiqua" w:cs="宋体"/>
          <w:color w:val="000000"/>
          <w:szCs w:val="24"/>
          <w:lang w:val="en-US" w:eastAsia="zh-CN"/>
        </w:rPr>
        <w:t>Romieu</w:t>
      </w:r>
      <w:proofErr w:type="spellEnd"/>
      <w:r w:rsidRPr="00C75BE3">
        <w:rPr>
          <w:rFonts w:ascii="Book Antiqua" w:eastAsia="宋体" w:hAnsi="Book Antiqua" w:cs="宋体"/>
          <w:color w:val="000000"/>
          <w:szCs w:val="24"/>
          <w:lang w:val="en-US" w:eastAsia="zh-CN"/>
        </w:rPr>
        <w:t xml:space="preserve"> I. Cancer risk in an arsenic-contaminated area of Chile.</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Ind</w:t>
      </w:r>
      <w:proofErr w:type="spellEnd"/>
      <w:r w:rsidRPr="00C75BE3">
        <w:rPr>
          <w:rFonts w:ascii="Book Antiqua" w:eastAsia="宋体" w:hAnsi="Book Antiqua" w:cs="宋体"/>
          <w:i/>
          <w:iCs/>
          <w:color w:val="000000"/>
          <w:szCs w:val="24"/>
          <w:lang w:val="en-US" w:eastAsia="zh-CN"/>
        </w:rPr>
        <w:t xml:space="preserve"> Health</w:t>
      </w:r>
      <w:r w:rsidRPr="00C75BE3">
        <w:rPr>
          <w:rFonts w:ascii="Book Antiqua" w:eastAsia="宋体" w:hAnsi="Book Antiqua" w:cs="宋体"/>
          <w:color w:val="000000"/>
          <w:szCs w:val="24"/>
          <w:lang w:val="en-US" w:eastAsia="zh-CN"/>
        </w:rPr>
        <w:t> </w:t>
      </w:r>
      <w:r w:rsidR="003C699A">
        <w:rPr>
          <w:rFonts w:ascii="Book Antiqua" w:eastAsia="宋体" w:hAnsi="Book Antiqua" w:cs="宋体" w:hint="eastAsia"/>
          <w:color w:val="000000"/>
          <w:szCs w:val="24"/>
          <w:lang w:val="en-US" w:eastAsia="zh-CN"/>
        </w:rPr>
        <w:t>1997</w:t>
      </w:r>
      <w:r w:rsidRPr="00C75BE3">
        <w:rPr>
          <w:rFonts w:ascii="Book Antiqua" w:eastAsia="宋体" w:hAnsi="Book Antiqua" w:cs="宋体"/>
          <w:color w:val="000000"/>
          <w:szCs w:val="24"/>
          <w:lang w:val="en-US" w:eastAsia="zh-CN"/>
        </w:rPr>
        <w:t>; </w:t>
      </w:r>
      <w:r w:rsidRPr="00C75BE3">
        <w:rPr>
          <w:rFonts w:ascii="Book Antiqua" w:eastAsia="宋体" w:hAnsi="Book Antiqua" w:cs="宋体"/>
          <w:b/>
          <w:bCs/>
          <w:color w:val="000000"/>
          <w:szCs w:val="24"/>
          <w:lang w:val="en-US" w:eastAsia="zh-CN"/>
        </w:rPr>
        <w:t>13</w:t>
      </w:r>
      <w:r w:rsidRPr="00C75BE3">
        <w:rPr>
          <w:rFonts w:ascii="Book Antiqua" w:eastAsia="宋体" w:hAnsi="Book Antiqua" w:cs="宋体"/>
          <w:color w:val="000000"/>
          <w:szCs w:val="24"/>
          <w:lang w:val="en-US" w:eastAsia="zh-CN"/>
        </w:rPr>
        <w:t>: 321-338 [PMID: 9200798 DOI: 10.1177/074823379701300217]</w:t>
      </w:r>
    </w:p>
    <w:p w14:paraId="3F34CC8D"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14 </w:t>
      </w:r>
      <w:r w:rsidRPr="00C75BE3">
        <w:rPr>
          <w:rFonts w:ascii="Book Antiqua" w:eastAsia="宋体" w:hAnsi="Book Antiqua" w:cs="宋体"/>
          <w:b/>
          <w:bCs/>
          <w:color w:val="000000"/>
          <w:szCs w:val="24"/>
          <w:lang w:val="en-US" w:eastAsia="zh-CN"/>
        </w:rPr>
        <w:t>Xi S</w:t>
      </w:r>
      <w:r w:rsidRPr="00C75BE3">
        <w:rPr>
          <w:rFonts w:ascii="Book Antiqua" w:eastAsia="宋体" w:hAnsi="Book Antiqua" w:cs="宋体"/>
          <w:color w:val="000000"/>
          <w:szCs w:val="24"/>
          <w:lang w:val="en-US" w:eastAsia="zh-CN"/>
        </w:rPr>
        <w:t>, Zheng Q, Zhang Q, Sun G. Metabolic profile and assessment of occupational arsenic exposure in copper- and steel-smelting workers in China. </w:t>
      </w:r>
      <w:proofErr w:type="spellStart"/>
      <w:r w:rsidRPr="00C75BE3">
        <w:rPr>
          <w:rFonts w:ascii="Book Antiqua" w:eastAsia="宋体" w:hAnsi="Book Antiqua" w:cs="宋体"/>
          <w:i/>
          <w:iCs/>
          <w:color w:val="000000"/>
          <w:szCs w:val="24"/>
          <w:lang w:val="en-US" w:eastAsia="zh-CN"/>
        </w:rPr>
        <w:t>Int</w:t>
      </w:r>
      <w:proofErr w:type="spellEnd"/>
      <w:r w:rsidRPr="00C75BE3">
        <w:rPr>
          <w:rFonts w:ascii="Book Antiqua" w:eastAsia="宋体" w:hAnsi="Book Antiqua" w:cs="宋体"/>
          <w:i/>
          <w:iCs/>
          <w:color w:val="000000"/>
          <w:szCs w:val="24"/>
          <w:lang w:val="en-US" w:eastAsia="zh-CN"/>
        </w:rPr>
        <w:t xml:space="preserve"> Arch </w:t>
      </w:r>
      <w:proofErr w:type="spellStart"/>
      <w:r w:rsidRPr="00C75BE3">
        <w:rPr>
          <w:rFonts w:ascii="Book Antiqua" w:eastAsia="宋体" w:hAnsi="Book Antiqua" w:cs="宋体"/>
          <w:i/>
          <w:iCs/>
          <w:color w:val="000000"/>
          <w:szCs w:val="24"/>
          <w:lang w:val="en-US" w:eastAsia="zh-CN"/>
        </w:rPr>
        <w:t>Occup</w:t>
      </w:r>
      <w:proofErr w:type="spellEnd"/>
      <w:r w:rsidRPr="00C75BE3">
        <w:rPr>
          <w:rFonts w:ascii="Book Antiqua" w:eastAsia="宋体" w:hAnsi="Book Antiqua" w:cs="宋体"/>
          <w:i/>
          <w:iCs/>
          <w:color w:val="000000"/>
          <w:szCs w:val="24"/>
          <w:lang w:val="en-US" w:eastAsia="zh-CN"/>
        </w:rPr>
        <w:t xml:space="preserve"> Environ Health</w:t>
      </w:r>
      <w:r w:rsidRPr="00C75BE3">
        <w:rPr>
          <w:rFonts w:ascii="Book Antiqua" w:eastAsia="宋体" w:hAnsi="Book Antiqua" w:cs="宋体"/>
          <w:color w:val="000000"/>
          <w:szCs w:val="24"/>
          <w:lang w:val="en-US" w:eastAsia="zh-CN"/>
        </w:rPr>
        <w:t> 2011; </w:t>
      </w:r>
      <w:r w:rsidRPr="00C75BE3">
        <w:rPr>
          <w:rFonts w:ascii="Book Antiqua" w:eastAsia="宋体" w:hAnsi="Book Antiqua" w:cs="宋体"/>
          <w:b/>
          <w:bCs/>
          <w:color w:val="000000"/>
          <w:szCs w:val="24"/>
          <w:lang w:val="en-US" w:eastAsia="zh-CN"/>
        </w:rPr>
        <w:t>84</w:t>
      </w:r>
      <w:r w:rsidRPr="00C75BE3">
        <w:rPr>
          <w:rFonts w:ascii="Book Antiqua" w:eastAsia="宋体" w:hAnsi="Book Antiqua" w:cs="宋体"/>
          <w:color w:val="000000"/>
          <w:szCs w:val="24"/>
          <w:lang w:val="en-US" w:eastAsia="zh-CN"/>
        </w:rPr>
        <w:t>: 347-353 [PMID: 21132326 DOI: 10.1007/s00420-010-0574-7]</w:t>
      </w:r>
    </w:p>
    <w:p w14:paraId="6798147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lastRenderedPageBreak/>
        <w:t>15 </w:t>
      </w:r>
      <w:r w:rsidRPr="00C75BE3">
        <w:rPr>
          <w:rFonts w:ascii="Book Antiqua" w:eastAsia="宋体" w:hAnsi="Book Antiqua" w:cs="宋体"/>
          <w:b/>
          <w:bCs/>
          <w:color w:val="000000"/>
          <w:szCs w:val="24"/>
          <w:lang w:val="en-US" w:eastAsia="zh-CN"/>
        </w:rPr>
        <w:t>Wen J</w:t>
      </w:r>
      <w:r w:rsidRPr="00C75BE3">
        <w:rPr>
          <w:rFonts w:ascii="Book Antiqua" w:eastAsia="宋体" w:hAnsi="Book Antiqua" w:cs="宋体"/>
          <w:color w:val="000000"/>
          <w:szCs w:val="24"/>
          <w:lang w:val="en-US" w:eastAsia="zh-CN"/>
        </w:rPr>
        <w:t>, Wen W, Li L, Liu H. Methylation capacity of arsenic and skin lesions in smelter plant worker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Environ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12; </w:t>
      </w:r>
      <w:r w:rsidRPr="00C75BE3">
        <w:rPr>
          <w:rFonts w:ascii="Book Antiqua" w:eastAsia="宋体" w:hAnsi="Book Antiqua" w:cs="宋体"/>
          <w:b/>
          <w:bCs/>
          <w:color w:val="000000"/>
          <w:szCs w:val="24"/>
          <w:lang w:val="en-US" w:eastAsia="zh-CN"/>
        </w:rPr>
        <w:t>34</w:t>
      </w:r>
      <w:r w:rsidRPr="00C75BE3">
        <w:rPr>
          <w:rFonts w:ascii="Book Antiqua" w:eastAsia="宋体" w:hAnsi="Book Antiqua" w:cs="宋体"/>
          <w:color w:val="000000"/>
          <w:szCs w:val="24"/>
          <w:lang w:val="en-US" w:eastAsia="zh-CN"/>
        </w:rPr>
        <w:t>: 624-630 [PMID: 22885843 DOI: 10.1016/j.etap.2012.07.003]</w:t>
      </w:r>
    </w:p>
    <w:p w14:paraId="5054F70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16 </w:t>
      </w:r>
      <w:r w:rsidRPr="00C75BE3">
        <w:rPr>
          <w:rFonts w:ascii="Book Antiqua" w:eastAsia="宋体" w:hAnsi="Book Antiqua" w:cs="宋体"/>
          <w:b/>
          <w:bCs/>
          <w:color w:val="000000"/>
          <w:szCs w:val="24"/>
          <w:lang w:val="en-US" w:eastAsia="zh-CN"/>
        </w:rPr>
        <w:t>Xu Y</w:t>
      </w:r>
      <w:r w:rsidRPr="00C75BE3">
        <w:rPr>
          <w:rFonts w:ascii="Book Antiqua" w:eastAsia="宋体" w:hAnsi="Book Antiqua" w:cs="宋体"/>
          <w:color w:val="000000"/>
          <w:szCs w:val="24"/>
          <w:lang w:val="en-US" w:eastAsia="zh-CN"/>
        </w:rPr>
        <w:t xml:space="preserve">, Wang Y, Zheng Q, Li B, Li X, </w:t>
      </w:r>
      <w:proofErr w:type="spellStart"/>
      <w:r w:rsidRPr="00C75BE3">
        <w:rPr>
          <w:rFonts w:ascii="Book Antiqua" w:eastAsia="宋体" w:hAnsi="Book Antiqua" w:cs="宋体"/>
          <w:color w:val="000000"/>
          <w:szCs w:val="24"/>
          <w:lang w:val="en-US" w:eastAsia="zh-CN"/>
        </w:rPr>
        <w:t>Jin</w:t>
      </w:r>
      <w:proofErr w:type="spellEnd"/>
      <w:r w:rsidRPr="00C75BE3">
        <w:rPr>
          <w:rFonts w:ascii="Book Antiqua" w:eastAsia="宋体" w:hAnsi="Book Antiqua" w:cs="宋体"/>
          <w:color w:val="000000"/>
          <w:szCs w:val="24"/>
          <w:lang w:val="en-US" w:eastAsia="zh-CN"/>
        </w:rPr>
        <w:t xml:space="preserve"> Y, </w:t>
      </w:r>
      <w:proofErr w:type="spellStart"/>
      <w:r w:rsidRPr="00C75BE3">
        <w:rPr>
          <w:rFonts w:ascii="Book Antiqua" w:eastAsia="宋体" w:hAnsi="Book Antiqua" w:cs="宋体"/>
          <w:color w:val="000000"/>
          <w:szCs w:val="24"/>
          <w:lang w:val="en-US" w:eastAsia="zh-CN"/>
        </w:rPr>
        <w:t>Lv</w:t>
      </w:r>
      <w:proofErr w:type="spellEnd"/>
      <w:r w:rsidRPr="00C75BE3">
        <w:rPr>
          <w:rFonts w:ascii="Book Antiqua" w:eastAsia="宋体" w:hAnsi="Book Antiqua" w:cs="宋体"/>
          <w:color w:val="000000"/>
          <w:szCs w:val="24"/>
          <w:lang w:val="en-US" w:eastAsia="zh-CN"/>
        </w:rPr>
        <w:t xml:space="preserve"> X, Qu G, Sun G. Clinical manifestations and arsenic methylation after a rare </w:t>
      </w:r>
      <w:proofErr w:type="spellStart"/>
      <w:r w:rsidRPr="00C75BE3">
        <w:rPr>
          <w:rFonts w:ascii="Book Antiqua" w:eastAsia="宋体" w:hAnsi="Book Antiqua" w:cs="宋体"/>
          <w:color w:val="000000"/>
          <w:szCs w:val="24"/>
          <w:lang w:val="en-US" w:eastAsia="zh-CN"/>
        </w:rPr>
        <w:t>subacute</w:t>
      </w:r>
      <w:proofErr w:type="spellEnd"/>
      <w:r w:rsidRPr="00C75BE3">
        <w:rPr>
          <w:rFonts w:ascii="Book Antiqua" w:eastAsia="宋体" w:hAnsi="Book Antiqua" w:cs="宋体"/>
          <w:color w:val="000000"/>
          <w:szCs w:val="24"/>
          <w:lang w:val="en-US" w:eastAsia="zh-CN"/>
        </w:rPr>
        <w:t xml:space="preserve"> arsenic poisoning accident.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Sci</w:t>
      </w:r>
      <w:proofErr w:type="spellEnd"/>
      <w:r w:rsidRPr="00C75BE3">
        <w:rPr>
          <w:rFonts w:ascii="Book Antiqua" w:eastAsia="宋体" w:hAnsi="Book Antiqua" w:cs="宋体"/>
          <w:color w:val="000000"/>
          <w:szCs w:val="24"/>
          <w:lang w:val="en-US" w:eastAsia="zh-CN"/>
        </w:rPr>
        <w:t> 2008; </w:t>
      </w:r>
      <w:r w:rsidRPr="00C75BE3">
        <w:rPr>
          <w:rFonts w:ascii="Book Antiqua" w:eastAsia="宋体" w:hAnsi="Book Antiqua" w:cs="宋体"/>
          <w:b/>
          <w:bCs/>
          <w:color w:val="000000"/>
          <w:szCs w:val="24"/>
          <w:lang w:val="en-US" w:eastAsia="zh-CN"/>
        </w:rPr>
        <w:t>103</w:t>
      </w:r>
      <w:r w:rsidRPr="00C75BE3">
        <w:rPr>
          <w:rFonts w:ascii="Book Antiqua" w:eastAsia="宋体" w:hAnsi="Book Antiqua" w:cs="宋体"/>
          <w:color w:val="000000"/>
          <w:szCs w:val="24"/>
          <w:lang w:val="en-US" w:eastAsia="zh-CN"/>
        </w:rPr>
        <w:t>: 278-284 [PMID: 18308700 DOI: 10.1093/</w:t>
      </w:r>
      <w:proofErr w:type="spellStart"/>
      <w:r w:rsidRPr="00C75BE3">
        <w:rPr>
          <w:rFonts w:ascii="Book Antiqua" w:eastAsia="宋体" w:hAnsi="Book Antiqua" w:cs="宋体"/>
          <w:color w:val="000000"/>
          <w:szCs w:val="24"/>
          <w:lang w:val="en-US" w:eastAsia="zh-CN"/>
        </w:rPr>
        <w:t>toxsci</w:t>
      </w:r>
      <w:proofErr w:type="spellEnd"/>
      <w:r w:rsidRPr="00C75BE3">
        <w:rPr>
          <w:rFonts w:ascii="Book Antiqua" w:eastAsia="宋体" w:hAnsi="Book Antiqua" w:cs="宋体"/>
          <w:color w:val="000000"/>
          <w:szCs w:val="24"/>
          <w:lang w:val="en-US" w:eastAsia="zh-CN"/>
        </w:rPr>
        <w:t>/kfn041]</w:t>
      </w:r>
    </w:p>
    <w:p w14:paraId="6694FE4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17 </w:t>
      </w:r>
      <w:proofErr w:type="spellStart"/>
      <w:r w:rsidRPr="00C75BE3">
        <w:rPr>
          <w:rFonts w:ascii="Book Antiqua" w:eastAsia="宋体" w:hAnsi="Book Antiqua" w:cs="宋体"/>
          <w:b/>
          <w:bCs/>
          <w:color w:val="000000"/>
          <w:szCs w:val="24"/>
          <w:lang w:val="en-US" w:eastAsia="zh-CN"/>
        </w:rPr>
        <w:t>Chiou</w:t>
      </w:r>
      <w:proofErr w:type="spellEnd"/>
      <w:r w:rsidRPr="00C75BE3">
        <w:rPr>
          <w:rFonts w:ascii="Book Antiqua" w:eastAsia="宋体" w:hAnsi="Book Antiqua" w:cs="宋体"/>
          <w:b/>
          <w:bCs/>
          <w:color w:val="000000"/>
          <w:szCs w:val="24"/>
          <w:lang w:val="en-US" w:eastAsia="zh-CN"/>
        </w:rPr>
        <w:t xml:space="preserve"> HY</w:t>
      </w:r>
      <w:r w:rsidRPr="00C75BE3">
        <w:rPr>
          <w:rFonts w:ascii="Book Antiqua" w:eastAsia="宋体" w:hAnsi="Book Antiqua" w:cs="宋体"/>
          <w:color w:val="000000"/>
          <w:szCs w:val="24"/>
          <w:lang w:val="en-US" w:eastAsia="zh-CN"/>
        </w:rPr>
        <w:t xml:space="preserve">, Huang WI, Su CL, Chang SF, Hsu YH, Chen CJ. </w:t>
      </w:r>
      <w:proofErr w:type="gramStart"/>
      <w:r w:rsidRPr="00C75BE3">
        <w:rPr>
          <w:rFonts w:ascii="Book Antiqua" w:eastAsia="宋体" w:hAnsi="Book Antiqua" w:cs="宋体"/>
          <w:color w:val="000000"/>
          <w:szCs w:val="24"/>
          <w:lang w:val="en-US" w:eastAsia="zh-CN"/>
        </w:rPr>
        <w:t>Dose-response relationship between prevalence of cerebrovascular disease and ingested inorganic arsenic.</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Stroke</w:t>
      </w:r>
      <w:r w:rsidRPr="00C75BE3">
        <w:rPr>
          <w:rFonts w:ascii="Book Antiqua" w:eastAsia="宋体" w:hAnsi="Book Antiqua" w:cs="宋体"/>
          <w:color w:val="000000"/>
          <w:szCs w:val="24"/>
          <w:lang w:val="en-US" w:eastAsia="zh-CN"/>
        </w:rPr>
        <w:t> 1997; </w:t>
      </w:r>
      <w:r w:rsidRPr="00C75BE3">
        <w:rPr>
          <w:rFonts w:ascii="Book Antiqua" w:eastAsia="宋体" w:hAnsi="Book Antiqua" w:cs="宋体"/>
          <w:b/>
          <w:bCs/>
          <w:color w:val="000000"/>
          <w:szCs w:val="24"/>
          <w:lang w:val="en-US" w:eastAsia="zh-CN"/>
        </w:rPr>
        <w:t>28</w:t>
      </w:r>
      <w:r w:rsidRPr="00C75BE3">
        <w:rPr>
          <w:rFonts w:ascii="Book Antiqua" w:eastAsia="宋体" w:hAnsi="Book Antiqua" w:cs="宋体"/>
          <w:color w:val="000000"/>
          <w:szCs w:val="24"/>
          <w:lang w:val="en-US" w:eastAsia="zh-CN"/>
        </w:rPr>
        <w:t>: 1717-1723 [PMID: 9303014 DOI: 10.1161/01.STR.28.9.1717]</w:t>
      </w:r>
    </w:p>
    <w:p w14:paraId="7CEB37D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18 </w:t>
      </w:r>
      <w:r w:rsidRPr="00C75BE3">
        <w:rPr>
          <w:rFonts w:ascii="Book Antiqua" w:eastAsia="宋体" w:hAnsi="Book Antiqua" w:cs="宋体"/>
          <w:b/>
          <w:bCs/>
          <w:color w:val="000000"/>
          <w:szCs w:val="24"/>
          <w:lang w:val="en-US" w:eastAsia="zh-CN"/>
        </w:rPr>
        <w:t>Wang CH</w:t>
      </w:r>
      <w:r w:rsidRPr="00C75BE3">
        <w:rPr>
          <w:rFonts w:ascii="Book Antiqua" w:eastAsia="宋体" w:hAnsi="Book Antiqua" w:cs="宋体"/>
          <w:color w:val="000000"/>
          <w:szCs w:val="24"/>
          <w:lang w:val="en-US" w:eastAsia="zh-CN"/>
        </w:rPr>
        <w:t xml:space="preserve">, Hsiao CK, Chen CL, Hsu LI, </w:t>
      </w:r>
      <w:proofErr w:type="spellStart"/>
      <w:r w:rsidRPr="00C75BE3">
        <w:rPr>
          <w:rFonts w:ascii="Book Antiqua" w:eastAsia="宋体" w:hAnsi="Book Antiqua" w:cs="宋体"/>
          <w:color w:val="000000"/>
          <w:szCs w:val="24"/>
          <w:lang w:val="en-US" w:eastAsia="zh-CN"/>
        </w:rPr>
        <w:t>Chiou</w:t>
      </w:r>
      <w:proofErr w:type="spellEnd"/>
      <w:r w:rsidRPr="00C75BE3">
        <w:rPr>
          <w:rFonts w:ascii="Book Antiqua" w:eastAsia="宋体" w:hAnsi="Book Antiqua" w:cs="宋体"/>
          <w:color w:val="000000"/>
          <w:szCs w:val="24"/>
          <w:lang w:val="en-US" w:eastAsia="zh-CN"/>
        </w:rPr>
        <w:t xml:space="preserve"> HY, Chen SY, Hsueh YM, Wu MM, Chen CJ.</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A review of the epidemiologic literature on the role of environmental arsenic exposure and cardiovascular diseases.</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7; </w:t>
      </w:r>
      <w:r w:rsidRPr="00C75BE3">
        <w:rPr>
          <w:rFonts w:ascii="Book Antiqua" w:eastAsia="宋体" w:hAnsi="Book Antiqua" w:cs="宋体"/>
          <w:b/>
          <w:bCs/>
          <w:color w:val="000000"/>
          <w:szCs w:val="24"/>
          <w:lang w:val="en-US" w:eastAsia="zh-CN"/>
        </w:rPr>
        <w:t>222</w:t>
      </w:r>
      <w:r w:rsidRPr="00C75BE3">
        <w:rPr>
          <w:rFonts w:ascii="Book Antiqua" w:eastAsia="宋体" w:hAnsi="Book Antiqua" w:cs="宋体"/>
          <w:color w:val="000000"/>
          <w:szCs w:val="24"/>
          <w:lang w:val="en-US" w:eastAsia="zh-CN"/>
        </w:rPr>
        <w:t>: 315-326 [PMID: 17433393 DOI: 10.1016/j.taap.2006.12.022]</w:t>
      </w:r>
    </w:p>
    <w:p w14:paraId="66C920D8" w14:textId="7A4A1209"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19 </w:t>
      </w:r>
      <w:r w:rsidRPr="00C75BE3">
        <w:rPr>
          <w:rFonts w:ascii="Book Antiqua" w:eastAsia="宋体" w:hAnsi="Book Antiqua" w:cs="宋体"/>
          <w:b/>
          <w:bCs/>
          <w:color w:val="000000"/>
          <w:szCs w:val="24"/>
          <w:lang w:val="en-US" w:eastAsia="zh-CN"/>
        </w:rPr>
        <w:t>C</w:t>
      </w:r>
      <w:r w:rsidR="00616376" w:rsidRPr="00C75BE3">
        <w:rPr>
          <w:rFonts w:ascii="Book Antiqua" w:eastAsia="宋体" w:hAnsi="Book Antiqua" w:cs="宋体"/>
          <w:b/>
          <w:bCs/>
          <w:color w:val="000000"/>
          <w:szCs w:val="24"/>
          <w:lang w:val="en-US" w:eastAsia="zh-CN"/>
        </w:rPr>
        <w:t>hen</w:t>
      </w:r>
      <w:r w:rsidRPr="00C75BE3">
        <w:rPr>
          <w:rFonts w:ascii="Book Antiqua" w:eastAsia="宋体" w:hAnsi="Book Antiqua" w:cs="宋体"/>
          <w:b/>
          <w:bCs/>
          <w:color w:val="000000"/>
          <w:szCs w:val="24"/>
          <w:lang w:val="en-US" w:eastAsia="zh-CN"/>
        </w:rPr>
        <w:t xml:space="preserve"> WY</w:t>
      </w:r>
      <w:r w:rsidRPr="00C75BE3">
        <w:rPr>
          <w:rFonts w:ascii="Book Antiqua" w:eastAsia="宋体" w:hAnsi="Book Antiqua" w:cs="宋体"/>
          <w:color w:val="000000"/>
          <w:szCs w:val="24"/>
          <w:lang w:val="en-US" w:eastAsia="zh-CN"/>
        </w:rPr>
        <w:t>, Y</w:t>
      </w:r>
      <w:r w:rsidR="00616376" w:rsidRPr="00C75BE3">
        <w:rPr>
          <w:rFonts w:ascii="Book Antiqua" w:eastAsia="宋体" w:hAnsi="Book Antiqua" w:cs="宋体"/>
          <w:color w:val="000000"/>
          <w:szCs w:val="24"/>
          <w:lang w:val="en-US" w:eastAsia="zh-CN"/>
        </w:rPr>
        <w:t>en</w:t>
      </w:r>
      <w:r w:rsidRPr="00C75BE3">
        <w:rPr>
          <w:rFonts w:ascii="Book Antiqua" w:eastAsia="宋体" w:hAnsi="Book Antiqua" w:cs="宋体"/>
          <w:color w:val="000000"/>
          <w:szCs w:val="24"/>
          <w:lang w:val="en-US" w:eastAsia="zh-CN"/>
        </w:rPr>
        <w:t xml:space="preserve"> TS.</w:t>
      </w:r>
      <w:proofErr w:type="gramEnd"/>
      <w:r w:rsidRPr="00C75BE3">
        <w:rPr>
          <w:rFonts w:ascii="Book Antiqua" w:eastAsia="宋体" w:hAnsi="Book Antiqua" w:cs="宋体"/>
          <w:color w:val="000000"/>
          <w:szCs w:val="24"/>
          <w:lang w:val="en-US" w:eastAsia="zh-CN"/>
        </w:rPr>
        <w:t xml:space="preserve"> </w:t>
      </w:r>
      <w:r w:rsidR="00616376" w:rsidRPr="00616376">
        <w:rPr>
          <w:rFonts w:ascii="Book Antiqua" w:eastAsia="宋体" w:hAnsi="Book Antiqua" w:cs="宋体"/>
          <w:color w:val="000000"/>
          <w:sz w:val="22"/>
          <w:szCs w:val="24"/>
          <w:lang w:val="en-US" w:eastAsia="zh-CN"/>
        </w:rPr>
        <w:t xml:space="preserve">Experimental studies on the drinking water of </w:t>
      </w:r>
      <w:proofErr w:type="spellStart"/>
      <w:proofErr w:type="gramStart"/>
      <w:r w:rsidR="00616376" w:rsidRPr="00616376">
        <w:rPr>
          <w:rFonts w:ascii="Book Antiqua" w:eastAsia="宋体" w:hAnsi="Book Antiqua" w:cs="宋体"/>
          <w:color w:val="000000"/>
          <w:sz w:val="22"/>
          <w:szCs w:val="24"/>
          <w:lang w:val="en-US" w:eastAsia="zh-CN"/>
        </w:rPr>
        <w:t>blackfoot</w:t>
      </w:r>
      <w:proofErr w:type="spellEnd"/>
      <w:proofErr w:type="gramEnd"/>
      <w:r w:rsidR="00616376" w:rsidRPr="00616376">
        <w:rPr>
          <w:rFonts w:ascii="Book Antiqua" w:eastAsia="宋体" w:hAnsi="Book Antiqua" w:cs="宋体"/>
          <w:color w:val="000000"/>
          <w:sz w:val="22"/>
          <w:szCs w:val="24"/>
          <w:lang w:val="en-US" w:eastAsia="zh-CN"/>
        </w:rPr>
        <w:t xml:space="preserve"> endemic area. 2. </w:t>
      </w:r>
      <w:proofErr w:type="gramStart"/>
      <w:r w:rsidR="00616376" w:rsidRPr="00616376">
        <w:rPr>
          <w:rFonts w:ascii="Book Antiqua" w:eastAsia="宋体" w:hAnsi="Book Antiqua" w:cs="宋体"/>
          <w:color w:val="000000"/>
          <w:sz w:val="22"/>
          <w:szCs w:val="24"/>
          <w:lang w:val="en-US" w:eastAsia="zh-CN"/>
        </w:rPr>
        <w:t>studies</w:t>
      </w:r>
      <w:proofErr w:type="gramEnd"/>
      <w:r w:rsidR="00616376" w:rsidRPr="00616376">
        <w:rPr>
          <w:rFonts w:ascii="Book Antiqua" w:eastAsia="宋体" w:hAnsi="Book Antiqua" w:cs="宋体"/>
          <w:color w:val="000000"/>
          <w:sz w:val="22"/>
          <w:szCs w:val="24"/>
          <w:lang w:val="en-US" w:eastAsia="zh-CN"/>
        </w:rPr>
        <w:t xml:space="preserve"> on the effects of drinking water of </w:t>
      </w:r>
      <w:proofErr w:type="spellStart"/>
      <w:r w:rsidR="00616376" w:rsidRPr="00616376">
        <w:rPr>
          <w:rFonts w:ascii="Book Antiqua" w:eastAsia="宋体" w:hAnsi="Book Antiqua" w:cs="宋体"/>
          <w:color w:val="000000"/>
          <w:sz w:val="22"/>
          <w:szCs w:val="24"/>
          <w:lang w:val="en-US" w:eastAsia="zh-CN"/>
        </w:rPr>
        <w:t>blackfoot</w:t>
      </w:r>
      <w:proofErr w:type="spellEnd"/>
      <w:r w:rsidR="00616376" w:rsidRPr="00616376">
        <w:rPr>
          <w:rFonts w:ascii="Book Antiqua" w:eastAsia="宋体" w:hAnsi="Book Antiqua" w:cs="宋体"/>
          <w:color w:val="000000"/>
          <w:sz w:val="22"/>
          <w:szCs w:val="24"/>
          <w:lang w:val="en-US" w:eastAsia="zh-CN"/>
        </w:rPr>
        <w:t xml:space="preserve"> endemic area on peripheral vascular perfusion of the hind limbs of frogs</w:t>
      </w:r>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Ts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Chih</w:t>
      </w:r>
      <w:proofErr w:type="spellEnd"/>
      <w:r w:rsidRPr="00C75BE3">
        <w:rPr>
          <w:rFonts w:ascii="Book Antiqua" w:eastAsia="宋体" w:hAnsi="Book Antiqua" w:cs="宋体"/>
          <w:i/>
          <w:iCs/>
          <w:color w:val="000000"/>
          <w:szCs w:val="24"/>
          <w:lang w:val="en-US" w:eastAsia="zh-CN"/>
        </w:rPr>
        <w:t xml:space="preserve"> Gaoxiong Yi </w:t>
      </w:r>
      <w:proofErr w:type="spellStart"/>
      <w:r w:rsidRPr="00C75BE3">
        <w:rPr>
          <w:rFonts w:ascii="Book Antiqua" w:eastAsia="宋体" w:hAnsi="Book Antiqua" w:cs="宋体"/>
          <w:i/>
          <w:iCs/>
          <w:color w:val="000000"/>
          <w:szCs w:val="24"/>
          <w:lang w:val="en-US" w:eastAsia="zh-CN"/>
        </w:rPr>
        <w:t>Xue</w:t>
      </w:r>
      <w:proofErr w:type="spellEnd"/>
      <w:r w:rsidRPr="00C75BE3">
        <w:rPr>
          <w:rFonts w:ascii="Book Antiqua" w:eastAsia="宋体" w:hAnsi="Book Antiqua" w:cs="宋体"/>
          <w:i/>
          <w:iCs/>
          <w:color w:val="000000"/>
          <w:szCs w:val="24"/>
          <w:lang w:val="en-US" w:eastAsia="zh-CN"/>
        </w:rPr>
        <w:t xml:space="preserve"> Yuan Tong </w:t>
      </w:r>
      <w:proofErr w:type="spellStart"/>
      <w:r w:rsidRPr="00C75BE3">
        <w:rPr>
          <w:rFonts w:ascii="Book Antiqua" w:eastAsia="宋体" w:hAnsi="Book Antiqua" w:cs="宋体"/>
          <w:i/>
          <w:iCs/>
          <w:color w:val="000000"/>
          <w:szCs w:val="24"/>
          <w:lang w:val="en-US" w:eastAsia="zh-CN"/>
        </w:rPr>
        <w:t>Xue</w:t>
      </w:r>
      <w:proofErr w:type="spellEnd"/>
      <w:r w:rsidRPr="00C75BE3">
        <w:rPr>
          <w:rFonts w:ascii="Book Antiqua" w:eastAsia="宋体" w:hAnsi="Book Antiqua" w:cs="宋体"/>
          <w:i/>
          <w:iCs/>
          <w:color w:val="000000"/>
          <w:szCs w:val="24"/>
          <w:lang w:val="en-US" w:eastAsia="zh-CN"/>
        </w:rPr>
        <w:t xml:space="preserve"> Hui</w:t>
      </w:r>
      <w:r w:rsidRPr="00C75BE3">
        <w:rPr>
          <w:rFonts w:ascii="Book Antiqua" w:eastAsia="宋体" w:hAnsi="Book Antiqua" w:cs="宋体"/>
          <w:color w:val="000000"/>
          <w:szCs w:val="24"/>
          <w:lang w:val="en-US" w:eastAsia="zh-CN"/>
        </w:rPr>
        <w:t> 1964; </w:t>
      </w:r>
      <w:r w:rsidRPr="00C75BE3">
        <w:rPr>
          <w:rFonts w:ascii="Book Antiqua" w:eastAsia="宋体" w:hAnsi="Book Antiqua" w:cs="宋体"/>
          <w:b/>
          <w:bCs/>
          <w:color w:val="000000"/>
          <w:szCs w:val="24"/>
          <w:lang w:val="en-US" w:eastAsia="zh-CN"/>
        </w:rPr>
        <w:t>63</w:t>
      </w:r>
      <w:r w:rsidRPr="00C75BE3">
        <w:rPr>
          <w:rFonts w:ascii="Book Antiqua" w:eastAsia="宋体" w:hAnsi="Book Antiqua" w:cs="宋体"/>
          <w:color w:val="000000"/>
          <w:szCs w:val="24"/>
          <w:lang w:val="en-US" w:eastAsia="zh-CN"/>
        </w:rPr>
        <w:t>: 150-158 [PMID: 14199915]</w:t>
      </w:r>
    </w:p>
    <w:p w14:paraId="4CFDE917"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20 </w:t>
      </w:r>
      <w:proofErr w:type="spellStart"/>
      <w:r w:rsidRPr="00C75BE3">
        <w:rPr>
          <w:rFonts w:ascii="Book Antiqua" w:eastAsia="宋体" w:hAnsi="Book Antiqua" w:cs="宋体"/>
          <w:b/>
          <w:bCs/>
          <w:color w:val="000000"/>
          <w:szCs w:val="24"/>
          <w:lang w:val="en-US" w:eastAsia="zh-CN"/>
        </w:rPr>
        <w:t>Borgoño</w:t>
      </w:r>
      <w:proofErr w:type="spellEnd"/>
      <w:r w:rsidRPr="00C75BE3">
        <w:rPr>
          <w:rFonts w:ascii="Book Antiqua" w:eastAsia="宋体" w:hAnsi="Book Antiqua" w:cs="宋体"/>
          <w:b/>
          <w:bCs/>
          <w:color w:val="000000"/>
          <w:szCs w:val="24"/>
          <w:lang w:val="en-US" w:eastAsia="zh-CN"/>
        </w:rPr>
        <w:t xml:space="preserve"> J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Greiber</w:t>
      </w:r>
      <w:proofErr w:type="spellEnd"/>
      <w:r w:rsidRPr="00C75BE3">
        <w:rPr>
          <w:rFonts w:ascii="Book Antiqua" w:eastAsia="宋体" w:hAnsi="Book Antiqua" w:cs="宋体"/>
          <w:color w:val="000000"/>
          <w:szCs w:val="24"/>
          <w:lang w:val="en-US" w:eastAsia="zh-CN"/>
        </w:rPr>
        <w:t xml:space="preserve"> R. [Epidemiologic study of arsenic poisoning in the city of Antofagasta].</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Rev Med </w:t>
      </w:r>
      <w:proofErr w:type="spellStart"/>
      <w:r w:rsidRPr="00C75BE3">
        <w:rPr>
          <w:rFonts w:ascii="Book Antiqua" w:eastAsia="宋体" w:hAnsi="Book Antiqua" w:cs="宋体"/>
          <w:i/>
          <w:iCs/>
          <w:color w:val="000000"/>
          <w:szCs w:val="24"/>
          <w:lang w:val="en-US" w:eastAsia="zh-CN"/>
        </w:rPr>
        <w:t>Chil</w:t>
      </w:r>
      <w:proofErr w:type="spellEnd"/>
      <w:r w:rsidRPr="00C75BE3">
        <w:rPr>
          <w:rFonts w:ascii="Book Antiqua" w:eastAsia="宋体" w:hAnsi="Book Antiqua" w:cs="宋体"/>
          <w:color w:val="000000"/>
          <w:szCs w:val="24"/>
          <w:lang w:val="en-US" w:eastAsia="zh-CN"/>
        </w:rPr>
        <w:t> 1971; </w:t>
      </w:r>
      <w:r w:rsidRPr="00C75BE3">
        <w:rPr>
          <w:rFonts w:ascii="Book Antiqua" w:eastAsia="宋体" w:hAnsi="Book Antiqua" w:cs="宋体"/>
          <w:b/>
          <w:bCs/>
          <w:color w:val="000000"/>
          <w:szCs w:val="24"/>
          <w:lang w:val="en-US" w:eastAsia="zh-CN"/>
        </w:rPr>
        <w:t>99</w:t>
      </w:r>
      <w:r w:rsidRPr="00C75BE3">
        <w:rPr>
          <w:rFonts w:ascii="Book Antiqua" w:eastAsia="宋体" w:hAnsi="Book Antiqua" w:cs="宋体"/>
          <w:color w:val="000000"/>
          <w:szCs w:val="24"/>
          <w:lang w:val="en-US" w:eastAsia="zh-CN"/>
        </w:rPr>
        <w:t>: 702</w:t>
      </w:r>
      <w:bookmarkStart w:id="35" w:name="_GoBack"/>
      <w:bookmarkEnd w:id="35"/>
      <w:r w:rsidRPr="00C75BE3">
        <w:rPr>
          <w:rFonts w:ascii="Book Antiqua" w:eastAsia="宋体" w:hAnsi="Book Antiqua" w:cs="宋体"/>
          <w:color w:val="000000"/>
          <w:szCs w:val="24"/>
          <w:lang w:val="en-US" w:eastAsia="zh-CN"/>
        </w:rPr>
        <w:t>-707 [PMID: 5157219]</w:t>
      </w:r>
    </w:p>
    <w:p w14:paraId="43E40367"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21 </w:t>
      </w:r>
      <w:r w:rsidRPr="00C75BE3">
        <w:rPr>
          <w:rFonts w:ascii="Book Antiqua" w:eastAsia="宋体" w:hAnsi="Book Antiqua" w:cs="宋体"/>
          <w:b/>
          <w:bCs/>
          <w:color w:val="000000"/>
          <w:szCs w:val="24"/>
          <w:lang w:val="en-US" w:eastAsia="zh-CN"/>
        </w:rPr>
        <w:t>Rosenberg HG</w:t>
      </w:r>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 xml:space="preserve">Systemic arterial disease and chronic </w:t>
      </w:r>
      <w:proofErr w:type="spellStart"/>
      <w:r w:rsidRPr="00C75BE3">
        <w:rPr>
          <w:rFonts w:ascii="Book Antiqua" w:eastAsia="宋体" w:hAnsi="Book Antiqua" w:cs="宋体"/>
          <w:color w:val="000000"/>
          <w:szCs w:val="24"/>
          <w:lang w:val="en-US" w:eastAsia="zh-CN"/>
        </w:rPr>
        <w:t>arsenicism</w:t>
      </w:r>
      <w:proofErr w:type="spellEnd"/>
      <w:r w:rsidRPr="00C75BE3">
        <w:rPr>
          <w:rFonts w:ascii="Book Antiqua" w:eastAsia="宋体" w:hAnsi="Book Antiqua" w:cs="宋体"/>
          <w:color w:val="000000"/>
          <w:szCs w:val="24"/>
          <w:lang w:val="en-US" w:eastAsia="zh-CN"/>
        </w:rPr>
        <w:t xml:space="preserve"> in infant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Arch </w:t>
      </w:r>
      <w:proofErr w:type="spellStart"/>
      <w:r w:rsidRPr="00C75BE3">
        <w:rPr>
          <w:rFonts w:ascii="Book Antiqua" w:eastAsia="宋体" w:hAnsi="Book Antiqua" w:cs="宋体"/>
          <w:i/>
          <w:iCs/>
          <w:color w:val="000000"/>
          <w:szCs w:val="24"/>
          <w:lang w:val="en-US" w:eastAsia="zh-CN"/>
        </w:rPr>
        <w:t>Pathol</w:t>
      </w:r>
      <w:proofErr w:type="spellEnd"/>
      <w:r w:rsidRPr="00C75BE3">
        <w:rPr>
          <w:rFonts w:ascii="Book Antiqua" w:eastAsia="宋体" w:hAnsi="Book Antiqua" w:cs="宋体"/>
          <w:color w:val="000000"/>
          <w:szCs w:val="24"/>
          <w:lang w:val="en-US" w:eastAsia="zh-CN"/>
        </w:rPr>
        <w:t> 1974; </w:t>
      </w:r>
      <w:r w:rsidRPr="00C75BE3">
        <w:rPr>
          <w:rFonts w:ascii="Book Antiqua" w:eastAsia="宋体" w:hAnsi="Book Antiqua" w:cs="宋体"/>
          <w:b/>
          <w:bCs/>
          <w:color w:val="000000"/>
          <w:szCs w:val="24"/>
          <w:lang w:val="en-US" w:eastAsia="zh-CN"/>
        </w:rPr>
        <w:t>97</w:t>
      </w:r>
      <w:r w:rsidRPr="00C75BE3">
        <w:rPr>
          <w:rFonts w:ascii="Book Antiqua" w:eastAsia="宋体" w:hAnsi="Book Antiqua" w:cs="宋体"/>
          <w:color w:val="000000"/>
          <w:szCs w:val="24"/>
          <w:lang w:val="en-US" w:eastAsia="zh-CN"/>
        </w:rPr>
        <w:t>: 360-365 [PMID: 4825098]</w:t>
      </w:r>
    </w:p>
    <w:p w14:paraId="1D635D6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2 </w:t>
      </w:r>
      <w:proofErr w:type="spellStart"/>
      <w:r w:rsidRPr="00C75BE3">
        <w:rPr>
          <w:rFonts w:ascii="Book Antiqua" w:eastAsia="宋体" w:hAnsi="Book Antiqua" w:cs="宋体"/>
          <w:b/>
          <w:bCs/>
          <w:color w:val="000000"/>
          <w:szCs w:val="24"/>
          <w:lang w:val="en-US" w:eastAsia="zh-CN"/>
        </w:rPr>
        <w:t>Zaldívar</w:t>
      </w:r>
      <w:proofErr w:type="spellEnd"/>
      <w:r w:rsidRPr="00C75BE3">
        <w:rPr>
          <w:rFonts w:ascii="Book Antiqua" w:eastAsia="宋体" w:hAnsi="Book Antiqua" w:cs="宋体"/>
          <w:b/>
          <w:bCs/>
          <w:color w:val="000000"/>
          <w:szCs w:val="24"/>
          <w:lang w:val="en-US" w:eastAsia="zh-CN"/>
        </w:rPr>
        <w:t xml:space="preserve"> R</w:t>
      </w:r>
      <w:r w:rsidRPr="00C75BE3">
        <w:rPr>
          <w:rFonts w:ascii="Book Antiqua" w:eastAsia="宋体" w:hAnsi="Book Antiqua" w:cs="宋体"/>
          <w:color w:val="000000"/>
          <w:szCs w:val="24"/>
          <w:lang w:val="en-US" w:eastAsia="zh-CN"/>
        </w:rPr>
        <w:t xml:space="preserve">. Arsenic </w:t>
      </w:r>
      <w:proofErr w:type="gramStart"/>
      <w:r w:rsidRPr="00C75BE3">
        <w:rPr>
          <w:rFonts w:ascii="Book Antiqua" w:eastAsia="宋体" w:hAnsi="Book Antiqua" w:cs="宋体"/>
          <w:color w:val="000000"/>
          <w:szCs w:val="24"/>
          <w:lang w:val="en-US" w:eastAsia="zh-CN"/>
        </w:rPr>
        <w:t>contamination</w:t>
      </w:r>
      <w:proofErr w:type="gramEnd"/>
      <w:r w:rsidRPr="00C75BE3">
        <w:rPr>
          <w:rFonts w:ascii="Book Antiqua" w:eastAsia="宋体" w:hAnsi="Book Antiqua" w:cs="宋体"/>
          <w:color w:val="000000"/>
          <w:szCs w:val="24"/>
          <w:lang w:val="en-US" w:eastAsia="zh-CN"/>
        </w:rPr>
        <w:t xml:space="preserve"> of drinking water and foodstuffs causing endemic chronic poisoning. </w:t>
      </w:r>
      <w:proofErr w:type="spellStart"/>
      <w:r w:rsidRPr="00C75BE3">
        <w:rPr>
          <w:rFonts w:ascii="Book Antiqua" w:eastAsia="宋体" w:hAnsi="Book Antiqua" w:cs="宋体"/>
          <w:i/>
          <w:iCs/>
          <w:color w:val="000000"/>
          <w:szCs w:val="24"/>
          <w:lang w:val="en-US" w:eastAsia="zh-CN"/>
        </w:rPr>
        <w:t>Beitr</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athol</w:t>
      </w:r>
      <w:proofErr w:type="spellEnd"/>
      <w:r w:rsidRPr="00C75BE3">
        <w:rPr>
          <w:rFonts w:ascii="Book Antiqua" w:eastAsia="宋体" w:hAnsi="Book Antiqua" w:cs="宋体"/>
          <w:color w:val="000000"/>
          <w:szCs w:val="24"/>
          <w:lang w:val="en-US" w:eastAsia="zh-CN"/>
        </w:rPr>
        <w:t> 1974; </w:t>
      </w:r>
      <w:r w:rsidRPr="00C75BE3">
        <w:rPr>
          <w:rFonts w:ascii="Book Antiqua" w:eastAsia="宋体" w:hAnsi="Book Antiqua" w:cs="宋体"/>
          <w:b/>
          <w:bCs/>
          <w:color w:val="000000"/>
          <w:szCs w:val="24"/>
          <w:lang w:val="en-US" w:eastAsia="zh-CN"/>
        </w:rPr>
        <w:t>151</w:t>
      </w:r>
      <w:r w:rsidRPr="00C75BE3">
        <w:rPr>
          <w:rFonts w:ascii="Book Antiqua" w:eastAsia="宋体" w:hAnsi="Book Antiqua" w:cs="宋体"/>
          <w:color w:val="000000"/>
          <w:szCs w:val="24"/>
          <w:lang w:val="en-US" w:eastAsia="zh-CN"/>
        </w:rPr>
        <w:t>: 384-400 [PMID: 4838015 DOI: 10.1016/S0005-8165(74)80047-8]</w:t>
      </w:r>
    </w:p>
    <w:p w14:paraId="08035A91"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3 </w:t>
      </w:r>
      <w:proofErr w:type="spellStart"/>
      <w:r w:rsidRPr="00C75BE3">
        <w:rPr>
          <w:rFonts w:ascii="Book Antiqua" w:eastAsia="宋体" w:hAnsi="Book Antiqua" w:cs="宋体"/>
          <w:b/>
          <w:bCs/>
          <w:color w:val="000000"/>
          <w:szCs w:val="24"/>
          <w:lang w:val="en-US" w:eastAsia="zh-CN"/>
        </w:rPr>
        <w:t>Zierold</w:t>
      </w:r>
      <w:proofErr w:type="spellEnd"/>
      <w:r w:rsidRPr="00C75BE3">
        <w:rPr>
          <w:rFonts w:ascii="Book Antiqua" w:eastAsia="宋体" w:hAnsi="Book Antiqua" w:cs="宋体"/>
          <w:b/>
          <w:bCs/>
          <w:color w:val="000000"/>
          <w:szCs w:val="24"/>
          <w:lang w:val="en-US" w:eastAsia="zh-CN"/>
        </w:rPr>
        <w:t xml:space="preserve"> K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Knobeloch</w:t>
      </w:r>
      <w:proofErr w:type="spellEnd"/>
      <w:r w:rsidRPr="00C75BE3">
        <w:rPr>
          <w:rFonts w:ascii="Book Antiqua" w:eastAsia="宋体" w:hAnsi="Book Antiqua" w:cs="宋体"/>
          <w:color w:val="000000"/>
          <w:szCs w:val="24"/>
          <w:lang w:val="en-US" w:eastAsia="zh-CN"/>
        </w:rPr>
        <w:t xml:space="preserve"> L, Anderson H. Prevalence of chronic diseases in adults exposed to arsenic-contaminated drinking water. </w:t>
      </w:r>
      <w:r w:rsidRPr="00C75BE3">
        <w:rPr>
          <w:rFonts w:ascii="Book Antiqua" w:eastAsia="宋体" w:hAnsi="Book Antiqua" w:cs="宋体"/>
          <w:i/>
          <w:iCs/>
          <w:color w:val="000000"/>
          <w:szCs w:val="24"/>
          <w:lang w:val="en-US" w:eastAsia="zh-CN"/>
        </w:rPr>
        <w:t>Am J Public Health</w:t>
      </w:r>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94</w:t>
      </w:r>
      <w:r w:rsidRPr="00C75BE3">
        <w:rPr>
          <w:rFonts w:ascii="Book Antiqua" w:eastAsia="宋体" w:hAnsi="Book Antiqua" w:cs="宋体"/>
          <w:color w:val="000000"/>
          <w:szCs w:val="24"/>
          <w:lang w:val="en-US" w:eastAsia="zh-CN"/>
        </w:rPr>
        <w:t>: 1936-1937 [PMID: 15514231 DOI: 10.2105/AJPH.94.11.1936]</w:t>
      </w:r>
    </w:p>
    <w:p w14:paraId="03B622D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lastRenderedPageBreak/>
        <w:t>24 </w:t>
      </w:r>
      <w:r w:rsidRPr="00C75BE3">
        <w:rPr>
          <w:rFonts w:ascii="Book Antiqua" w:eastAsia="宋体" w:hAnsi="Book Antiqua" w:cs="宋体"/>
          <w:b/>
          <w:bCs/>
          <w:color w:val="000000"/>
          <w:szCs w:val="24"/>
          <w:lang w:val="en-US" w:eastAsia="zh-CN"/>
        </w:rPr>
        <w:t>Chen Y</w:t>
      </w:r>
      <w:r w:rsidRPr="00C75BE3">
        <w:rPr>
          <w:rFonts w:ascii="Book Antiqua" w:eastAsia="宋体" w:hAnsi="Book Antiqua" w:cs="宋体"/>
          <w:color w:val="000000"/>
          <w:szCs w:val="24"/>
          <w:lang w:val="en-US" w:eastAsia="zh-CN"/>
        </w:rPr>
        <w:t>, Factor-</w:t>
      </w:r>
      <w:proofErr w:type="spellStart"/>
      <w:r w:rsidRPr="00C75BE3">
        <w:rPr>
          <w:rFonts w:ascii="Book Antiqua" w:eastAsia="宋体" w:hAnsi="Book Antiqua" w:cs="宋体"/>
          <w:color w:val="000000"/>
          <w:szCs w:val="24"/>
          <w:lang w:val="en-US" w:eastAsia="zh-CN"/>
        </w:rPr>
        <w:t>Litvak</w:t>
      </w:r>
      <w:proofErr w:type="spellEnd"/>
      <w:r w:rsidRPr="00C75BE3">
        <w:rPr>
          <w:rFonts w:ascii="Book Antiqua" w:eastAsia="宋体" w:hAnsi="Book Antiqua" w:cs="宋体"/>
          <w:color w:val="000000"/>
          <w:szCs w:val="24"/>
          <w:lang w:val="en-US" w:eastAsia="zh-CN"/>
        </w:rPr>
        <w:t xml:space="preserve"> P, Howe GR, </w:t>
      </w:r>
      <w:proofErr w:type="spellStart"/>
      <w:r w:rsidRPr="00C75BE3">
        <w:rPr>
          <w:rFonts w:ascii="Book Antiqua" w:eastAsia="宋体" w:hAnsi="Book Antiqua" w:cs="宋体"/>
          <w:color w:val="000000"/>
          <w:szCs w:val="24"/>
          <w:lang w:val="en-US" w:eastAsia="zh-CN"/>
        </w:rPr>
        <w:t>Graziano</w:t>
      </w:r>
      <w:proofErr w:type="spellEnd"/>
      <w:r w:rsidRPr="00C75BE3">
        <w:rPr>
          <w:rFonts w:ascii="Book Antiqua" w:eastAsia="宋体" w:hAnsi="Book Antiqua" w:cs="宋体"/>
          <w:color w:val="000000"/>
          <w:szCs w:val="24"/>
          <w:lang w:val="en-US" w:eastAsia="zh-CN"/>
        </w:rPr>
        <w:t xml:space="preserve"> JH, Brandt-Rauf P, </w:t>
      </w:r>
      <w:proofErr w:type="spellStart"/>
      <w:r w:rsidRPr="00C75BE3">
        <w:rPr>
          <w:rFonts w:ascii="Book Antiqua" w:eastAsia="宋体" w:hAnsi="Book Antiqua" w:cs="宋体"/>
          <w:color w:val="000000"/>
          <w:szCs w:val="24"/>
          <w:lang w:val="en-US" w:eastAsia="zh-CN"/>
        </w:rPr>
        <w:t>Parvez</w:t>
      </w:r>
      <w:proofErr w:type="spellEnd"/>
      <w:r w:rsidRPr="00C75BE3">
        <w:rPr>
          <w:rFonts w:ascii="Book Antiqua" w:eastAsia="宋体" w:hAnsi="Book Antiqua" w:cs="宋体"/>
          <w:color w:val="000000"/>
          <w:szCs w:val="24"/>
          <w:lang w:val="en-US" w:eastAsia="zh-CN"/>
        </w:rPr>
        <w:t xml:space="preserve"> F, van </w:t>
      </w:r>
      <w:proofErr w:type="spellStart"/>
      <w:r w:rsidRPr="00C75BE3">
        <w:rPr>
          <w:rFonts w:ascii="Book Antiqua" w:eastAsia="宋体" w:hAnsi="Book Antiqua" w:cs="宋体"/>
          <w:color w:val="000000"/>
          <w:szCs w:val="24"/>
          <w:lang w:val="en-US" w:eastAsia="zh-CN"/>
        </w:rPr>
        <w:t>Geen</w:t>
      </w:r>
      <w:proofErr w:type="spellEnd"/>
      <w:r w:rsidRPr="00C75BE3">
        <w:rPr>
          <w:rFonts w:ascii="Book Antiqua" w:eastAsia="宋体" w:hAnsi="Book Antiqua" w:cs="宋体"/>
          <w:color w:val="000000"/>
          <w:szCs w:val="24"/>
          <w:lang w:val="en-US" w:eastAsia="zh-CN"/>
        </w:rPr>
        <w:t xml:space="preserve"> A, Ahsan H. Arsenic exposure from drinking water, dietary intakes of B vitamins and folate, and risk of high blood pressure in Bangladesh: a population-based, cross-sectional study.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Epidemiol</w:t>
      </w:r>
      <w:proofErr w:type="spellEnd"/>
      <w:r w:rsidRPr="00C75BE3">
        <w:rPr>
          <w:rFonts w:ascii="Book Antiqua" w:eastAsia="宋体" w:hAnsi="Book Antiqua" w:cs="宋体"/>
          <w:color w:val="000000"/>
          <w:szCs w:val="24"/>
          <w:lang w:val="en-US" w:eastAsia="zh-CN"/>
        </w:rPr>
        <w:t> 2007; </w:t>
      </w:r>
      <w:r w:rsidRPr="00C75BE3">
        <w:rPr>
          <w:rFonts w:ascii="Book Antiqua" w:eastAsia="宋体" w:hAnsi="Book Antiqua" w:cs="宋体"/>
          <w:b/>
          <w:bCs/>
          <w:color w:val="000000"/>
          <w:szCs w:val="24"/>
          <w:lang w:val="en-US" w:eastAsia="zh-CN"/>
        </w:rPr>
        <w:t>165</w:t>
      </w:r>
      <w:r w:rsidRPr="00C75BE3">
        <w:rPr>
          <w:rFonts w:ascii="Book Antiqua" w:eastAsia="宋体" w:hAnsi="Book Antiqua" w:cs="宋体"/>
          <w:color w:val="000000"/>
          <w:szCs w:val="24"/>
          <w:lang w:val="en-US" w:eastAsia="zh-CN"/>
        </w:rPr>
        <w:t>: 541-552 [PMID: 17164464 DOI: 10.1093/</w:t>
      </w:r>
      <w:proofErr w:type="spellStart"/>
      <w:r w:rsidRPr="00C75BE3">
        <w:rPr>
          <w:rFonts w:ascii="Book Antiqua" w:eastAsia="宋体" w:hAnsi="Book Antiqua" w:cs="宋体"/>
          <w:color w:val="000000"/>
          <w:szCs w:val="24"/>
          <w:lang w:val="en-US" w:eastAsia="zh-CN"/>
        </w:rPr>
        <w:t>aje</w:t>
      </w:r>
      <w:proofErr w:type="spellEnd"/>
      <w:r w:rsidRPr="00C75BE3">
        <w:rPr>
          <w:rFonts w:ascii="Book Antiqua" w:eastAsia="宋体" w:hAnsi="Book Antiqua" w:cs="宋体"/>
          <w:color w:val="000000"/>
          <w:szCs w:val="24"/>
          <w:lang w:val="en-US" w:eastAsia="zh-CN"/>
        </w:rPr>
        <w:t>/kwk037]</w:t>
      </w:r>
    </w:p>
    <w:p w14:paraId="7D63C52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25 </w:t>
      </w:r>
      <w:proofErr w:type="spellStart"/>
      <w:r w:rsidRPr="00C75BE3">
        <w:rPr>
          <w:rFonts w:ascii="Book Antiqua" w:eastAsia="宋体" w:hAnsi="Book Antiqua" w:cs="宋体"/>
          <w:b/>
          <w:bCs/>
          <w:color w:val="000000"/>
          <w:szCs w:val="24"/>
          <w:lang w:val="en-US" w:eastAsia="zh-CN"/>
        </w:rPr>
        <w:t>Abir</w:t>
      </w:r>
      <w:proofErr w:type="spellEnd"/>
      <w:r w:rsidRPr="00C75BE3">
        <w:rPr>
          <w:rFonts w:ascii="Book Antiqua" w:eastAsia="宋体" w:hAnsi="Book Antiqua" w:cs="宋体"/>
          <w:b/>
          <w:bCs/>
          <w:color w:val="000000"/>
          <w:szCs w:val="24"/>
          <w:lang w:val="en-US" w:eastAsia="zh-CN"/>
        </w:rPr>
        <w:t xml:space="preserve"> T</w:t>
      </w:r>
      <w:r w:rsidRPr="00C75BE3">
        <w:rPr>
          <w:rFonts w:ascii="Book Antiqua" w:eastAsia="宋体" w:hAnsi="Book Antiqua" w:cs="宋体"/>
          <w:color w:val="000000"/>
          <w:szCs w:val="24"/>
          <w:lang w:val="en-US" w:eastAsia="zh-CN"/>
        </w:rPr>
        <w:t xml:space="preserve">, Rahman B, </w:t>
      </w:r>
      <w:proofErr w:type="spellStart"/>
      <w:r w:rsidRPr="00C75BE3">
        <w:rPr>
          <w:rFonts w:ascii="Book Antiqua" w:eastAsia="宋体" w:hAnsi="Book Antiqua" w:cs="宋体"/>
          <w:color w:val="000000"/>
          <w:szCs w:val="24"/>
          <w:lang w:val="en-US" w:eastAsia="zh-CN"/>
        </w:rPr>
        <w:t>D'Este</w:t>
      </w:r>
      <w:proofErr w:type="spellEnd"/>
      <w:r w:rsidRPr="00C75BE3">
        <w:rPr>
          <w:rFonts w:ascii="Book Antiqua" w:eastAsia="宋体" w:hAnsi="Book Antiqua" w:cs="宋体"/>
          <w:color w:val="000000"/>
          <w:szCs w:val="24"/>
          <w:lang w:val="en-US" w:eastAsia="zh-CN"/>
        </w:rPr>
        <w:t xml:space="preserve"> C, Farooq A, Milton AH.</w:t>
      </w:r>
      <w:proofErr w:type="gramEnd"/>
      <w:r w:rsidRPr="00C75BE3">
        <w:rPr>
          <w:rFonts w:ascii="Book Antiqua" w:eastAsia="宋体" w:hAnsi="Book Antiqua" w:cs="宋体"/>
          <w:color w:val="000000"/>
          <w:szCs w:val="24"/>
          <w:lang w:val="en-US" w:eastAsia="zh-CN"/>
        </w:rPr>
        <w:t xml:space="preserve"> The Association between Chronic Arsenic Exposure and Hypertension: A Meta-Analysis.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color w:val="000000"/>
          <w:szCs w:val="24"/>
          <w:lang w:val="en-US" w:eastAsia="zh-CN"/>
        </w:rPr>
        <w:t> 2012; </w:t>
      </w:r>
      <w:r w:rsidRPr="00C75BE3">
        <w:rPr>
          <w:rFonts w:ascii="Book Antiqua" w:eastAsia="宋体" w:hAnsi="Book Antiqua" w:cs="宋体"/>
          <w:b/>
          <w:bCs/>
          <w:color w:val="000000"/>
          <w:szCs w:val="24"/>
          <w:lang w:val="en-US" w:eastAsia="zh-CN"/>
        </w:rPr>
        <w:t>2012</w:t>
      </w:r>
      <w:r w:rsidRPr="00C75BE3">
        <w:rPr>
          <w:rFonts w:ascii="Book Antiqua" w:eastAsia="宋体" w:hAnsi="Book Antiqua" w:cs="宋体"/>
          <w:color w:val="000000"/>
          <w:szCs w:val="24"/>
          <w:lang w:val="en-US" w:eastAsia="zh-CN"/>
        </w:rPr>
        <w:t>: 198793 [PMID: 22523484]</w:t>
      </w:r>
    </w:p>
    <w:p w14:paraId="77907A8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6 </w:t>
      </w:r>
      <w:r w:rsidRPr="00C75BE3">
        <w:rPr>
          <w:rFonts w:ascii="Book Antiqua" w:eastAsia="宋体" w:hAnsi="Book Antiqua" w:cs="宋体"/>
          <w:b/>
          <w:bCs/>
          <w:color w:val="000000"/>
          <w:szCs w:val="24"/>
          <w:lang w:val="en-US" w:eastAsia="zh-CN"/>
        </w:rPr>
        <w:t>Islam MR</w:t>
      </w:r>
      <w:r w:rsidRPr="00C75BE3">
        <w:rPr>
          <w:rFonts w:ascii="Book Antiqua" w:eastAsia="宋体" w:hAnsi="Book Antiqua" w:cs="宋体"/>
          <w:color w:val="000000"/>
          <w:szCs w:val="24"/>
          <w:lang w:val="en-US" w:eastAsia="zh-CN"/>
        </w:rPr>
        <w:t xml:space="preserve">, Khan I, </w:t>
      </w:r>
      <w:proofErr w:type="spellStart"/>
      <w:r w:rsidRPr="00C75BE3">
        <w:rPr>
          <w:rFonts w:ascii="Book Antiqua" w:eastAsia="宋体" w:hAnsi="Book Antiqua" w:cs="宋体"/>
          <w:color w:val="000000"/>
          <w:szCs w:val="24"/>
          <w:lang w:val="en-US" w:eastAsia="zh-CN"/>
        </w:rPr>
        <w:t>Attia</w:t>
      </w:r>
      <w:proofErr w:type="spellEnd"/>
      <w:r w:rsidRPr="00C75BE3">
        <w:rPr>
          <w:rFonts w:ascii="Book Antiqua" w:eastAsia="宋体" w:hAnsi="Book Antiqua" w:cs="宋体"/>
          <w:color w:val="000000"/>
          <w:szCs w:val="24"/>
          <w:lang w:val="en-US" w:eastAsia="zh-CN"/>
        </w:rPr>
        <w:t xml:space="preserve"> J, Hassan SM, </w:t>
      </w:r>
      <w:proofErr w:type="spellStart"/>
      <w:r w:rsidRPr="00C75BE3">
        <w:rPr>
          <w:rFonts w:ascii="Book Antiqua" w:eastAsia="宋体" w:hAnsi="Book Antiqua" w:cs="宋体"/>
          <w:color w:val="000000"/>
          <w:szCs w:val="24"/>
          <w:lang w:val="en-US" w:eastAsia="zh-CN"/>
        </w:rPr>
        <w:t>McEvoy</w:t>
      </w:r>
      <w:proofErr w:type="spellEnd"/>
      <w:r w:rsidRPr="00C75BE3">
        <w:rPr>
          <w:rFonts w:ascii="Book Antiqua" w:eastAsia="宋体" w:hAnsi="Book Antiqua" w:cs="宋体"/>
          <w:color w:val="000000"/>
          <w:szCs w:val="24"/>
          <w:lang w:val="en-US" w:eastAsia="zh-CN"/>
        </w:rPr>
        <w:t xml:space="preserve"> M, </w:t>
      </w:r>
      <w:proofErr w:type="spellStart"/>
      <w:r w:rsidRPr="00C75BE3">
        <w:rPr>
          <w:rFonts w:ascii="Book Antiqua" w:eastAsia="宋体" w:hAnsi="Book Antiqua" w:cs="宋体"/>
          <w:color w:val="000000"/>
          <w:szCs w:val="24"/>
          <w:lang w:val="en-US" w:eastAsia="zh-CN"/>
        </w:rPr>
        <w:t>D'Este</w:t>
      </w:r>
      <w:proofErr w:type="spellEnd"/>
      <w:r w:rsidRPr="00C75BE3">
        <w:rPr>
          <w:rFonts w:ascii="Book Antiqua" w:eastAsia="宋体" w:hAnsi="Book Antiqua" w:cs="宋体"/>
          <w:color w:val="000000"/>
          <w:szCs w:val="24"/>
          <w:lang w:val="en-US" w:eastAsia="zh-CN"/>
        </w:rPr>
        <w:t xml:space="preserve"> C, </w:t>
      </w:r>
      <w:proofErr w:type="spellStart"/>
      <w:r w:rsidRPr="00C75BE3">
        <w:rPr>
          <w:rFonts w:ascii="Book Antiqua" w:eastAsia="宋体" w:hAnsi="Book Antiqua" w:cs="宋体"/>
          <w:color w:val="000000"/>
          <w:szCs w:val="24"/>
          <w:lang w:val="en-US" w:eastAsia="zh-CN"/>
        </w:rPr>
        <w:t>Azim</w:t>
      </w:r>
      <w:proofErr w:type="spellEnd"/>
      <w:r w:rsidRPr="00C75BE3">
        <w:rPr>
          <w:rFonts w:ascii="Book Antiqua" w:eastAsia="宋体" w:hAnsi="Book Antiqua" w:cs="宋体"/>
          <w:color w:val="000000"/>
          <w:szCs w:val="24"/>
          <w:lang w:val="en-US" w:eastAsia="zh-CN"/>
        </w:rPr>
        <w:t xml:space="preserve"> S, Akhter A, </w:t>
      </w:r>
      <w:proofErr w:type="spellStart"/>
      <w:r w:rsidRPr="00C75BE3">
        <w:rPr>
          <w:rFonts w:ascii="Book Antiqua" w:eastAsia="宋体" w:hAnsi="Book Antiqua" w:cs="宋体"/>
          <w:color w:val="000000"/>
          <w:szCs w:val="24"/>
          <w:lang w:val="en-US" w:eastAsia="zh-CN"/>
        </w:rPr>
        <w:t>Akter</w:t>
      </w:r>
      <w:proofErr w:type="spellEnd"/>
      <w:r w:rsidRPr="00C75BE3">
        <w:rPr>
          <w:rFonts w:ascii="Book Antiqua" w:eastAsia="宋体" w:hAnsi="Book Antiqua" w:cs="宋体"/>
          <w:color w:val="000000"/>
          <w:szCs w:val="24"/>
          <w:lang w:val="en-US" w:eastAsia="zh-CN"/>
        </w:rPr>
        <w:t xml:space="preserve"> S, </w:t>
      </w:r>
      <w:proofErr w:type="spellStart"/>
      <w:r w:rsidRPr="00C75BE3">
        <w:rPr>
          <w:rFonts w:ascii="Book Antiqua" w:eastAsia="宋体" w:hAnsi="Book Antiqua" w:cs="宋体"/>
          <w:color w:val="000000"/>
          <w:szCs w:val="24"/>
          <w:lang w:val="en-US" w:eastAsia="zh-CN"/>
        </w:rPr>
        <w:t>Shahidullah</w:t>
      </w:r>
      <w:proofErr w:type="spellEnd"/>
      <w:r w:rsidRPr="00C75BE3">
        <w:rPr>
          <w:rFonts w:ascii="Book Antiqua" w:eastAsia="宋体" w:hAnsi="Book Antiqua" w:cs="宋体"/>
          <w:color w:val="000000"/>
          <w:szCs w:val="24"/>
          <w:lang w:val="en-US" w:eastAsia="zh-CN"/>
        </w:rPr>
        <w:t xml:space="preserve"> SM, Milton AH. Association between hypertension and chronic arsenic exposure in drinking water: a cross-sectional study in Bangladesh. </w:t>
      </w:r>
      <w:proofErr w:type="spellStart"/>
      <w:r w:rsidRPr="00C75BE3">
        <w:rPr>
          <w:rFonts w:ascii="Book Antiqua" w:eastAsia="宋体" w:hAnsi="Book Antiqua" w:cs="宋体"/>
          <w:i/>
          <w:iCs/>
          <w:color w:val="000000"/>
          <w:szCs w:val="24"/>
          <w:lang w:val="en-US" w:eastAsia="zh-CN"/>
        </w:rPr>
        <w:t>Int</w:t>
      </w:r>
      <w:proofErr w:type="spellEnd"/>
      <w:r w:rsidRPr="00C75BE3">
        <w:rPr>
          <w:rFonts w:ascii="Book Antiqua" w:eastAsia="宋体" w:hAnsi="Book Antiqua" w:cs="宋体"/>
          <w:i/>
          <w:iCs/>
          <w:color w:val="000000"/>
          <w:szCs w:val="24"/>
          <w:lang w:val="en-US" w:eastAsia="zh-CN"/>
        </w:rPr>
        <w:t xml:space="preserve"> J Environ Res Public Health</w:t>
      </w:r>
      <w:r w:rsidRPr="00C75BE3">
        <w:rPr>
          <w:rFonts w:ascii="Book Antiqua" w:eastAsia="宋体" w:hAnsi="Book Antiqua" w:cs="宋体"/>
          <w:color w:val="000000"/>
          <w:szCs w:val="24"/>
          <w:lang w:val="en-US" w:eastAsia="zh-CN"/>
        </w:rPr>
        <w:t> 2012; </w:t>
      </w:r>
      <w:r w:rsidRPr="00C75BE3">
        <w:rPr>
          <w:rFonts w:ascii="Book Antiqua" w:eastAsia="宋体" w:hAnsi="Book Antiqua" w:cs="宋体"/>
          <w:b/>
          <w:bCs/>
          <w:color w:val="000000"/>
          <w:szCs w:val="24"/>
          <w:lang w:val="en-US" w:eastAsia="zh-CN"/>
        </w:rPr>
        <w:t>9</w:t>
      </w:r>
      <w:r w:rsidRPr="00C75BE3">
        <w:rPr>
          <w:rFonts w:ascii="Book Antiqua" w:eastAsia="宋体" w:hAnsi="Book Antiqua" w:cs="宋体"/>
          <w:color w:val="000000"/>
          <w:szCs w:val="24"/>
          <w:lang w:val="en-US" w:eastAsia="zh-CN"/>
        </w:rPr>
        <w:t>: 4522-4536 [PMID: 23222207 DOI: 10.3390/ijerph9124522]</w:t>
      </w:r>
    </w:p>
    <w:p w14:paraId="7CBA9BBC"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7 </w:t>
      </w:r>
      <w:r w:rsidRPr="00C75BE3">
        <w:rPr>
          <w:rFonts w:ascii="Book Antiqua" w:eastAsia="宋体" w:hAnsi="Book Antiqua" w:cs="宋体"/>
          <w:b/>
          <w:bCs/>
          <w:color w:val="000000"/>
          <w:szCs w:val="24"/>
          <w:lang w:val="en-US" w:eastAsia="zh-CN"/>
        </w:rPr>
        <w:t>Lee MY</w:t>
      </w:r>
      <w:r w:rsidRPr="00C75BE3">
        <w:rPr>
          <w:rFonts w:ascii="Book Antiqua" w:eastAsia="宋体" w:hAnsi="Book Antiqua" w:cs="宋体"/>
          <w:color w:val="000000"/>
          <w:szCs w:val="24"/>
          <w:lang w:val="en-US" w:eastAsia="zh-CN"/>
        </w:rPr>
        <w:t xml:space="preserve">, Lee YH, Lim KM, Chung SM, </w:t>
      </w:r>
      <w:proofErr w:type="spellStart"/>
      <w:r w:rsidRPr="00C75BE3">
        <w:rPr>
          <w:rFonts w:ascii="Book Antiqua" w:eastAsia="宋体" w:hAnsi="Book Antiqua" w:cs="宋体"/>
          <w:color w:val="000000"/>
          <w:szCs w:val="24"/>
          <w:lang w:val="en-US" w:eastAsia="zh-CN"/>
        </w:rPr>
        <w:t>Bae</w:t>
      </w:r>
      <w:proofErr w:type="spellEnd"/>
      <w:r w:rsidRPr="00C75BE3">
        <w:rPr>
          <w:rFonts w:ascii="Book Antiqua" w:eastAsia="宋体" w:hAnsi="Book Antiqua" w:cs="宋体"/>
          <w:color w:val="000000"/>
          <w:szCs w:val="24"/>
          <w:lang w:val="en-US" w:eastAsia="zh-CN"/>
        </w:rPr>
        <w:t xml:space="preserve"> ON, Kim H, Lee CR, Park JD, Chung JH. Inorganic </w:t>
      </w:r>
      <w:proofErr w:type="spellStart"/>
      <w:r w:rsidRPr="00C75BE3">
        <w:rPr>
          <w:rFonts w:ascii="Book Antiqua" w:eastAsia="宋体" w:hAnsi="Book Antiqua" w:cs="宋体"/>
          <w:color w:val="000000"/>
          <w:szCs w:val="24"/>
          <w:lang w:val="en-US" w:eastAsia="zh-CN"/>
        </w:rPr>
        <w:t>arsenite</w:t>
      </w:r>
      <w:proofErr w:type="spellEnd"/>
      <w:r w:rsidRPr="00C75BE3">
        <w:rPr>
          <w:rFonts w:ascii="Book Antiqua" w:eastAsia="宋体" w:hAnsi="Book Antiqua" w:cs="宋体"/>
          <w:color w:val="000000"/>
          <w:szCs w:val="24"/>
          <w:lang w:val="en-US" w:eastAsia="zh-CN"/>
        </w:rPr>
        <w:t xml:space="preserve"> potentiates vasoconstriction through calcium sensitization in vascular smooth muscle. </w:t>
      </w:r>
      <w:r w:rsidRPr="00C75BE3">
        <w:rPr>
          <w:rFonts w:ascii="Book Antiqua" w:eastAsia="宋体" w:hAnsi="Book Antiqua" w:cs="宋体"/>
          <w:i/>
          <w:iCs/>
          <w:color w:val="000000"/>
          <w:szCs w:val="24"/>
          <w:lang w:val="en-US" w:eastAsia="zh-CN"/>
        </w:rPr>
        <w:t xml:space="preserve">Environ Health </w:t>
      </w:r>
      <w:proofErr w:type="spellStart"/>
      <w:r w:rsidRPr="00C75BE3">
        <w:rPr>
          <w:rFonts w:ascii="Book Antiqua" w:eastAsia="宋体" w:hAnsi="Book Antiqua" w:cs="宋体"/>
          <w:i/>
          <w:iCs/>
          <w:color w:val="000000"/>
          <w:szCs w:val="24"/>
          <w:lang w:val="en-US" w:eastAsia="zh-CN"/>
        </w:rPr>
        <w:t>Perspect</w:t>
      </w:r>
      <w:proofErr w:type="spellEnd"/>
      <w:r w:rsidRPr="00C75BE3">
        <w:rPr>
          <w:rFonts w:ascii="Book Antiqua" w:eastAsia="宋体" w:hAnsi="Book Antiqua" w:cs="宋体"/>
          <w:color w:val="000000"/>
          <w:szCs w:val="24"/>
          <w:lang w:val="en-US" w:eastAsia="zh-CN"/>
        </w:rPr>
        <w:t> 2005; </w:t>
      </w:r>
      <w:r w:rsidRPr="00C75BE3">
        <w:rPr>
          <w:rFonts w:ascii="Book Antiqua" w:eastAsia="宋体" w:hAnsi="Book Antiqua" w:cs="宋体"/>
          <w:b/>
          <w:bCs/>
          <w:color w:val="000000"/>
          <w:szCs w:val="24"/>
          <w:lang w:val="en-US" w:eastAsia="zh-CN"/>
        </w:rPr>
        <w:t>113</w:t>
      </w:r>
      <w:r w:rsidRPr="00C75BE3">
        <w:rPr>
          <w:rFonts w:ascii="Book Antiqua" w:eastAsia="宋体" w:hAnsi="Book Antiqua" w:cs="宋体"/>
          <w:color w:val="000000"/>
          <w:szCs w:val="24"/>
          <w:lang w:val="en-US" w:eastAsia="zh-CN"/>
        </w:rPr>
        <w:t>: 1330-1335 [PMID: 16203242 DOI: 10.1289/ehp.8000]</w:t>
      </w:r>
    </w:p>
    <w:p w14:paraId="1DF568C5"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8 </w:t>
      </w:r>
      <w:r w:rsidRPr="00C75BE3">
        <w:rPr>
          <w:rFonts w:ascii="Book Antiqua" w:eastAsia="宋体" w:hAnsi="Book Antiqua" w:cs="宋体"/>
          <w:b/>
          <w:bCs/>
          <w:color w:val="000000"/>
          <w:szCs w:val="24"/>
          <w:lang w:val="en-US" w:eastAsia="zh-CN"/>
        </w:rPr>
        <w:t>Nilsson H</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Aalkjaer</w:t>
      </w:r>
      <w:proofErr w:type="spellEnd"/>
      <w:r w:rsidRPr="00C75BE3">
        <w:rPr>
          <w:rFonts w:ascii="Book Antiqua" w:eastAsia="宋体" w:hAnsi="Book Antiqua" w:cs="宋体"/>
          <w:color w:val="000000"/>
          <w:szCs w:val="24"/>
          <w:lang w:val="en-US" w:eastAsia="zh-CN"/>
        </w:rPr>
        <w:t xml:space="preserve"> C.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mechanisms and physiological importance. </w:t>
      </w:r>
      <w:proofErr w:type="spellStart"/>
      <w:r w:rsidRPr="00C75BE3">
        <w:rPr>
          <w:rFonts w:ascii="Book Antiqua" w:eastAsia="宋体" w:hAnsi="Book Antiqua" w:cs="宋体"/>
          <w:i/>
          <w:iCs/>
          <w:color w:val="000000"/>
          <w:szCs w:val="24"/>
          <w:lang w:val="en-US" w:eastAsia="zh-CN"/>
        </w:rPr>
        <w:t>M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Interv</w:t>
      </w:r>
      <w:proofErr w:type="spellEnd"/>
      <w:r w:rsidRPr="00C75BE3">
        <w:rPr>
          <w:rFonts w:ascii="Book Antiqua" w:eastAsia="宋体" w:hAnsi="Book Antiqua" w:cs="宋体"/>
          <w:color w:val="000000"/>
          <w:szCs w:val="24"/>
          <w:lang w:val="en-US" w:eastAsia="zh-CN"/>
        </w:rPr>
        <w:t> 2003; </w:t>
      </w:r>
      <w:r w:rsidRPr="00C75BE3">
        <w:rPr>
          <w:rFonts w:ascii="Book Antiqua" w:eastAsia="宋体" w:hAnsi="Book Antiqua" w:cs="宋体"/>
          <w:b/>
          <w:bCs/>
          <w:color w:val="000000"/>
          <w:szCs w:val="24"/>
          <w:lang w:val="en-US" w:eastAsia="zh-CN"/>
        </w:rPr>
        <w:t>3</w:t>
      </w:r>
      <w:r w:rsidRPr="00C75BE3">
        <w:rPr>
          <w:rFonts w:ascii="Book Antiqua" w:eastAsia="宋体" w:hAnsi="Book Antiqua" w:cs="宋体"/>
          <w:color w:val="000000"/>
          <w:szCs w:val="24"/>
          <w:lang w:val="en-US" w:eastAsia="zh-CN"/>
        </w:rPr>
        <w:t>: 79-89, 51 [PMID: 14993429]</w:t>
      </w:r>
    </w:p>
    <w:p w14:paraId="6AC10F9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29 </w:t>
      </w:r>
      <w:r w:rsidRPr="00C75BE3">
        <w:rPr>
          <w:rFonts w:ascii="Book Antiqua" w:eastAsia="宋体" w:hAnsi="Book Antiqua" w:cs="宋体"/>
          <w:b/>
          <w:bCs/>
          <w:color w:val="000000"/>
          <w:szCs w:val="24"/>
          <w:lang w:val="en-US" w:eastAsia="zh-CN"/>
        </w:rPr>
        <w:t>Funk W</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Endrich</w:t>
      </w:r>
      <w:proofErr w:type="spellEnd"/>
      <w:r w:rsidRPr="00C75BE3">
        <w:rPr>
          <w:rFonts w:ascii="Book Antiqua" w:eastAsia="宋体" w:hAnsi="Book Antiqua" w:cs="宋体"/>
          <w:color w:val="000000"/>
          <w:szCs w:val="24"/>
          <w:lang w:val="en-US" w:eastAsia="zh-CN"/>
        </w:rPr>
        <w:t xml:space="preserve"> B, </w:t>
      </w:r>
      <w:proofErr w:type="spellStart"/>
      <w:r w:rsidRPr="00C75BE3">
        <w:rPr>
          <w:rFonts w:ascii="Book Antiqua" w:eastAsia="宋体" w:hAnsi="Book Antiqua" w:cs="宋体"/>
          <w:color w:val="000000"/>
          <w:szCs w:val="24"/>
          <w:lang w:val="en-US" w:eastAsia="zh-CN"/>
        </w:rPr>
        <w:t>Messmer</w:t>
      </w:r>
      <w:proofErr w:type="spellEnd"/>
      <w:r w:rsidRPr="00C75BE3">
        <w:rPr>
          <w:rFonts w:ascii="Book Antiqua" w:eastAsia="宋体" w:hAnsi="Book Antiqua" w:cs="宋体"/>
          <w:color w:val="000000"/>
          <w:szCs w:val="24"/>
          <w:lang w:val="en-US" w:eastAsia="zh-CN"/>
        </w:rPr>
        <w:t xml:space="preserve"> K, </w:t>
      </w:r>
      <w:proofErr w:type="spellStart"/>
      <w:r w:rsidRPr="00C75BE3">
        <w:rPr>
          <w:rFonts w:ascii="Book Antiqua" w:eastAsia="宋体" w:hAnsi="Book Antiqua" w:cs="宋体"/>
          <w:color w:val="000000"/>
          <w:szCs w:val="24"/>
          <w:lang w:val="en-US" w:eastAsia="zh-CN"/>
        </w:rPr>
        <w:t>Intaglietta</w:t>
      </w:r>
      <w:proofErr w:type="spellEnd"/>
      <w:r w:rsidRPr="00C75BE3">
        <w:rPr>
          <w:rFonts w:ascii="Book Antiqua" w:eastAsia="宋体" w:hAnsi="Book Antiqua" w:cs="宋体"/>
          <w:color w:val="000000"/>
          <w:szCs w:val="24"/>
          <w:lang w:val="en-US" w:eastAsia="zh-CN"/>
        </w:rPr>
        <w:t xml:space="preserve"> M. Spontaneous arteriolar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as a determinant of peripheral vascular resistance. </w:t>
      </w:r>
      <w:proofErr w:type="spellStart"/>
      <w:r w:rsidRPr="00C75BE3">
        <w:rPr>
          <w:rFonts w:ascii="Book Antiqua" w:eastAsia="宋体" w:hAnsi="Book Antiqua" w:cs="宋体"/>
          <w:i/>
          <w:iCs/>
          <w:color w:val="000000"/>
          <w:szCs w:val="24"/>
          <w:lang w:val="en-US" w:eastAsia="zh-CN"/>
        </w:rPr>
        <w:t>Int</w:t>
      </w:r>
      <w:proofErr w:type="spellEnd"/>
      <w:r w:rsidRPr="00C75BE3">
        <w:rPr>
          <w:rFonts w:ascii="Book Antiqua" w:eastAsia="宋体" w:hAnsi="Book Antiqua" w:cs="宋体"/>
          <w:i/>
          <w:iCs/>
          <w:color w:val="000000"/>
          <w:szCs w:val="24"/>
          <w:lang w:val="en-US" w:eastAsia="zh-CN"/>
        </w:rPr>
        <w:t xml:space="preserve"> J </w:t>
      </w:r>
      <w:proofErr w:type="spellStart"/>
      <w:r w:rsidRPr="00C75BE3">
        <w:rPr>
          <w:rFonts w:ascii="Book Antiqua" w:eastAsia="宋体" w:hAnsi="Book Antiqua" w:cs="宋体"/>
          <w:i/>
          <w:iCs/>
          <w:color w:val="000000"/>
          <w:szCs w:val="24"/>
          <w:lang w:val="en-US" w:eastAsia="zh-CN"/>
        </w:rPr>
        <w:t>Microcirc</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Clin</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Exp</w:t>
      </w:r>
      <w:proofErr w:type="spellEnd"/>
      <w:r w:rsidRPr="00C75BE3">
        <w:rPr>
          <w:rFonts w:ascii="Book Antiqua" w:eastAsia="宋体" w:hAnsi="Book Antiqua" w:cs="宋体"/>
          <w:color w:val="000000"/>
          <w:szCs w:val="24"/>
          <w:lang w:val="en-US" w:eastAsia="zh-CN"/>
        </w:rPr>
        <w:t> 1983; </w:t>
      </w:r>
      <w:r w:rsidRPr="00C75BE3">
        <w:rPr>
          <w:rFonts w:ascii="Book Antiqua" w:eastAsia="宋体" w:hAnsi="Book Antiqua" w:cs="宋体"/>
          <w:b/>
          <w:bCs/>
          <w:color w:val="000000"/>
          <w:szCs w:val="24"/>
          <w:lang w:val="en-US" w:eastAsia="zh-CN"/>
        </w:rPr>
        <w:t>2</w:t>
      </w:r>
      <w:r w:rsidRPr="00C75BE3">
        <w:rPr>
          <w:rFonts w:ascii="Book Antiqua" w:eastAsia="宋体" w:hAnsi="Book Antiqua" w:cs="宋体"/>
          <w:color w:val="000000"/>
          <w:szCs w:val="24"/>
          <w:lang w:val="en-US" w:eastAsia="zh-CN"/>
        </w:rPr>
        <w:t>: 11-25 [PMID: 6678836]</w:t>
      </w:r>
    </w:p>
    <w:p w14:paraId="0B7F7B95"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0 </w:t>
      </w:r>
      <w:proofErr w:type="spellStart"/>
      <w:r w:rsidRPr="00C75BE3">
        <w:rPr>
          <w:rFonts w:ascii="Book Antiqua" w:eastAsia="宋体" w:hAnsi="Book Antiqua" w:cs="宋体"/>
          <w:b/>
          <w:bCs/>
          <w:color w:val="000000"/>
          <w:szCs w:val="24"/>
          <w:lang w:val="en-US" w:eastAsia="zh-CN"/>
        </w:rPr>
        <w:t>Gratton</w:t>
      </w:r>
      <w:proofErr w:type="spellEnd"/>
      <w:r w:rsidRPr="00C75BE3">
        <w:rPr>
          <w:rFonts w:ascii="Book Antiqua" w:eastAsia="宋体" w:hAnsi="Book Antiqua" w:cs="宋体"/>
          <w:b/>
          <w:bCs/>
          <w:color w:val="000000"/>
          <w:szCs w:val="24"/>
          <w:lang w:val="en-US" w:eastAsia="zh-CN"/>
        </w:rPr>
        <w:t xml:space="preserve"> R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Gandley</w:t>
      </w:r>
      <w:proofErr w:type="spellEnd"/>
      <w:r w:rsidRPr="00C75BE3">
        <w:rPr>
          <w:rFonts w:ascii="Book Antiqua" w:eastAsia="宋体" w:hAnsi="Book Antiqua" w:cs="宋体"/>
          <w:color w:val="000000"/>
          <w:szCs w:val="24"/>
          <w:lang w:val="en-US" w:eastAsia="zh-CN"/>
        </w:rPr>
        <w:t xml:space="preserve"> RE, McCarthy JF, </w:t>
      </w:r>
      <w:proofErr w:type="spellStart"/>
      <w:r w:rsidRPr="00C75BE3">
        <w:rPr>
          <w:rFonts w:ascii="Book Antiqua" w:eastAsia="宋体" w:hAnsi="Book Antiqua" w:cs="宋体"/>
          <w:color w:val="000000"/>
          <w:szCs w:val="24"/>
          <w:lang w:val="en-US" w:eastAsia="zh-CN"/>
        </w:rPr>
        <w:t>Michaluk</w:t>
      </w:r>
      <w:proofErr w:type="spellEnd"/>
      <w:r w:rsidRPr="00C75BE3">
        <w:rPr>
          <w:rFonts w:ascii="Book Antiqua" w:eastAsia="宋体" w:hAnsi="Book Antiqua" w:cs="宋体"/>
          <w:color w:val="000000"/>
          <w:szCs w:val="24"/>
          <w:lang w:val="en-US" w:eastAsia="zh-CN"/>
        </w:rPr>
        <w:t xml:space="preserve"> WK, </w:t>
      </w:r>
      <w:proofErr w:type="spellStart"/>
      <w:r w:rsidRPr="00C75BE3">
        <w:rPr>
          <w:rFonts w:ascii="Book Antiqua" w:eastAsia="宋体" w:hAnsi="Book Antiqua" w:cs="宋体"/>
          <w:color w:val="000000"/>
          <w:szCs w:val="24"/>
          <w:lang w:val="en-US" w:eastAsia="zh-CN"/>
        </w:rPr>
        <w:t>Slinker</w:t>
      </w:r>
      <w:proofErr w:type="spellEnd"/>
      <w:r w:rsidRPr="00C75BE3">
        <w:rPr>
          <w:rFonts w:ascii="Book Antiqua" w:eastAsia="宋体" w:hAnsi="Book Antiqua" w:cs="宋体"/>
          <w:color w:val="000000"/>
          <w:szCs w:val="24"/>
          <w:lang w:val="en-US" w:eastAsia="zh-CN"/>
        </w:rPr>
        <w:t xml:space="preserve"> BK, McLaughlin MK. Contribution of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to vascular resistance: a comparison of arteries from virgin and pregnant rats.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1985)</w:t>
      </w:r>
      <w:r w:rsidRPr="00C75BE3">
        <w:rPr>
          <w:rFonts w:ascii="Book Antiqua" w:eastAsia="宋体" w:hAnsi="Book Antiqua" w:cs="宋体"/>
          <w:color w:val="000000"/>
          <w:szCs w:val="24"/>
          <w:lang w:val="en-US" w:eastAsia="zh-CN"/>
        </w:rPr>
        <w:t> 1998; </w:t>
      </w:r>
      <w:r w:rsidRPr="00C75BE3">
        <w:rPr>
          <w:rFonts w:ascii="Book Antiqua" w:eastAsia="宋体" w:hAnsi="Book Antiqua" w:cs="宋体"/>
          <w:b/>
          <w:bCs/>
          <w:color w:val="000000"/>
          <w:szCs w:val="24"/>
          <w:lang w:val="en-US" w:eastAsia="zh-CN"/>
        </w:rPr>
        <w:t>85</w:t>
      </w:r>
      <w:r w:rsidRPr="00C75BE3">
        <w:rPr>
          <w:rFonts w:ascii="Book Antiqua" w:eastAsia="宋体" w:hAnsi="Book Antiqua" w:cs="宋体"/>
          <w:color w:val="000000"/>
          <w:szCs w:val="24"/>
          <w:lang w:val="en-US" w:eastAsia="zh-CN"/>
        </w:rPr>
        <w:t>: 2255-2260 [PMID: 9843550]</w:t>
      </w:r>
    </w:p>
    <w:p w14:paraId="34B4BC4D"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31 </w:t>
      </w:r>
      <w:r w:rsidRPr="00C75BE3">
        <w:rPr>
          <w:rFonts w:ascii="Book Antiqua" w:eastAsia="宋体" w:hAnsi="Book Antiqua" w:cs="宋体"/>
          <w:b/>
          <w:bCs/>
          <w:color w:val="000000"/>
          <w:szCs w:val="24"/>
          <w:lang w:val="en-US" w:eastAsia="zh-CN"/>
        </w:rPr>
        <w:t>Pradhan RK</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Chakravarthy</w:t>
      </w:r>
      <w:proofErr w:type="spellEnd"/>
      <w:r w:rsidRPr="00C75BE3">
        <w:rPr>
          <w:rFonts w:ascii="Book Antiqua" w:eastAsia="宋体" w:hAnsi="Book Antiqua" w:cs="宋体"/>
          <w:color w:val="000000"/>
          <w:szCs w:val="24"/>
          <w:lang w:val="en-US" w:eastAsia="zh-CN"/>
        </w:rPr>
        <w:t xml:space="preserve"> VS.</w:t>
      </w:r>
      <w:proofErr w:type="gramEnd"/>
      <w:r w:rsidRPr="00C75BE3">
        <w:rPr>
          <w:rFonts w:ascii="Book Antiqua" w:eastAsia="宋体" w:hAnsi="Book Antiqua" w:cs="宋体"/>
          <w:color w:val="000000"/>
          <w:szCs w:val="24"/>
          <w:lang w:val="en-US" w:eastAsia="zh-CN"/>
        </w:rPr>
        <w:t xml:space="preserve"> Informational dynamics of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in microvascular networks: a review. </w:t>
      </w:r>
      <w:proofErr w:type="spellStart"/>
      <w:r w:rsidRPr="00C75BE3">
        <w:rPr>
          <w:rFonts w:ascii="Book Antiqua" w:eastAsia="宋体" w:hAnsi="Book Antiqua" w:cs="宋体"/>
          <w:i/>
          <w:iCs/>
          <w:color w:val="000000"/>
          <w:szCs w:val="24"/>
          <w:lang w:val="en-US" w:eastAsia="zh-CN"/>
        </w:rPr>
        <w:t>Act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Oxf</w:t>
      </w:r>
      <w:proofErr w:type="spellEnd"/>
      <w:r w:rsidRPr="00C75BE3">
        <w:rPr>
          <w:rFonts w:ascii="Book Antiqua" w:eastAsia="宋体" w:hAnsi="Book Antiqua" w:cs="宋体"/>
          <w:i/>
          <w:iCs/>
          <w:color w:val="000000"/>
          <w:szCs w:val="24"/>
          <w:lang w:val="en-US" w:eastAsia="zh-CN"/>
        </w:rPr>
        <w:t>)</w:t>
      </w:r>
      <w:r w:rsidRPr="00C75BE3">
        <w:rPr>
          <w:rFonts w:ascii="Book Antiqua" w:eastAsia="宋体" w:hAnsi="Book Antiqua" w:cs="宋体"/>
          <w:color w:val="000000"/>
          <w:szCs w:val="24"/>
          <w:lang w:val="en-US" w:eastAsia="zh-CN"/>
        </w:rPr>
        <w:t> 2011; </w:t>
      </w:r>
      <w:r w:rsidRPr="00C75BE3">
        <w:rPr>
          <w:rFonts w:ascii="Book Antiqua" w:eastAsia="宋体" w:hAnsi="Book Antiqua" w:cs="宋体"/>
          <w:b/>
          <w:bCs/>
          <w:color w:val="000000"/>
          <w:szCs w:val="24"/>
          <w:lang w:val="en-US" w:eastAsia="zh-CN"/>
        </w:rPr>
        <w:t>201</w:t>
      </w:r>
      <w:r w:rsidRPr="00C75BE3">
        <w:rPr>
          <w:rFonts w:ascii="Book Antiqua" w:eastAsia="宋体" w:hAnsi="Book Antiqua" w:cs="宋体"/>
          <w:color w:val="000000"/>
          <w:szCs w:val="24"/>
          <w:lang w:val="en-US" w:eastAsia="zh-CN"/>
        </w:rPr>
        <w:t>: 193-218 [PMID: 20887358 DOI: 10.1111/j.1748-1716.2010.02198.x]</w:t>
      </w:r>
    </w:p>
    <w:p w14:paraId="14A8A028" w14:textId="04C17B44"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lastRenderedPageBreak/>
        <w:t>32 </w:t>
      </w:r>
      <w:proofErr w:type="spellStart"/>
      <w:r w:rsidRPr="00C75BE3">
        <w:rPr>
          <w:rFonts w:ascii="Book Antiqua" w:eastAsia="宋体" w:hAnsi="Book Antiqua" w:cs="宋体"/>
          <w:b/>
          <w:bCs/>
          <w:color w:val="000000"/>
          <w:szCs w:val="24"/>
          <w:lang w:val="en-US" w:eastAsia="zh-CN"/>
        </w:rPr>
        <w:t>Hollenberg</w:t>
      </w:r>
      <w:proofErr w:type="spellEnd"/>
      <w:r w:rsidRPr="00C75BE3">
        <w:rPr>
          <w:rFonts w:ascii="Book Antiqua" w:eastAsia="宋体" w:hAnsi="Book Antiqua" w:cs="宋体"/>
          <w:b/>
          <w:bCs/>
          <w:color w:val="000000"/>
          <w:szCs w:val="24"/>
          <w:lang w:val="en-US" w:eastAsia="zh-CN"/>
        </w:rPr>
        <w:t xml:space="preserve"> NK</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Sandor</w:t>
      </w:r>
      <w:proofErr w:type="spellEnd"/>
      <w:r w:rsidRPr="00C75BE3">
        <w:rPr>
          <w:rFonts w:ascii="Book Antiqua" w:eastAsia="宋体" w:hAnsi="Book Antiqua" w:cs="宋体"/>
          <w:color w:val="000000"/>
          <w:szCs w:val="24"/>
          <w:lang w:val="en-US" w:eastAsia="zh-CN"/>
        </w:rPr>
        <w:t xml:space="preserve"> T.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of renal blood flow in essential hypertension.</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Oscillations in xenon transit.</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Hypertension</w:t>
      </w:r>
      <w:r w:rsidRPr="00C75BE3">
        <w:rPr>
          <w:rFonts w:ascii="Book Antiqua" w:eastAsia="宋体" w:hAnsi="Book Antiqua" w:cs="宋体"/>
          <w:color w:val="000000"/>
          <w:szCs w:val="24"/>
          <w:lang w:val="en-US" w:eastAsia="zh-CN"/>
        </w:rPr>
        <w:t> </w:t>
      </w:r>
      <w:r w:rsidR="003C699A">
        <w:rPr>
          <w:rFonts w:ascii="Book Antiqua" w:eastAsia="宋体" w:hAnsi="Book Antiqua" w:cs="宋体" w:hint="eastAsia"/>
          <w:color w:val="000000"/>
          <w:szCs w:val="24"/>
          <w:lang w:val="en-US" w:eastAsia="zh-CN"/>
        </w:rPr>
        <w:t>1984</w:t>
      </w:r>
      <w:r w:rsidRPr="00C75BE3">
        <w:rPr>
          <w:rFonts w:ascii="Book Antiqua" w:eastAsia="宋体" w:hAnsi="Book Antiqua" w:cs="宋体"/>
          <w:color w:val="000000"/>
          <w:szCs w:val="24"/>
          <w:lang w:val="en-US" w:eastAsia="zh-CN"/>
        </w:rPr>
        <w:t>; </w:t>
      </w:r>
      <w:r w:rsidRPr="00C75BE3">
        <w:rPr>
          <w:rFonts w:ascii="Book Antiqua" w:eastAsia="宋体" w:hAnsi="Book Antiqua" w:cs="宋体"/>
          <w:b/>
          <w:bCs/>
          <w:color w:val="000000"/>
          <w:szCs w:val="24"/>
          <w:lang w:val="en-US" w:eastAsia="zh-CN"/>
        </w:rPr>
        <w:t>6</w:t>
      </w:r>
      <w:r w:rsidRPr="00C75BE3">
        <w:rPr>
          <w:rFonts w:ascii="Book Antiqua" w:eastAsia="宋体" w:hAnsi="Book Antiqua" w:cs="宋体"/>
          <w:color w:val="000000"/>
          <w:szCs w:val="24"/>
          <w:lang w:val="en-US" w:eastAsia="zh-CN"/>
        </w:rPr>
        <w:t>: 579-585 [PMID: 6746087 DOI: 10.1161/01.HYP.6.4.579]</w:t>
      </w:r>
    </w:p>
    <w:p w14:paraId="2414CB44"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3 </w:t>
      </w:r>
      <w:proofErr w:type="spellStart"/>
      <w:r w:rsidRPr="00C75BE3">
        <w:rPr>
          <w:rFonts w:ascii="Book Antiqua" w:eastAsia="宋体" w:hAnsi="Book Antiqua" w:cs="宋体"/>
          <w:b/>
          <w:bCs/>
          <w:color w:val="000000"/>
          <w:szCs w:val="24"/>
          <w:lang w:val="en-US" w:eastAsia="zh-CN"/>
        </w:rPr>
        <w:t>Frielingsdorf</w:t>
      </w:r>
      <w:proofErr w:type="spellEnd"/>
      <w:r w:rsidRPr="00C75BE3">
        <w:rPr>
          <w:rFonts w:ascii="Book Antiqua" w:eastAsia="宋体" w:hAnsi="Book Antiqua" w:cs="宋体"/>
          <w:b/>
          <w:bCs/>
          <w:color w:val="000000"/>
          <w:szCs w:val="24"/>
          <w:lang w:val="en-US" w:eastAsia="zh-CN"/>
        </w:rPr>
        <w:t xml:space="preserve"> J</w:t>
      </w:r>
      <w:r w:rsidRPr="00C75BE3">
        <w:rPr>
          <w:rFonts w:ascii="Book Antiqua" w:eastAsia="宋体" w:hAnsi="Book Antiqua" w:cs="宋体"/>
          <w:color w:val="000000"/>
          <w:szCs w:val="24"/>
          <w:lang w:val="en-US" w:eastAsia="zh-CN"/>
        </w:rPr>
        <w:t xml:space="preserve">, Kaufmann P, Seiler C, </w:t>
      </w:r>
      <w:proofErr w:type="spellStart"/>
      <w:r w:rsidRPr="00C75BE3">
        <w:rPr>
          <w:rFonts w:ascii="Book Antiqua" w:eastAsia="宋体" w:hAnsi="Book Antiqua" w:cs="宋体"/>
          <w:color w:val="000000"/>
          <w:szCs w:val="24"/>
          <w:lang w:val="en-US" w:eastAsia="zh-CN"/>
        </w:rPr>
        <w:t>Vassalli</w:t>
      </w:r>
      <w:proofErr w:type="spellEnd"/>
      <w:r w:rsidRPr="00C75BE3">
        <w:rPr>
          <w:rFonts w:ascii="Book Antiqua" w:eastAsia="宋体" w:hAnsi="Book Antiqua" w:cs="宋体"/>
          <w:color w:val="000000"/>
          <w:szCs w:val="24"/>
          <w:lang w:val="en-US" w:eastAsia="zh-CN"/>
        </w:rPr>
        <w:t xml:space="preserve"> G, </w:t>
      </w:r>
      <w:proofErr w:type="spellStart"/>
      <w:r w:rsidRPr="00C75BE3">
        <w:rPr>
          <w:rFonts w:ascii="Book Antiqua" w:eastAsia="宋体" w:hAnsi="Book Antiqua" w:cs="宋体"/>
          <w:color w:val="000000"/>
          <w:szCs w:val="24"/>
          <w:lang w:val="en-US" w:eastAsia="zh-CN"/>
        </w:rPr>
        <w:t>Suter</w:t>
      </w:r>
      <w:proofErr w:type="spellEnd"/>
      <w:r w:rsidRPr="00C75BE3">
        <w:rPr>
          <w:rFonts w:ascii="Book Antiqua" w:eastAsia="宋体" w:hAnsi="Book Antiqua" w:cs="宋体"/>
          <w:color w:val="000000"/>
          <w:szCs w:val="24"/>
          <w:lang w:val="en-US" w:eastAsia="zh-CN"/>
        </w:rPr>
        <w:t xml:space="preserve"> T, Hess OM. Abnormal coronary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in hypertension: role of coronary artery disease. </w:t>
      </w:r>
      <w:r w:rsidRPr="00C75BE3">
        <w:rPr>
          <w:rFonts w:ascii="Book Antiqua" w:eastAsia="宋体" w:hAnsi="Book Antiqua" w:cs="宋体"/>
          <w:i/>
          <w:iCs/>
          <w:color w:val="000000"/>
          <w:szCs w:val="24"/>
          <w:lang w:val="en-US" w:eastAsia="zh-CN"/>
        </w:rPr>
        <w:t xml:space="preserve">J Am </w:t>
      </w:r>
      <w:proofErr w:type="spellStart"/>
      <w:r w:rsidRPr="00C75BE3">
        <w:rPr>
          <w:rFonts w:ascii="Book Antiqua" w:eastAsia="宋体" w:hAnsi="Book Antiqua" w:cs="宋体"/>
          <w:i/>
          <w:iCs/>
          <w:color w:val="000000"/>
          <w:szCs w:val="24"/>
          <w:lang w:val="en-US" w:eastAsia="zh-CN"/>
        </w:rPr>
        <w:t>Col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Cardiol</w:t>
      </w:r>
      <w:proofErr w:type="spellEnd"/>
      <w:r w:rsidRPr="00C75BE3">
        <w:rPr>
          <w:rFonts w:ascii="Book Antiqua" w:eastAsia="宋体" w:hAnsi="Book Antiqua" w:cs="宋体"/>
          <w:color w:val="000000"/>
          <w:szCs w:val="24"/>
          <w:lang w:val="en-US" w:eastAsia="zh-CN"/>
        </w:rPr>
        <w:t> 1996; </w:t>
      </w:r>
      <w:r w:rsidRPr="00C75BE3">
        <w:rPr>
          <w:rFonts w:ascii="Book Antiqua" w:eastAsia="宋体" w:hAnsi="Book Antiqua" w:cs="宋体"/>
          <w:b/>
          <w:bCs/>
          <w:color w:val="000000"/>
          <w:szCs w:val="24"/>
          <w:lang w:val="en-US" w:eastAsia="zh-CN"/>
        </w:rPr>
        <w:t>28</w:t>
      </w:r>
      <w:r w:rsidRPr="00C75BE3">
        <w:rPr>
          <w:rFonts w:ascii="Book Antiqua" w:eastAsia="宋体" w:hAnsi="Book Antiqua" w:cs="宋体"/>
          <w:color w:val="000000"/>
          <w:szCs w:val="24"/>
          <w:lang w:val="en-US" w:eastAsia="zh-CN"/>
        </w:rPr>
        <w:t>: 935-941 [PMID: 8837571 DOI: 10.1016/S0735-1097(96)00260-4]</w:t>
      </w:r>
    </w:p>
    <w:p w14:paraId="4CC6B40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4 </w:t>
      </w:r>
      <w:proofErr w:type="spellStart"/>
      <w:r w:rsidRPr="00C75BE3">
        <w:rPr>
          <w:rFonts w:ascii="Book Antiqua" w:eastAsia="宋体" w:hAnsi="Book Antiqua" w:cs="宋体"/>
          <w:b/>
          <w:bCs/>
          <w:color w:val="000000"/>
          <w:szCs w:val="24"/>
          <w:lang w:val="en-US" w:eastAsia="zh-CN"/>
        </w:rPr>
        <w:t>Intaglietta</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Arteriolar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implications for tissue ischemia. </w:t>
      </w:r>
      <w:r w:rsidRPr="00C75BE3">
        <w:rPr>
          <w:rFonts w:ascii="Book Antiqua" w:eastAsia="宋体" w:hAnsi="Book Antiqua" w:cs="宋体"/>
          <w:i/>
          <w:iCs/>
          <w:color w:val="000000"/>
          <w:szCs w:val="24"/>
          <w:lang w:val="en-US" w:eastAsia="zh-CN"/>
        </w:rPr>
        <w:t>Blood Vessels</w:t>
      </w:r>
      <w:r w:rsidRPr="00C75BE3">
        <w:rPr>
          <w:rFonts w:ascii="Book Antiqua" w:eastAsia="宋体" w:hAnsi="Book Antiqua" w:cs="宋体"/>
          <w:color w:val="000000"/>
          <w:szCs w:val="24"/>
          <w:lang w:val="en-US" w:eastAsia="zh-CN"/>
        </w:rPr>
        <w:t> 1991; </w:t>
      </w:r>
      <w:r w:rsidRPr="00C75BE3">
        <w:rPr>
          <w:rFonts w:ascii="Book Antiqua" w:eastAsia="宋体" w:hAnsi="Book Antiqua" w:cs="宋体"/>
          <w:b/>
          <w:bCs/>
          <w:color w:val="000000"/>
          <w:szCs w:val="24"/>
          <w:lang w:val="en-US" w:eastAsia="zh-CN"/>
        </w:rPr>
        <w:t xml:space="preserve">28 </w:t>
      </w:r>
      <w:proofErr w:type="spellStart"/>
      <w:r w:rsidRPr="00C75BE3">
        <w:rPr>
          <w:rFonts w:ascii="Book Antiqua" w:eastAsia="宋体" w:hAnsi="Book Antiqua" w:cs="宋体"/>
          <w:b/>
          <w:bCs/>
          <w:color w:val="000000"/>
          <w:szCs w:val="24"/>
          <w:lang w:val="en-US" w:eastAsia="zh-CN"/>
        </w:rPr>
        <w:t>Suppl</w:t>
      </w:r>
      <w:proofErr w:type="spellEnd"/>
      <w:r w:rsidRPr="00C75BE3">
        <w:rPr>
          <w:rFonts w:ascii="Book Antiqua" w:eastAsia="宋体" w:hAnsi="Book Antiqua" w:cs="宋体"/>
          <w:b/>
          <w:bCs/>
          <w:color w:val="000000"/>
          <w:szCs w:val="24"/>
          <w:lang w:val="en-US" w:eastAsia="zh-CN"/>
        </w:rPr>
        <w:t xml:space="preserve"> 1</w:t>
      </w:r>
      <w:r w:rsidRPr="00C75BE3">
        <w:rPr>
          <w:rFonts w:ascii="Book Antiqua" w:eastAsia="宋体" w:hAnsi="Book Antiqua" w:cs="宋体"/>
          <w:color w:val="000000"/>
          <w:szCs w:val="24"/>
          <w:lang w:val="en-US" w:eastAsia="zh-CN"/>
        </w:rPr>
        <w:t>: 1-7 [PMID: 1932763]</w:t>
      </w:r>
    </w:p>
    <w:p w14:paraId="7DF5B048"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5 </w:t>
      </w:r>
      <w:proofErr w:type="spellStart"/>
      <w:r w:rsidRPr="00C75BE3">
        <w:rPr>
          <w:rFonts w:ascii="Book Antiqua" w:eastAsia="宋体" w:hAnsi="Book Antiqua" w:cs="宋体"/>
          <w:b/>
          <w:bCs/>
          <w:color w:val="000000"/>
          <w:szCs w:val="24"/>
          <w:lang w:val="en-US" w:eastAsia="zh-CN"/>
        </w:rPr>
        <w:t>Koenigsberger</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Sauser</w:t>
      </w:r>
      <w:proofErr w:type="spellEnd"/>
      <w:r w:rsidRPr="00C75BE3">
        <w:rPr>
          <w:rFonts w:ascii="Book Antiqua" w:eastAsia="宋体" w:hAnsi="Book Antiqua" w:cs="宋体"/>
          <w:color w:val="000000"/>
          <w:szCs w:val="24"/>
          <w:lang w:val="en-US" w:eastAsia="zh-CN"/>
        </w:rPr>
        <w:t xml:space="preserve"> R, </w:t>
      </w:r>
      <w:proofErr w:type="spellStart"/>
      <w:r w:rsidRPr="00C75BE3">
        <w:rPr>
          <w:rFonts w:ascii="Book Antiqua" w:eastAsia="宋体" w:hAnsi="Book Antiqua" w:cs="宋体"/>
          <w:color w:val="000000"/>
          <w:szCs w:val="24"/>
          <w:lang w:val="en-US" w:eastAsia="zh-CN"/>
        </w:rPr>
        <w:t>Bény</w:t>
      </w:r>
      <w:proofErr w:type="spellEnd"/>
      <w:r w:rsidRPr="00C75BE3">
        <w:rPr>
          <w:rFonts w:ascii="Book Antiqua" w:eastAsia="宋体" w:hAnsi="Book Antiqua" w:cs="宋体"/>
          <w:color w:val="000000"/>
          <w:szCs w:val="24"/>
          <w:lang w:val="en-US" w:eastAsia="zh-CN"/>
        </w:rPr>
        <w:t xml:space="preserve"> JL, Meister JJ. </w:t>
      </w:r>
      <w:proofErr w:type="gramStart"/>
      <w:r w:rsidRPr="00C75BE3">
        <w:rPr>
          <w:rFonts w:ascii="Book Antiqua" w:eastAsia="宋体" w:hAnsi="Book Antiqua" w:cs="宋体"/>
          <w:color w:val="000000"/>
          <w:szCs w:val="24"/>
          <w:lang w:val="en-US" w:eastAsia="zh-CN"/>
        </w:rPr>
        <w:t xml:space="preserve">Role of the endothelium on arterial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Biophys</w:t>
      </w:r>
      <w:proofErr w:type="spellEnd"/>
      <w:r w:rsidRPr="00C75BE3">
        <w:rPr>
          <w:rFonts w:ascii="Book Antiqua" w:eastAsia="宋体" w:hAnsi="Book Antiqua" w:cs="宋体"/>
          <w:i/>
          <w:iCs/>
          <w:color w:val="000000"/>
          <w:szCs w:val="24"/>
          <w:lang w:val="en-US" w:eastAsia="zh-CN"/>
        </w:rPr>
        <w:t xml:space="preserve"> J</w:t>
      </w:r>
      <w:r w:rsidRPr="00C75BE3">
        <w:rPr>
          <w:rFonts w:ascii="Book Antiqua" w:eastAsia="宋体" w:hAnsi="Book Antiqua" w:cs="宋体"/>
          <w:color w:val="000000"/>
          <w:szCs w:val="24"/>
          <w:lang w:val="en-US" w:eastAsia="zh-CN"/>
        </w:rPr>
        <w:t> 2005; </w:t>
      </w:r>
      <w:r w:rsidRPr="00C75BE3">
        <w:rPr>
          <w:rFonts w:ascii="Book Antiqua" w:eastAsia="宋体" w:hAnsi="Book Antiqua" w:cs="宋体"/>
          <w:b/>
          <w:bCs/>
          <w:color w:val="000000"/>
          <w:szCs w:val="24"/>
          <w:lang w:val="en-US" w:eastAsia="zh-CN"/>
        </w:rPr>
        <w:t>88</w:t>
      </w:r>
      <w:r w:rsidRPr="00C75BE3">
        <w:rPr>
          <w:rFonts w:ascii="Book Antiqua" w:eastAsia="宋体" w:hAnsi="Book Antiqua" w:cs="宋体"/>
          <w:color w:val="000000"/>
          <w:szCs w:val="24"/>
          <w:lang w:val="en-US" w:eastAsia="zh-CN"/>
        </w:rPr>
        <w:t>: 3845-3854 [PMID: 15792979 DOI: 10.1529/biophysj.104.054965]</w:t>
      </w:r>
    </w:p>
    <w:p w14:paraId="5578B364"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6 </w:t>
      </w:r>
      <w:r w:rsidRPr="00C75BE3">
        <w:rPr>
          <w:rFonts w:ascii="Book Antiqua" w:eastAsia="宋体" w:hAnsi="Book Antiqua" w:cs="宋体"/>
          <w:b/>
          <w:bCs/>
          <w:color w:val="000000"/>
          <w:szCs w:val="24"/>
          <w:lang w:val="en-US" w:eastAsia="zh-CN"/>
        </w:rPr>
        <w:t>Peng H</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Matchkov</w:t>
      </w:r>
      <w:proofErr w:type="spellEnd"/>
      <w:r w:rsidRPr="00C75BE3">
        <w:rPr>
          <w:rFonts w:ascii="Book Antiqua" w:eastAsia="宋体" w:hAnsi="Book Antiqua" w:cs="宋体"/>
          <w:color w:val="000000"/>
          <w:szCs w:val="24"/>
          <w:lang w:val="en-US" w:eastAsia="zh-CN"/>
        </w:rPr>
        <w:t xml:space="preserve"> V, </w:t>
      </w:r>
      <w:proofErr w:type="spellStart"/>
      <w:r w:rsidRPr="00C75BE3">
        <w:rPr>
          <w:rFonts w:ascii="Book Antiqua" w:eastAsia="宋体" w:hAnsi="Book Antiqua" w:cs="宋体"/>
          <w:color w:val="000000"/>
          <w:szCs w:val="24"/>
          <w:lang w:val="en-US" w:eastAsia="zh-CN"/>
        </w:rPr>
        <w:t>Ivarsen</w:t>
      </w:r>
      <w:proofErr w:type="spellEnd"/>
      <w:r w:rsidRPr="00C75BE3">
        <w:rPr>
          <w:rFonts w:ascii="Book Antiqua" w:eastAsia="宋体" w:hAnsi="Book Antiqua" w:cs="宋体"/>
          <w:color w:val="000000"/>
          <w:szCs w:val="24"/>
          <w:lang w:val="en-US" w:eastAsia="zh-CN"/>
        </w:rPr>
        <w:t xml:space="preserve"> A, </w:t>
      </w:r>
      <w:proofErr w:type="spellStart"/>
      <w:r w:rsidRPr="00C75BE3">
        <w:rPr>
          <w:rFonts w:ascii="Book Antiqua" w:eastAsia="宋体" w:hAnsi="Book Antiqua" w:cs="宋体"/>
          <w:color w:val="000000"/>
          <w:szCs w:val="24"/>
          <w:lang w:val="en-US" w:eastAsia="zh-CN"/>
        </w:rPr>
        <w:t>Aalkjaer</w:t>
      </w:r>
      <w:proofErr w:type="spellEnd"/>
      <w:r w:rsidRPr="00C75BE3">
        <w:rPr>
          <w:rFonts w:ascii="Book Antiqua" w:eastAsia="宋体" w:hAnsi="Book Antiqua" w:cs="宋体"/>
          <w:color w:val="000000"/>
          <w:szCs w:val="24"/>
          <w:lang w:val="en-US" w:eastAsia="zh-CN"/>
        </w:rPr>
        <w:t xml:space="preserve"> C, Nilsson H. Hypothesis for the initiation of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Circ</w:t>
      </w:r>
      <w:proofErr w:type="spellEnd"/>
      <w:r w:rsidRPr="00C75BE3">
        <w:rPr>
          <w:rFonts w:ascii="Book Antiqua" w:eastAsia="宋体" w:hAnsi="Book Antiqua" w:cs="宋体"/>
          <w:i/>
          <w:iCs/>
          <w:color w:val="000000"/>
          <w:szCs w:val="24"/>
          <w:lang w:val="en-US" w:eastAsia="zh-CN"/>
        </w:rPr>
        <w:t xml:space="preserve"> Res</w:t>
      </w:r>
      <w:r w:rsidRPr="00C75BE3">
        <w:rPr>
          <w:rFonts w:ascii="Book Antiqua" w:eastAsia="宋体" w:hAnsi="Book Antiqua" w:cs="宋体"/>
          <w:color w:val="000000"/>
          <w:szCs w:val="24"/>
          <w:lang w:val="en-US" w:eastAsia="zh-CN"/>
        </w:rPr>
        <w:t> 2001; </w:t>
      </w:r>
      <w:r w:rsidRPr="00C75BE3">
        <w:rPr>
          <w:rFonts w:ascii="Book Antiqua" w:eastAsia="宋体" w:hAnsi="Book Antiqua" w:cs="宋体"/>
          <w:b/>
          <w:bCs/>
          <w:color w:val="000000"/>
          <w:szCs w:val="24"/>
          <w:lang w:val="en-US" w:eastAsia="zh-CN"/>
        </w:rPr>
        <w:t>88</w:t>
      </w:r>
      <w:r w:rsidRPr="00C75BE3">
        <w:rPr>
          <w:rFonts w:ascii="Book Antiqua" w:eastAsia="宋体" w:hAnsi="Book Antiqua" w:cs="宋体"/>
          <w:color w:val="000000"/>
          <w:szCs w:val="24"/>
          <w:lang w:val="en-US" w:eastAsia="zh-CN"/>
        </w:rPr>
        <w:t>: 810-815 [PMID: 11325873 DOI: 10.1161/hh0801.089603]</w:t>
      </w:r>
    </w:p>
    <w:p w14:paraId="1286D92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37 </w:t>
      </w:r>
      <w:proofErr w:type="spellStart"/>
      <w:r w:rsidRPr="00C75BE3">
        <w:rPr>
          <w:rFonts w:ascii="Book Antiqua" w:eastAsia="宋体" w:hAnsi="Book Antiqua" w:cs="宋体"/>
          <w:b/>
          <w:bCs/>
          <w:color w:val="000000"/>
          <w:szCs w:val="24"/>
          <w:lang w:val="en-US" w:eastAsia="zh-CN"/>
        </w:rPr>
        <w:t>Parthimos</w:t>
      </w:r>
      <w:proofErr w:type="spellEnd"/>
      <w:r w:rsidRPr="00C75BE3">
        <w:rPr>
          <w:rFonts w:ascii="Book Antiqua" w:eastAsia="宋体" w:hAnsi="Book Antiqua" w:cs="宋体"/>
          <w:b/>
          <w:bCs/>
          <w:color w:val="000000"/>
          <w:szCs w:val="24"/>
          <w:lang w:val="en-US" w:eastAsia="zh-CN"/>
        </w:rPr>
        <w:t xml:space="preserve"> D</w:t>
      </w:r>
      <w:r w:rsidRPr="00C75BE3">
        <w:rPr>
          <w:rFonts w:ascii="Book Antiqua" w:eastAsia="宋体" w:hAnsi="Book Antiqua" w:cs="宋体"/>
          <w:color w:val="000000"/>
          <w:szCs w:val="24"/>
          <w:lang w:val="en-US" w:eastAsia="zh-CN"/>
        </w:rPr>
        <w:t>, Edwards DH, Griffith TM.</w:t>
      </w:r>
      <w:proofErr w:type="gramEnd"/>
      <w:r w:rsidRPr="00C75BE3">
        <w:rPr>
          <w:rFonts w:ascii="Book Antiqua" w:eastAsia="宋体" w:hAnsi="Book Antiqua" w:cs="宋体"/>
          <w:color w:val="000000"/>
          <w:szCs w:val="24"/>
          <w:lang w:val="en-US" w:eastAsia="zh-CN"/>
        </w:rPr>
        <w:t xml:space="preserve"> Minimal model of arterial chaos generated by coupled intracellular and membrane Ca2+ oscillators.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1999; </w:t>
      </w:r>
      <w:r w:rsidRPr="00C75BE3">
        <w:rPr>
          <w:rFonts w:ascii="Book Antiqua" w:eastAsia="宋体" w:hAnsi="Book Antiqua" w:cs="宋体"/>
          <w:b/>
          <w:bCs/>
          <w:color w:val="000000"/>
          <w:szCs w:val="24"/>
          <w:lang w:val="en-US" w:eastAsia="zh-CN"/>
        </w:rPr>
        <w:t>277</w:t>
      </w:r>
      <w:r w:rsidRPr="00C75BE3">
        <w:rPr>
          <w:rFonts w:ascii="Book Antiqua" w:eastAsia="宋体" w:hAnsi="Book Antiqua" w:cs="宋体"/>
          <w:color w:val="000000"/>
          <w:szCs w:val="24"/>
          <w:lang w:val="en-US" w:eastAsia="zh-CN"/>
        </w:rPr>
        <w:t>: H1119-H1144 [PMID: 10484436]</w:t>
      </w:r>
    </w:p>
    <w:p w14:paraId="5A445346"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38 </w:t>
      </w:r>
      <w:proofErr w:type="spellStart"/>
      <w:r w:rsidRPr="00C75BE3">
        <w:rPr>
          <w:rFonts w:ascii="Book Antiqua" w:eastAsia="宋体" w:hAnsi="Book Antiqua" w:cs="宋体"/>
          <w:b/>
          <w:bCs/>
          <w:color w:val="000000"/>
          <w:szCs w:val="24"/>
          <w:lang w:val="en-US" w:eastAsia="zh-CN"/>
        </w:rPr>
        <w:t>Garrahan</w:t>
      </w:r>
      <w:proofErr w:type="spellEnd"/>
      <w:r w:rsidRPr="00C75BE3">
        <w:rPr>
          <w:rFonts w:ascii="Book Antiqua" w:eastAsia="宋体" w:hAnsi="Book Antiqua" w:cs="宋体"/>
          <w:b/>
          <w:bCs/>
          <w:color w:val="000000"/>
          <w:szCs w:val="24"/>
          <w:lang w:val="en-US" w:eastAsia="zh-CN"/>
        </w:rPr>
        <w:t xml:space="preserve"> PJ</w:t>
      </w:r>
      <w:r w:rsidRPr="00C75BE3">
        <w:rPr>
          <w:rFonts w:ascii="Book Antiqua" w:eastAsia="宋体" w:hAnsi="Book Antiqua" w:cs="宋体"/>
          <w:color w:val="000000"/>
          <w:szCs w:val="24"/>
          <w:lang w:val="en-US" w:eastAsia="zh-CN"/>
        </w:rPr>
        <w:t xml:space="preserve">, Glynn IM. </w:t>
      </w:r>
      <w:proofErr w:type="gramStart"/>
      <w:r w:rsidRPr="00C75BE3">
        <w:rPr>
          <w:rFonts w:ascii="Book Antiqua" w:eastAsia="宋体" w:hAnsi="Book Antiqua" w:cs="宋体"/>
          <w:color w:val="000000"/>
          <w:szCs w:val="24"/>
          <w:lang w:val="en-US" w:eastAsia="zh-CN"/>
        </w:rPr>
        <w:t>The sensitivity of the sodium pump to external sodium.</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1967; </w:t>
      </w:r>
      <w:r w:rsidRPr="00C75BE3">
        <w:rPr>
          <w:rFonts w:ascii="Book Antiqua" w:eastAsia="宋体" w:hAnsi="Book Antiqua" w:cs="宋体"/>
          <w:b/>
          <w:bCs/>
          <w:color w:val="000000"/>
          <w:szCs w:val="24"/>
          <w:lang w:val="en-US" w:eastAsia="zh-CN"/>
        </w:rPr>
        <w:t>192</w:t>
      </w:r>
      <w:r w:rsidRPr="00C75BE3">
        <w:rPr>
          <w:rFonts w:ascii="Book Antiqua" w:eastAsia="宋体" w:hAnsi="Book Antiqua" w:cs="宋体"/>
          <w:color w:val="000000"/>
          <w:szCs w:val="24"/>
          <w:lang w:val="en-US" w:eastAsia="zh-CN"/>
        </w:rPr>
        <w:t>: 175-188 [PMID: 6051802]</w:t>
      </w:r>
    </w:p>
    <w:p w14:paraId="0A3B9C8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39 </w:t>
      </w:r>
      <w:r w:rsidRPr="00C75BE3">
        <w:rPr>
          <w:rFonts w:ascii="Book Antiqua" w:eastAsia="宋体" w:hAnsi="Book Antiqua" w:cs="宋体"/>
          <w:b/>
          <w:bCs/>
          <w:color w:val="000000"/>
          <w:szCs w:val="24"/>
          <w:lang w:val="en-US" w:eastAsia="zh-CN"/>
        </w:rPr>
        <w:t>Sachs JR</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Ouabain</w:t>
      </w:r>
      <w:proofErr w:type="spellEnd"/>
      <w:r w:rsidRPr="00C75BE3">
        <w:rPr>
          <w:rFonts w:ascii="Book Antiqua" w:eastAsia="宋体" w:hAnsi="Book Antiqua" w:cs="宋体"/>
          <w:color w:val="000000"/>
          <w:szCs w:val="24"/>
          <w:lang w:val="en-US" w:eastAsia="zh-CN"/>
        </w:rPr>
        <w:t>-insensitive sodium movements in the human red blood cell.</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J Gen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1971; </w:t>
      </w:r>
      <w:r w:rsidRPr="00C75BE3">
        <w:rPr>
          <w:rFonts w:ascii="Book Antiqua" w:eastAsia="宋体" w:hAnsi="Book Antiqua" w:cs="宋体"/>
          <w:b/>
          <w:bCs/>
          <w:color w:val="000000"/>
          <w:szCs w:val="24"/>
          <w:lang w:val="en-US" w:eastAsia="zh-CN"/>
        </w:rPr>
        <w:t>57</w:t>
      </w:r>
      <w:r w:rsidRPr="00C75BE3">
        <w:rPr>
          <w:rFonts w:ascii="Book Antiqua" w:eastAsia="宋体" w:hAnsi="Book Antiqua" w:cs="宋体"/>
          <w:color w:val="000000"/>
          <w:szCs w:val="24"/>
          <w:lang w:val="en-US" w:eastAsia="zh-CN"/>
        </w:rPr>
        <w:t>: 259-282 [PMID: 5544793 DOI: 10.1085/jgp.57.3.259]</w:t>
      </w:r>
    </w:p>
    <w:p w14:paraId="2BF13A7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40 </w:t>
      </w:r>
      <w:r w:rsidRPr="00C75BE3">
        <w:rPr>
          <w:rFonts w:ascii="Book Antiqua" w:eastAsia="宋体" w:hAnsi="Book Antiqua" w:cs="宋体"/>
          <w:b/>
          <w:bCs/>
          <w:color w:val="000000"/>
          <w:szCs w:val="24"/>
          <w:lang w:val="en-US" w:eastAsia="zh-CN"/>
        </w:rPr>
        <w:t>Russell JM</w:t>
      </w:r>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 xml:space="preserve">Sodium-potassium-chloride </w:t>
      </w:r>
      <w:proofErr w:type="spellStart"/>
      <w:r w:rsidRPr="00C75BE3">
        <w:rPr>
          <w:rFonts w:ascii="Book Antiqua" w:eastAsia="宋体" w:hAnsi="Book Antiqua" w:cs="宋体"/>
          <w:color w:val="000000"/>
          <w:szCs w:val="24"/>
          <w:lang w:val="en-US" w:eastAsia="zh-CN"/>
        </w:rPr>
        <w:t>cotransport</w:t>
      </w:r>
      <w:proofErr w:type="spellEnd"/>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Rev</w:t>
      </w:r>
      <w:r w:rsidRPr="00C75BE3">
        <w:rPr>
          <w:rFonts w:ascii="Book Antiqua" w:eastAsia="宋体" w:hAnsi="Book Antiqua" w:cs="宋体"/>
          <w:color w:val="000000"/>
          <w:szCs w:val="24"/>
          <w:lang w:val="en-US" w:eastAsia="zh-CN"/>
        </w:rPr>
        <w:t> 2000; </w:t>
      </w:r>
      <w:r w:rsidRPr="00C75BE3">
        <w:rPr>
          <w:rFonts w:ascii="Book Antiqua" w:eastAsia="宋体" w:hAnsi="Book Antiqua" w:cs="宋体"/>
          <w:b/>
          <w:bCs/>
          <w:color w:val="000000"/>
          <w:szCs w:val="24"/>
          <w:lang w:val="en-US" w:eastAsia="zh-CN"/>
        </w:rPr>
        <w:t>80</w:t>
      </w:r>
      <w:r w:rsidRPr="00C75BE3">
        <w:rPr>
          <w:rFonts w:ascii="Book Antiqua" w:eastAsia="宋体" w:hAnsi="Book Antiqua" w:cs="宋体"/>
          <w:color w:val="000000"/>
          <w:szCs w:val="24"/>
          <w:lang w:val="en-US" w:eastAsia="zh-CN"/>
        </w:rPr>
        <w:t>: 211-276 [PMID: 10617769]</w:t>
      </w:r>
    </w:p>
    <w:p w14:paraId="605DBDE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1 </w:t>
      </w:r>
      <w:r w:rsidRPr="00C75BE3">
        <w:rPr>
          <w:rFonts w:ascii="Book Antiqua" w:eastAsia="宋体" w:hAnsi="Book Antiqua" w:cs="宋体"/>
          <w:b/>
          <w:bCs/>
          <w:color w:val="000000"/>
          <w:szCs w:val="24"/>
          <w:lang w:val="en-US" w:eastAsia="zh-CN"/>
        </w:rPr>
        <w:t>Palacios J</w:t>
      </w:r>
      <w:r w:rsidRPr="00C75BE3">
        <w:rPr>
          <w:rFonts w:ascii="Book Antiqua" w:eastAsia="宋体" w:hAnsi="Book Antiqua" w:cs="宋体"/>
          <w:color w:val="000000"/>
          <w:szCs w:val="24"/>
          <w:lang w:val="en-US" w:eastAsia="zh-CN"/>
        </w:rPr>
        <w:t xml:space="preserve">, Vega JL, Paredes A, </w:t>
      </w:r>
      <w:proofErr w:type="spellStart"/>
      <w:r w:rsidRPr="00C75BE3">
        <w:rPr>
          <w:rFonts w:ascii="Book Antiqua" w:eastAsia="宋体" w:hAnsi="Book Antiqua" w:cs="宋体"/>
          <w:color w:val="000000"/>
          <w:szCs w:val="24"/>
          <w:lang w:val="en-US" w:eastAsia="zh-CN"/>
        </w:rPr>
        <w:t>Cifuentes</w:t>
      </w:r>
      <w:proofErr w:type="spellEnd"/>
      <w:r w:rsidRPr="00C75BE3">
        <w:rPr>
          <w:rFonts w:ascii="Book Antiqua" w:eastAsia="宋体" w:hAnsi="Book Antiqua" w:cs="宋体"/>
          <w:color w:val="000000"/>
          <w:szCs w:val="24"/>
          <w:lang w:val="en-US" w:eastAsia="zh-CN"/>
        </w:rPr>
        <w:t xml:space="preserve"> F. Effect of phenylephrine and endothelium on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in rat aorta involves potassium uptake.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Sci</w:t>
      </w:r>
      <w:proofErr w:type="spellEnd"/>
      <w:r w:rsidRPr="00C75BE3">
        <w:rPr>
          <w:rFonts w:ascii="Book Antiqua" w:eastAsia="宋体" w:hAnsi="Book Antiqua" w:cs="宋体"/>
          <w:color w:val="000000"/>
          <w:szCs w:val="24"/>
          <w:lang w:val="en-US" w:eastAsia="zh-CN"/>
        </w:rPr>
        <w:t> 2013; </w:t>
      </w:r>
      <w:r w:rsidRPr="00C75BE3">
        <w:rPr>
          <w:rFonts w:ascii="Book Antiqua" w:eastAsia="宋体" w:hAnsi="Book Antiqua" w:cs="宋体"/>
          <w:b/>
          <w:bCs/>
          <w:color w:val="000000"/>
          <w:szCs w:val="24"/>
          <w:lang w:val="en-US" w:eastAsia="zh-CN"/>
        </w:rPr>
        <w:t>63</w:t>
      </w:r>
      <w:r w:rsidRPr="00C75BE3">
        <w:rPr>
          <w:rFonts w:ascii="Book Antiqua" w:eastAsia="宋体" w:hAnsi="Book Antiqua" w:cs="宋体"/>
          <w:color w:val="000000"/>
          <w:szCs w:val="24"/>
          <w:lang w:val="en-US" w:eastAsia="zh-CN"/>
        </w:rPr>
        <w:t>: 103-111 [PMID: 23180009 DOI: 10.1007/s12576-012-0240-9]</w:t>
      </w:r>
    </w:p>
    <w:p w14:paraId="074A2CD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2 </w:t>
      </w:r>
      <w:r w:rsidRPr="00C75BE3">
        <w:rPr>
          <w:rFonts w:ascii="Book Antiqua" w:eastAsia="宋体" w:hAnsi="Book Antiqua" w:cs="宋体"/>
          <w:b/>
          <w:bCs/>
          <w:color w:val="000000"/>
          <w:szCs w:val="24"/>
          <w:lang w:val="en-US" w:eastAsia="zh-CN"/>
        </w:rPr>
        <w:t xml:space="preserve">de Souza </w:t>
      </w:r>
      <w:proofErr w:type="spellStart"/>
      <w:r w:rsidRPr="00C75BE3">
        <w:rPr>
          <w:rFonts w:ascii="Book Antiqua" w:eastAsia="宋体" w:hAnsi="Book Antiqua" w:cs="宋体"/>
          <w:b/>
          <w:bCs/>
          <w:color w:val="000000"/>
          <w:szCs w:val="24"/>
          <w:lang w:val="en-US" w:eastAsia="zh-CN"/>
        </w:rPr>
        <w:t>Md</w:t>
      </w:r>
      <w:proofErr w:type="spellEnd"/>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Bouskela</w:t>
      </w:r>
      <w:proofErr w:type="spellEnd"/>
      <w:r w:rsidRPr="00C75BE3">
        <w:rPr>
          <w:rFonts w:ascii="Book Antiqua" w:eastAsia="宋体" w:hAnsi="Book Antiqua" w:cs="宋体"/>
          <w:color w:val="000000"/>
          <w:szCs w:val="24"/>
          <w:lang w:val="en-US" w:eastAsia="zh-CN"/>
        </w:rPr>
        <w:t xml:space="preserve"> E. Arteriolar diameter and spontaneous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importance of potassium channels and nitric oxide. </w:t>
      </w:r>
      <w:proofErr w:type="spellStart"/>
      <w:r w:rsidRPr="00C75BE3">
        <w:rPr>
          <w:rFonts w:ascii="Book Antiqua" w:eastAsia="宋体" w:hAnsi="Book Antiqua" w:cs="宋体"/>
          <w:i/>
          <w:iCs/>
          <w:color w:val="000000"/>
          <w:szCs w:val="24"/>
          <w:lang w:val="en-US" w:eastAsia="zh-CN"/>
        </w:rPr>
        <w:t>Microvasc</w:t>
      </w:r>
      <w:proofErr w:type="spellEnd"/>
      <w:r w:rsidRPr="00C75BE3">
        <w:rPr>
          <w:rFonts w:ascii="Book Antiqua" w:eastAsia="宋体" w:hAnsi="Book Antiqua" w:cs="宋体"/>
          <w:i/>
          <w:iCs/>
          <w:color w:val="000000"/>
          <w:szCs w:val="24"/>
          <w:lang w:val="en-US" w:eastAsia="zh-CN"/>
        </w:rPr>
        <w:t xml:space="preserve"> Res</w:t>
      </w:r>
      <w:r w:rsidRPr="00C75BE3">
        <w:rPr>
          <w:rFonts w:ascii="Book Antiqua" w:eastAsia="宋体" w:hAnsi="Book Antiqua" w:cs="宋体"/>
          <w:color w:val="000000"/>
          <w:szCs w:val="24"/>
          <w:lang w:val="en-US" w:eastAsia="zh-CN"/>
        </w:rPr>
        <w:t> 2013; </w:t>
      </w:r>
      <w:r w:rsidRPr="00C75BE3">
        <w:rPr>
          <w:rFonts w:ascii="Book Antiqua" w:eastAsia="宋体" w:hAnsi="Book Antiqua" w:cs="宋体"/>
          <w:b/>
          <w:bCs/>
          <w:color w:val="000000"/>
          <w:szCs w:val="24"/>
          <w:lang w:val="en-US" w:eastAsia="zh-CN"/>
        </w:rPr>
        <w:t>90</w:t>
      </w:r>
      <w:r w:rsidRPr="00C75BE3">
        <w:rPr>
          <w:rFonts w:ascii="Book Antiqua" w:eastAsia="宋体" w:hAnsi="Book Antiqua" w:cs="宋体"/>
          <w:color w:val="000000"/>
          <w:szCs w:val="24"/>
          <w:lang w:val="en-US" w:eastAsia="zh-CN"/>
        </w:rPr>
        <w:t>: 121-127 [PMID: 23948594 DOI: 10.1016/j.mvr.2013.08.001]</w:t>
      </w:r>
    </w:p>
    <w:p w14:paraId="43A8091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lastRenderedPageBreak/>
        <w:t>43 </w:t>
      </w:r>
      <w:proofErr w:type="spellStart"/>
      <w:r w:rsidRPr="00C75BE3">
        <w:rPr>
          <w:rFonts w:ascii="Book Antiqua" w:eastAsia="宋体" w:hAnsi="Book Antiqua" w:cs="宋体"/>
          <w:b/>
          <w:bCs/>
          <w:color w:val="000000"/>
          <w:szCs w:val="24"/>
          <w:lang w:val="en-US" w:eastAsia="zh-CN"/>
        </w:rPr>
        <w:t>Blaustein</w:t>
      </w:r>
      <w:proofErr w:type="spellEnd"/>
      <w:r w:rsidRPr="00C75BE3">
        <w:rPr>
          <w:rFonts w:ascii="Book Antiqua" w:eastAsia="宋体" w:hAnsi="Book Antiqua" w:cs="宋体"/>
          <w:b/>
          <w:bCs/>
          <w:color w:val="000000"/>
          <w:szCs w:val="24"/>
          <w:lang w:val="en-US" w:eastAsia="zh-CN"/>
        </w:rPr>
        <w:t xml:space="preserve"> MP</w:t>
      </w:r>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xml:space="preserve"> Sodium ions, calcium ions, blood pressure regulation, and hypertension: a reassessment and a hypothesis.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1977; </w:t>
      </w:r>
      <w:r w:rsidRPr="00C75BE3">
        <w:rPr>
          <w:rFonts w:ascii="Book Antiqua" w:eastAsia="宋体" w:hAnsi="Book Antiqua" w:cs="宋体"/>
          <w:b/>
          <w:bCs/>
          <w:color w:val="000000"/>
          <w:szCs w:val="24"/>
          <w:lang w:val="en-US" w:eastAsia="zh-CN"/>
        </w:rPr>
        <w:t>232</w:t>
      </w:r>
      <w:r w:rsidRPr="00C75BE3">
        <w:rPr>
          <w:rFonts w:ascii="Book Antiqua" w:eastAsia="宋体" w:hAnsi="Book Antiqua" w:cs="宋体"/>
          <w:color w:val="000000"/>
          <w:szCs w:val="24"/>
          <w:lang w:val="en-US" w:eastAsia="zh-CN"/>
        </w:rPr>
        <w:t>: C165-C173 [PMID: 324293]</w:t>
      </w:r>
    </w:p>
    <w:p w14:paraId="20721D16"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4 </w:t>
      </w:r>
      <w:r w:rsidRPr="00C75BE3">
        <w:rPr>
          <w:rFonts w:ascii="Book Antiqua" w:eastAsia="宋体" w:hAnsi="Book Antiqua" w:cs="宋体"/>
          <w:b/>
          <w:bCs/>
          <w:color w:val="000000"/>
          <w:szCs w:val="24"/>
          <w:lang w:val="en-US" w:eastAsia="zh-CN"/>
        </w:rPr>
        <w:t>Clausen T</w:t>
      </w:r>
      <w:r w:rsidRPr="00C75BE3">
        <w:rPr>
          <w:rFonts w:ascii="Book Antiqua" w:eastAsia="宋体" w:hAnsi="Book Antiqua" w:cs="宋体"/>
          <w:color w:val="000000"/>
          <w:szCs w:val="24"/>
          <w:lang w:val="en-US" w:eastAsia="zh-CN"/>
        </w:rPr>
        <w:t xml:space="preserve">, Nielsen OB. The </w:t>
      </w:r>
      <w:proofErr w:type="spellStart"/>
      <w:r w:rsidRPr="00C75BE3">
        <w:rPr>
          <w:rFonts w:ascii="Book Antiqua" w:eastAsia="宋体" w:hAnsi="Book Antiqua" w:cs="宋体"/>
          <w:color w:val="000000"/>
          <w:szCs w:val="24"/>
          <w:lang w:val="en-US" w:eastAsia="zh-CN"/>
        </w:rPr>
        <w:t>Na+</w:t>
      </w:r>
      <w:proofErr w:type="gramStart"/>
      <w:r w:rsidRPr="00C75BE3">
        <w:rPr>
          <w:rFonts w:ascii="Book Antiqua" w:eastAsia="宋体" w:hAnsi="Book Antiqua" w:cs="宋体"/>
          <w:color w:val="000000"/>
          <w:szCs w:val="24"/>
          <w:lang w:val="en-US" w:eastAsia="zh-CN"/>
        </w:rPr>
        <w:t>,K</w:t>
      </w:r>
      <w:proofErr w:type="spellEnd"/>
      <w:proofErr w:type="gramEnd"/>
      <w:r w:rsidRPr="00C75BE3">
        <w:rPr>
          <w:rFonts w:ascii="Book Antiqua" w:eastAsia="宋体" w:hAnsi="Book Antiqua" w:cs="宋体"/>
          <w:color w:val="000000"/>
          <w:szCs w:val="24"/>
          <w:lang w:val="en-US" w:eastAsia="zh-CN"/>
        </w:rPr>
        <w:t>(+)-pump and muscle contractility. </w:t>
      </w:r>
      <w:proofErr w:type="spellStart"/>
      <w:r w:rsidRPr="00C75BE3">
        <w:rPr>
          <w:rFonts w:ascii="Book Antiqua" w:eastAsia="宋体" w:hAnsi="Book Antiqua" w:cs="宋体"/>
          <w:i/>
          <w:iCs/>
          <w:color w:val="000000"/>
          <w:szCs w:val="24"/>
          <w:lang w:val="en-US" w:eastAsia="zh-CN"/>
        </w:rPr>
        <w:t>Act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Scand</w:t>
      </w:r>
      <w:proofErr w:type="spellEnd"/>
      <w:r w:rsidRPr="00C75BE3">
        <w:rPr>
          <w:rFonts w:ascii="Book Antiqua" w:eastAsia="宋体" w:hAnsi="Book Antiqua" w:cs="宋体"/>
          <w:color w:val="000000"/>
          <w:szCs w:val="24"/>
          <w:lang w:val="en-US" w:eastAsia="zh-CN"/>
        </w:rPr>
        <w:t> 1994; </w:t>
      </w:r>
      <w:r w:rsidRPr="00C75BE3">
        <w:rPr>
          <w:rFonts w:ascii="Book Antiqua" w:eastAsia="宋体" w:hAnsi="Book Antiqua" w:cs="宋体"/>
          <w:b/>
          <w:bCs/>
          <w:color w:val="000000"/>
          <w:szCs w:val="24"/>
          <w:lang w:val="en-US" w:eastAsia="zh-CN"/>
        </w:rPr>
        <w:t>152</w:t>
      </w:r>
      <w:r w:rsidRPr="00C75BE3">
        <w:rPr>
          <w:rFonts w:ascii="Book Antiqua" w:eastAsia="宋体" w:hAnsi="Book Antiqua" w:cs="宋体"/>
          <w:color w:val="000000"/>
          <w:szCs w:val="24"/>
          <w:lang w:val="en-US" w:eastAsia="zh-CN"/>
        </w:rPr>
        <w:t>: 365-373 [PMID: 7701937 DOI: 10.1111/j.1748-1716.1994.tb09818.x]</w:t>
      </w:r>
    </w:p>
    <w:p w14:paraId="54D2AB62"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5 </w:t>
      </w:r>
      <w:proofErr w:type="spellStart"/>
      <w:r w:rsidRPr="00C75BE3">
        <w:rPr>
          <w:rFonts w:ascii="Book Antiqua" w:eastAsia="宋体" w:hAnsi="Book Antiqua" w:cs="宋体"/>
          <w:b/>
          <w:bCs/>
          <w:color w:val="000000"/>
          <w:szCs w:val="24"/>
          <w:lang w:val="en-US" w:eastAsia="zh-CN"/>
        </w:rPr>
        <w:t>Rapoport</w:t>
      </w:r>
      <w:proofErr w:type="spellEnd"/>
      <w:r w:rsidRPr="00C75BE3">
        <w:rPr>
          <w:rFonts w:ascii="Book Antiqua" w:eastAsia="宋体" w:hAnsi="Book Antiqua" w:cs="宋体"/>
          <w:b/>
          <w:bCs/>
          <w:color w:val="000000"/>
          <w:szCs w:val="24"/>
          <w:lang w:val="en-US" w:eastAsia="zh-CN"/>
        </w:rPr>
        <w:t xml:space="preserve"> RM</w:t>
      </w:r>
      <w:r w:rsidRPr="00C75BE3">
        <w:rPr>
          <w:rFonts w:ascii="Book Antiqua" w:eastAsia="宋体" w:hAnsi="Book Antiqua" w:cs="宋体"/>
          <w:color w:val="000000"/>
          <w:szCs w:val="24"/>
          <w:lang w:val="en-US" w:eastAsia="zh-CN"/>
        </w:rPr>
        <w:t xml:space="preserve">, Schwartz K, Murad F. Effects of </w:t>
      </w:r>
      <w:proofErr w:type="spellStart"/>
      <w:r w:rsidRPr="00C75BE3">
        <w:rPr>
          <w:rFonts w:ascii="Book Antiqua" w:eastAsia="宋体" w:hAnsi="Book Antiqua" w:cs="宋体"/>
          <w:color w:val="000000"/>
          <w:szCs w:val="24"/>
          <w:lang w:val="en-US" w:eastAsia="zh-CN"/>
        </w:rPr>
        <w:t>Na+,K</w:t>
      </w:r>
      <w:proofErr w:type="spellEnd"/>
      <w:r w:rsidRPr="00C75BE3">
        <w:rPr>
          <w:rFonts w:ascii="Book Antiqua" w:eastAsia="宋体" w:hAnsi="Book Antiqua" w:cs="宋体"/>
          <w:color w:val="000000"/>
          <w:szCs w:val="24"/>
          <w:lang w:val="en-US" w:eastAsia="zh-CN"/>
        </w:rPr>
        <w:t>+-pump inhibitors and membrane depolarizing agents on acetylcholine-induced endothelium-dependent relaxation and cyclic GMP accumulation in rat aorta. </w:t>
      </w:r>
      <w:proofErr w:type="spellStart"/>
      <w:r w:rsidRPr="00C75BE3">
        <w:rPr>
          <w:rFonts w:ascii="Book Antiqua" w:eastAsia="宋体" w:hAnsi="Book Antiqua" w:cs="宋体"/>
          <w:i/>
          <w:iCs/>
          <w:color w:val="000000"/>
          <w:szCs w:val="24"/>
          <w:lang w:val="en-US" w:eastAsia="zh-CN"/>
        </w:rPr>
        <w:t>Eur</w:t>
      </w:r>
      <w:proofErr w:type="spellEnd"/>
      <w:r w:rsidRPr="00C75BE3">
        <w:rPr>
          <w:rFonts w:ascii="Book Antiqua" w:eastAsia="宋体" w:hAnsi="Book Antiqua" w:cs="宋体"/>
          <w:i/>
          <w:iCs/>
          <w:color w:val="000000"/>
          <w:szCs w:val="24"/>
          <w:lang w:val="en-US" w:eastAsia="zh-CN"/>
        </w:rPr>
        <w:t xml:space="preserve">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1985; </w:t>
      </w:r>
      <w:r w:rsidRPr="00C75BE3">
        <w:rPr>
          <w:rFonts w:ascii="Book Antiqua" w:eastAsia="宋体" w:hAnsi="Book Antiqua" w:cs="宋体"/>
          <w:b/>
          <w:bCs/>
          <w:color w:val="000000"/>
          <w:szCs w:val="24"/>
          <w:lang w:val="en-US" w:eastAsia="zh-CN"/>
        </w:rPr>
        <w:t>110</w:t>
      </w:r>
      <w:r w:rsidRPr="00C75BE3">
        <w:rPr>
          <w:rFonts w:ascii="Book Antiqua" w:eastAsia="宋体" w:hAnsi="Book Antiqua" w:cs="宋体"/>
          <w:color w:val="000000"/>
          <w:szCs w:val="24"/>
          <w:lang w:val="en-US" w:eastAsia="zh-CN"/>
        </w:rPr>
        <w:t>: 203-209 [PMID: 2985409 DOI: 10.1016/0014-2999(85)90212-2]</w:t>
      </w:r>
    </w:p>
    <w:p w14:paraId="3105B90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6 </w:t>
      </w:r>
      <w:proofErr w:type="spellStart"/>
      <w:r w:rsidRPr="00C75BE3">
        <w:rPr>
          <w:rFonts w:ascii="Book Antiqua" w:eastAsia="宋体" w:hAnsi="Book Antiqua" w:cs="宋体"/>
          <w:b/>
          <w:bCs/>
          <w:color w:val="000000"/>
          <w:szCs w:val="24"/>
          <w:lang w:val="en-US" w:eastAsia="zh-CN"/>
        </w:rPr>
        <w:t>Gustafsson</w:t>
      </w:r>
      <w:proofErr w:type="spellEnd"/>
      <w:r w:rsidRPr="00C75BE3">
        <w:rPr>
          <w:rFonts w:ascii="Book Antiqua" w:eastAsia="宋体" w:hAnsi="Book Antiqua" w:cs="宋体"/>
          <w:b/>
          <w:bCs/>
          <w:color w:val="000000"/>
          <w:szCs w:val="24"/>
          <w:lang w:val="en-US" w:eastAsia="zh-CN"/>
        </w:rPr>
        <w:t xml:space="preserve"> H</w:t>
      </w:r>
      <w:r w:rsidRPr="00C75BE3">
        <w:rPr>
          <w:rFonts w:ascii="Book Antiqua" w:eastAsia="宋体" w:hAnsi="Book Antiqua" w:cs="宋体"/>
          <w:color w:val="000000"/>
          <w:szCs w:val="24"/>
          <w:lang w:val="en-US" w:eastAsia="zh-CN"/>
        </w:rPr>
        <w:t xml:space="preserve">, Nilsson H. Rhythmic contractions in isolated small arteries of rat: role of K+ channels and the </w:t>
      </w:r>
      <w:proofErr w:type="spellStart"/>
      <w:r w:rsidRPr="00C75BE3">
        <w:rPr>
          <w:rFonts w:ascii="Book Antiqua" w:eastAsia="宋体" w:hAnsi="Book Antiqua" w:cs="宋体"/>
          <w:color w:val="000000"/>
          <w:szCs w:val="24"/>
          <w:lang w:val="en-US" w:eastAsia="zh-CN"/>
        </w:rPr>
        <w:t>Na+</w:t>
      </w:r>
      <w:proofErr w:type="gramStart"/>
      <w:r w:rsidRPr="00C75BE3">
        <w:rPr>
          <w:rFonts w:ascii="Book Antiqua" w:eastAsia="宋体" w:hAnsi="Book Antiqua" w:cs="宋体"/>
          <w:color w:val="000000"/>
          <w:szCs w:val="24"/>
          <w:lang w:val="en-US" w:eastAsia="zh-CN"/>
        </w:rPr>
        <w:t>,K</w:t>
      </w:r>
      <w:proofErr w:type="spellEnd"/>
      <w:proofErr w:type="gramEnd"/>
      <w:r w:rsidRPr="00C75BE3">
        <w:rPr>
          <w:rFonts w:ascii="Book Antiqua" w:eastAsia="宋体" w:hAnsi="Book Antiqua" w:cs="宋体"/>
          <w:color w:val="000000"/>
          <w:szCs w:val="24"/>
          <w:lang w:val="en-US" w:eastAsia="zh-CN"/>
        </w:rPr>
        <w:t>(+)-pump. </w:t>
      </w:r>
      <w:proofErr w:type="spellStart"/>
      <w:r w:rsidRPr="00C75BE3">
        <w:rPr>
          <w:rFonts w:ascii="Book Antiqua" w:eastAsia="宋体" w:hAnsi="Book Antiqua" w:cs="宋体"/>
          <w:i/>
          <w:iCs/>
          <w:color w:val="000000"/>
          <w:szCs w:val="24"/>
          <w:lang w:val="en-US" w:eastAsia="zh-CN"/>
        </w:rPr>
        <w:t>Act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Scand</w:t>
      </w:r>
      <w:proofErr w:type="spellEnd"/>
      <w:r w:rsidRPr="00C75BE3">
        <w:rPr>
          <w:rFonts w:ascii="Book Antiqua" w:eastAsia="宋体" w:hAnsi="Book Antiqua" w:cs="宋体"/>
          <w:color w:val="000000"/>
          <w:szCs w:val="24"/>
          <w:lang w:val="en-US" w:eastAsia="zh-CN"/>
        </w:rPr>
        <w:t> 1994; </w:t>
      </w:r>
      <w:r w:rsidRPr="00C75BE3">
        <w:rPr>
          <w:rFonts w:ascii="Book Antiqua" w:eastAsia="宋体" w:hAnsi="Book Antiqua" w:cs="宋体"/>
          <w:b/>
          <w:bCs/>
          <w:color w:val="000000"/>
          <w:szCs w:val="24"/>
          <w:lang w:val="en-US" w:eastAsia="zh-CN"/>
        </w:rPr>
        <w:t>150</w:t>
      </w:r>
      <w:r w:rsidRPr="00C75BE3">
        <w:rPr>
          <w:rFonts w:ascii="Book Antiqua" w:eastAsia="宋体" w:hAnsi="Book Antiqua" w:cs="宋体"/>
          <w:color w:val="000000"/>
          <w:szCs w:val="24"/>
          <w:lang w:val="en-US" w:eastAsia="zh-CN"/>
        </w:rPr>
        <w:t>: 161-170 [PMID: 8191895 DOI: 10.1111/j.1748-1716.1994.tb09673.x]</w:t>
      </w:r>
    </w:p>
    <w:p w14:paraId="43970C24"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7 </w:t>
      </w:r>
      <w:proofErr w:type="spellStart"/>
      <w:r w:rsidRPr="00C75BE3">
        <w:rPr>
          <w:rFonts w:ascii="Book Antiqua" w:eastAsia="宋体" w:hAnsi="Book Antiqua" w:cs="宋体"/>
          <w:b/>
          <w:bCs/>
          <w:color w:val="000000"/>
          <w:szCs w:val="24"/>
          <w:lang w:val="en-US" w:eastAsia="zh-CN"/>
        </w:rPr>
        <w:t>Matchkov</w:t>
      </w:r>
      <w:proofErr w:type="spellEnd"/>
      <w:r w:rsidRPr="00C75BE3">
        <w:rPr>
          <w:rFonts w:ascii="Book Antiqua" w:eastAsia="宋体" w:hAnsi="Book Antiqua" w:cs="宋体"/>
          <w:b/>
          <w:bCs/>
          <w:color w:val="000000"/>
          <w:szCs w:val="24"/>
          <w:lang w:val="en-US" w:eastAsia="zh-CN"/>
        </w:rPr>
        <w:t xml:space="preserve"> VV</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Gustafsson</w:t>
      </w:r>
      <w:proofErr w:type="spellEnd"/>
      <w:r w:rsidRPr="00C75BE3">
        <w:rPr>
          <w:rFonts w:ascii="Book Antiqua" w:eastAsia="宋体" w:hAnsi="Book Antiqua" w:cs="宋体"/>
          <w:color w:val="000000"/>
          <w:szCs w:val="24"/>
          <w:lang w:val="en-US" w:eastAsia="zh-CN"/>
        </w:rPr>
        <w:t xml:space="preserve"> H, Rahman A, Briggs </w:t>
      </w:r>
      <w:proofErr w:type="spellStart"/>
      <w:r w:rsidRPr="00C75BE3">
        <w:rPr>
          <w:rFonts w:ascii="Book Antiqua" w:eastAsia="宋体" w:hAnsi="Book Antiqua" w:cs="宋体"/>
          <w:color w:val="000000"/>
          <w:szCs w:val="24"/>
          <w:lang w:val="en-US" w:eastAsia="zh-CN"/>
        </w:rPr>
        <w:t>Boedtkjer</w:t>
      </w:r>
      <w:proofErr w:type="spellEnd"/>
      <w:r w:rsidRPr="00C75BE3">
        <w:rPr>
          <w:rFonts w:ascii="Book Antiqua" w:eastAsia="宋体" w:hAnsi="Book Antiqua" w:cs="宋体"/>
          <w:color w:val="000000"/>
          <w:szCs w:val="24"/>
          <w:lang w:val="en-US" w:eastAsia="zh-CN"/>
        </w:rPr>
        <w:t xml:space="preserve"> DM, </w:t>
      </w:r>
      <w:proofErr w:type="spellStart"/>
      <w:r w:rsidRPr="00C75BE3">
        <w:rPr>
          <w:rFonts w:ascii="Book Antiqua" w:eastAsia="宋体" w:hAnsi="Book Antiqua" w:cs="宋体"/>
          <w:color w:val="000000"/>
          <w:szCs w:val="24"/>
          <w:lang w:val="en-US" w:eastAsia="zh-CN"/>
        </w:rPr>
        <w:t>Gorintin</w:t>
      </w:r>
      <w:proofErr w:type="spellEnd"/>
      <w:r w:rsidRPr="00C75BE3">
        <w:rPr>
          <w:rFonts w:ascii="Book Antiqua" w:eastAsia="宋体" w:hAnsi="Book Antiqua" w:cs="宋体"/>
          <w:color w:val="000000"/>
          <w:szCs w:val="24"/>
          <w:lang w:val="en-US" w:eastAsia="zh-CN"/>
        </w:rPr>
        <w:t xml:space="preserve"> S, Hansen AK, </w:t>
      </w:r>
      <w:proofErr w:type="spellStart"/>
      <w:r w:rsidRPr="00C75BE3">
        <w:rPr>
          <w:rFonts w:ascii="Book Antiqua" w:eastAsia="宋体" w:hAnsi="Book Antiqua" w:cs="宋体"/>
          <w:color w:val="000000"/>
          <w:szCs w:val="24"/>
          <w:lang w:val="en-US" w:eastAsia="zh-CN"/>
        </w:rPr>
        <w:t>Bouzinova</w:t>
      </w:r>
      <w:proofErr w:type="spellEnd"/>
      <w:r w:rsidRPr="00C75BE3">
        <w:rPr>
          <w:rFonts w:ascii="Book Antiqua" w:eastAsia="宋体" w:hAnsi="Book Antiqua" w:cs="宋体"/>
          <w:color w:val="000000"/>
          <w:szCs w:val="24"/>
          <w:lang w:val="en-US" w:eastAsia="zh-CN"/>
        </w:rPr>
        <w:t xml:space="preserve"> EV, </w:t>
      </w:r>
      <w:proofErr w:type="spellStart"/>
      <w:r w:rsidRPr="00C75BE3">
        <w:rPr>
          <w:rFonts w:ascii="Book Antiqua" w:eastAsia="宋体" w:hAnsi="Book Antiqua" w:cs="宋体"/>
          <w:color w:val="000000"/>
          <w:szCs w:val="24"/>
          <w:lang w:val="en-US" w:eastAsia="zh-CN"/>
        </w:rPr>
        <w:t>Praetorius</w:t>
      </w:r>
      <w:proofErr w:type="spellEnd"/>
      <w:r w:rsidRPr="00C75BE3">
        <w:rPr>
          <w:rFonts w:ascii="Book Antiqua" w:eastAsia="宋体" w:hAnsi="Book Antiqua" w:cs="宋体"/>
          <w:color w:val="000000"/>
          <w:szCs w:val="24"/>
          <w:lang w:val="en-US" w:eastAsia="zh-CN"/>
        </w:rPr>
        <w:t xml:space="preserve"> HA, </w:t>
      </w:r>
      <w:proofErr w:type="spellStart"/>
      <w:r w:rsidRPr="00C75BE3">
        <w:rPr>
          <w:rFonts w:ascii="Book Antiqua" w:eastAsia="宋体" w:hAnsi="Book Antiqua" w:cs="宋体"/>
          <w:color w:val="000000"/>
          <w:szCs w:val="24"/>
          <w:lang w:val="en-US" w:eastAsia="zh-CN"/>
        </w:rPr>
        <w:t>Aalkjaer</w:t>
      </w:r>
      <w:proofErr w:type="spellEnd"/>
      <w:r w:rsidRPr="00C75BE3">
        <w:rPr>
          <w:rFonts w:ascii="Book Antiqua" w:eastAsia="宋体" w:hAnsi="Book Antiqua" w:cs="宋体"/>
          <w:color w:val="000000"/>
          <w:szCs w:val="24"/>
          <w:lang w:val="en-US" w:eastAsia="zh-CN"/>
        </w:rPr>
        <w:t xml:space="preserve"> C, Nilsson H. Interaction between Na+/K+-pump and Na+/Ca2+-exchanger modulates intercellular communication. </w:t>
      </w:r>
      <w:proofErr w:type="spellStart"/>
      <w:r w:rsidRPr="00C75BE3">
        <w:rPr>
          <w:rFonts w:ascii="Book Antiqua" w:eastAsia="宋体" w:hAnsi="Book Antiqua" w:cs="宋体"/>
          <w:i/>
          <w:iCs/>
          <w:color w:val="000000"/>
          <w:szCs w:val="24"/>
          <w:lang w:val="en-US" w:eastAsia="zh-CN"/>
        </w:rPr>
        <w:t>Circ</w:t>
      </w:r>
      <w:proofErr w:type="spellEnd"/>
      <w:r w:rsidRPr="00C75BE3">
        <w:rPr>
          <w:rFonts w:ascii="Book Antiqua" w:eastAsia="宋体" w:hAnsi="Book Antiqua" w:cs="宋体"/>
          <w:i/>
          <w:iCs/>
          <w:color w:val="000000"/>
          <w:szCs w:val="24"/>
          <w:lang w:val="en-US" w:eastAsia="zh-CN"/>
        </w:rPr>
        <w:t xml:space="preserve"> Res</w:t>
      </w:r>
      <w:r w:rsidRPr="00C75BE3">
        <w:rPr>
          <w:rFonts w:ascii="Book Antiqua" w:eastAsia="宋体" w:hAnsi="Book Antiqua" w:cs="宋体"/>
          <w:color w:val="000000"/>
          <w:szCs w:val="24"/>
          <w:lang w:val="en-US" w:eastAsia="zh-CN"/>
        </w:rPr>
        <w:t> 2007; </w:t>
      </w:r>
      <w:r w:rsidRPr="00C75BE3">
        <w:rPr>
          <w:rFonts w:ascii="Book Antiqua" w:eastAsia="宋体" w:hAnsi="Book Antiqua" w:cs="宋体"/>
          <w:b/>
          <w:bCs/>
          <w:color w:val="000000"/>
          <w:szCs w:val="24"/>
          <w:lang w:val="en-US" w:eastAsia="zh-CN"/>
        </w:rPr>
        <w:t>100</w:t>
      </w:r>
      <w:r w:rsidRPr="00C75BE3">
        <w:rPr>
          <w:rFonts w:ascii="Book Antiqua" w:eastAsia="宋体" w:hAnsi="Book Antiqua" w:cs="宋体"/>
          <w:color w:val="000000"/>
          <w:szCs w:val="24"/>
          <w:lang w:val="en-US" w:eastAsia="zh-CN"/>
        </w:rPr>
        <w:t>: 1026-1035 [PMID: 17347477 DOI: 10.1161/01.RES.0000262659.09293.56]</w:t>
      </w:r>
    </w:p>
    <w:p w14:paraId="14B9A47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8 </w:t>
      </w:r>
      <w:proofErr w:type="spellStart"/>
      <w:r w:rsidRPr="00C75BE3">
        <w:rPr>
          <w:rFonts w:ascii="Book Antiqua" w:eastAsia="宋体" w:hAnsi="Book Antiqua" w:cs="宋体"/>
          <w:b/>
          <w:bCs/>
          <w:color w:val="000000"/>
          <w:szCs w:val="24"/>
          <w:lang w:val="en-US" w:eastAsia="zh-CN"/>
        </w:rPr>
        <w:t>Glavind-Kristensen</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Matchkov</w:t>
      </w:r>
      <w:proofErr w:type="spellEnd"/>
      <w:r w:rsidRPr="00C75BE3">
        <w:rPr>
          <w:rFonts w:ascii="Book Antiqua" w:eastAsia="宋体" w:hAnsi="Book Antiqua" w:cs="宋体"/>
          <w:color w:val="000000"/>
          <w:szCs w:val="24"/>
          <w:lang w:val="en-US" w:eastAsia="zh-CN"/>
        </w:rPr>
        <w:t xml:space="preserve"> V, Hansen VB, Forman A, Nilsson H, </w:t>
      </w:r>
      <w:proofErr w:type="spellStart"/>
      <w:r w:rsidRPr="00C75BE3">
        <w:rPr>
          <w:rFonts w:ascii="Book Antiqua" w:eastAsia="宋体" w:hAnsi="Book Antiqua" w:cs="宋体"/>
          <w:color w:val="000000"/>
          <w:szCs w:val="24"/>
          <w:lang w:val="en-US" w:eastAsia="zh-CN"/>
        </w:rPr>
        <w:t>Aalkjaer</w:t>
      </w:r>
      <w:proofErr w:type="spellEnd"/>
      <w:r w:rsidRPr="00C75BE3">
        <w:rPr>
          <w:rFonts w:ascii="Book Antiqua" w:eastAsia="宋体" w:hAnsi="Book Antiqua" w:cs="宋体"/>
          <w:color w:val="000000"/>
          <w:szCs w:val="24"/>
          <w:lang w:val="en-US" w:eastAsia="zh-CN"/>
        </w:rPr>
        <w:t xml:space="preserve"> C. KATP-channel-induced vasodilation is modulated by the </w:t>
      </w:r>
      <w:proofErr w:type="spellStart"/>
      <w:r w:rsidRPr="00C75BE3">
        <w:rPr>
          <w:rFonts w:ascii="Book Antiqua" w:eastAsia="宋体" w:hAnsi="Book Antiqua" w:cs="宋体"/>
          <w:color w:val="000000"/>
          <w:szCs w:val="24"/>
          <w:lang w:val="en-US" w:eastAsia="zh-CN"/>
        </w:rPr>
        <w:t>Na,K</w:t>
      </w:r>
      <w:proofErr w:type="spellEnd"/>
      <w:r w:rsidRPr="00C75BE3">
        <w:rPr>
          <w:rFonts w:ascii="Book Antiqua" w:eastAsia="宋体" w:hAnsi="Book Antiqua" w:cs="宋体"/>
          <w:color w:val="000000"/>
          <w:szCs w:val="24"/>
          <w:lang w:val="en-US" w:eastAsia="zh-CN"/>
        </w:rPr>
        <w:t>-pump activity in rabbit coronary small arteries. </w:t>
      </w:r>
      <w:r w:rsidRPr="00C75BE3">
        <w:rPr>
          <w:rFonts w:ascii="Book Antiqua" w:eastAsia="宋体" w:hAnsi="Book Antiqua" w:cs="宋体"/>
          <w:i/>
          <w:iCs/>
          <w:color w:val="000000"/>
          <w:szCs w:val="24"/>
          <w:lang w:val="en-US" w:eastAsia="zh-CN"/>
        </w:rPr>
        <w:t xml:space="preserve">Br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143</w:t>
      </w:r>
      <w:r w:rsidRPr="00C75BE3">
        <w:rPr>
          <w:rFonts w:ascii="Book Antiqua" w:eastAsia="宋体" w:hAnsi="Book Antiqua" w:cs="宋体"/>
          <w:color w:val="000000"/>
          <w:szCs w:val="24"/>
          <w:lang w:val="en-US" w:eastAsia="zh-CN"/>
        </w:rPr>
        <w:t>: 872-880 [PMID: 15504751 DOI: 10.1038/sj.bjp.0706016]</w:t>
      </w:r>
    </w:p>
    <w:p w14:paraId="30E60A9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49 </w:t>
      </w:r>
      <w:proofErr w:type="spellStart"/>
      <w:r w:rsidRPr="00C75BE3">
        <w:rPr>
          <w:rFonts w:ascii="Book Antiqua" w:eastAsia="宋体" w:hAnsi="Book Antiqua" w:cs="宋体"/>
          <w:b/>
          <w:bCs/>
          <w:color w:val="000000"/>
          <w:szCs w:val="24"/>
          <w:lang w:val="en-US" w:eastAsia="zh-CN"/>
        </w:rPr>
        <w:t>Haddy</w:t>
      </w:r>
      <w:proofErr w:type="spellEnd"/>
      <w:r w:rsidRPr="00C75BE3">
        <w:rPr>
          <w:rFonts w:ascii="Book Antiqua" w:eastAsia="宋体" w:hAnsi="Book Antiqua" w:cs="宋体"/>
          <w:b/>
          <w:bCs/>
          <w:color w:val="000000"/>
          <w:szCs w:val="24"/>
          <w:lang w:val="en-US" w:eastAsia="zh-CN"/>
        </w:rPr>
        <w:t xml:space="preserve"> F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Vanhoutte</w:t>
      </w:r>
      <w:proofErr w:type="spellEnd"/>
      <w:r w:rsidRPr="00C75BE3">
        <w:rPr>
          <w:rFonts w:ascii="Book Antiqua" w:eastAsia="宋体" w:hAnsi="Book Antiqua" w:cs="宋体"/>
          <w:color w:val="000000"/>
          <w:szCs w:val="24"/>
          <w:lang w:val="en-US" w:eastAsia="zh-CN"/>
        </w:rPr>
        <w:t xml:space="preserve"> PM, </w:t>
      </w:r>
      <w:proofErr w:type="spellStart"/>
      <w:r w:rsidRPr="00C75BE3">
        <w:rPr>
          <w:rFonts w:ascii="Book Antiqua" w:eastAsia="宋体" w:hAnsi="Book Antiqua" w:cs="宋体"/>
          <w:color w:val="000000"/>
          <w:szCs w:val="24"/>
          <w:lang w:val="en-US" w:eastAsia="zh-CN"/>
        </w:rPr>
        <w:t>Feletou</w:t>
      </w:r>
      <w:proofErr w:type="spellEnd"/>
      <w:r w:rsidRPr="00C75BE3">
        <w:rPr>
          <w:rFonts w:ascii="Book Antiqua" w:eastAsia="宋体" w:hAnsi="Book Antiqua" w:cs="宋体"/>
          <w:color w:val="000000"/>
          <w:szCs w:val="24"/>
          <w:lang w:val="en-US" w:eastAsia="zh-CN"/>
        </w:rPr>
        <w:t xml:space="preserve"> M. Role of potassium in regulating blood flow and blood pressure.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Regu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Integr</w:t>
      </w:r>
      <w:proofErr w:type="spellEnd"/>
      <w:r w:rsidRPr="00C75BE3">
        <w:rPr>
          <w:rFonts w:ascii="Book Antiqua" w:eastAsia="宋体" w:hAnsi="Book Antiqua" w:cs="宋体"/>
          <w:i/>
          <w:iCs/>
          <w:color w:val="000000"/>
          <w:szCs w:val="24"/>
          <w:lang w:val="en-US" w:eastAsia="zh-CN"/>
        </w:rPr>
        <w:t xml:space="preserve"> Comp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6; </w:t>
      </w:r>
      <w:r w:rsidRPr="00C75BE3">
        <w:rPr>
          <w:rFonts w:ascii="Book Antiqua" w:eastAsia="宋体" w:hAnsi="Book Antiqua" w:cs="宋体"/>
          <w:b/>
          <w:bCs/>
          <w:color w:val="000000"/>
          <w:szCs w:val="24"/>
          <w:lang w:val="en-US" w:eastAsia="zh-CN"/>
        </w:rPr>
        <w:t>290</w:t>
      </w:r>
      <w:r w:rsidRPr="00C75BE3">
        <w:rPr>
          <w:rFonts w:ascii="Book Antiqua" w:eastAsia="宋体" w:hAnsi="Book Antiqua" w:cs="宋体"/>
          <w:color w:val="000000"/>
          <w:szCs w:val="24"/>
          <w:lang w:val="en-US" w:eastAsia="zh-CN"/>
        </w:rPr>
        <w:t>: R546-R552 [PMID: 16467502 DOI: 10.1152/ajpregu.00491.2005]</w:t>
      </w:r>
    </w:p>
    <w:p w14:paraId="04323681" w14:textId="57ADFF4C"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50 </w:t>
      </w:r>
      <w:r w:rsidRPr="00C75BE3">
        <w:rPr>
          <w:rFonts w:ascii="Book Antiqua" w:eastAsia="宋体" w:hAnsi="Book Antiqua" w:cs="宋体"/>
          <w:b/>
          <w:bCs/>
          <w:color w:val="000000"/>
          <w:szCs w:val="24"/>
          <w:lang w:val="en-US" w:eastAsia="zh-CN"/>
        </w:rPr>
        <w:t>Burns WR</w:t>
      </w:r>
      <w:r w:rsidRPr="00C75BE3">
        <w:rPr>
          <w:rFonts w:ascii="Book Antiqua" w:eastAsia="宋体" w:hAnsi="Book Antiqua" w:cs="宋体"/>
          <w:color w:val="000000"/>
          <w:szCs w:val="24"/>
          <w:lang w:val="en-US" w:eastAsia="zh-CN"/>
        </w:rPr>
        <w:t>, Cohen KD, Jackson WF.</w:t>
      </w:r>
      <w:proofErr w:type="gramEnd"/>
      <w:r w:rsidRPr="00C75BE3">
        <w:rPr>
          <w:rFonts w:ascii="Book Antiqua" w:eastAsia="宋体" w:hAnsi="Book Antiqua" w:cs="宋体"/>
          <w:color w:val="000000"/>
          <w:szCs w:val="24"/>
          <w:lang w:val="en-US" w:eastAsia="zh-CN"/>
        </w:rPr>
        <w:t xml:space="preserve"> K+-induced dilation of hamster </w:t>
      </w:r>
      <w:proofErr w:type="spellStart"/>
      <w:r w:rsidRPr="00C75BE3">
        <w:rPr>
          <w:rFonts w:ascii="Book Antiqua" w:eastAsia="宋体" w:hAnsi="Book Antiqua" w:cs="宋体"/>
          <w:color w:val="000000"/>
          <w:szCs w:val="24"/>
          <w:lang w:val="en-US" w:eastAsia="zh-CN"/>
        </w:rPr>
        <w:t>cremasteric</w:t>
      </w:r>
      <w:proofErr w:type="spellEnd"/>
      <w:r w:rsidRPr="00C75BE3">
        <w:rPr>
          <w:rFonts w:ascii="Book Antiqua" w:eastAsia="宋体" w:hAnsi="Book Antiqua" w:cs="宋体"/>
          <w:color w:val="000000"/>
          <w:szCs w:val="24"/>
          <w:lang w:val="en-US" w:eastAsia="zh-CN"/>
        </w:rPr>
        <w:t xml:space="preserve"> arterioles involves both the Na+/K+-ATPase and inward-rectifier K+ channels. </w:t>
      </w:r>
      <w:r w:rsidRPr="00C75BE3">
        <w:rPr>
          <w:rFonts w:ascii="Book Antiqua" w:eastAsia="宋体" w:hAnsi="Book Antiqua" w:cs="宋体"/>
          <w:i/>
          <w:iCs/>
          <w:color w:val="000000"/>
          <w:szCs w:val="24"/>
          <w:lang w:val="en-US" w:eastAsia="zh-CN"/>
        </w:rPr>
        <w:t>Microcirculation</w:t>
      </w:r>
      <w:r w:rsidRPr="00C75BE3">
        <w:rPr>
          <w:rFonts w:ascii="Book Antiqua" w:eastAsia="宋体" w:hAnsi="Book Antiqua" w:cs="宋体"/>
          <w:color w:val="000000"/>
          <w:szCs w:val="24"/>
          <w:lang w:val="en-US" w:eastAsia="zh-CN"/>
        </w:rPr>
        <w:t> </w:t>
      </w:r>
      <w:r w:rsidR="00B1116E">
        <w:rPr>
          <w:rFonts w:ascii="Book Antiqua" w:eastAsia="宋体" w:hAnsi="Book Antiqua" w:cs="宋体" w:hint="eastAsia"/>
          <w:color w:val="000000"/>
          <w:szCs w:val="24"/>
          <w:lang w:val="en-US" w:eastAsia="zh-CN"/>
        </w:rPr>
        <w:t>2004</w:t>
      </w:r>
      <w:r w:rsidRPr="00C75BE3">
        <w:rPr>
          <w:rFonts w:ascii="Book Antiqua" w:eastAsia="宋体" w:hAnsi="Book Antiqua" w:cs="宋体"/>
          <w:color w:val="000000"/>
          <w:szCs w:val="24"/>
          <w:lang w:val="en-US" w:eastAsia="zh-CN"/>
        </w:rPr>
        <w:t>; </w:t>
      </w:r>
      <w:r w:rsidRPr="00C75BE3">
        <w:rPr>
          <w:rFonts w:ascii="Book Antiqua" w:eastAsia="宋体" w:hAnsi="Book Antiqua" w:cs="宋体"/>
          <w:b/>
          <w:bCs/>
          <w:color w:val="000000"/>
          <w:szCs w:val="24"/>
          <w:lang w:val="en-US" w:eastAsia="zh-CN"/>
        </w:rPr>
        <w:t>11</w:t>
      </w:r>
      <w:r w:rsidRPr="00C75BE3">
        <w:rPr>
          <w:rFonts w:ascii="Book Antiqua" w:eastAsia="宋体" w:hAnsi="Book Antiqua" w:cs="宋体"/>
          <w:color w:val="000000"/>
          <w:szCs w:val="24"/>
          <w:lang w:val="en-US" w:eastAsia="zh-CN"/>
        </w:rPr>
        <w:t>: 279-293 [PMID: 15280082 DOI: 10.1080/10739680490425985]</w:t>
      </w:r>
    </w:p>
    <w:p w14:paraId="1561A3F2"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lastRenderedPageBreak/>
        <w:t>51 </w:t>
      </w:r>
      <w:r w:rsidRPr="00C75BE3">
        <w:rPr>
          <w:rFonts w:ascii="Book Antiqua" w:eastAsia="宋体" w:hAnsi="Book Antiqua" w:cs="宋体"/>
          <w:b/>
          <w:bCs/>
          <w:color w:val="000000"/>
          <w:szCs w:val="24"/>
          <w:lang w:val="en-US" w:eastAsia="zh-CN"/>
        </w:rPr>
        <w:t>Dawes M</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Sieniawska</w:t>
      </w:r>
      <w:proofErr w:type="spellEnd"/>
      <w:r w:rsidRPr="00C75BE3">
        <w:rPr>
          <w:rFonts w:ascii="Book Antiqua" w:eastAsia="宋体" w:hAnsi="Book Antiqua" w:cs="宋体"/>
          <w:color w:val="000000"/>
          <w:szCs w:val="24"/>
          <w:lang w:val="en-US" w:eastAsia="zh-CN"/>
        </w:rPr>
        <w:t xml:space="preserve"> C, Delves T, </w:t>
      </w:r>
      <w:proofErr w:type="spellStart"/>
      <w:r w:rsidRPr="00C75BE3">
        <w:rPr>
          <w:rFonts w:ascii="Book Antiqua" w:eastAsia="宋体" w:hAnsi="Book Antiqua" w:cs="宋体"/>
          <w:color w:val="000000"/>
          <w:szCs w:val="24"/>
          <w:lang w:val="en-US" w:eastAsia="zh-CN"/>
        </w:rPr>
        <w:t>Dwivedi</w:t>
      </w:r>
      <w:proofErr w:type="spellEnd"/>
      <w:r w:rsidRPr="00C75BE3">
        <w:rPr>
          <w:rFonts w:ascii="Book Antiqua" w:eastAsia="宋体" w:hAnsi="Book Antiqua" w:cs="宋体"/>
          <w:color w:val="000000"/>
          <w:szCs w:val="24"/>
          <w:lang w:val="en-US" w:eastAsia="zh-CN"/>
        </w:rPr>
        <w:t xml:space="preserve"> R, </w:t>
      </w:r>
      <w:proofErr w:type="spellStart"/>
      <w:r w:rsidRPr="00C75BE3">
        <w:rPr>
          <w:rFonts w:ascii="Book Antiqua" w:eastAsia="宋体" w:hAnsi="Book Antiqua" w:cs="宋体"/>
          <w:color w:val="000000"/>
          <w:szCs w:val="24"/>
          <w:lang w:val="en-US" w:eastAsia="zh-CN"/>
        </w:rPr>
        <w:t>Chowienczyk</w:t>
      </w:r>
      <w:proofErr w:type="spellEnd"/>
      <w:r w:rsidRPr="00C75BE3">
        <w:rPr>
          <w:rFonts w:ascii="Book Antiqua" w:eastAsia="宋体" w:hAnsi="Book Antiqua" w:cs="宋体"/>
          <w:color w:val="000000"/>
          <w:szCs w:val="24"/>
          <w:lang w:val="en-US" w:eastAsia="zh-CN"/>
        </w:rPr>
        <w:t xml:space="preserve"> PJ, Ritter JM. Barium reduces resting blood flow and inhibits potassium-induced vasodilation in the human forearm. </w:t>
      </w:r>
      <w:r w:rsidRPr="00C75BE3">
        <w:rPr>
          <w:rFonts w:ascii="Book Antiqua" w:eastAsia="宋体" w:hAnsi="Book Antiqua" w:cs="宋体"/>
          <w:i/>
          <w:iCs/>
          <w:color w:val="000000"/>
          <w:szCs w:val="24"/>
          <w:lang w:val="en-US" w:eastAsia="zh-CN"/>
        </w:rPr>
        <w:t>Circulation</w:t>
      </w:r>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105</w:t>
      </w:r>
      <w:r w:rsidRPr="00C75BE3">
        <w:rPr>
          <w:rFonts w:ascii="Book Antiqua" w:eastAsia="宋体" w:hAnsi="Book Antiqua" w:cs="宋体"/>
          <w:color w:val="000000"/>
          <w:szCs w:val="24"/>
          <w:lang w:val="en-US" w:eastAsia="zh-CN"/>
        </w:rPr>
        <w:t>: 1323-1328 [PMID: 11901043 DOI: 10.1161/hc1102.105651]</w:t>
      </w:r>
    </w:p>
    <w:p w14:paraId="5DDB2D6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52 </w:t>
      </w:r>
      <w:proofErr w:type="spellStart"/>
      <w:r w:rsidRPr="00C75BE3">
        <w:rPr>
          <w:rFonts w:ascii="Book Antiqua" w:eastAsia="宋体" w:hAnsi="Book Antiqua" w:cs="宋体"/>
          <w:b/>
          <w:bCs/>
          <w:color w:val="000000"/>
          <w:szCs w:val="24"/>
          <w:lang w:val="en-US" w:eastAsia="zh-CN"/>
        </w:rPr>
        <w:t>Ulusoy</w:t>
      </w:r>
      <w:proofErr w:type="spellEnd"/>
      <w:r w:rsidRPr="00C75BE3">
        <w:rPr>
          <w:rFonts w:ascii="Book Antiqua" w:eastAsia="宋体" w:hAnsi="Book Antiqua" w:cs="宋体"/>
          <w:b/>
          <w:bCs/>
          <w:color w:val="000000"/>
          <w:szCs w:val="24"/>
          <w:lang w:val="en-US" w:eastAsia="zh-CN"/>
        </w:rPr>
        <w:t xml:space="preserve"> HB</w:t>
      </w:r>
      <w:r w:rsidRPr="00C75BE3">
        <w:rPr>
          <w:rFonts w:ascii="Book Antiqua" w:eastAsia="宋体" w:hAnsi="Book Antiqua" w:cs="宋体"/>
          <w:color w:val="000000"/>
          <w:szCs w:val="24"/>
          <w:lang w:val="en-US" w:eastAsia="zh-CN"/>
        </w:rPr>
        <w:t xml:space="preserve">, Kaya MG. Potassium induced dilation in bovine coronary artery involves </w:t>
      </w:r>
      <w:proofErr w:type="gramStart"/>
      <w:r w:rsidRPr="00C75BE3">
        <w:rPr>
          <w:rFonts w:ascii="Book Antiqua" w:eastAsia="宋体" w:hAnsi="Book Antiqua" w:cs="宋体"/>
          <w:color w:val="000000"/>
          <w:szCs w:val="24"/>
          <w:lang w:val="en-US" w:eastAsia="zh-CN"/>
        </w:rPr>
        <w:t>both inward</w:t>
      </w:r>
      <w:proofErr w:type="gramEnd"/>
      <w:r w:rsidRPr="00C75BE3">
        <w:rPr>
          <w:rFonts w:ascii="Book Antiqua" w:eastAsia="宋体" w:hAnsi="Book Antiqua" w:cs="宋体"/>
          <w:color w:val="000000"/>
          <w:szCs w:val="24"/>
          <w:lang w:val="en-US" w:eastAsia="zh-CN"/>
        </w:rPr>
        <w:t xml:space="preserve"> rectifier potassium channels and Na+ /K+ ATPase. </w:t>
      </w:r>
      <w:proofErr w:type="spellStart"/>
      <w:r w:rsidRPr="00C75BE3">
        <w:rPr>
          <w:rFonts w:ascii="Book Antiqua" w:eastAsia="宋体" w:hAnsi="Book Antiqua" w:cs="宋体"/>
          <w:i/>
          <w:iCs/>
          <w:color w:val="000000"/>
          <w:szCs w:val="24"/>
          <w:lang w:val="en-US" w:eastAsia="zh-CN"/>
        </w:rPr>
        <w:t>Acta</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Hung</w:t>
      </w:r>
      <w:r w:rsidRPr="00C75BE3">
        <w:rPr>
          <w:rFonts w:ascii="Book Antiqua" w:eastAsia="宋体" w:hAnsi="Book Antiqua" w:cs="宋体"/>
          <w:color w:val="000000"/>
          <w:szCs w:val="24"/>
          <w:lang w:val="en-US" w:eastAsia="zh-CN"/>
        </w:rPr>
        <w:t> 2009; </w:t>
      </w:r>
      <w:r w:rsidRPr="00C75BE3">
        <w:rPr>
          <w:rFonts w:ascii="Book Antiqua" w:eastAsia="宋体" w:hAnsi="Book Antiqua" w:cs="宋体"/>
          <w:b/>
          <w:bCs/>
          <w:color w:val="000000"/>
          <w:szCs w:val="24"/>
          <w:lang w:val="en-US" w:eastAsia="zh-CN"/>
        </w:rPr>
        <w:t>96</w:t>
      </w:r>
      <w:r w:rsidRPr="00C75BE3">
        <w:rPr>
          <w:rFonts w:ascii="Book Antiqua" w:eastAsia="宋体" w:hAnsi="Book Antiqua" w:cs="宋体"/>
          <w:color w:val="000000"/>
          <w:szCs w:val="24"/>
          <w:lang w:val="en-US" w:eastAsia="zh-CN"/>
        </w:rPr>
        <w:t>: 427-436 [PMID: 19942549 DOI: 10.1556/APhysiol.96.2009.4.3]</w:t>
      </w:r>
    </w:p>
    <w:p w14:paraId="3C6A25A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53 </w:t>
      </w:r>
      <w:r w:rsidRPr="00C75BE3">
        <w:rPr>
          <w:rFonts w:ascii="Book Antiqua" w:eastAsia="宋体" w:hAnsi="Book Antiqua" w:cs="宋体"/>
          <w:b/>
          <w:bCs/>
          <w:color w:val="000000"/>
          <w:szCs w:val="24"/>
          <w:lang w:val="en-US" w:eastAsia="zh-CN"/>
        </w:rPr>
        <w:t>Dora KA</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Ings</w:t>
      </w:r>
      <w:proofErr w:type="spellEnd"/>
      <w:r w:rsidRPr="00C75BE3">
        <w:rPr>
          <w:rFonts w:ascii="Book Antiqua" w:eastAsia="宋体" w:hAnsi="Book Antiqua" w:cs="宋体"/>
          <w:color w:val="000000"/>
          <w:szCs w:val="24"/>
          <w:lang w:val="en-US" w:eastAsia="zh-CN"/>
        </w:rPr>
        <w:t xml:space="preserve"> NT, Garland CJ.</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K(</w:t>
      </w:r>
      <w:proofErr w:type="gramEnd"/>
      <w:r w:rsidRPr="00C75BE3">
        <w:rPr>
          <w:rFonts w:ascii="Book Antiqua" w:eastAsia="宋体" w:hAnsi="Book Antiqua" w:cs="宋体"/>
          <w:color w:val="000000"/>
          <w:szCs w:val="24"/>
          <w:lang w:val="en-US" w:eastAsia="zh-CN"/>
        </w:rPr>
        <w:t>Ca) channel blockers reveal hyperpolarization and relaxation to K+ in rat isolated mesenteric artery.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Heart </w:t>
      </w:r>
      <w:proofErr w:type="spellStart"/>
      <w:r w:rsidRPr="00C75BE3">
        <w:rPr>
          <w:rFonts w:ascii="Book Antiqua" w:eastAsia="宋体" w:hAnsi="Book Antiqua" w:cs="宋体"/>
          <w:i/>
          <w:iCs/>
          <w:color w:val="000000"/>
          <w:szCs w:val="24"/>
          <w:lang w:val="en-US" w:eastAsia="zh-CN"/>
        </w:rPr>
        <w:t>Circ</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283</w:t>
      </w:r>
      <w:r w:rsidRPr="00C75BE3">
        <w:rPr>
          <w:rFonts w:ascii="Book Antiqua" w:eastAsia="宋体" w:hAnsi="Book Antiqua" w:cs="宋体"/>
          <w:color w:val="000000"/>
          <w:szCs w:val="24"/>
          <w:lang w:val="en-US" w:eastAsia="zh-CN"/>
        </w:rPr>
        <w:t>: H606-H614 [PMID: 12124208]</w:t>
      </w:r>
    </w:p>
    <w:p w14:paraId="4F346CC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54 </w:t>
      </w:r>
      <w:r w:rsidRPr="00C75BE3">
        <w:rPr>
          <w:rFonts w:ascii="Book Antiqua" w:eastAsia="宋体" w:hAnsi="Book Antiqua" w:cs="宋体"/>
          <w:b/>
          <w:bCs/>
          <w:color w:val="000000"/>
          <w:szCs w:val="24"/>
          <w:lang w:val="en-US" w:eastAsia="zh-CN"/>
        </w:rPr>
        <w:t>Weston AH</w:t>
      </w:r>
      <w:r w:rsidRPr="00C75BE3">
        <w:rPr>
          <w:rFonts w:ascii="Book Antiqua" w:eastAsia="宋体" w:hAnsi="Book Antiqua" w:cs="宋体"/>
          <w:color w:val="000000"/>
          <w:szCs w:val="24"/>
          <w:lang w:val="en-US" w:eastAsia="zh-CN"/>
        </w:rPr>
        <w:t xml:space="preserve">, Richards GR, Burnham MP, </w:t>
      </w:r>
      <w:proofErr w:type="spellStart"/>
      <w:r w:rsidRPr="00C75BE3">
        <w:rPr>
          <w:rFonts w:ascii="Book Antiqua" w:eastAsia="宋体" w:hAnsi="Book Antiqua" w:cs="宋体"/>
          <w:color w:val="000000"/>
          <w:szCs w:val="24"/>
          <w:lang w:val="en-US" w:eastAsia="zh-CN"/>
        </w:rPr>
        <w:t>Félétou</w:t>
      </w:r>
      <w:proofErr w:type="spellEnd"/>
      <w:r w:rsidRPr="00C75BE3">
        <w:rPr>
          <w:rFonts w:ascii="Book Antiqua" w:eastAsia="宋体" w:hAnsi="Book Antiqua" w:cs="宋体"/>
          <w:color w:val="000000"/>
          <w:szCs w:val="24"/>
          <w:lang w:val="en-US" w:eastAsia="zh-CN"/>
        </w:rPr>
        <w:t xml:space="preserve"> M, </w:t>
      </w:r>
      <w:proofErr w:type="spellStart"/>
      <w:r w:rsidRPr="00C75BE3">
        <w:rPr>
          <w:rFonts w:ascii="Book Antiqua" w:eastAsia="宋体" w:hAnsi="Book Antiqua" w:cs="宋体"/>
          <w:color w:val="000000"/>
          <w:szCs w:val="24"/>
          <w:lang w:val="en-US" w:eastAsia="zh-CN"/>
        </w:rPr>
        <w:t>Vanhoutte</w:t>
      </w:r>
      <w:proofErr w:type="spellEnd"/>
      <w:r w:rsidRPr="00C75BE3">
        <w:rPr>
          <w:rFonts w:ascii="Book Antiqua" w:eastAsia="宋体" w:hAnsi="Book Antiqua" w:cs="宋体"/>
          <w:color w:val="000000"/>
          <w:szCs w:val="24"/>
          <w:lang w:val="en-US" w:eastAsia="zh-CN"/>
        </w:rPr>
        <w:t xml:space="preserve"> PM, Edwards G. K+-induced hyperpolarization in rat mesenteric artery: identification, localization and role of Na+/K+-</w:t>
      </w:r>
      <w:proofErr w:type="spellStart"/>
      <w:r w:rsidRPr="00C75BE3">
        <w:rPr>
          <w:rFonts w:ascii="Book Antiqua" w:eastAsia="宋体" w:hAnsi="Book Antiqua" w:cs="宋体"/>
          <w:color w:val="000000"/>
          <w:szCs w:val="24"/>
          <w:lang w:val="en-US" w:eastAsia="zh-CN"/>
        </w:rPr>
        <w:t>ATPases</w:t>
      </w:r>
      <w:proofErr w:type="spell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Br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136</w:t>
      </w:r>
      <w:r w:rsidRPr="00C75BE3">
        <w:rPr>
          <w:rFonts w:ascii="Book Antiqua" w:eastAsia="宋体" w:hAnsi="Book Antiqua" w:cs="宋体"/>
          <w:color w:val="000000"/>
          <w:szCs w:val="24"/>
          <w:lang w:val="en-US" w:eastAsia="zh-CN"/>
        </w:rPr>
        <w:t>: 918-926 [PMID: 12110616 DOI: 10.1038/sj.bjp.0704787]</w:t>
      </w:r>
    </w:p>
    <w:p w14:paraId="293F30E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55 </w:t>
      </w:r>
      <w:r w:rsidRPr="00C75BE3">
        <w:rPr>
          <w:rFonts w:ascii="Book Antiqua" w:eastAsia="宋体" w:hAnsi="Book Antiqua" w:cs="宋体"/>
          <w:b/>
          <w:bCs/>
          <w:color w:val="000000"/>
          <w:szCs w:val="24"/>
          <w:lang w:val="en-US" w:eastAsia="zh-CN"/>
        </w:rPr>
        <w:t>O'Donnell ME</w:t>
      </w:r>
      <w:r w:rsidRPr="00C75BE3">
        <w:rPr>
          <w:rFonts w:ascii="Book Antiqua" w:eastAsia="宋体" w:hAnsi="Book Antiqua" w:cs="宋体"/>
          <w:color w:val="000000"/>
          <w:szCs w:val="24"/>
          <w:lang w:val="en-US" w:eastAsia="zh-CN"/>
        </w:rPr>
        <w:t>, Owen NE. Regulation of ion pumps and carriers in vascular smooth muscl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Rev</w:t>
      </w:r>
      <w:r w:rsidRPr="00C75BE3">
        <w:rPr>
          <w:rFonts w:ascii="Book Antiqua" w:eastAsia="宋体" w:hAnsi="Book Antiqua" w:cs="宋体"/>
          <w:color w:val="000000"/>
          <w:szCs w:val="24"/>
          <w:lang w:val="en-US" w:eastAsia="zh-CN"/>
        </w:rPr>
        <w:t> 1994; </w:t>
      </w:r>
      <w:r w:rsidRPr="00C75BE3">
        <w:rPr>
          <w:rFonts w:ascii="Book Antiqua" w:eastAsia="宋体" w:hAnsi="Book Antiqua" w:cs="宋体"/>
          <w:b/>
          <w:bCs/>
          <w:color w:val="000000"/>
          <w:szCs w:val="24"/>
          <w:lang w:val="en-US" w:eastAsia="zh-CN"/>
        </w:rPr>
        <w:t>74</w:t>
      </w:r>
      <w:r w:rsidRPr="00C75BE3">
        <w:rPr>
          <w:rFonts w:ascii="Book Antiqua" w:eastAsia="宋体" w:hAnsi="Book Antiqua" w:cs="宋体"/>
          <w:color w:val="000000"/>
          <w:szCs w:val="24"/>
          <w:lang w:val="en-US" w:eastAsia="zh-CN"/>
        </w:rPr>
        <w:t>: 683-721 [PMID: 8036250]</w:t>
      </w:r>
    </w:p>
    <w:p w14:paraId="78447A8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56 </w:t>
      </w:r>
      <w:proofErr w:type="spellStart"/>
      <w:r w:rsidRPr="00C75BE3">
        <w:rPr>
          <w:rFonts w:ascii="Book Antiqua" w:eastAsia="宋体" w:hAnsi="Book Antiqua" w:cs="宋体"/>
          <w:b/>
          <w:bCs/>
          <w:color w:val="000000"/>
          <w:szCs w:val="24"/>
          <w:lang w:val="en-US" w:eastAsia="zh-CN"/>
        </w:rPr>
        <w:t>Chipperfield</w:t>
      </w:r>
      <w:proofErr w:type="spellEnd"/>
      <w:r w:rsidRPr="00C75BE3">
        <w:rPr>
          <w:rFonts w:ascii="Book Antiqua" w:eastAsia="宋体" w:hAnsi="Book Antiqua" w:cs="宋体"/>
          <w:b/>
          <w:bCs/>
          <w:color w:val="000000"/>
          <w:szCs w:val="24"/>
          <w:lang w:val="en-US" w:eastAsia="zh-CN"/>
        </w:rPr>
        <w:t xml:space="preserve"> AR</w:t>
      </w:r>
      <w:r w:rsidRPr="00C75BE3">
        <w:rPr>
          <w:rFonts w:ascii="Book Antiqua" w:eastAsia="宋体" w:hAnsi="Book Antiqua" w:cs="宋体"/>
          <w:color w:val="000000"/>
          <w:szCs w:val="24"/>
          <w:lang w:val="en-US" w:eastAsia="zh-CN"/>
        </w:rPr>
        <w:t xml:space="preserve">, Harper AA. </w:t>
      </w:r>
      <w:proofErr w:type="gramStart"/>
      <w:r w:rsidRPr="00C75BE3">
        <w:rPr>
          <w:rFonts w:ascii="Book Antiqua" w:eastAsia="宋体" w:hAnsi="Book Antiqua" w:cs="宋体"/>
          <w:color w:val="000000"/>
          <w:szCs w:val="24"/>
          <w:lang w:val="en-US" w:eastAsia="zh-CN"/>
        </w:rPr>
        <w:t>Chloride in smooth muscle.</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Prog</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Biophys</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M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Biol</w:t>
      </w:r>
      <w:proofErr w:type="spellEnd"/>
      <w:r w:rsidRPr="00C75BE3">
        <w:rPr>
          <w:rFonts w:ascii="Book Antiqua" w:eastAsia="宋体" w:hAnsi="Book Antiqua" w:cs="宋体"/>
          <w:color w:val="000000"/>
          <w:szCs w:val="24"/>
          <w:lang w:val="en-US" w:eastAsia="zh-CN"/>
        </w:rPr>
        <w:t> 2000; </w:t>
      </w:r>
      <w:r w:rsidRPr="00C75BE3">
        <w:rPr>
          <w:rFonts w:ascii="Book Antiqua" w:eastAsia="宋体" w:hAnsi="Book Antiqua" w:cs="宋体"/>
          <w:b/>
          <w:bCs/>
          <w:color w:val="000000"/>
          <w:szCs w:val="24"/>
          <w:lang w:val="en-US" w:eastAsia="zh-CN"/>
        </w:rPr>
        <w:t>74</w:t>
      </w:r>
      <w:r w:rsidRPr="00C75BE3">
        <w:rPr>
          <w:rFonts w:ascii="Book Antiqua" w:eastAsia="宋体" w:hAnsi="Book Antiqua" w:cs="宋体"/>
          <w:color w:val="000000"/>
          <w:szCs w:val="24"/>
          <w:lang w:val="en-US" w:eastAsia="zh-CN"/>
        </w:rPr>
        <w:t>: 175-221 [PMID: 11226512 DOI: 10.1016/S0079-6107(00)00024-9]</w:t>
      </w:r>
    </w:p>
    <w:p w14:paraId="761DF1CC"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57 </w:t>
      </w:r>
      <w:r w:rsidRPr="00C75BE3">
        <w:rPr>
          <w:rFonts w:ascii="Book Antiqua" w:eastAsia="宋体" w:hAnsi="Book Antiqua" w:cs="宋体"/>
          <w:b/>
          <w:bCs/>
          <w:color w:val="000000"/>
          <w:szCs w:val="24"/>
          <w:lang w:val="en-US" w:eastAsia="zh-CN"/>
        </w:rPr>
        <w:t>Davis JP</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Chipperfield</w:t>
      </w:r>
      <w:proofErr w:type="spellEnd"/>
      <w:r w:rsidRPr="00C75BE3">
        <w:rPr>
          <w:rFonts w:ascii="Book Antiqua" w:eastAsia="宋体" w:hAnsi="Book Antiqua" w:cs="宋体"/>
          <w:color w:val="000000"/>
          <w:szCs w:val="24"/>
          <w:lang w:val="en-US" w:eastAsia="zh-CN"/>
        </w:rPr>
        <w:t xml:space="preserve"> AR, Harper AA.</w:t>
      </w:r>
      <w:proofErr w:type="gramEnd"/>
      <w:r w:rsidRPr="00C75BE3">
        <w:rPr>
          <w:rFonts w:ascii="Book Antiqua" w:eastAsia="宋体" w:hAnsi="Book Antiqua" w:cs="宋体"/>
          <w:color w:val="000000"/>
          <w:szCs w:val="24"/>
          <w:lang w:val="en-US" w:eastAsia="zh-CN"/>
        </w:rPr>
        <w:t xml:space="preserve"> Accumulation of intracellular chloride by (Na-K-Cl) co-transport in rat arterial smooth muscle is enhanced in </w:t>
      </w:r>
      <w:proofErr w:type="spellStart"/>
      <w:r w:rsidRPr="00C75BE3">
        <w:rPr>
          <w:rFonts w:ascii="Book Antiqua" w:eastAsia="宋体" w:hAnsi="Book Antiqua" w:cs="宋体"/>
          <w:color w:val="000000"/>
          <w:szCs w:val="24"/>
          <w:lang w:val="en-US" w:eastAsia="zh-CN"/>
        </w:rPr>
        <w:t>deoxycorticosterone</w:t>
      </w:r>
      <w:proofErr w:type="spellEnd"/>
      <w:r w:rsidRPr="00C75BE3">
        <w:rPr>
          <w:rFonts w:ascii="Book Antiqua" w:eastAsia="宋体" w:hAnsi="Book Antiqua" w:cs="宋体"/>
          <w:color w:val="000000"/>
          <w:szCs w:val="24"/>
          <w:lang w:val="en-US" w:eastAsia="zh-CN"/>
        </w:rPr>
        <w:t xml:space="preserve"> acetate (DOCA)/salt hypertension.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Mol</w:t>
      </w:r>
      <w:proofErr w:type="spellEnd"/>
      <w:r w:rsidRPr="00C75BE3">
        <w:rPr>
          <w:rFonts w:ascii="Book Antiqua" w:eastAsia="宋体" w:hAnsi="Book Antiqua" w:cs="宋体"/>
          <w:i/>
          <w:iCs/>
          <w:color w:val="000000"/>
          <w:szCs w:val="24"/>
          <w:lang w:val="en-US" w:eastAsia="zh-CN"/>
        </w:rPr>
        <w:t xml:space="preserve"> Cell </w:t>
      </w:r>
      <w:proofErr w:type="spellStart"/>
      <w:r w:rsidRPr="00C75BE3">
        <w:rPr>
          <w:rFonts w:ascii="Book Antiqua" w:eastAsia="宋体" w:hAnsi="Book Antiqua" w:cs="宋体"/>
          <w:i/>
          <w:iCs/>
          <w:color w:val="000000"/>
          <w:szCs w:val="24"/>
          <w:lang w:val="en-US" w:eastAsia="zh-CN"/>
        </w:rPr>
        <w:t>Cardiol</w:t>
      </w:r>
      <w:proofErr w:type="spellEnd"/>
      <w:r w:rsidRPr="00C75BE3">
        <w:rPr>
          <w:rFonts w:ascii="Book Antiqua" w:eastAsia="宋体" w:hAnsi="Book Antiqua" w:cs="宋体"/>
          <w:color w:val="000000"/>
          <w:szCs w:val="24"/>
          <w:lang w:val="en-US" w:eastAsia="zh-CN"/>
        </w:rPr>
        <w:t> 1993; </w:t>
      </w:r>
      <w:r w:rsidRPr="00C75BE3">
        <w:rPr>
          <w:rFonts w:ascii="Book Antiqua" w:eastAsia="宋体" w:hAnsi="Book Antiqua" w:cs="宋体"/>
          <w:b/>
          <w:bCs/>
          <w:color w:val="000000"/>
          <w:szCs w:val="24"/>
          <w:lang w:val="en-US" w:eastAsia="zh-CN"/>
        </w:rPr>
        <w:t>25</w:t>
      </w:r>
      <w:r w:rsidRPr="00C75BE3">
        <w:rPr>
          <w:rFonts w:ascii="Book Antiqua" w:eastAsia="宋体" w:hAnsi="Book Antiqua" w:cs="宋体"/>
          <w:color w:val="000000"/>
          <w:szCs w:val="24"/>
          <w:lang w:val="en-US" w:eastAsia="zh-CN"/>
        </w:rPr>
        <w:t>: 233-237 [PMID: 8510166 DOI: 10.1006/jmcc.1993.1029]</w:t>
      </w:r>
    </w:p>
    <w:p w14:paraId="75D20E1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58 </w:t>
      </w:r>
      <w:proofErr w:type="spellStart"/>
      <w:r w:rsidRPr="00C75BE3">
        <w:rPr>
          <w:rFonts w:ascii="Book Antiqua" w:eastAsia="宋体" w:hAnsi="Book Antiqua" w:cs="宋体"/>
          <w:b/>
          <w:bCs/>
          <w:color w:val="000000"/>
          <w:szCs w:val="24"/>
          <w:lang w:val="en-US" w:eastAsia="zh-CN"/>
        </w:rPr>
        <w:t>Anfinogenova</w:t>
      </w:r>
      <w:proofErr w:type="spellEnd"/>
      <w:r w:rsidRPr="00C75BE3">
        <w:rPr>
          <w:rFonts w:ascii="Book Antiqua" w:eastAsia="宋体" w:hAnsi="Book Antiqua" w:cs="宋体"/>
          <w:b/>
          <w:bCs/>
          <w:color w:val="000000"/>
          <w:szCs w:val="24"/>
          <w:lang w:val="en-US" w:eastAsia="zh-CN"/>
        </w:rPr>
        <w:t xml:space="preserve"> Y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Baskakov</w:t>
      </w:r>
      <w:proofErr w:type="spellEnd"/>
      <w:r w:rsidRPr="00C75BE3">
        <w:rPr>
          <w:rFonts w:ascii="Book Antiqua" w:eastAsia="宋体" w:hAnsi="Book Antiqua" w:cs="宋体"/>
          <w:color w:val="000000"/>
          <w:szCs w:val="24"/>
          <w:lang w:val="en-US" w:eastAsia="zh-CN"/>
        </w:rPr>
        <w:t xml:space="preserve"> MB, </w:t>
      </w:r>
      <w:proofErr w:type="spellStart"/>
      <w:r w:rsidRPr="00C75BE3">
        <w:rPr>
          <w:rFonts w:ascii="Book Antiqua" w:eastAsia="宋体" w:hAnsi="Book Antiqua" w:cs="宋体"/>
          <w:color w:val="000000"/>
          <w:szCs w:val="24"/>
          <w:lang w:val="en-US" w:eastAsia="zh-CN"/>
        </w:rPr>
        <w:t>Kovalev</w:t>
      </w:r>
      <w:proofErr w:type="spellEnd"/>
      <w:r w:rsidRPr="00C75BE3">
        <w:rPr>
          <w:rFonts w:ascii="Book Antiqua" w:eastAsia="宋体" w:hAnsi="Book Antiqua" w:cs="宋体"/>
          <w:color w:val="000000"/>
          <w:szCs w:val="24"/>
          <w:lang w:val="en-US" w:eastAsia="zh-CN"/>
        </w:rPr>
        <w:t xml:space="preserve"> IV, </w:t>
      </w:r>
      <w:proofErr w:type="spellStart"/>
      <w:r w:rsidRPr="00C75BE3">
        <w:rPr>
          <w:rFonts w:ascii="Book Antiqua" w:eastAsia="宋体" w:hAnsi="Book Antiqua" w:cs="宋体"/>
          <w:color w:val="000000"/>
          <w:szCs w:val="24"/>
          <w:lang w:val="en-US" w:eastAsia="zh-CN"/>
        </w:rPr>
        <w:t>Kilin</w:t>
      </w:r>
      <w:proofErr w:type="spellEnd"/>
      <w:r w:rsidRPr="00C75BE3">
        <w:rPr>
          <w:rFonts w:ascii="Book Antiqua" w:eastAsia="宋体" w:hAnsi="Book Antiqua" w:cs="宋体"/>
          <w:color w:val="000000"/>
          <w:szCs w:val="24"/>
          <w:lang w:val="en-US" w:eastAsia="zh-CN"/>
        </w:rPr>
        <w:t xml:space="preserve"> AA, </w:t>
      </w:r>
      <w:proofErr w:type="spellStart"/>
      <w:r w:rsidRPr="00C75BE3">
        <w:rPr>
          <w:rFonts w:ascii="Book Antiqua" w:eastAsia="宋体" w:hAnsi="Book Antiqua" w:cs="宋体"/>
          <w:color w:val="000000"/>
          <w:szCs w:val="24"/>
          <w:lang w:val="en-US" w:eastAsia="zh-CN"/>
        </w:rPr>
        <w:t>Dulin</w:t>
      </w:r>
      <w:proofErr w:type="spellEnd"/>
      <w:r w:rsidRPr="00C75BE3">
        <w:rPr>
          <w:rFonts w:ascii="Book Antiqua" w:eastAsia="宋体" w:hAnsi="Book Antiqua" w:cs="宋体"/>
          <w:color w:val="000000"/>
          <w:szCs w:val="24"/>
          <w:lang w:val="en-US" w:eastAsia="zh-CN"/>
        </w:rPr>
        <w:t xml:space="preserve"> NO, </w:t>
      </w:r>
      <w:proofErr w:type="spellStart"/>
      <w:r w:rsidRPr="00C75BE3">
        <w:rPr>
          <w:rFonts w:ascii="Book Antiqua" w:eastAsia="宋体" w:hAnsi="Book Antiqua" w:cs="宋体"/>
          <w:color w:val="000000"/>
          <w:szCs w:val="24"/>
          <w:lang w:val="en-US" w:eastAsia="zh-CN"/>
        </w:rPr>
        <w:t>Orlov</w:t>
      </w:r>
      <w:proofErr w:type="spellEnd"/>
      <w:r w:rsidRPr="00C75BE3">
        <w:rPr>
          <w:rFonts w:ascii="Book Antiqua" w:eastAsia="宋体" w:hAnsi="Book Antiqua" w:cs="宋体"/>
          <w:color w:val="000000"/>
          <w:szCs w:val="24"/>
          <w:lang w:val="en-US" w:eastAsia="zh-CN"/>
        </w:rPr>
        <w:t xml:space="preserve"> SN.</w:t>
      </w:r>
      <w:proofErr w:type="gramEnd"/>
      <w:r w:rsidRPr="00C75BE3">
        <w:rPr>
          <w:rFonts w:ascii="Book Antiqua" w:eastAsia="宋体" w:hAnsi="Book Antiqua" w:cs="宋体"/>
          <w:color w:val="000000"/>
          <w:szCs w:val="24"/>
          <w:lang w:val="en-US" w:eastAsia="zh-CN"/>
        </w:rPr>
        <w:t xml:space="preserve"> Cell-volume-dependent vascular smooth muscle contraction: role of Na+, K+, 2Cl- </w:t>
      </w:r>
      <w:proofErr w:type="spellStart"/>
      <w:r w:rsidRPr="00C75BE3">
        <w:rPr>
          <w:rFonts w:ascii="Book Antiqua" w:eastAsia="宋体" w:hAnsi="Book Antiqua" w:cs="宋体"/>
          <w:color w:val="000000"/>
          <w:szCs w:val="24"/>
          <w:lang w:val="en-US" w:eastAsia="zh-CN"/>
        </w:rPr>
        <w:t>cotransport</w:t>
      </w:r>
      <w:proofErr w:type="spellEnd"/>
      <w:r w:rsidRPr="00C75BE3">
        <w:rPr>
          <w:rFonts w:ascii="Book Antiqua" w:eastAsia="宋体" w:hAnsi="Book Antiqua" w:cs="宋体"/>
          <w:color w:val="000000"/>
          <w:szCs w:val="24"/>
          <w:lang w:val="en-US" w:eastAsia="zh-CN"/>
        </w:rPr>
        <w:t>, intracellular Cl- and L-type Ca2+ channels. </w:t>
      </w:r>
      <w:proofErr w:type="spellStart"/>
      <w:r w:rsidRPr="00C75BE3">
        <w:rPr>
          <w:rFonts w:ascii="Book Antiqua" w:eastAsia="宋体" w:hAnsi="Book Antiqua" w:cs="宋体"/>
          <w:i/>
          <w:iCs/>
          <w:color w:val="000000"/>
          <w:szCs w:val="24"/>
          <w:lang w:val="en-US" w:eastAsia="zh-CN"/>
        </w:rPr>
        <w:t>Pflugers</w:t>
      </w:r>
      <w:proofErr w:type="spellEnd"/>
      <w:r w:rsidRPr="00C75BE3">
        <w:rPr>
          <w:rFonts w:ascii="Book Antiqua" w:eastAsia="宋体" w:hAnsi="Book Antiqua" w:cs="宋体"/>
          <w:i/>
          <w:iCs/>
          <w:color w:val="000000"/>
          <w:szCs w:val="24"/>
          <w:lang w:val="en-US" w:eastAsia="zh-CN"/>
        </w:rPr>
        <w:t xml:space="preserve"> Arch</w:t>
      </w:r>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449</w:t>
      </w:r>
      <w:r w:rsidRPr="00C75BE3">
        <w:rPr>
          <w:rFonts w:ascii="Book Antiqua" w:eastAsia="宋体" w:hAnsi="Book Antiqua" w:cs="宋体"/>
          <w:color w:val="000000"/>
          <w:szCs w:val="24"/>
          <w:lang w:val="en-US" w:eastAsia="zh-CN"/>
        </w:rPr>
        <w:t>: 42-55 [PMID: 15293051 DOI: 10.1007/s00424-004-1316-z]</w:t>
      </w:r>
    </w:p>
    <w:p w14:paraId="1672EF8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59 </w:t>
      </w:r>
      <w:proofErr w:type="spellStart"/>
      <w:r w:rsidRPr="00C75BE3">
        <w:rPr>
          <w:rFonts w:ascii="Book Antiqua" w:eastAsia="宋体" w:hAnsi="Book Antiqua" w:cs="宋体"/>
          <w:b/>
          <w:bCs/>
          <w:color w:val="000000"/>
          <w:szCs w:val="24"/>
          <w:lang w:val="en-US" w:eastAsia="zh-CN"/>
        </w:rPr>
        <w:t>Berridge</w:t>
      </w:r>
      <w:proofErr w:type="spellEnd"/>
      <w:r w:rsidRPr="00C75BE3">
        <w:rPr>
          <w:rFonts w:ascii="Book Antiqua" w:eastAsia="宋体" w:hAnsi="Book Antiqua" w:cs="宋体"/>
          <w:b/>
          <w:bCs/>
          <w:color w:val="000000"/>
          <w:szCs w:val="24"/>
          <w:lang w:val="en-US" w:eastAsia="zh-CN"/>
        </w:rPr>
        <w:t xml:space="preserve"> MJ</w:t>
      </w:r>
      <w:r w:rsidRPr="00C75BE3">
        <w:rPr>
          <w:rFonts w:ascii="Book Antiqua" w:eastAsia="宋体" w:hAnsi="Book Antiqua" w:cs="宋体"/>
          <w:color w:val="000000"/>
          <w:szCs w:val="24"/>
          <w:lang w:val="en-US" w:eastAsia="zh-CN"/>
        </w:rPr>
        <w:t>.</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Smooth muscle cell calcium activation mechanism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8; </w:t>
      </w:r>
      <w:r w:rsidRPr="00C75BE3">
        <w:rPr>
          <w:rFonts w:ascii="Book Antiqua" w:eastAsia="宋体" w:hAnsi="Book Antiqua" w:cs="宋体"/>
          <w:b/>
          <w:bCs/>
          <w:color w:val="000000"/>
          <w:szCs w:val="24"/>
          <w:lang w:val="en-US" w:eastAsia="zh-CN"/>
        </w:rPr>
        <w:t>586</w:t>
      </w:r>
      <w:r w:rsidRPr="00C75BE3">
        <w:rPr>
          <w:rFonts w:ascii="Book Antiqua" w:eastAsia="宋体" w:hAnsi="Book Antiqua" w:cs="宋体"/>
          <w:color w:val="000000"/>
          <w:szCs w:val="24"/>
          <w:lang w:val="en-US" w:eastAsia="zh-CN"/>
        </w:rPr>
        <w:t>: 5047-5061 [PMID: 18787034 DOI: 10.1113/jphysiol.2008.160440]</w:t>
      </w:r>
    </w:p>
    <w:p w14:paraId="525CEFC7"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lastRenderedPageBreak/>
        <w:t>60 </w:t>
      </w:r>
      <w:r w:rsidRPr="00C75BE3">
        <w:rPr>
          <w:rFonts w:ascii="Book Antiqua" w:eastAsia="宋体" w:hAnsi="Book Antiqua" w:cs="宋体"/>
          <w:b/>
          <w:bCs/>
          <w:color w:val="000000"/>
          <w:szCs w:val="24"/>
          <w:lang w:val="en-US" w:eastAsia="zh-CN"/>
        </w:rPr>
        <w:t>Haddock RE</w:t>
      </w:r>
      <w:r w:rsidRPr="00C75BE3">
        <w:rPr>
          <w:rFonts w:ascii="Book Antiqua" w:eastAsia="宋体" w:hAnsi="Book Antiqua" w:cs="宋体"/>
          <w:color w:val="000000"/>
          <w:szCs w:val="24"/>
          <w:lang w:val="en-US" w:eastAsia="zh-CN"/>
        </w:rPr>
        <w:t>, Hill CE.</w:t>
      </w:r>
      <w:proofErr w:type="gramEnd"/>
      <w:r w:rsidRPr="00C75BE3">
        <w:rPr>
          <w:rFonts w:ascii="Book Antiqua" w:eastAsia="宋体" w:hAnsi="Book Antiqua" w:cs="宋体"/>
          <w:color w:val="000000"/>
          <w:szCs w:val="24"/>
          <w:lang w:val="en-US" w:eastAsia="zh-CN"/>
        </w:rPr>
        <w:t xml:space="preserve"> Differential activation of ion channels by inositol 1</w:t>
      </w:r>
      <w:proofErr w:type="gramStart"/>
      <w:r w:rsidRPr="00C75BE3">
        <w:rPr>
          <w:rFonts w:ascii="Book Antiqua" w:eastAsia="宋体" w:hAnsi="Book Antiqua" w:cs="宋体"/>
          <w:color w:val="000000"/>
          <w:szCs w:val="24"/>
          <w:lang w:val="en-US" w:eastAsia="zh-CN"/>
        </w:rPr>
        <w:t>,4,5</w:t>
      </w:r>
      <w:proofErr w:type="gramEnd"/>
      <w:r w:rsidRPr="00C75BE3">
        <w:rPr>
          <w:rFonts w:ascii="Book Antiqua" w:eastAsia="宋体" w:hAnsi="Book Antiqua" w:cs="宋体"/>
          <w:color w:val="000000"/>
          <w:szCs w:val="24"/>
          <w:lang w:val="en-US" w:eastAsia="zh-CN"/>
        </w:rPr>
        <w:t xml:space="preserve">-trisphosphate (IP3)- and ryanodine-sensitive calcium stores in rat basilar artery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545</w:t>
      </w:r>
      <w:r w:rsidRPr="00C75BE3">
        <w:rPr>
          <w:rFonts w:ascii="Book Antiqua" w:eastAsia="宋体" w:hAnsi="Book Antiqua" w:cs="宋体"/>
          <w:color w:val="000000"/>
          <w:szCs w:val="24"/>
          <w:lang w:val="en-US" w:eastAsia="zh-CN"/>
        </w:rPr>
        <w:t>: 615-627 [PMID: 12456838 DOI: 10.1113/jphysiol.2002.027904]</w:t>
      </w:r>
    </w:p>
    <w:p w14:paraId="52679349"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1 </w:t>
      </w:r>
      <w:proofErr w:type="gramStart"/>
      <w:r w:rsidRPr="00C75BE3">
        <w:rPr>
          <w:rFonts w:ascii="Book Antiqua" w:eastAsia="宋体" w:hAnsi="Book Antiqua" w:cs="宋体"/>
          <w:b/>
          <w:bCs/>
          <w:color w:val="000000"/>
          <w:szCs w:val="24"/>
          <w:lang w:val="en-US" w:eastAsia="zh-CN"/>
        </w:rPr>
        <w:t>Piper</w:t>
      </w:r>
      <w:proofErr w:type="gramEnd"/>
      <w:r w:rsidRPr="00C75BE3">
        <w:rPr>
          <w:rFonts w:ascii="Book Antiqua" w:eastAsia="宋体" w:hAnsi="Book Antiqua" w:cs="宋体"/>
          <w:b/>
          <w:bCs/>
          <w:color w:val="000000"/>
          <w:szCs w:val="24"/>
          <w:lang w:val="en-US" w:eastAsia="zh-CN"/>
        </w:rPr>
        <w:t xml:space="preserve"> AS</w:t>
      </w:r>
      <w:r w:rsidRPr="00C75BE3">
        <w:rPr>
          <w:rFonts w:ascii="Book Antiqua" w:eastAsia="宋体" w:hAnsi="Book Antiqua" w:cs="宋体"/>
          <w:color w:val="000000"/>
          <w:szCs w:val="24"/>
          <w:lang w:val="en-US" w:eastAsia="zh-CN"/>
        </w:rPr>
        <w:t xml:space="preserve">, Large WA. Single cGMP-activated </w:t>
      </w:r>
      <w:proofErr w:type="gramStart"/>
      <w:r w:rsidRPr="00C75BE3">
        <w:rPr>
          <w:rFonts w:ascii="Book Antiqua" w:eastAsia="宋体" w:hAnsi="Book Antiqua" w:cs="宋体"/>
          <w:color w:val="000000"/>
          <w:szCs w:val="24"/>
          <w:lang w:val="en-US" w:eastAsia="zh-CN"/>
        </w:rPr>
        <w:t>Ca(</w:t>
      </w:r>
      <w:proofErr w:type="gramEnd"/>
      <w:r w:rsidRPr="00C75BE3">
        <w:rPr>
          <w:rFonts w:ascii="Book Antiqua" w:eastAsia="宋体" w:hAnsi="Book Antiqua" w:cs="宋体"/>
          <w:color w:val="000000"/>
          <w:szCs w:val="24"/>
          <w:lang w:val="en-US" w:eastAsia="zh-CN"/>
        </w:rPr>
        <w:t>+)-dependent Cl(-) channels in rat mesenteric artery smooth muscle cells.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555</w:t>
      </w:r>
      <w:r w:rsidRPr="00C75BE3">
        <w:rPr>
          <w:rFonts w:ascii="Book Antiqua" w:eastAsia="宋体" w:hAnsi="Book Antiqua" w:cs="宋体"/>
          <w:color w:val="000000"/>
          <w:szCs w:val="24"/>
          <w:lang w:val="en-US" w:eastAsia="zh-CN"/>
        </w:rPr>
        <w:t>: 397-408 [PMID: 14724180 DOI: 10.1113/jphysiol.2003.057646]</w:t>
      </w:r>
    </w:p>
    <w:p w14:paraId="6A8A4A3C"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2 </w:t>
      </w:r>
      <w:r w:rsidRPr="00C75BE3">
        <w:rPr>
          <w:rFonts w:ascii="Book Antiqua" w:eastAsia="宋体" w:hAnsi="Book Antiqua" w:cs="宋体"/>
          <w:b/>
          <w:bCs/>
          <w:color w:val="000000"/>
          <w:szCs w:val="24"/>
          <w:lang w:val="en-US" w:eastAsia="zh-CN"/>
        </w:rPr>
        <w:t>Lee MY</w:t>
      </w:r>
      <w:r w:rsidRPr="00C75BE3">
        <w:rPr>
          <w:rFonts w:ascii="Book Antiqua" w:eastAsia="宋体" w:hAnsi="Book Antiqua" w:cs="宋体"/>
          <w:color w:val="000000"/>
          <w:szCs w:val="24"/>
          <w:lang w:val="en-US" w:eastAsia="zh-CN"/>
        </w:rPr>
        <w:t xml:space="preserve">, Jung BI, Chung SM, </w:t>
      </w:r>
      <w:proofErr w:type="spellStart"/>
      <w:r w:rsidRPr="00C75BE3">
        <w:rPr>
          <w:rFonts w:ascii="Book Antiqua" w:eastAsia="宋体" w:hAnsi="Book Antiqua" w:cs="宋体"/>
          <w:color w:val="000000"/>
          <w:szCs w:val="24"/>
          <w:lang w:val="en-US" w:eastAsia="zh-CN"/>
        </w:rPr>
        <w:t>Bae</w:t>
      </w:r>
      <w:proofErr w:type="spellEnd"/>
      <w:r w:rsidRPr="00C75BE3">
        <w:rPr>
          <w:rFonts w:ascii="Book Antiqua" w:eastAsia="宋体" w:hAnsi="Book Antiqua" w:cs="宋体"/>
          <w:color w:val="000000"/>
          <w:szCs w:val="24"/>
          <w:lang w:val="en-US" w:eastAsia="zh-CN"/>
        </w:rPr>
        <w:t xml:space="preserve"> ON, Lee JY, Park JD, Yang JS, Lee H, Chung JH. </w:t>
      </w:r>
      <w:proofErr w:type="gramStart"/>
      <w:r w:rsidRPr="00C75BE3">
        <w:rPr>
          <w:rFonts w:ascii="Book Antiqua" w:eastAsia="宋体" w:hAnsi="Book Antiqua" w:cs="宋体"/>
          <w:color w:val="000000"/>
          <w:szCs w:val="24"/>
          <w:lang w:val="en-US" w:eastAsia="zh-CN"/>
        </w:rPr>
        <w:t>Arsenic-induced dysfunction in relaxation of blood vessel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Environ Health </w:t>
      </w:r>
      <w:proofErr w:type="spellStart"/>
      <w:r w:rsidRPr="00C75BE3">
        <w:rPr>
          <w:rFonts w:ascii="Book Antiqua" w:eastAsia="宋体" w:hAnsi="Book Antiqua" w:cs="宋体"/>
          <w:i/>
          <w:iCs/>
          <w:color w:val="000000"/>
          <w:szCs w:val="24"/>
          <w:lang w:val="en-US" w:eastAsia="zh-CN"/>
        </w:rPr>
        <w:t>Perspect</w:t>
      </w:r>
      <w:proofErr w:type="spellEnd"/>
      <w:r w:rsidRPr="00C75BE3">
        <w:rPr>
          <w:rFonts w:ascii="Book Antiqua" w:eastAsia="宋体" w:hAnsi="Book Antiqua" w:cs="宋体"/>
          <w:color w:val="000000"/>
          <w:szCs w:val="24"/>
          <w:lang w:val="en-US" w:eastAsia="zh-CN"/>
        </w:rPr>
        <w:t> 2003; </w:t>
      </w:r>
      <w:r w:rsidRPr="00C75BE3">
        <w:rPr>
          <w:rFonts w:ascii="Book Antiqua" w:eastAsia="宋体" w:hAnsi="Book Antiqua" w:cs="宋体"/>
          <w:b/>
          <w:bCs/>
          <w:color w:val="000000"/>
          <w:szCs w:val="24"/>
          <w:lang w:val="en-US" w:eastAsia="zh-CN"/>
        </w:rPr>
        <w:t>111</w:t>
      </w:r>
      <w:r w:rsidRPr="00C75BE3">
        <w:rPr>
          <w:rFonts w:ascii="Book Antiqua" w:eastAsia="宋体" w:hAnsi="Book Antiqua" w:cs="宋体"/>
          <w:color w:val="000000"/>
          <w:szCs w:val="24"/>
          <w:lang w:val="en-US" w:eastAsia="zh-CN"/>
        </w:rPr>
        <w:t>: 513-517 [PMID: 12676608 DOI: 10.1289/ehp.5916]</w:t>
      </w:r>
    </w:p>
    <w:p w14:paraId="564EBD28"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3 </w:t>
      </w:r>
      <w:r w:rsidRPr="00C75BE3">
        <w:rPr>
          <w:rFonts w:ascii="Book Antiqua" w:eastAsia="宋体" w:hAnsi="Book Antiqua" w:cs="宋体"/>
          <w:b/>
          <w:bCs/>
          <w:color w:val="000000"/>
          <w:szCs w:val="24"/>
          <w:lang w:val="en-US" w:eastAsia="zh-CN"/>
        </w:rPr>
        <w:t>Jindal S</w:t>
      </w:r>
      <w:r w:rsidRPr="00C75BE3">
        <w:rPr>
          <w:rFonts w:ascii="Book Antiqua" w:eastAsia="宋体" w:hAnsi="Book Antiqua" w:cs="宋体"/>
          <w:color w:val="000000"/>
          <w:szCs w:val="24"/>
          <w:lang w:val="en-US" w:eastAsia="zh-CN"/>
        </w:rPr>
        <w:t xml:space="preserve">, Singh M, </w:t>
      </w:r>
      <w:proofErr w:type="spellStart"/>
      <w:r w:rsidRPr="00C75BE3">
        <w:rPr>
          <w:rFonts w:ascii="Book Antiqua" w:eastAsia="宋体" w:hAnsi="Book Antiqua" w:cs="宋体"/>
          <w:color w:val="000000"/>
          <w:szCs w:val="24"/>
          <w:lang w:val="en-US" w:eastAsia="zh-CN"/>
        </w:rPr>
        <w:t>Balakumar</w:t>
      </w:r>
      <w:proofErr w:type="spellEnd"/>
      <w:r w:rsidRPr="00C75BE3">
        <w:rPr>
          <w:rFonts w:ascii="Book Antiqua" w:eastAsia="宋体" w:hAnsi="Book Antiqua" w:cs="宋体"/>
          <w:color w:val="000000"/>
          <w:szCs w:val="24"/>
          <w:lang w:val="en-US" w:eastAsia="zh-CN"/>
        </w:rPr>
        <w:t xml:space="preserve"> P. Effect of </w:t>
      </w:r>
      <w:proofErr w:type="spellStart"/>
      <w:r w:rsidRPr="00C75BE3">
        <w:rPr>
          <w:rFonts w:ascii="Book Antiqua" w:eastAsia="宋体" w:hAnsi="Book Antiqua" w:cs="宋体"/>
          <w:color w:val="000000"/>
          <w:szCs w:val="24"/>
          <w:lang w:val="en-US" w:eastAsia="zh-CN"/>
        </w:rPr>
        <w:t>bis</w:t>
      </w:r>
      <w:proofErr w:type="spellEnd"/>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maltolato</w:t>
      </w:r>
      <w:proofErr w:type="spellEnd"/>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oxovanadium</w:t>
      </w:r>
      <w:proofErr w:type="spellEnd"/>
      <w:r w:rsidRPr="00C75BE3">
        <w:rPr>
          <w:rFonts w:ascii="Book Antiqua" w:eastAsia="宋体" w:hAnsi="Book Antiqua" w:cs="宋体"/>
          <w:color w:val="000000"/>
          <w:szCs w:val="24"/>
          <w:lang w:val="en-US" w:eastAsia="zh-CN"/>
        </w:rPr>
        <w:t xml:space="preserve"> (BMOV) in uric acid and sodium </w:t>
      </w:r>
      <w:proofErr w:type="spellStart"/>
      <w:r w:rsidRPr="00C75BE3">
        <w:rPr>
          <w:rFonts w:ascii="Book Antiqua" w:eastAsia="宋体" w:hAnsi="Book Antiqua" w:cs="宋体"/>
          <w:color w:val="000000"/>
          <w:szCs w:val="24"/>
          <w:lang w:val="en-US" w:eastAsia="zh-CN"/>
        </w:rPr>
        <w:t>arsenite</w:t>
      </w:r>
      <w:proofErr w:type="spellEnd"/>
      <w:r w:rsidRPr="00C75BE3">
        <w:rPr>
          <w:rFonts w:ascii="Book Antiqua" w:eastAsia="宋体" w:hAnsi="Book Antiqua" w:cs="宋体"/>
          <w:color w:val="000000"/>
          <w:szCs w:val="24"/>
          <w:lang w:val="en-US" w:eastAsia="zh-CN"/>
        </w:rPr>
        <w:t>-induced vascular endothelial dysfunction in rats. </w:t>
      </w:r>
      <w:proofErr w:type="spellStart"/>
      <w:r w:rsidRPr="00C75BE3">
        <w:rPr>
          <w:rFonts w:ascii="Book Antiqua" w:eastAsia="宋体" w:hAnsi="Book Antiqua" w:cs="宋体"/>
          <w:i/>
          <w:iCs/>
          <w:color w:val="000000"/>
          <w:szCs w:val="24"/>
          <w:lang w:val="en-US" w:eastAsia="zh-CN"/>
        </w:rPr>
        <w:t>Int</w:t>
      </w:r>
      <w:proofErr w:type="spellEnd"/>
      <w:r w:rsidRPr="00C75BE3">
        <w:rPr>
          <w:rFonts w:ascii="Book Antiqua" w:eastAsia="宋体" w:hAnsi="Book Antiqua" w:cs="宋体"/>
          <w:i/>
          <w:iCs/>
          <w:color w:val="000000"/>
          <w:szCs w:val="24"/>
          <w:lang w:val="en-US" w:eastAsia="zh-CN"/>
        </w:rPr>
        <w:t xml:space="preserve"> J </w:t>
      </w:r>
      <w:proofErr w:type="spellStart"/>
      <w:r w:rsidRPr="00C75BE3">
        <w:rPr>
          <w:rFonts w:ascii="Book Antiqua" w:eastAsia="宋体" w:hAnsi="Book Antiqua" w:cs="宋体"/>
          <w:i/>
          <w:iCs/>
          <w:color w:val="000000"/>
          <w:szCs w:val="24"/>
          <w:lang w:val="en-US" w:eastAsia="zh-CN"/>
        </w:rPr>
        <w:t>Cardiol</w:t>
      </w:r>
      <w:proofErr w:type="spellEnd"/>
      <w:r w:rsidRPr="00C75BE3">
        <w:rPr>
          <w:rFonts w:ascii="Book Antiqua" w:eastAsia="宋体" w:hAnsi="Book Antiqua" w:cs="宋体"/>
          <w:color w:val="000000"/>
          <w:szCs w:val="24"/>
          <w:lang w:val="en-US" w:eastAsia="zh-CN"/>
        </w:rPr>
        <w:t> 2008; </w:t>
      </w:r>
      <w:r w:rsidRPr="00C75BE3">
        <w:rPr>
          <w:rFonts w:ascii="Book Antiqua" w:eastAsia="宋体" w:hAnsi="Book Antiqua" w:cs="宋体"/>
          <w:b/>
          <w:bCs/>
          <w:color w:val="000000"/>
          <w:szCs w:val="24"/>
          <w:lang w:val="en-US" w:eastAsia="zh-CN"/>
        </w:rPr>
        <w:t>128</w:t>
      </w:r>
      <w:r w:rsidRPr="00C75BE3">
        <w:rPr>
          <w:rFonts w:ascii="Book Antiqua" w:eastAsia="宋体" w:hAnsi="Book Antiqua" w:cs="宋体"/>
          <w:color w:val="000000"/>
          <w:szCs w:val="24"/>
          <w:lang w:val="en-US" w:eastAsia="zh-CN"/>
        </w:rPr>
        <w:t>: 383-391 [PMID: 17658639 DOI: 10.1016/j.ijcard.2007.05.031]</w:t>
      </w:r>
    </w:p>
    <w:p w14:paraId="25BB8DC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4 </w:t>
      </w:r>
      <w:proofErr w:type="spellStart"/>
      <w:r w:rsidRPr="00C75BE3">
        <w:rPr>
          <w:rFonts w:ascii="Book Antiqua" w:eastAsia="宋体" w:hAnsi="Book Antiqua" w:cs="宋体"/>
          <w:b/>
          <w:bCs/>
          <w:color w:val="000000"/>
          <w:szCs w:val="24"/>
          <w:lang w:val="en-US" w:eastAsia="zh-CN"/>
        </w:rPr>
        <w:t>Tsou</w:t>
      </w:r>
      <w:proofErr w:type="spellEnd"/>
      <w:r w:rsidRPr="00C75BE3">
        <w:rPr>
          <w:rFonts w:ascii="Book Antiqua" w:eastAsia="宋体" w:hAnsi="Book Antiqua" w:cs="宋体"/>
          <w:b/>
          <w:bCs/>
          <w:color w:val="000000"/>
          <w:szCs w:val="24"/>
          <w:lang w:val="en-US" w:eastAsia="zh-CN"/>
        </w:rPr>
        <w:t xml:space="preserve"> TC</w:t>
      </w:r>
      <w:r w:rsidRPr="00C75BE3">
        <w:rPr>
          <w:rFonts w:ascii="Book Antiqua" w:eastAsia="宋体" w:hAnsi="Book Antiqua" w:cs="宋体"/>
          <w:color w:val="000000"/>
          <w:szCs w:val="24"/>
          <w:lang w:val="en-US" w:eastAsia="zh-CN"/>
        </w:rPr>
        <w:t xml:space="preserve">, Tsai FY, Hsieh YW, Li LA, </w:t>
      </w:r>
      <w:proofErr w:type="spellStart"/>
      <w:r w:rsidRPr="00C75BE3">
        <w:rPr>
          <w:rFonts w:ascii="Book Antiqua" w:eastAsia="宋体" w:hAnsi="Book Antiqua" w:cs="宋体"/>
          <w:color w:val="000000"/>
          <w:szCs w:val="24"/>
          <w:lang w:val="en-US" w:eastAsia="zh-CN"/>
        </w:rPr>
        <w:t>Yeh</w:t>
      </w:r>
      <w:proofErr w:type="spellEnd"/>
      <w:r w:rsidRPr="00C75BE3">
        <w:rPr>
          <w:rFonts w:ascii="Book Antiqua" w:eastAsia="宋体" w:hAnsi="Book Antiqua" w:cs="宋体"/>
          <w:color w:val="000000"/>
          <w:szCs w:val="24"/>
          <w:lang w:val="en-US" w:eastAsia="zh-CN"/>
        </w:rPr>
        <w:t xml:space="preserve"> SC, Chang LW. </w:t>
      </w:r>
      <w:proofErr w:type="spellStart"/>
      <w:r w:rsidRPr="00C75BE3">
        <w:rPr>
          <w:rFonts w:ascii="Book Antiqua" w:eastAsia="宋体" w:hAnsi="Book Antiqua" w:cs="宋体"/>
          <w:color w:val="000000"/>
          <w:szCs w:val="24"/>
          <w:lang w:val="en-US" w:eastAsia="zh-CN"/>
        </w:rPr>
        <w:t>Arsenite</w:t>
      </w:r>
      <w:proofErr w:type="spellEnd"/>
      <w:r w:rsidRPr="00C75BE3">
        <w:rPr>
          <w:rFonts w:ascii="Book Antiqua" w:eastAsia="宋体" w:hAnsi="Book Antiqua" w:cs="宋体"/>
          <w:color w:val="000000"/>
          <w:szCs w:val="24"/>
          <w:lang w:val="en-US" w:eastAsia="zh-CN"/>
        </w:rPr>
        <w:t xml:space="preserve"> induces endothelial cytotoxicity by down-regulation of vascular endothelial nitric oxide synthase.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5; </w:t>
      </w:r>
      <w:r w:rsidRPr="00C75BE3">
        <w:rPr>
          <w:rFonts w:ascii="Book Antiqua" w:eastAsia="宋体" w:hAnsi="Book Antiqua" w:cs="宋体"/>
          <w:b/>
          <w:bCs/>
          <w:color w:val="000000"/>
          <w:szCs w:val="24"/>
          <w:lang w:val="en-US" w:eastAsia="zh-CN"/>
        </w:rPr>
        <w:t>208</w:t>
      </w:r>
      <w:r w:rsidRPr="00C75BE3">
        <w:rPr>
          <w:rFonts w:ascii="Book Antiqua" w:eastAsia="宋体" w:hAnsi="Book Antiqua" w:cs="宋体"/>
          <w:color w:val="000000"/>
          <w:szCs w:val="24"/>
          <w:lang w:val="en-US" w:eastAsia="zh-CN"/>
        </w:rPr>
        <w:t>: 277-284 [PMID: 16239170 DOI: 10.1016/j.taap.2005.03.001]</w:t>
      </w:r>
    </w:p>
    <w:p w14:paraId="273C15B8"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5 </w:t>
      </w:r>
      <w:r w:rsidRPr="00C75BE3">
        <w:rPr>
          <w:rFonts w:ascii="Book Antiqua" w:eastAsia="宋体" w:hAnsi="Book Antiqua" w:cs="宋体"/>
          <w:b/>
          <w:bCs/>
          <w:color w:val="000000"/>
          <w:szCs w:val="24"/>
          <w:lang w:val="en-US" w:eastAsia="zh-CN"/>
        </w:rPr>
        <w:t>Beckman JS</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Koppenol</w:t>
      </w:r>
      <w:proofErr w:type="spellEnd"/>
      <w:r w:rsidRPr="00C75BE3">
        <w:rPr>
          <w:rFonts w:ascii="Book Antiqua" w:eastAsia="宋体" w:hAnsi="Book Antiqua" w:cs="宋体"/>
          <w:color w:val="000000"/>
          <w:szCs w:val="24"/>
          <w:lang w:val="en-US" w:eastAsia="zh-CN"/>
        </w:rPr>
        <w:t xml:space="preserve"> WH. Nitric oxide, superoxide, and </w:t>
      </w:r>
      <w:proofErr w:type="spellStart"/>
      <w:r w:rsidRPr="00C75BE3">
        <w:rPr>
          <w:rFonts w:ascii="Book Antiqua" w:eastAsia="宋体" w:hAnsi="Book Antiqua" w:cs="宋体"/>
          <w:color w:val="000000"/>
          <w:szCs w:val="24"/>
          <w:lang w:val="en-US" w:eastAsia="zh-CN"/>
        </w:rPr>
        <w:t>peroxynitrite</w:t>
      </w:r>
      <w:proofErr w:type="spellEnd"/>
      <w:r w:rsidRPr="00C75BE3">
        <w:rPr>
          <w:rFonts w:ascii="Book Antiqua" w:eastAsia="宋体" w:hAnsi="Book Antiqua" w:cs="宋体"/>
          <w:color w:val="000000"/>
          <w:szCs w:val="24"/>
          <w:lang w:val="en-US" w:eastAsia="zh-CN"/>
        </w:rPr>
        <w:t>: the good, the bad, and ugly.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1996; </w:t>
      </w:r>
      <w:r w:rsidRPr="00C75BE3">
        <w:rPr>
          <w:rFonts w:ascii="Book Antiqua" w:eastAsia="宋体" w:hAnsi="Book Antiqua" w:cs="宋体"/>
          <w:b/>
          <w:bCs/>
          <w:color w:val="000000"/>
          <w:szCs w:val="24"/>
          <w:lang w:val="en-US" w:eastAsia="zh-CN"/>
        </w:rPr>
        <w:t>271</w:t>
      </w:r>
      <w:r w:rsidRPr="00C75BE3">
        <w:rPr>
          <w:rFonts w:ascii="Book Antiqua" w:eastAsia="宋体" w:hAnsi="Book Antiqua" w:cs="宋体"/>
          <w:color w:val="000000"/>
          <w:szCs w:val="24"/>
          <w:lang w:val="en-US" w:eastAsia="zh-CN"/>
        </w:rPr>
        <w:t>: C1424-C1437 [PMID: 8944624]</w:t>
      </w:r>
    </w:p>
    <w:p w14:paraId="4719ED50"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6 </w:t>
      </w:r>
      <w:r w:rsidRPr="00C75BE3">
        <w:rPr>
          <w:rFonts w:ascii="Book Antiqua" w:eastAsia="宋体" w:hAnsi="Book Antiqua" w:cs="宋体"/>
          <w:b/>
          <w:bCs/>
          <w:color w:val="000000"/>
          <w:szCs w:val="24"/>
          <w:lang w:val="en-US" w:eastAsia="zh-CN"/>
        </w:rPr>
        <w:t>Del Razo LM</w:t>
      </w:r>
      <w:r w:rsidRPr="00C75BE3">
        <w:rPr>
          <w:rFonts w:ascii="Book Antiqua" w:eastAsia="宋体" w:hAnsi="Book Antiqua" w:cs="宋体"/>
          <w:color w:val="000000"/>
          <w:szCs w:val="24"/>
          <w:lang w:val="en-US" w:eastAsia="zh-CN"/>
        </w:rPr>
        <w:t xml:space="preserve">, Quintanilla-Vega B, </w:t>
      </w:r>
      <w:proofErr w:type="spellStart"/>
      <w:r w:rsidRPr="00C75BE3">
        <w:rPr>
          <w:rFonts w:ascii="Book Antiqua" w:eastAsia="宋体" w:hAnsi="Book Antiqua" w:cs="宋体"/>
          <w:color w:val="000000"/>
          <w:szCs w:val="24"/>
          <w:lang w:val="en-US" w:eastAsia="zh-CN"/>
        </w:rPr>
        <w:t>Brambila-Colombres</w:t>
      </w:r>
      <w:proofErr w:type="spellEnd"/>
      <w:r w:rsidRPr="00C75BE3">
        <w:rPr>
          <w:rFonts w:ascii="Book Antiqua" w:eastAsia="宋体" w:hAnsi="Book Antiqua" w:cs="宋体"/>
          <w:color w:val="000000"/>
          <w:szCs w:val="24"/>
          <w:lang w:val="en-US" w:eastAsia="zh-CN"/>
        </w:rPr>
        <w:t xml:space="preserve"> E, </w:t>
      </w:r>
      <w:proofErr w:type="spellStart"/>
      <w:r w:rsidRPr="00C75BE3">
        <w:rPr>
          <w:rFonts w:ascii="Book Antiqua" w:eastAsia="宋体" w:hAnsi="Book Antiqua" w:cs="宋体"/>
          <w:color w:val="000000"/>
          <w:szCs w:val="24"/>
          <w:lang w:val="en-US" w:eastAsia="zh-CN"/>
        </w:rPr>
        <w:t>Calderón-Aranda</w:t>
      </w:r>
      <w:proofErr w:type="spellEnd"/>
      <w:r w:rsidRPr="00C75BE3">
        <w:rPr>
          <w:rFonts w:ascii="Book Antiqua" w:eastAsia="宋体" w:hAnsi="Book Antiqua" w:cs="宋体"/>
          <w:color w:val="000000"/>
          <w:szCs w:val="24"/>
          <w:lang w:val="en-US" w:eastAsia="zh-CN"/>
        </w:rPr>
        <w:t xml:space="preserve"> ES, </w:t>
      </w:r>
      <w:proofErr w:type="spellStart"/>
      <w:r w:rsidRPr="00C75BE3">
        <w:rPr>
          <w:rFonts w:ascii="Book Antiqua" w:eastAsia="宋体" w:hAnsi="Book Antiqua" w:cs="宋体"/>
          <w:color w:val="000000"/>
          <w:szCs w:val="24"/>
          <w:lang w:val="en-US" w:eastAsia="zh-CN"/>
        </w:rPr>
        <w:t>Manno</w:t>
      </w:r>
      <w:proofErr w:type="spellEnd"/>
      <w:r w:rsidRPr="00C75BE3">
        <w:rPr>
          <w:rFonts w:ascii="Book Antiqua" w:eastAsia="宋体" w:hAnsi="Book Antiqua" w:cs="宋体"/>
          <w:color w:val="000000"/>
          <w:szCs w:val="24"/>
          <w:lang w:val="en-US" w:eastAsia="zh-CN"/>
        </w:rPr>
        <w:t xml:space="preserve"> M, </w:t>
      </w:r>
      <w:proofErr w:type="spellStart"/>
      <w:r w:rsidRPr="00C75BE3">
        <w:rPr>
          <w:rFonts w:ascii="Book Antiqua" w:eastAsia="宋体" w:hAnsi="Book Antiqua" w:cs="宋体"/>
          <w:color w:val="000000"/>
          <w:szCs w:val="24"/>
          <w:lang w:val="en-US" w:eastAsia="zh-CN"/>
        </w:rPr>
        <w:t>Albores</w:t>
      </w:r>
      <w:proofErr w:type="spellEnd"/>
      <w:r w:rsidRPr="00C75BE3">
        <w:rPr>
          <w:rFonts w:ascii="Book Antiqua" w:eastAsia="宋体" w:hAnsi="Book Antiqua" w:cs="宋体"/>
          <w:color w:val="000000"/>
          <w:szCs w:val="24"/>
          <w:lang w:val="en-US" w:eastAsia="zh-CN"/>
        </w:rPr>
        <w:t xml:space="preserve"> A. Stress proteins induced by arsenic.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1; </w:t>
      </w:r>
      <w:r w:rsidRPr="00C75BE3">
        <w:rPr>
          <w:rFonts w:ascii="Book Antiqua" w:eastAsia="宋体" w:hAnsi="Book Antiqua" w:cs="宋体"/>
          <w:b/>
          <w:bCs/>
          <w:color w:val="000000"/>
          <w:szCs w:val="24"/>
          <w:lang w:val="en-US" w:eastAsia="zh-CN"/>
        </w:rPr>
        <w:t>177</w:t>
      </w:r>
      <w:r w:rsidRPr="00C75BE3">
        <w:rPr>
          <w:rFonts w:ascii="Book Antiqua" w:eastAsia="宋体" w:hAnsi="Book Antiqua" w:cs="宋体"/>
          <w:color w:val="000000"/>
          <w:szCs w:val="24"/>
          <w:lang w:val="en-US" w:eastAsia="zh-CN"/>
        </w:rPr>
        <w:t>: 132-148 [PMID: 11740912 DOI: 10.1006/taap.2001.9291]</w:t>
      </w:r>
    </w:p>
    <w:p w14:paraId="48B1FC1D"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7 </w:t>
      </w:r>
      <w:proofErr w:type="spellStart"/>
      <w:r w:rsidRPr="00C75BE3">
        <w:rPr>
          <w:rFonts w:ascii="Book Antiqua" w:eastAsia="宋体" w:hAnsi="Book Antiqua" w:cs="宋体"/>
          <w:b/>
          <w:bCs/>
          <w:color w:val="000000"/>
          <w:szCs w:val="24"/>
          <w:lang w:val="en-US" w:eastAsia="zh-CN"/>
        </w:rPr>
        <w:t>Bunderson</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Coffin JD, </w:t>
      </w:r>
      <w:proofErr w:type="spellStart"/>
      <w:r w:rsidRPr="00C75BE3">
        <w:rPr>
          <w:rFonts w:ascii="Book Antiqua" w:eastAsia="宋体" w:hAnsi="Book Antiqua" w:cs="宋体"/>
          <w:color w:val="000000"/>
          <w:szCs w:val="24"/>
          <w:lang w:val="en-US" w:eastAsia="zh-CN"/>
        </w:rPr>
        <w:t>Beall</w:t>
      </w:r>
      <w:proofErr w:type="spellEnd"/>
      <w:r w:rsidRPr="00C75BE3">
        <w:rPr>
          <w:rFonts w:ascii="Book Antiqua" w:eastAsia="宋体" w:hAnsi="Book Antiqua" w:cs="宋体"/>
          <w:color w:val="000000"/>
          <w:szCs w:val="24"/>
          <w:lang w:val="en-US" w:eastAsia="zh-CN"/>
        </w:rPr>
        <w:t xml:space="preserve"> HD. Arsenic induces </w:t>
      </w:r>
      <w:proofErr w:type="spellStart"/>
      <w:r w:rsidRPr="00C75BE3">
        <w:rPr>
          <w:rFonts w:ascii="Book Antiqua" w:eastAsia="宋体" w:hAnsi="Book Antiqua" w:cs="宋体"/>
          <w:color w:val="000000"/>
          <w:szCs w:val="24"/>
          <w:lang w:val="en-US" w:eastAsia="zh-CN"/>
        </w:rPr>
        <w:t>peroxynitrite</w:t>
      </w:r>
      <w:proofErr w:type="spellEnd"/>
      <w:r w:rsidRPr="00C75BE3">
        <w:rPr>
          <w:rFonts w:ascii="Book Antiqua" w:eastAsia="宋体" w:hAnsi="Book Antiqua" w:cs="宋体"/>
          <w:color w:val="000000"/>
          <w:szCs w:val="24"/>
          <w:lang w:val="en-US" w:eastAsia="zh-CN"/>
        </w:rPr>
        <w:t xml:space="preserve"> generation and cyclooxygenase-2 protein expression in aortic endothelial cells: possible role in atherosclerosis.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184</w:t>
      </w:r>
      <w:r w:rsidRPr="00C75BE3">
        <w:rPr>
          <w:rFonts w:ascii="Book Antiqua" w:eastAsia="宋体" w:hAnsi="Book Antiqua" w:cs="宋体"/>
          <w:color w:val="000000"/>
          <w:szCs w:val="24"/>
          <w:lang w:val="en-US" w:eastAsia="zh-CN"/>
        </w:rPr>
        <w:t>: 11-18 [PMID: 12392964 DOI: 10.1006/taap.2002.9492]</w:t>
      </w:r>
    </w:p>
    <w:p w14:paraId="6F21CD82" w14:textId="0DA29A4E"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8 </w:t>
      </w:r>
      <w:proofErr w:type="spellStart"/>
      <w:r w:rsidRPr="00C75BE3">
        <w:rPr>
          <w:rFonts w:ascii="Book Antiqua" w:eastAsia="宋体" w:hAnsi="Book Antiqua" w:cs="宋体"/>
          <w:b/>
          <w:bCs/>
          <w:color w:val="000000"/>
          <w:szCs w:val="24"/>
          <w:lang w:val="en-US" w:eastAsia="zh-CN"/>
        </w:rPr>
        <w:t>Cifuentes</w:t>
      </w:r>
      <w:proofErr w:type="spellEnd"/>
      <w:r w:rsidRPr="00C75BE3">
        <w:rPr>
          <w:rFonts w:ascii="Book Antiqua" w:eastAsia="宋体" w:hAnsi="Book Antiqua" w:cs="宋体"/>
          <w:b/>
          <w:bCs/>
          <w:color w:val="000000"/>
          <w:szCs w:val="24"/>
          <w:lang w:val="en-US" w:eastAsia="zh-CN"/>
        </w:rPr>
        <w:t xml:space="preserve"> F</w:t>
      </w:r>
      <w:r w:rsidRPr="00C75BE3">
        <w:rPr>
          <w:rFonts w:ascii="Book Antiqua" w:eastAsia="宋体" w:hAnsi="Book Antiqua" w:cs="宋体"/>
          <w:color w:val="000000"/>
          <w:szCs w:val="24"/>
          <w:lang w:val="en-US" w:eastAsia="zh-CN"/>
        </w:rPr>
        <w:t xml:space="preserve">, Bravo J, </w:t>
      </w:r>
      <w:proofErr w:type="spellStart"/>
      <w:r w:rsidRPr="00C75BE3">
        <w:rPr>
          <w:rFonts w:ascii="Book Antiqua" w:eastAsia="宋体" w:hAnsi="Book Antiqua" w:cs="宋体"/>
          <w:color w:val="000000"/>
          <w:szCs w:val="24"/>
          <w:lang w:val="en-US" w:eastAsia="zh-CN"/>
        </w:rPr>
        <w:t>Norambuena</w:t>
      </w:r>
      <w:proofErr w:type="spellEnd"/>
      <w:r w:rsidRPr="00C75BE3">
        <w:rPr>
          <w:rFonts w:ascii="Book Antiqua" w:eastAsia="宋体" w:hAnsi="Book Antiqua" w:cs="宋体"/>
          <w:color w:val="000000"/>
          <w:szCs w:val="24"/>
          <w:lang w:val="en-US" w:eastAsia="zh-CN"/>
        </w:rPr>
        <w:t xml:space="preserve"> M, </w:t>
      </w:r>
      <w:proofErr w:type="spellStart"/>
      <w:r w:rsidRPr="00C75BE3">
        <w:rPr>
          <w:rFonts w:ascii="Book Antiqua" w:eastAsia="宋体" w:hAnsi="Book Antiqua" w:cs="宋体"/>
          <w:color w:val="000000"/>
          <w:szCs w:val="24"/>
          <w:lang w:val="en-US" w:eastAsia="zh-CN"/>
        </w:rPr>
        <w:t>Stegen</w:t>
      </w:r>
      <w:proofErr w:type="spellEnd"/>
      <w:r w:rsidRPr="00C75BE3">
        <w:rPr>
          <w:rFonts w:ascii="Book Antiqua" w:eastAsia="宋体" w:hAnsi="Book Antiqua" w:cs="宋体"/>
          <w:color w:val="000000"/>
          <w:szCs w:val="24"/>
          <w:lang w:val="en-US" w:eastAsia="zh-CN"/>
        </w:rPr>
        <w:t xml:space="preserve"> S, </w:t>
      </w:r>
      <w:proofErr w:type="spellStart"/>
      <w:r w:rsidRPr="00C75BE3">
        <w:rPr>
          <w:rFonts w:ascii="Book Antiqua" w:eastAsia="宋体" w:hAnsi="Book Antiqua" w:cs="宋体"/>
          <w:color w:val="000000"/>
          <w:szCs w:val="24"/>
          <w:lang w:val="en-US" w:eastAsia="zh-CN"/>
        </w:rPr>
        <w:t>Ayavire</w:t>
      </w:r>
      <w:proofErr w:type="spellEnd"/>
      <w:r w:rsidRPr="00C75BE3">
        <w:rPr>
          <w:rFonts w:ascii="Book Antiqua" w:eastAsia="宋体" w:hAnsi="Book Antiqua" w:cs="宋体"/>
          <w:color w:val="000000"/>
          <w:szCs w:val="24"/>
          <w:lang w:val="en-US" w:eastAsia="zh-CN"/>
        </w:rPr>
        <w:t xml:space="preserve"> A, Palacios J. Chronic exposure to arsenic in tap water reduces acetylcholine-induced relaxation in the </w:t>
      </w:r>
      <w:r w:rsidRPr="00C75BE3">
        <w:rPr>
          <w:rFonts w:ascii="Book Antiqua" w:eastAsia="宋体" w:hAnsi="Book Antiqua" w:cs="宋体"/>
          <w:color w:val="000000"/>
          <w:szCs w:val="24"/>
          <w:lang w:val="en-US" w:eastAsia="zh-CN"/>
        </w:rPr>
        <w:lastRenderedPageBreak/>
        <w:t>aorta and increases oxidative stress in female rats. </w:t>
      </w:r>
      <w:proofErr w:type="spellStart"/>
      <w:r w:rsidRPr="00C75BE3">
        <w:rPr>
          <w:rFonts w:ascii="Book Antiqua" w:eastAsia="宋体" w:hAnsi="Book Antiqua" w:cs="宋体"/>
          <w:i/>
          <w:iCs/>
          <w:color w:val="000000"/>
          <w:szCs w:val="24"/>
          <w:lang w:val="en-US" w:eastAsia="zh-CN"/>
        </w:rPr>
        <w:t>Int</w:t>
      </w:r>
      <w:proofErr w:type="spellEnd"/>
      <w:r w:rsidRPr="00C75BE3">
        <w:rPr>
          <w:rFonts w:ascii="Book Antiqua" w:eastAsia="宋体" w:hAnsi="Book Antiqua" w:cs="宋体"/>
          <w:i/>
          <w:iCs/>
          <w:color w:val="000000"/>
          <w:szCs w:val="24"/>
          <w:lang w:val="en-US" w:eastAsia="zh-CN"/>
        </w:rPr>
        <w:t xml:space="preserve"> J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color w:val="000000"/>
          <w:szCs w:val="24"/>
          <w:lang w:val="en-US" w:eastAsia="zh-CN"/>
        </w:rPr>
        <w:t> </w:t>
      </w:r>
      <w:r w:rsidR="003C699A">
        <w:rPr>
          <w:rFonts w:ascii="Book Antiqua" w:eastAsia="宋体" w:hAnsi="Book Antiqua" w:cs="宋体" w:hint="eastAsia"/>
          <w:color w:val="000000"/>
          <w:szCs w:val="24"/>
          <w:lang w:val="en-US" w:eastAsia="zh-CN"/>
        </w:rPr>
        <w:t>2009</w:t>
      </w:r>
      <w:r w:rsidRPr="00C75BE3">
        <w:rPr>
          <w:rFonts w:ascii="Book Antiqua" w:eastAsia="宋体" w:hAnsi="Book Antiqua" w:cs="宋体"/>
          <w:color w:val="000000"/>
          <w:szCs w:val="24"/>
          <w:lang w:val="en-US" w:eastAsia="zh-CN"/>
        </w:rPr>
        <w:t>; </w:t>
      </w:r>
      <w:r w:rsidRPr="00C75BE3">
        <w:rPr>
          <w:rFonts w:ascii="Book Antiqua" w:eastAsia="宋体" w:hAnsi="Book Antiqua" w:cs="宋体"/>
          <w:b/>
          <w:bCs/>
          <w:color w:val="000000"/>
          <w:szCs w:val="24"/>
          <w:lang w:val="en-US" w:eastAsia="zh-CN"/>
        </w:rPr>
        <w:t>28</w:t>
      </w:r>
      <w:r w:rsidRPr="00C75BE3">
        <w:rPr>
          <w:rFonts w:ascii="Book Antiqua" w:eastAsia="宋体" w:hAnsi="Book Antiqua" w:cs="宋体"/>
          <w:color w:val="000000"/>
          <w:szCs w:val="24"/>
          <w:lang w:val="en-US" w:eastAsia="zh-CN"/>
        </w:rPr>
        <w:t>: 534-541 [PMID: 19966145 DOI: 10.1177/1091581809345924]</w:t>
      </w:r>
    </w:p>
    <w:p w14:paraId="7ED5E06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69 </w:t>
      </w:r>
      <w:r w:rsidRPr="00C75BE3">
        <w:rPr>
          <w:rFonts w:ascii="Book Antiqua" w:eastAsia="宋体" w:hAnsi="Book Antiqua" w:cs="宋体"/>
          <w:b/>
          <w:bCs/>
          <w:color w:val="000000"/>
          <w:szCs w:val="24"/>
          <w:lang w:val="en-US" w:eastAsia="zh-CN"/>
        </w:rPr>
        <w:t>Pi 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Horiguchi</w:t>
      </w:r>
      <w:proofErr w:type="spellEnd"/>
      <w:r w:rsidRPr="00C75BE3">
        <w:rPr>
          <w:rFonts w:ascii="Book Antiqua" w:eastAsia="宋体" w:hAnsi="Book Antiqua" w:cs="宋体"/>
          <w:color w:val="000000"/>
          <w:szCs w:val="24"/>
          <w:lang w:val="en-US" w:eastAsia="zh-CN"/>
        </w:rPr>
        <w:t xml:space="preserve"> S, Sun Y, </w:t>
      </w:r>
      <w:proofErr w:type="spellStart"/>
      <w:r w:rsidRPr="00C75BE3">
        <w:rPr>
          <w:rFonts w:ascii="Book Antiqua" w:eastAsia="宋体" w:hAnsi="Book Antiqua" w:cs="宋体"/>
          <w:color w:val="000000"/>
          <w:szCs w:val="24"/>
          <w:lang w:val="en-US" w:eastAsia="zh-CN"/>
        </w:rPr>
        <w:t>Nikaido</w:t>
      </w:r>
      <w:proofErr w:type="spellEnd"/>
      <w:r w:rsidRPr="00C75BE3">
        <w:rPr>
          <w:rFonts w:ascii="Book Antiqua" w:eastAsia="宋体" w:hAnsi="Book Antiqua" w:cs="宋体"/>
          <w:color w:val="000000"/>
          <w:szCs w:val="24"/>
          <w:lang w:val="en-US" w:eastAsia="zh-CN"/>
        </w:rPr>
        <w:t xml:space="preserve"> M, </w:t>
      </w:r>
      <w:proofErr w:type="spellStart"/>
      <w:r w:rsidRPr="00C75BE3">
        <w:rPr>
          <w:rFonts w:ascii="Book Antiqua" w:eastAsia="宋体" w:hAnsi="Book Antiqua" w:cs="宋体"/>
          <w:color w:val="000000"/>
          <w:szCs w:val="24"/>
          <w:lang w:val="en-US" w:eastAsia="zh-CN"/>
        </w:rPr>
        <w:t>Shimojo</w:t>
      </w:r>
      <w:proofErr w:type="spellEnd"/>
      <w:r w:rsidRPr="00C75BE3">
        <w:rPr>
          <w:rFonts w:ascii="Book Antiqua" w:eastAsia="宋体" w:hAnsi="Book Antiqua" w:cs="宋体"/>
          <w:color w:val="000000"/>
          <w:szCs w:val="24"/>
          <w:lang w:val="en-US" w:eastAsia="zh-CN"/>
        </w:rPr>
        <w:t xml:space="preserve"> N, Hayashi T, Yamauchi H, </w:t>
      </w:r>
      <w:proofErr w:type="spellStart"/>
      <w:r w:rsidRPr="00C75BE3">
        <w:rPr>
          <w:rFonts w:ascii="Book Antiqua" w:eastAsia="宋体" w:hAnsi="Book Antiqua" w:cs="宋体"/>
          <w:color w:val="000000"/>
          <w:szCs w:val="24"/>
          <w:lang w:val="en-US" w:eastAsia="zh-CN"/>
        </w:rPr>
        <w:t>Itoh</w:t>
      </w:r>
      <w:proofErr w:type="spellEnd"/>
      <w:r w:rsidRPr="00C75BE3">
        <w:rPr>
          <w:rFonts w:ascii="Book Antiqua" w:eastAsia="宋体" w:hAnsi="Book Antiqua" w:cs="宋体"/>
          <w:color w:val="000000"/>
          <w:szCs w:val="24"/>
          <w:lang w:val="en-US" w:eastAsia="zh-CN"/>
        </w:rPr>
        <w:t xml:space="preserve"> K, Yamamoto M, Sun G, </w:t>
      </w:r>
      <w:proofErr w:type="spellStart"/>
      <w:r w:rsidRPr="00C75BE3">
        <w:rPr>
          <w:rFonts w:ascii="Book Antiqua" w:eastAsia="宋体" w:hAnsi="Book Antiqua" w:cs="宋体"/>
          <w:color w:val="000000"/>
          <w:szCs w:val="24"/>
          <w:lang w:val="en-US" w:eastAsia="zh-CN"/>
        </w:rPr>
        <w:t>Waalkes</w:t>
      </w:r>
      <w:proofErr w:type="spellEnd"/>
      <w:r w:rsidRPr="00C75BE3">
        <w:rPr>
          <w:rFonts w:ascii="Book Antiqua" w:eastAsia="宋体" w:hAnsi="Book Antiqua" w:cs="宋体"/>
          <w:color w:val="000000"/>
          <w:szCs w:val="24"/>
          <w:lang w:val="en-US" w:eastAsia="zh-CN"/>
        </w:rPr>
        <w:t xml:space="preserve"> MP, </w:t>
      </w:r>
      <w:proofErr w:type="spellStart"/>
      <w:r w:rsidRPr="00C75BE3">
        <w:rPr>
          <w:rFonts w:ascii="Book Antiqua" w:eastAsia="宋体" w:hAnsi="Book Antiqua" w:cs="宋体"/>
          <w:color w:val="000000"/>
          <w:szCs w:val="24"/>
          <w:lang w:val="en-US" w:eastAsia="zh-CN"/>
        </w:rPr>
        <w:t>Kumagai</w:t>
      </w:r>
      <w:proofErr w:type="spellEnd"/>
      <w:r w:rsidRPr="00C75BE3">
        <w:rPr>
          <w:rFonts w:ascii="Book Antiqua" w:eastAsia="宋体" w:hAnsi="Book Antiqua" w:cs="宋体"/>
          <w:color w:val="000000"/>
          <w:szCs w:val="24"/>
          <w:lang w:val="en-US" w:eastAsia="zh-CN"/>
        </w:rPr>
        <w:t xml:space="preserve"> Y. A potential mechanism for the impairment of nitric oxide formation caused by prolonged oral exposure to arsenate in rabbits. </w:t>
      </w:r>
      <w:r w:rsidRPr="00C75BE3">
        <w:rPr>
          <w:rFonts w:ascii="Book Antiqua" w:eastAsia="宋体" w:hAnsi="Book Antiqua" w:cs="宋体"/>
          <w:i/>
          <w:iCs/>
          <w:color w:val="000000"/>
          <w:szCs w:val="24"/>
          <w:lang w:val="en-US" w:eastAsia="zh-CN"/>
        </w:rPr>
        <w:t xml:space="preserve">Free </w:t>
      </w:r>
      <w:proofErr w:type="spellStart"/>
      <w:r w:rsidRPr="00C75BE3">
        <w:rPr>
          <w:rFonts w:ascii="Book Antiqua" w:eastAsia="宋体" w:hAnsi="Book Antiqua" w:cs="宋体"/>
          <w:i/>
          <w:iCs/>
          <w:color w:val="000000"/>
          <w:szCs w:val="24"/>
          <w:lang w:val="en-US" w:eastAsia="zh-CN"/>
        </w:rPr>
        <w:t>Radic</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Biol</w:t>
      </w:r>
      <w:proofErr w:type="spellEnd"/>
      <w:r w:rsidRPr="00C75BE3">
        <w:rPr>
          <w:rFonts w:ascii="Book Antiqua" w:eastAsia="宋体" w:hAnsi="Book Antiqua" w:cs="宋体"/>
          <w:i/>
          <w:iCs/>
          <w:color w:val="000000"/>
          <w:szCs w:val="24"/>
          <w:lang w:val="en-US" w:eastAsia="zh-CN"/>
        </w:rPr>
        <w:t xml:space="preserve"> Med</w:t>
      </w:r>
      <w:r w:rsidRPr="00C75BE3">
        <w:rPr>
          <w:rFonts w:ascii="Book Antiqua" w:eastAsia="宋体" w:hAnsi="Book Antiqua" w:cs="宋体"/>
          <w:color w:val="000000"/>
          <w:szCs w:val="24"/>
          <w:lang w:val="en-US" w:eastAsia="zh-CN"/>
        </w:rPr>
        <w:t> 2003; </w:t>
      </w:r>
      <w:r w:rsidRPr="00C75BE3">
        <w:rPr>
          <w:rFonts w:ascii="Book Antiqua" w:eastAsia="宋体" w:hAnsi="Book Antiqua" w:cs="宋体"/>
          <w:b/>
          <w:bCs/>
          <w:color w:val="000000"/>
          <w:szCs w:val="24"/>
          <w:lang w:val="en-US" w:eastAsia="zh-CN"/>
        </w:rPr>
        <w:t>35</w:t>
      </w:r>
      <w:r w:rsidRPr="00C75BE3">
        <w:rPr>
          <w:rFonts w:ascii="Book Antiqua" w:eastAsia="宋体" w:hAnsi="Book Antiqua" w:cs="宋体"/>
          <w:color w:val="000000"/>
          <w:szCs w:val="24"/>
          <w:lang w:val="en-US" w:eastAsia="zh-CN"/>
        </w:rPr>
        <w:t>: 102-113 [PMID: 12826260 DOI: 10.1016/S0891-5849(03)00269-7]</w:t>
      </w:r>
    </w:p>
    <w:p w14:paraId="6E0F7429"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0 </w:t>
      </w:r>
      <w:proofErr w:type="spellStart"/>
      <w:r w:rsidRPr="00C75BE3">
        <w:rPr>
          <w:rFonts w:ascii="Book Antiqua" w:eastAsia="宋体" w:hAnsi="Book Antiqua" w:cs="宋体"/>
          <w:b/>
          <w:bCs/>
          <w:color w:val="000000"/>
          <w:szCs w:val="24"/>
          <w:lang w:val="en-US" w:eastAsia="zh-CN"/>
        </w:rPr>
        <w:t>Kumagai</w:t>
      </w:r>
      <w:proofErr w:type="spellEnd"/>
      <w:r w:rsidRPr="00C75BE3">
        <w:rPr>
          <w:rFonts w:ascii="Book Antiqua" w:eastAsia="宋体" w:hAnsi="Book Antiqua" w:cs="宋体"/>
          <w:b/>
          <w:bCs/>
          <w:color w:val="000000"/>
          <w:szCs w:val="24"/>
          <w:lang w:val="en-US" w:eastAsia="zh-CN"/>
        </w:rPr>
        <w:t xml:space="preserve"> Y</w:t>
      </w:r>
      <w:r w:rsidRPr="00C75BE3">
        <w:rPr>
          <w:rFonts w:ascii="Book Antiqua" w:eastAsia="宋体" w:hAnsi="Book Antiqua" w:cs="宋体"/>
          <w:color w:val="000000"/>
          <w:szCs w:val="24"/>
          <w:lang w:val="en-US" w:eastAsia="zh-CN"/>
        </w:rPr>
        <w:t>, Pi J. Molecular basis for arsenic-induced alteration in nitric oxide production and oxidative stress: implication of endothelial dysfunction.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198</w:t>
      </w:r>
      <w:r w:rsidRPr="00C75BE3">
        <w:rPr>
          <w:rFonts w:ascii="Book Antiqua" w:eastAsia="宋体" w:hAnsi="Book Antiqua" w:cs="宋体"/>
          <w:color w:val="000000"/>
          <w:szCs w:val="24"/>
          <w:lang w:val="en-US" w:eastAsia="zh-CN"/>
        </w:rPr>
        <w:t>: 450-457 [PMID: 15276426 DOI: 10.1016/j.taap.2003.10.031]</w:t>
      </w:r>
    </w:p>
    <w:p w14:paraId="61E83C82"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1 </w:t>
      </w:r>
      <w:proofErr w:type="spellStart"/>
      <w:r w:rsidRPr="00C75BE3">
        <w:rPr>
          <w:rFonts w:ascii="Book Antiqua" w:eastAsia="宋体" w:hAnsi="Book Antiqua" w:cs="宋体"/>
          <w:b/>
          <w:bCs/>
          <w:color w:val="000000"/>
          <w:szCs w:val="24"/>
          <w:lang w:val="en-US" w:eastAsia="zh-CN"/>
        </w:rPr>
        <w:t>Pavlovic</w:t>
      </w:r>
      <w:proofErr w:type="spellEnd"/>
      <w:r w:rsidRPr="00C75BE3">
        <w:rPr>
          <w:rFonts w:ascii="Book Antiqua" w:eastAsia="宋体" w:hAnsi="Book Antiqua" w:cs="宋体"/>
          <w:b/>
          <w:bCs/>
          <w:color w:val="000000"/>
          <w:szCs w:val="24"/>
          <w:lang w:val="en-US" w:eastAsia="zh-CN"/>
        </w:rPr>
        <w:t xml:space="preserve"> D</w:t>
      </w:r>
      <w:r w:rsidRPr="00C75BE3">
        <w:rPr>
          <w:rFonts w:ascii="Book Antiqua" w:eastAsia="宋体" w:hAnsi="Book Antiqua" w:cs="宋体"/>
          <w:color w:val="000000"/>
          <w:szCs w:val="24"/>
          <w:lang w:val="en-US" w:eastAsia="zh-CN"/>
        </w:rPr>
        <w:t xml:space="preserve">, Hall AR, </w:t>
      </w:r>
      <w:proofErr w:type="spellStart"/>
      <w:r w:rsidRPr="00C75BE3">
        <w:rPr>
          <w:rFonts w:ascii="Book Antiqua" w:eastAsia="宋体" w:hAnsi="Book Antiqua" w:cs="宋体"/>
          <w:color w:val="000000"/>
          <w:szCs w:val="24"/>
          <w:lang w:val="en-US" w:eastAsia="zh-CN"/>
        </w:rPr>
        <w:t>Kennington</w:t>
      </w:r>
      <w:proofErr w:type="spellEnd"/>
      <w:r w:rsidRPr="00C75BE3">
        <w:rPr>
          <w:rFonts w:ascii="Book Antiqua" w:eastAsia="宋体" w:hAnsi="Book Antiqua" w:cs="宋体"/>
          <w:color w:val="000000"/>
          <w:szCs w:val="24"/>
          <w:lang w:val="en-US" w:eastAsia="zh-CN"/>
        </w:rPr>
        <w:t xml:space="preserve"> EJ, </w:t>
      </w:r>
      <w:proofErr w:type="spellStart"/>
      <w:r w:rsidRPr="00C75BE3">
        <w:rPr>
          <w:rFonts w:ascii="Book Antiqua" w:eastAsia="宋体" w:hAnsi="Book Antiqua" w:cs="宋体"/>
          <w:color w:val="000000"/>
          <w:szCs w:val="24"/>
          <w:lang w:val="en-US" w:eastAsia="zh-CN"/>
        </w:rPr>
        <w:t>Aughton</w:t>
      </w:r>
      <w:proofErr w:type="spellEnd"/>
      <w:r w:rsidRPr="00C75BE3">
        <w:rPr>
          <w:rFonts w:ascii="Book Antiqua" w:eastAsia="宋体" w:hAnsi="Book Antiqua" w:cs="宋体"/>
          <w:color w:val="000000"/>
          <w:szCs w:val="24"/>
          <w:lang w:val="en-US" w:eastAsia="zh-CN"/>
        </w:rPr>
        <w:t xml:space="preserve"> K, </w:t>
      </w:r>
      <w:proofErr w:type="spellStart"/>
      <w:r w:rsidRPr="00C75BE3">
        <w:rPr>
          <w:rFonts w:ascii="Book Antiqua" w:eastAsia="宋体" w:hAnsi="Book Antiqua" w:cs="宋体"/>
          <w:color w:val="000000"/>
          <w:szCs w:val="24"/>
          <w:lang w:val="en-US" w:eastAsia="zh-CN"/>
        </w:rPr>
        <w:t>Boguslavskyi</w:t>
      </w:r>
      <w:proofErr w:type="spellEnd"/>
      <w:r w:rsidRPr="00C75BE3">
        <w:rPr>
          <w:rFonts w:ascii="Book Antiqua" w:eastAsia="宋体" w:hAnsi="Book Antiqua" w:cs="宋体"/>
          <w:color w:val="000000"/>
          <w:szCs w:val="24"/>
          <w:lang w:val="en-US" w:eastAsia="zh-CN"/>
        </w:rPr>
        <w:t xml:space="preserve"> A, Fuller W, </w:t>
      </w:r>
      <w:proofErr w:type="spellStart"/>
      <w:r w:rsidRPr="00C75BE3">
        <w:rPr>
          <w:rFonts w:ascii="Book Antiqua" w:eastAsia="宋体" w:hAnsi="Book Antiqua" w:cs="宋体"/>
          <w:color w:val="000000"/>
          <w:szCs w:val="24"/>
          <w:lang w:val="en-US" w:eastAsia="zh-CN"/>
        </w:rPr>
        <w:t>Despa</w:t>
      </w:r>
      <w:proofErr w:type="spellEnd"/>
      <w:r w:rsidRPr="00C75BE3">
        <w:rPr>
          <w:rFonts w:ascii="Book Antiqua" w:eastAsia="宋体" w:hAnsi="Book Antiqua" w:cs="宋体"/>
          <w:color w:val="000000"/>
          <w:szCs w:val="24"/>
          <w:lang w:val="en-US" w:eastAsia="zh-CN"/>
        </w:rPr>
        <w:t xml:space="preserve"> S, </w:t>
      </w:r>
      <w:proofErr w:type="spellStart"/>
      <w:r w:rsidRPr="00C75BE3">
        <w:rPr>
          <w:rFonts w:ascii="Book Antiqua" w:eastAsia="宋体" w:hAnsi="Book Antiqua" w:cs="宋体"/>
          <w:color w:val="000000"/>
          <w:szCs w:val="24"/>
          <w:lang w:val="en-US" w:eastAsia="zh-CN"/>
        </w:rPr>
        <w:t>Bers</w:t>
      </w:r>
      <w:proofErr w:type="spellEnd"/>
      <w:r w:rsidRPr="00C75BE3">
        <w:rPr>
          <w:rFonts w:ascii="Book Antiqua" w:eastAsia="宋体" w:hAnsi="Book Antiqua" w:cs="宋体"/>
          <w:color w:val="000000"/>
          <w:szCs w:val="24"/>
          <w:lang w:val="en-US" w:eastAsia="zh-CN"/>
        </w:rPr>
        <w:t xml:space="preserve"> DM, </w:t>
      </w:r>
      <w:proofErr w:type="spellStart"/>
      <w:r w:rsidRPr="00C75BE3">
        <w:rPr>
          <w:rFonts w:ascii="Book Antiqua" w:eastAsia="宋体" w:hAnsi="Book Antiqua" w:cs="宋体"/>
          <w:color w:val="000000"/>
          <w:szCs w:val="24"/>
          <w:lang w:val="en-US" w:eastAsia="zh-CN"/>
        </w:rPr>
        <w:t>Shattock</w:t>
      </w:r>
      <w:proofErr w:type="spellEnd"/>
      <w:r w:rsidRPr="00C75BE3">
        <w:rPr>
          <w:rFonts w:ascii="Book Antiqua" w:eastAsia="宋体" w:hAnsi="Book Antiqua" w:cs="宋体"/>
          <w:color w:val="000000"/>
          <w:szCs w:val="24"/>
          <w:lang w:val="en-US" w:eastAsia="zh-CN"/>
        </w:rPr>
        <w:t xml:space="preserve"> MJ. Nitric oxide regulates cardiac intracellular Na</w:t>
      </w:r>
      <w:r w:rsidRPr="00C75BE3">
        <w:rPr>
          <w:rFonts w:ascii="Cambria Math" w:eastAsia="宋体" w:hAnsi="Cambria Math" w:cs="Cambria Math"/>
          <w:color w:val="000000"/>
          <w:szCs w:val="24"/>
          <w:lang w:val="en-US" w:eastAsia="zh-CN"/>
        </w:rPr>
        <w:t>⁺</w:t>
      </w:r>
      <w:r w:rsidRPr="00C75BE3">
        <w:rPr>
          <w:rFonts w:ascii="Book Antiqua" w:eastAsia="宋体" w:hAnsi="Book Antiqua" w:cs="宋体"/>
          <w:color w:val="000000"/>
          <w:szCs w:val="24"/>
          <w:lang w:val="en-US" w:eastAsia="zh-CN"/>
        </w:rPr>
        <w:t xml:space="preserve"> and Ca</w:t>
      </w:r>
      <w:r w:rsidRPr="00C75BE3">
        <w:rPr>
          <w:rFonts w:ascii="Book Antiqua" w:eastAsia="宋体" w:hAnsi="Book Antiqua"/>
          <w:color w:val="000000"/>
          <w:szCs w:val="24"/>
          <w:lang w:val="en-US" w:eastAsia="zh-CN"/>
        </w:rPr>
        <w:t>²</w:t>
      </w:r>
      <w:r w:rsidRPr="00C75BE3">
        <w:rPr>
          <w:rFonts w:ascii="Cambria Math" w:eastAsia="宋体" w:hAnsi="Cambria Math" w:cs="Cambria Math"/>
          <w:color w:val="000000"/>
          <w:szCs w:val="24"/>
          <w:lang w:val="en-US" w:eastAsia="zh-CN"/>
        </w:rPr>
        <w:t>⁺</w:t>
      </w:r>
      <w:r w:rsidRPr="00C75BE3">
        <w:rPr>
          <w:rFonts w:ascii="Book Antiqua" w:eastAsia="宋体" w:hAnsi="Book Antiqua" w:cs="宋体"/>
          <w:color w:val="000000"/>
          <w:szCs w:val="24"/>
          <w:lang w:val="en-US" w:eastAsia="zh-CN"/>
        </w:rPr>
        <w:t xml:space="preserve"> by modulating Na/K ATPase via </w:t>
      </w:r>
      <w:proofErr w:type="spellStart"/>
      <w:r w:rsidRPr="00C75BE3">
        <w:rPr>
          <w:rFonts w:ascii="Book Antiqua" w:eastAsia="宋体" w:hAnsi="Book Antiqua" w:cs="宋体"/>
          <w:color w:val="000000"/>
          <w:szCs w:val="24"/>
          <w:lang w:val="en-US" w:eastAsia="zh-CN"/>
        </w:rPr>
        <w:t>PKCε</w:t>
      </w:r>
      <w:proofErr w:type="spellEnd"/>
      <w:r w:rsidRPr="00C75BE3">
        <w:rPr>
          <w:rFonts w:ascii="Book Antiqua" w:eastAsia="宋体" w:hAnsi="Book Antiqua" w:cs="宋体"/>
          <w:color w:val="000000"/>
          <w:szCs w:val="24"/>
          <w:lang w:val="en-US" w:eastAsia="zh-CN"/>
        </w:rPr>
        <w:t xml:space="preserve"> and </w:t>
      </w:r>
      <w:proofErr w:type="spellStart"/>
      <w:r w:rsidRPr="00C75BE3">
        <w:rPr>
          <w:rFonts w:ascii="Book Antiqua" w:eastAsia="宋体" w:hAnsi="Book Antiqua" w:cs="宋体"/>
          <w:color w:val="000000"/>
          <w:szCs w:val="24"/>
          <w:lang w:val="en-US" w:eastAsia="zh-CN"/>
        </w:rPr>
        <w:t>phospholemman</w:t>
      </w:r>
      <w:proofErr w:type="spellEnd"/>
      <w:r w:rsidRPr="00C75BE3">
        <w:rPr>
          <w:rFonts w:ascii="Book Antiqua" w:eastAsia="宋体" w:hAnsi="Book Antiqua" w:cs="宋体"/>
          <w:color w:val="000000"/>
          <w:szCs w:val="24"/>
          <w:lang w:val="en-US" w:eastAsia="zh-CN"/>
        </w:rPr>
        <w:t>-dependent mechanism. </w:t>
      </w:r>
      <w:r w:rsidRPr="00C75BE3">
        <w:rPr>
          <w:rFonts w:ascii="Book Antiqua" w:eastAsia="宋体" w:hAnsi="Book Antiqua" w:cs="宋体"/>
          <w:i/>
          <w:iCs/>
          <w:color w:val="000000"/>
          <w:szCs w:val="24"/>
          <w:lang w:val="en-US" w:eastAsia="zh-CN"/>
        </w:rPr>
        <w:t xml:space="preserve">J </w:t>
      </w:r>
      <w:proofErr w:type="spellStart"/>
      <w:r w:rsidRPr="00C75BE3">
        <w:rPr>
          <w:rFonts w:ascii="Book Antiqua" w:eastAsia="宋体" w:hAnsi="Book Antiqua" w:cs="宋体"/>
          <w:i/>
          <w:iCs/>
          <w:color w:val="000000"/>
          <w:szCs w:val="24"/>
          <w:lang w:val="en-US" w:eastAsia="zh-CN"/>
        </w:rPr>
        <w:t>Mol</w:t>
      </w:r>
      <w:proofErr w:type="spellEnd"/>
      <w:r w:rsidRPr="00C75BE3">
        <w:rPr>
          <w:rFonts w:ascii="Book Antiqua" w:eastAsia="宋体" w:hAnsi="Book Antiqua" w:cs="宋体"/>
          <w:i/>
          <w:iCs/>
          <w:color w:val="000000"/>
          <w:szCs w:val="24"/>
          <w:lang w:val="en-US" w:eastAsia="zh-CN"/>
        </w:rPr>
        <w:t xml:space="preserve"> Cell </w:t>
      </w:r>
      <w:proofErr w:type="spellStart"/>
      <w:r w:rsidRPr="00C75BE3">
        <w:rPr>
          <w:rFonts w:ascii="Book Antiqua" w:eastAsia="宋体" w:hAnsi="Book Antiqua" w:cs="宋体"/>
          <w:i/>
          <w:iCs/>
          <w:color w:val="000000"/>
          <w:szCs w:val="24"/>
          <w:lang w:val="en-US" w:eastAsia="zh-CN"/>
        </w:rPr>
        <w:t>Cardiol</w:t>
      </w:r>
      <w:proofErr w:type="spellEnd"/>
      <w:r w:rsidRPr="00C75BE3">
        <w:rPr>
          <w:rFonts w:ascii="Book Antiqua" w:eastAsia="宋体" w:hAnsi="Book Antiqua" w:cs="宋体"/>
          <w:color w:val="000000"/>
          <w:szCs w:val="24"/>
          <w:lang w:val="en-US" w:eastAsia="zh-CN"/>
        </w:rPr>
        <w:t> 2013; </w:t>
      </w:r>
      <w:r w:rsidRPr="00C75BE3">
        <w:rPr>
          <w:rFonts w:ascii="Book Antiqua" w:eastAsia="宋体" w:hAnsi="Book Antiqua" w:cs="宋体"/>
          <w:b/>
          <w:bCs/>
          <w:color w:val="000000"/>
          <w:szCs w:val="24"/>
          <w:lang w:val="en-US" w:eastAsia="zh-CN"/>
        </w:rPr>
        <w:t>61</w:t>
      </w:r>
      <w:r w:rsidRPr="00C75BE3">
        <w:rPr>
          <w:rFonts w:ascii="Book Antiqua" w:eastAsia="宋体" w:hAnsi="Book Antiqua" w:cs="宋体"/>
          <w:color w:val="000000"/>
          <w:szCs w:val="24"/>
          <w:lang w:val="en-US" w:eastAsia="zh-CN"/>
        </w:rPr>
        <w:t>: 164-171 [PMID: 23612119 DOI: 10.1016/j.yjmcc.2013.04.013]</w:t>
      </w:r>
    </w:p>
    <w:p w14:paraId="25662B8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2 </w:t>
      </w:r>
      <w:r w:rsidRPr="00C75BE3">
        <w:rPr>
          <w:rFonts w:ascii="Book Antiqua" w:eastAsia="宋体" w:hAnsi="Book Antiqua" w:cs="宋体"/>
          <w:b/>
          <w:bCs/>
          <w:color w:val="000000"/>
          <w:szCs w:val="24"/>
          <w:lang w:val="en-US" w:eastAsia="zh-CN"/>
        </w:rPr>
        <w:t>Palacios 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Marusic</w:t>
      </w:r>
      <w:proofErr w:type="spellEnd"/>
      <w:r w:rsidRPr="00C75BE3">
        <w:rPr>
          <w:rFonts w:ascii="Book Antiqua" w:eastAsia="宋体" w:hAnsi="Book Antiqua" w:cs="宋体"/>
          <w:color w:val="000000"/>
          <w:szCs w:val="24"/>
          <w:lang w:val="en-US" w:eastAsia="zh-CN"/>
        </w:rPr>
        <w:t xml:space="preserve"> ET, Lopez NC, Gonzalez M, </w:t>
      </w:r>
      <w:proofErr w:type="spellStart"/>
      <w:r w:rsidRPr="00C75BE3">
        <w:rPr>
          <w:rFonts w:ascii="Book Antiqua" w:eastAsia="宋体" w:hAnsi="Book Antiqua" w:cs="宋体"/>
          <w:color w:val="000000"/>
          <w:szCs w:val="24"/>
          <w:lang w:val="en-US" w:eastAsia="zh-CN"/>
        </w:rPr>
        <w:t>Michea</w:t>
      </w:r>
      <w:proofErr w:type="spellEnd"/>
      <w:r w:rsidRPr="00C75BE3">
        <w:rPr>
          <w:rFonts w:ascii="Book Antiqua" w:eastAsia="宋体" w:hAnsi="Book Antiqua" w:cs="宋体"/>
          <w:color w:val="000000"/>
          <w:szCs w:val="24"/>
          <w:lang w:val="en-US" w:eastAsia="zh-CN"/>
        </w:rPr>
        <w:t xml:space="preserve"> L. Estradiol-induced expression of </w:t>
      </w:r>
      <w:proofErr w:type="gramStart"/>
      <w:r w:rsidRPr="00C75BE3">
        <w:rPr>
          <w:rFonts w:ascii="Book Antiqua" w:eastAsia="宋体" w:hAnsi="Book Antiqua" w:cs="宋体"/>
          <w:color w:val="000000"/>
          <w:szCs w:val="24"/>
          <w:lang w:val="en-US" w:eastAsia="zh-CN"/>
        </w:rPr>
        <w:t>N(</w:t>
      </w:r>
      <w:proofErr w:type="gramEnd"/>
      <w:r w:rsidRPr="00C75BE3">
        <w:rPr>
          <w:rFonts w:ascii="Book Antiqua" w:eastAsia="宋体" w:hAnsi="Book Antiqua" w:cs="宋体"/>
          <w:color w:val="000000"/>
          <w:szCs w:val="24"/>
          <w:lang w:val="en-US" w:eastAsia="zh-CN"/>
        </w:rPr>
        <w:t>+)-K(+)-ATPase catalytic isoforms in rat arteries: gender differences in activity mediated by nitric oxide donors.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Heart </w:t>
      </w:r>
      <w:proofErr w:type="spellStart"/>
      <w:r w:rsidRPr="00C75BE3">
        <w:rPr>
          <w:rFonts w:ascii="Book Antiqua" w:eastAsia="宋体" w:hAnsi="Book Antiqua" w:cs="宋体"/>
          <w:i/>
          <w:iCs/>
          <w:color w:val="000000"/>
          <w:szCs w:val="24"/>
          <w:lang w:val="en-US" w:eastAsia="zh-CN"/>
        </w:rPr>
        <w:t>Circ</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286</w:t>
      </w:r>
      <w:r w:rsidRPr="00C75BE3">
        <w:rPr>
          <w:rFonts w:ascii="Book Antiqua" w:eastAsia="宋体" w:hAnsi="Book Antiqua" w:cs="宋体"/>
          <w:color w:val="000000"/>
          <w:szCs w:val="24"/>
          <w:lang w:val="en-US" w:eastAsia="zh-CN"/>
        </w:rPr>
        <w:t>: H1793-H1800 [PMID: 14704224 DOI: 10.1152/ajpheart.00990.2003]</w:t>
      </w:r>
    </w:p>
    <w:p w14:paraId="5BA1C8B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3 </w:t>
      </w:r>
      <w:proofErr w:type="spellStart"/>
      <w:r w:rsidRPr="00C75BE3">
        <w:rPr>
          <w:rFonts w:ascii="Book Antiqua" w:eastAsia="宋体" w:hAnsi="Book Antiqua" w:cs="宋体"/>
          <w:b/>
          <w:bCs/>
          <w:color w:val="000000"/>
          <w:szCs w:val="24"/>
          <w:lang w:val="en-US" w:eastAsia="zh-CN"/>
        </w:rPr>
        <w:t>Cogolludo</w:t>
      </w:r>
      <w:proofErr w:type="spellEnd"/>
      <w:r w:rsidRPr="00C75BE3">
        <w:rPr>
          <w:rFonts w:ascii="Book Antiqua" w:eastAsia="宋体" w:hAnsi="Book Antiqua" w:cs="宋体"/>
          <w:b/>
          <w:bCs/>
          <w:color w:val="000000"/>
          <w:szCs w:val="24"/>
          <w:lang w:val="en-US" w:eastAsia="zh-CN"/>
        </w:rPr>
        <w:t xml:space="preserve"> AL</w:t>
      </w:r>
      <w:r w:rsidRPr="00C75BE3">
        <w:rPr>
          <w:rFonts w:ascii="Book Antiqua" w:eastAsia="宋体" w:hAnsi="Book Antiqua" w:cs="宋体"/>
          <w:color w:val="000000"/>
          <w:szCs w:val="24"/>
          <w:lang w:val="en-US" w:eastAsia="zh-CN"/>
        </w:rPr>
        <w:t>, Pérez-</w:t>
      </w:r>
      <w:proofErr w:type="spellStart"/>
      <w:r w:rsidRPr="00C75BE3">
        <w:rPr>
          <w:rFonts w:ascii="Book Antiqua" w:eastAsia="宋体" w:hAnsi="Book Antiqua" w:cs="宋体"/>
          <w:color w:val="000000"/>
          <w:szCs w:val="24"/>
          <w:lang w:val="en-US" w:eastAsia="zh-CN"/>
        </w:rPr>
        <w:t>Vizcaíno</w:t>
      </w:r>
      <w:proofErr w:type="spellEnd"/>
      <w:r w:rsidRPr="00C75BE3">
        <w:rPr>
          <w:rFonts w:ascii="Book Antiqua" w:eastAsia="宋体" w:hAnsi="Book Antiqua" w:cs="宋体"/>
          <w:color w:val="000000"/>
          <w:szCs w:val="24"/>
          <w:lang w:val="en-US" w:eastAsia="zh-CN"/>
        </w:rPr>
        <w:t xml:space="preserve"> F, </w:t>
      </w:r>
      <w:proofErr w:type="spellStart"/>
      <w:r w:rsidRPr="00C75BE3">
        <w:rPr>
          <w:rFonts w:ascii="Book Antiqua" w:eastAsia="宋体" w:hAnsi="Book Antiqua" w:cs="宋体"/>
          <w:color w:val="000000"/>
          <w:szCs w:val="24"/>
          <w:lang w:val="en-US" w:eastAsia="zh-CN"/>
        </w:rPr>
        <w:t>Zaragozá-Arnáez</w:t>
      </w:r>
      <w:proofErr w:type="spellEnd"/>
      <w:r w:rsidRPr="00C75BE3">
        <w:rPr>
          <w:rFonts w:ascii="Book Antiqua" w:eastAsia="宋体" w:hAnsi="Book Antiqua" w:cs="宋体"/>
          <w:color w:val="000000"/>
          <w:szCs w:val="24"/>
          <w:lang w:val="en-US" w:eastAsia="zh-CN"/>
        </w:rPr>
        <w:t xml:space="preserve"> F, Ibarra M, </w:t>
      </w:r>
      <w:proofErr w:type="spellStart"/>
      <w:r w:rsidRPr="00C75BE3">
        <w:rPr>
          <w:rFonts w:ascii="Book Antiqua" w:eastAsia="宋体" w:hAnsi="Book Antiqua" w:cs="宋体"/>
          <w:color w:val="000000"/>
          <w:szCs w:val="24"/>
          <w:lang w:val="en-US" w:eastAsia="zh-CN"/>
        </w:rPr>
        <w:t>López-López</w:t>
      </w:r>
      <w:proofErr w:type="spellEnd"/>
      <w:r w:rsidRPr="00C75BE3">
        <w:rPr>
          <w:rFonts w:ascii="Book Antiqua" w:eastAsia="宋体" w:hAnsi="Book Antiqua" w:cs="宋体"/>
          <w:color w:val="000000"/>
          <w:szCs w:val="24"/>
          <w:lang w:val="en-US" w:eastAsia="zh-CN"/>
        </w:rPr>
        <w:t xml:space="preserve"> G, </w:t>
      </w:r>
      <w:proofErr w:type="spellStart"/>
      <w:r w:rsidRPr="00C75BE3">
        <w:rPr>
          <w:rFonts w:ascii="Book Antiqua" w:eastAsia="宋体" w:hAnsi="Book Antiqua" w:cs="宋体"/>
          <w:color w:val="000000"/>
          <w:szCs w:val="24"/>
          <w:lang w:val="en-US" w:eastAsia="zh-CN"/>
        </w:rPr>
        <w:t>López</w:t>
      </w:r>
      <w:proofErr w:type="spellEnd"/>
      <w:r w:rsidRPr="00C75BE3">
        <w:rPr>
          <w:rFonts w:ascii="Book Antiqua" w:eastAsia="宋体" w:hAnsi="Book Antiqua" w:cs="宋体"/>
          <w:color w:val="000000"/>
          <w:szCs w:val="24"/>
          <w:lang w:val="en-US" w:eastAsia="zh-CN"/>
        </w:rPr>
        <w:t xml:space="preserve">-Miranda V, </w:t>
      </w:r>
      <w:proofErr w:type="spellStart"/>
      <w:r w:rsidRPr="00C75BE3">
        <w:rPr>
          <w:rFonts w:ascii="Book Antiqua" w:eastAsia="宋体" w:hAnsi="Book Antiqua" w:cs="宋体"/>
          <w:color w:val="000000"/>
          <w:szCs w:val="24"/>
          <w:lang w:val="en-US" w:eastAsia="zh-CN"/>
        </w:rPr>
        <w:t>Tamargo</w:t>
      </w:r>
      <w:proofErr w:type="spellEnd"/>
      <w:r w:rsidRPr="00C75BE3">
        <w:rPr>
          <w:rFonts w:ascii="Book Antiqua" w:eastAsia="宋体" w:hAnsi="Book Antiqua" w:cs="宋体"/>
          <w:color w:val="000000"/>
          <w:szCs w:val="24"/>
          <w:lang w:val="en-US" w:eastAsia="zh-CN"/>
        </w:rPr>
        <w:t xml:space="preserve"> J. Mechanisms involved in SNP-induced relaxation and [Ca+]</w:t>
      </w:r>
      <w:proofErr w:type="spellStart"/>
      <w:r w:rsidRPr="00C75BE3">
        <w:rPr>
          <w:rFonts w:ascii="Book Antiqua" w:eastAsia="宋体" w:hAnsi="Book Antiqua" w:cs="宋体"/>
          <w:color w:val="000000"/>
          <w:szCs w:val="24"/>
          <w:lang w:val="en-US" w:eastAsia="zh-CN"/>
        </w:rPr>
        <w:t>i</w:t>
      </w:r>
      <w:proofErr w:type="spellEnd"/>
      <w:r w:rsidRPr="00C75BE3">
        <w:rPr>
          <w:rFonts w:ascii="Book Antiqua" w:eastAsia="宋体" w:hAnsi="Book Antiqua" w:cs="宋体"/>
          <w:color w:val="000000"/>
          <w:szCs w:val="24"/>
          <w:lang w:val="en-US" w:eastAsia="zh-CN"/>
        </w:rPr>
        <w:t xml:space="preserve"> reduction in piglet pulmonary and systemic arteries. </w:t>
      </w:r>
      <w:r w:rsidRPr="00C75BE3">
        <w:rPr>
          <w:rFonts w:ascii="Book Antiqua" w:eastAsia="宋体" w:hAnsi="Book Antiqua" w:cs="宋体"/>
          <w:i/>
          <w:iCs/>
          <w:color w:val="000000"/>
          <w:szCs w:val="24"/>
          <w:lang w:val="en-US" w:eastAsia="zh-CN"/>
        </w:rPr>
        <w:t xml:space="preserve">Br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1; </w:t>
      </w:r>
      <w:r w:rsidRPr="00C75BE3">
        <w:rPr>
          <w:rFonts w:ascii="Book Antiqua" w:eastAsia="宋体" w:hAnsi="Book Antiqua" w:cs="宋体"/>
          <w:b/>
          <w:bCs/>
          <w:color w:val="000000"/>
          <w:szCs w:val="24"/>
          <w:lang w:val="en-US" w:eastAsia="zh-CN"/>
        </w:rPr>
        <w:t>132</w:t>
      </w:r>
      <w:r w:rsidRPr="00C75BE3">
        <w:rPr>
          <w:rFonts w:ascii="Book Antiqua" w:eastAsia="宋体" w:hAnsi="Book Antiqua" w:cs="宋体"/>
          <w:color w:val="000000"/>
          <w:szCs w:val="24"/>
          <w:lang w:val="en-US" w:eastAsia="zh-CN"/>
        </w:rPr>
        <w:t>: 959-967 [PMID: 11181438 DOI: 10.1038/sj.bjp.0703894]</w:t>
      </w:r>
    </w:p>
    <w:p w14:paraId="689EF8E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4 </w:t>
      </w:r>
      <w:proofErr w:type="spellStart"/>
      <w:r w:rsidRPr="00C75BE3">
        <w:rPr>
          <w:rFonts w:ascii="Book Antiqua" w:eastAsia="宋体" w:hAnsi="Book Antiqua" w:cs="宋体"/>
          <w:b/>
          <w:bCs/>
          <w:color w:val="000000"/>
          <w:szCs w:val="24"/>
          <w:lang w:val="en-US" w:eastAsia="zh-CN"/>
        </w:rPr>
        <w:t>Tamaoki</w:t>
      </w:r>
      <w:proofErr w:type="spellEnd"/>
      <w:r w:rsidRPr="00C75BE3">
        <w:rPr>
          <w:rFonts w:ascii="Book Antiqua" w:eastAsia="宋体" w:hAnsi="Book Antiqua" w:cs="宋体"/>
          <w:b/>
          <w:bCs/>
          <w:color w:val="000000"/>
          <w:szCs w:val="24"/>
          <w:lang w:val="en-US" w:eastAsia="zh-CN"/>
        </w:rPr>
        <w:t xml:space="preserve"> J</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Tagaya</w:t>
      </w:r>
      <w:proofErr w:type="spellEnd"/>
      <w:r w:rsidRPr="00C75BE3">
        <w:rPr>
          <w:rFonts w:ascii="Book Antiqua" w:eastAsia="宋体" w:hAnsi="Book Antiqua" w:cs="宋体"/>
          <w:color w:val="000000"/>
          <w:szCs w:val="24"/>
          <w:lang w:val="en-US" w:eastAsia="zh-CN"/>
        </w:rPr>
        <w:t xml:space="preserve"> E, Nishimura K, </w:t>
      </w:r>
      <w:proofErr w:type="spellStart"/>
      <w:r w:rsidRPr="00C75BE3">
        <w:rPr>
          <w:rFonts w:ascii="Book Antiqua" w:eastAsia="宋体" w:hAnsi="Book Antiqua" w:cs="宋体"/>
          <w:color w:val="000000"/>
          <w:szCs w:val="24"/>
          <w:lang w:val="en-US" w:eastAsia="zh-CN"/>
        </w:rPr>
        <w:t>Isono</w:t>
      </w:r>
      <w:proofErr w:type="spellEnd"/>
      <w:r w:rsidRPr="00C75BE3">
        <w:rPr>
          <w:rFonts w:ascii="Book Antiqua" w:eastAsia="宋体" w:hAnsi="Book Antiqua" w:cs="宋体"/>
          <w:color w:val="000000"/>
          <w:szCs w:val="24"/>
          <w:lang w:val="en-US" w:eastAsia="zh-CN"/>
        </w:rPr>
        <w:t xml:space="preserve"> K, Nagai A. Role of Na(+)-K+ ATPase in cyclic GMP-mediated relaxation of canine pulmonary artery smooth muscle cells. </w:t>
      </w:r>
      <w:r w:rsidRPr="00C75BE3">
        <w:rPr>
          <w:rFonts w:ascii="Book Antiqua" w:eastAsia="宋体" w:hAnsi="Book Antiqua" w:cs="宋体"/>
          <w:i/>
          <w:iCs/>
          <w:color w:val="000000"/>
          <w:szCs w:val="24"/>
          <w:lang w:val="en-US" w:eastAsia="zh-CN"/>
        </w:rPr>
        <w:t xml:space="preserve">Br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1997; </w:t>
      </w:r>
      <w:r w:rsidRPr="00C75BE3">
        <w:rPr>
          <w:rFonts w:ascii="Book Antiqua" w:eastAsia="宋体" w:hAnsi="Book Antiqua" w:cs="宋体"/>
          <w:b/>
          <w:bCs/>
          <w:color w:val="000000"/>
          <w:szCs w:val="24"/>
          <w:lang w:val="en-US" w:eastAsia="zh-CN"/>
        </w:rPr>
        <w:t>122</w:t>
      </w:r>
      <w:r w:rsidRPr="00C75BE3">
        <w:rPr>
          <w:rFonts w:ascii="Book Antiqua" w:eastAsia="宋体" w:hAnsi="Book Antiqua" w:cs="宋体"/>
          <w:color w:val="000000"/>
          <w:szCs w:val="24"/>
          <w:lang w:val="en-US" w:eastAsia="zh-CN"/>
        </w:rPr>
        <w:t>: 112-116 [PMID: 9298536 DOI: 10.1038/sj.bjp.0701351]</w:t>
      </w:r>
    </w:p>
    <w:p w14:paraId="35C00552"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5 </w:t>
      </w:r>
      <w:r w:rsidRPr="00C75BE3">
        <w:rPr>
          <w:rFonts w:ascii="Book Antiqua" w:eastAsia="宋体" w:hAnsi="Book Antiqua" w:cs="宋体"/>
          <w:b/>
          <w:bCs/>
          <w:color w:val="000000"/>
          <w:szCs w:val="24"/>
          <w:lang w:val="en-US" w:eastAsia="zh-CN"/>
        </w:rPr>
        <w:t>Chen X</w:t>
      </w:r>
      <w:r w:rsidRPr="00C75BE3">
        <w:rPr>
          <w:rFonts w:ascii="Book Antiqua" w:eastAsia="宋体" w:hAnsi="Book Antiqua" w:cs="宋体"/>
          <w:color w:val="000000"/>
          <w:szCs w:val="24"/>
          <w:lang w:val="en-US" w:eastAsia="zh-CN"/>
        </w:rPr>
        <w:t>, Shan H, Zhao J, Hong Y, Bai Y, Sun I, Pan Z, Zhang Y, Yang B, Du Z. L-type calcium current (</w:t>
      </w:r>
      <w:proofErr w:type="spellStart"/>
      <w:r w:rsidRPr="00C75BE3">
        <w:rPr>
          <w:rFonts w:ascii="Book Antiqua" w:eastAsia="宋体" w:hAnsi="Book Antiqua" w:cs="宋体"/>
          <w:color w:val="000000"/>
          <w:szCs w:val="24"/>
          <w:lang w:val="en-US" w:eastAsia="zh-CN"/>
        </w:rPr>
        <w:t>ICa,L</w:t>
      </w:r>
      <w:proofErr w:type="spellEnd"/>
      <w:r w:rsidRPr="00C75BE3">
        <w:rPr>
          <w:rFonts w:ascii="Book Antiqua" w:eastAsia="宋体" w:hAnsi="Book Antiqua" w:cs="宋体"/>
          <w:color w:val="000000"/>
          <w:szCs w:val="24"/>
          <w:lang w:val="en-US" w:eastAsia="zh-CN"/>
        </w:rPr>
        <w:t xml:space="preserve">) and inward rectifier potassium current (IK1) are </w:t>
      </w:r>
      <w:r w:rsidRPr="00C75BE3">
        <w:rPr>
          <w:rFonts w:ascii="Book Antiqua" w:eastAsia="宋体" w:hAnsi="Book Antiqua" w:cs="宋体"/>
          <w:color w:val="000000"/>
          <w:szCs w:val="24"/>
          <w:lang w:val="en-US" w:eastAsia="zh-CN"/>
        </w:rPr>
        <w:lastRenderedPageBreak/>
        <w:t>involved in QT prolongation induced by arsenic trioxide in rat. </w:t>
      </w:r>
      <w:r w:rsidRPr="00C75BE3">
        <w:rPr>
          <w:rFonts w:ascii="Book Antiqua" w:eastAsia="宋体" w:hAnsi="Book Antiqua" w:cs="宋体"/>
          <w:i/>
          <w:iCs/>
          <w:color w:val="000000"/>
          <w:szCs w:val="24"/>
          <w:lang w:val="en-US" w:eastAsia="zh-CN"/>
        </w:rPr>
        <w:t xml:space="preserve">Cell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Biochem</w:t>
      </w:r>
      <w:proofErr w:type="spellEnd"/>
      <w:r w:rsidRPr="00C75BE3">
        <w:rPr>
          <w:rFonts w:ascii="Book Antiqua" w:eastAsia="宋体" w:hAnsi="Book Antiqua" w:cs="宋体"/>
          <w:color w:val="000000"/>
          <w:szCs w:val="24"/>
          <w:lang w:val="en-US" w:eastAsia="zh-CN"/>
        </w:rPr>
        <w:t> 2010; </w:t>
      </w:r>
      <w:r w:rsidRPr="00C75BE3">
        <w:rPr>
          <w:rFonts w:ascii="Book Antiqua" w:eastAsia="宋体" w:hAnsi="Book Antiqua" w:cs="宋体"/>
          <w:b/>
          <w:bCs/>
          <w:color w:val="000000"/>
          <w:szCs w:val="24"/>
          <w:lang w:val="en-US" w:eastAsia="zh-CN"/>
        </w:rPr>
        <w:t>26</w:t>
      </w:r>
      <w:r w:rsidRPr="00C75BE3">
        <w:rPr>
          <w:rFonts w:ascii="Book Antiqua" w:eastAsia="宋体" w:hAnsi="Book Antiqua" w:cs="宋体"/>
          <w:color w:val="000000"/>
          <w:szCs w:val="24"/>
          <w:lang w:val="en-US" w:eastAsia="zh-CN"/>
        </w:rPr>
        <w:t>: 967-974 [PMID: 21220927 DOI: 10.1159/000324005]</w:t>
      </w:r>
    </w:p>
    <w:p w14:paraId="2298EC3D"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6 </w:t>
      </w:r>
      <w:proofErr w:type="spellStart"/>
      <w:r w:rsidRPr="00C75BE3">
        <w:rPr>
          <w:rFonts w:ascii="Book Antiqua" w:eastAsia="宋体" w:hAnsi="Book Antiqua" w:cs="宋体"/>
          <w:b/>
          <w:bCs/>
          <w:color w:val="000000"/>
          <w:szCs w:val="24"/>
          <w:lang w:val="en-US" w:eastAsia="zh-CN"/>
        </w:rPr>
        <w:t>Koltsova</w:t>
      </w:r>
      <w:proofErr w:type="spellEnd"/>
      <w:r w:rsidRPr="00C75BE3">
        <w:rPr>
          <w:rFonts w:ascii="Book Antiqua" w:eastAsia="宋体" w:hAnsi="Book Antiqua" w:cs="宋体"/>
          <w:b/>
          <w:bCs/>
          <w:color w:val="000000"/>
          <w:szCs w:val="24"/>
          <w:lang w:val="en-US" w:eastAsia="zh-CN"/>
        </w:rPr>
        <w:t xml:space="preserve"> SV</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Kotelevtsev</w:t>
      </w:r>
      <w:proofErr w:type="spellEnd"/>
      <w:r w:rsidRPr="00C75BE3">
        <w:rPr>
          <w:rFonts w:ascii="Book Antiqua" w:eastAsia="宋体" w:hAnsi="Book Antiqua" w:cs="宋体"/>
          <w:color w:val="000000"/>
          <w:szCs w:val="24"/>
          <w:lang w:val="en-US" w:eastAsia="zh-CN"/>
        </w:rPr>
        <w:t xml:space="preserve"> SV, Tremblay J, </w:t>
      </w:r>
      <w:proofErr w:type="spellStart"/>
      <w:r w:rsidRPr="00C75BE3">
        <w:rPr>
          <w:rFonts w:ascii="Book Antiqua" w:eastAsia="宋体" w:hAnsi="Book Antiqua" w:cs="宋体"/>
          <w:color w:val="000000"/>
          <w:szCs w:val="24"/>
          <w:lang w:val="en-US" w:eastAsia="zh-CN"/>
        </w:rPr>
        <w:t>Hamet</w:t>
      </w:r>
      <w:proofErr w:type="spellEnd"/>
      <w:r w:rsidRPr="00C75BE3">
        <w:rPr>
          <w:rFonts w:ascii="Book Antiqua" w:eastAsia="宋体" w:hAnsi="Book Antiqua" w:cs="宋体"/>
          <w:color w:val="000000"/>
          <w:szCs w:val="24"/>
          <w:lang w:val="en-US" w:eastAsia="zh-CN"/>
        </w:rPr>
        <w:t xml:space="preserve"> P, </w:t>
      </w:r>
      <w:proofErr w:type="spellStart"/>
      <w:r w:rsidRPr="00C75BE3">
        <w:rPr>
          <w:rFonts w:ascii="Book Antiqua" w:eastAsia="宋体" w:hAnsi="Book Antiqua" w:cs="宋体"/>
          <w:color w:val="000000"/>
          <w:szCs w:val="24"/>
          <w:lang w:val="en-US" w:eastAsia="zh-CN"/>
        </w:rPr>
        <w:t>Orlov</w:t>
      </w:r>
      <w:proofErr w:type="spellEnd"/>
      <w:r w:rsidRPr="00C75BE3">
        <w:rPr>
          <w:rFonts w:ascii="Book Antiqua" w:eastAsia="宋体" w:hAnsi="Book Antiqua" w:cs="宋体"/>
          <w:color w:val="000000"/>
          <w:szCs w:val="24"/>
          <w:lang w:val="en-US" w:eastAsia="zh-CN"/>
        </w:rPr>
        <w:t xml:space="preserve"> SN. Excitation-contraction coupling in resistance mesenteric arteries: evidence for NKCC1-mediated pathway. </w:t>
      </w:r>
      <w:proofErr w:type="spellStart"/>
      <w:r w:rsidRPr="00C75BE3">
        <w:rPr>
          <w:rFonts w:ascii="Book Antiqua" w:eastAsia="宋体" w:hAnsi="Book Antiqua" w:cs="宋体"/>
          <w:i/>
          <w:iCs/>
          <w:color w:val="000000"/>
          <w:szCs w:val="24"/>
          <w:lang w:val="en-US" w:eastAsia="zh-CN"/>
        </w:rPr>
        <w:t>Biochem</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Biophys</w:t>
      </w:r>
      <w:proofErr w:type="spellEnd"/>
      <w:r w:rsidRPr="00C75BE3">
        <w:rPr>
          <w:rFonts w:ascii="Book Antiqua" w:eastAsia="宋体" w:hAnsi="Book Antiqua" w:cs="宋体"/>
          <w:i/>
          <w:iCs/>
          <w:color w:val="000000"/>
          <w:szCs w:val="24"/>
          <w:lang w:val="en-US" w:eastAsia="zh-CN"/>
        </w:rPr>
        <w:t xml:space="preserve"> Res </w:t>
      </w:r>
      <w:proofErr w:type="spellStart"/>
      <w:r w:rsidRPr="00C75BE3">
        <w:rPr>
          <w:rFonts w:ascii="Book Antiqua" w:eastAsia="宋体" w:hAnsi="Book Antiqua" w:cs="宋体"/>
          <w:i/>
          <w:iCs/>
          <w:color w:val="000000"/>
          <w:szCs w:val="24"/>
          <w:lang w:val="en-US" w:eastAsia="zh-CN"/>
        </w:rPr>
        <w:t>Commun</w:t>
      </w:r>
      <w:proofErr w:type="spellEnd"/>
      <w:r w:rsidRPr="00C75BE3">
        <w:rPr>
          <w:rFonts w:ascii="Book Antiqua" w:eastAsia="宋体" w:hAnsi="Book Antiqua" w:cs="宋体"/>
          <w:color w:val="000000"/>
          <w:szCs w:val="24"/>
          <w:lang w:val="en-US" w:eastAsia="zh-CN"/>
        </w:rPr>
        <w:t> 2009; </w:t>
      </w:r>
      <w:r w:rsidRPr="00C75BE3">
        <w:rPr>
          <w:rFonts w:ascii="Book Antiqua" w:eastAsia="宋体" w:hAnsi="Book Antiqua" w:cs="宋体"/>
          <w:b/>
          <w:bCs/>
          <w:color w:val="000000"/>
          <w:szCs w:val="24"/>
          <w:lang w:val="en-US" w:eastAsia="zh-CN"/>
        </w:rPr>
        <w:t>379</w:t>
      </w:r>
      <w:r w:rsidRPr="00C75BE3">
        <w:rPr>
          <w:rFonts w:ascii="Book Antiqua" w:eastAsia="宋体" w:hAnsi="Book Antiqua" w:cs="宋体"/>
          <w:color w:val="000000"/>
          <w:szCs w:val="24"/>
          <w:lang w:val="en-US" w:eastAsia="zh-CN"/>
        </w:rPr>
        <w:t>: 1080-1083 [PMID: 19150334 DOI: 10.1016/j.bbrc.2009.01.018]</w:t>
      </w:r>
    </w:p>
    <w:p w14:paraId="5FABA4A5"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7 </w:t>
      </w:r>
      <w:r w:rsidRPr="00C75BE3">
        <w:rPr>
          <w:rFonts w:ascii="Book Antiqua" w:eastAsia="宋体" w:hAnsi="Book Antiqua" w:cs="宋体"/>
          <w:b/>
          <w:bCs/>
          <w:color w:val="000000"/>
          <w:szCs w:val="24"/>
          <w:lang w:val="en-US" w:eastAsia="zh-CN"/>
        </w:rPr>
        <w:t>Palacios J</w:t>
      </w:r>
      <w:r w:rsidRPr="00C75BE3">
        <w:rPr>
          <w:rFonts w:ascii="Book Antiqua" w:eastAsia="宋体" w:hAnsi="Book Antiqua" w:cs="宋体"/>
          <w:color w:val="000000"/>
          <w:szCs w:val="24"/>
          <w:lang w:val="en-US" w:eastAsia="zh-CN"/>
        </w:rPr>
        <w:t xml:space="preserve">, Espinoza F, </w:t>
      </w:r>
      <w:proofErr w:type="spellStart"/>
      <w:r w:rsidRPr="00C75BE3">
        <w:rPr>
          <w:rFonts w:ascii="Book Antiqua" w:eastAsia="宋体" w:hAnsi="Book Antiqua" w:cs="宋体"/>
          <w:color w:val="000000"/>
          <w:szCs w:val="24"/>
          <w:lang w:val="en-US" w:eastAsia="zh-CN"/>
        </w:rPr>
        <w:t>Munita</w:t>
      </w:r>
      <w:proofErr w:type="spellEnd"/>
      <w:r w:rsidRPr="00C75BE3">
        <w:rPr>
          <w:rFonts w:ascii="Book Antiqua" w:eastAsia="宋体" w:hAnsi="Book Antiqua" w:cs="宋体"/>
          <w:color w:val="000000"/>
          <w:szCs w:val="24"/>
          <w:lang w:val="en-US" w:eastAsia="zh-CN"/>
        </w:rPr>
        <w:t xml:space="preserve"> C, </w:t>
      </w:r>
      <w:proofErr w:type="spellStart"/>
      <w:r w:rsidRPr="00C75BE3">
        <w:rPr>
          <w:rFonts w:ascii="Book Antiqua" w:eastAsia="宋体" w:hAnsi="Book Antiqua" w:cs="宋体"/>
          <w:color w:val="000000"/>
          <w:szCs w:val="24"/>
          <w:lang w:val="en-US" w:eastAsia="zh-CN"/>
        </w:rPr>
        <w:t>Cifuentes</w:t>
      </w:r>
      <w:proofErr w:type="spellEnd"/>
      <w:r w:rsidRPr="00C75BE3">
        <w:rPr>
          <w:rFonts w:ascii="Book Antiqua" w:eastAsia="宋体" w:hAnsi="Book Antiqua" w:cs="宋体"/>
          <w:color w:val="000000"/>
          <w:szCs w:val="24"/>
          <w:lang w:val="en-US" w:eastAsia="zh-CN"/>
        </w:rPr>
        <w:t xml:space="preserve"> F, </w:t>
      </w:r>
      <w:proofErr w:type="spellStart"/>
      <w:r w:rsidRPr="00C75BE3">
        <w:rPr>
          <w:rFonts w:ascii="Book Antiqua" w:eastAsia="宋体" w:hAnsi="Book Antiqua" w:cs="宋体"/>
          <w:color w:val="000000"/>
          <w:szCs w:val="24"/>
          <w:lang w:val="en-US" w:eastAsia="zh-CN"/>
        </w:rPr>
        <w:t>Michea</w:t>
      </w:r>
      <w:proofErr w:type="spellEnd"/>
      <w:r w:rsidRPr="00C75BE3">
        <w:rPr>
          <w:rFonts w:ascii="Book Antiqua" w:eastAsia="宋体" w:hAnsi="Book Antiqua" w:cs="宋体"/>
          <w:color w:val="000000"/>
          <w:szCs w:val="24"/>
          <w:lang w:val="en-US" w:eastAsia="zh-CN"/>
        </w:rPr>
        <w:t xml:space="preserve"> L. Na+ -K+ -2Cl- </w:t>
      </w:r>
      <w:proofErr w:type="spellStart"/>
      <w:r w:rsidRPr="00C75BE3">
        <w:rPr>
          <w:rFonts w:ascii="Book Antiqua" w:eastAsia="宋体" w:hAnsi="Book Antiqua" w:cs="宋体"/>
          <w:color w:val="000000"/>
          <w:szCs w:val="24"/>
          <w:lang w:val="en-US" w:eastAsia="zh-CN"/>
        </w:rPr>
        <w:t>cotransporter</w:t>
      </w:r>
      <w:proofErr w:type="spellEnd"/>
      <w:r w:rsidRPr="00C75BE3">
        <w:rPr>
          <w:rFonts w:ascii="Book Antiqua" w:eastAsia="宋体" w:hAnsi="Book Antiqua" w:cs="宋体"/>
          <w:color w:val="000000"/>
          <w:szCs w:val="24"/>
          <w:lang w:val="en-US" w:eastAsia="zh-CN"/>
        </w:rPr>
        <w:t xml:space="preserve"> is implicated in gender differences in the response of the rat aorta to phenylephrine. </w:t>
      </w:r>
      <w:r w:rsidRPr="00C75BE3">
        <w:rPr>
          <w:rFonts w:ascii="Book Antiqua" w:eastAsia="宋体" w:hAnsi="Book Antiqua" w:cs="宋体"/>
          <w:i/>
          <w:iCs/>
          <w:color w:val="000000"/>
          <w:szCs w:val="24"/>
          <w:lang w:val="en-US" w:eastAsia="zh-CN"/>
        </w:rPr>
        <w:t xml:space="preserve">Br J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6; </w:t>
      </w:r>
      <w:r w:rsidRPr="00C75BE3">
        <w:rPr>
          <w:rFonts w:ascii="Book Antiqua" w:eastAsia="宋体" w:hAnsi="Book Antiqua" w:cs="宋体"/>
          <w:b/>
          <w:bCs/>
          <w:color w:val="000000"/>
          <w:szCs w:val="24"/>
          <w:lang w:val="en-US" w:eastAsia="zh-CN"/>
        </w:rPr>
        <w:t>148</w:t>
      </w:r>
      <w:r w:rsidRPr="00C75BE3">
        <w:rPr>
          <w:rFonts w:ascii="Book Antiqua" w:eastAsia="宋体" w:hAnsi="Book Antiqua" w:cs="宋体"/>
          <w:color w:val="000000"/>
          <w:szCs w:val="24"/>
          <w:lang w:val="en-US" w:eastAsia="zh-CN"/>
        </w:rPr>
        <w:t>: 964-972 [PMID: 16799647 DOI: 10.1038/sj.bjp.0706818]</w:t>
      </w:r>
    </w:p>
    <w:p w14:paraId="56D82887"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78 </w:t>
      </w:r>
      <w:proofErr w:type="spellStart"/>
      <w:r w:rsidRPr="00C75BE3">
        <w:rPr>
          <w:rFonts w:ascii="Book Antiqua" w:eastAsia="宋体" w:hAnsi="Book Antiqua" w:cs="宋体"/>
          <w:b/>
          <w:bCs/>
          <w:color w:val="000000"/>
          <w:szCs w:val="24"/>
          <w:lang w:val="en-US" w:eastAsia="zh-CN"/>
        </w:rPr>
        <w:t>Oppermann</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xml:space="preserve">, Hansen PB, </w:t>
      </w:r>
      <w:proofErr w:type="spellStart"/>
      <w:r w:rsidRPr="00C75BE3">
        <w:rPr>
          <w:rFonts w:ascii="Book Antiqua" w:eastAsia="宋体" w:hAnsi="Book Antiqua" w:cs="宋体"/>
          <w:color w:val="000000"/>
          <w:szCs w:val="24"/>
          <w:lang w:val="en-US" w:eastAsia="zh-CN"/>
        </w:rPr>
        <w:t>Castrop</w:t>
      </w:r>
      <w:proofErr w:type="spellEnd"/>
      <w:r w:rsidRPr="00C75BE3">
        <w:rPr>
          <w:rFonts w:ascii="Book Antiqua" w:eastAsia="宋体" w:hAnsi="Book Antiqua" w:cs="宋体"/>
          <w:color w:val="000000"/>
          <w:szCs w:val="24"/>
          <w:lang w:val="en-US" w:eastAsia="zh-CN"/>
        </w:rPr>
        <w:t xml:space="preserve"> H, </w:t>
      </w:r>
      <w:proofErr w:type="spellStart"/>
      <w:r w:rsidRPr="00C75BE3">
        <w:rPr>
          <w:rFonts w:ascii="Book Antiqua" w:eastAsia="宋体" w:hAnsi="Book Antiqua" w:cs="宋体"/>
          <w:color w:val="000000"/>
          <w:szCs w:val="24"/>
          <w:lang w:val="en-US" w:eastAsia="zh-CN"/>
        </w:rPr>
        <w:t>Schnermann</w:t>
      </w:r>
      <w:proofErr w:type="spellEnd"/>
      <w:r w:rsidRPr="00C75BE3">
        <w:rPr>
          <w:rFonts w:ascii="Book Antiqua" w:eastAsia="宋体" w:hAnsi="Book Antiqua" w:cs="宋体"/>
          <w:color w:val="000000"/>
          <w:szCs w:val="24"/>
          <w:lang w:val="en-US" w:eastAsia="zh-CN"/>
        </w:rPr>
        <w:t xml:space="preserve"> J. Vasodilatation of afferent arterioles and paradoxical increase of renal vascular resistance by furosemide in mice.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Renal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7; </w:t>
      </w:r>
      <w:r w:rsidRPr="00C75BE3">
        <w:rPr>
          <w:rFonts w:ascii="Book Antiqua" w:eastAsia="宋体" w:hAnsi="Book Antiqua" w:cs="宋体"/>
          <w:b/>
          <w:bCs/>
          <w:color w:val="000000"/>
          <w:szCs w:val="24"/>
          <w:lang w:val="en-US" w:eastAsia="zh-CN"/>
        </w:rPr>
        <w:t>293</w:t>
      </w:r>
      <w:r w:rsidRPr="00C75BE3">
        <w:rPr>
          <w:rFonts w:ascii="Book Antiqua" w:eastAsia="宋体" w:hAnsi="Book Antiqua" w:cs="宋体"/>
          <w:color w:val="000000"/>
          <w:szCs w:val="24"/>
          <w:lang w:val="en-US" w:eastAsia="zh-CN"/>
        </w:rPr>
        <w:t>: F279-F287 [PMID: 17494095 DOI: 10.1152/ajprenal.00073.2007]</w:t>
      </w:r>
    </w:p>
    <w:p w14:paraId="3D97B409"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79 </w:t>
      </w:r>
      <w:proofErr w:type="spellStart"/>
      <w:r w:rsidRPr="00C75BE3">
        <w:rPr>
          <w:rFonts w:ascii="Book Antiqua" w:eastAsia="宋体" w:hAnsi="Book Antiqua" w:cs="宋体"/>
          <w:b/>
          <w:bCs/>
          <w:color w:val="000000"/>
          <w:szCs w:val="24"/>
          <w:lang w:val="en-US" w:eastAsia="zh-CN"/>
        </w:rPr>
        <w:t>Mtabaji</w:t>
      </w:r>
      <w:proofErr w:type="spellEnd"/>
      <w:r w:rsidRPr="00C75BE3">
        <w:rPr>
          <w:rFonts w:ascii="Book Antiqua" w:eastAsia="宋体" w:hAnsi="Book Antiqua" w:cs="宋体"/>
          <w:b/>
          <w:bCs/>
          <w:color w:val="000000"/>
          <w:szCs w:val="24"/>
          <w:lang w:val="en-US" w:eastAsia="zh-CN"/>
        </w:rPr>
        <w:t xml:space="preserve"> JP</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Manku</w:t>
      </w:r>
      <w:proofErr w:type="spellEnd"/>
      <w:r w:rsidRPr="00C75BE3">
        <w:rPr>
          <w:rFonts w:ascii="Book Antiqua" w:eastAsia="宋体" w:hAnsi="Book Antiqua" w:cs="宋体"/>
          <w:color w:val="000000"/>
          <w:szCs w:val="24"/>
          <w:lang w:val="en-US" w:eastAsia="zh-CN"/>
        </w:rPr>
        <w:t xml:space="preserve"> MS, </w:t>
      </w:r>
      <w:proofErr w:type="spellStart"/>
      <w:r w:rsidRPr="00C75BE3">
        <w:rPr>
          <w:rFonts w:ascii="Book Antiqua" w:eastAsia="宋体" w:hAnsi="Book Antiqua" w:cs="宋体"/>
          <w:color w:val="000000"/>
          <w:szCs w:val="24"/>
          <w:lang w:val="en-US" w:eastAsia="zh-CN"/>
        </w:rPr>
        <w:t>Horrobin</w:t>
      </w:r>
      <w:proofErr w:type="spellEnd"/>
      <w:r w:rsidRPr="00C75BE3">
        <w:rPr>
          <w:rFonts w:ascii="Book Antiqua" w:eastAsia="宋体" w:hAnsi="Book Antiqua" w:cs="宋体"/>
          <w:color w:val="000000"/>
          <w:szCs w:val="24"/>
          <w:lang w:val="en-US" w:eastAsia="zh-CN"/>
        </w:rPr>
        <w:t xml:space="preserve"> DF.</w:t>
      </w:r>
      <w:proofErr w:type="gramEnd"/>
      <w:r w:rsidRPr="00C75BE3">
        <w:rPr>
          <w:rFonts w:ascii="Book Antiqua" w:eastAsia="宋体" w:hAnsi="Book Antiqua" w:cs="宋体"/>
          <w:color w:val="000000"/>
          <w:szCs w:val="24"/>
          <w:lang w:val="en-US" w:eastAsia="zh-CN"/>
        </w:rPr>
        <w:t xml:space="preserve"> Vascular actions of furosemide and bumetanide on the rat superior mesenteric vascular bed: interactions with prolactin and prostaglandins. </w:t>
      </w:r>
      <w:r w:rsidRPr="00C75BE3">
        <w:rPr>
          <w:rFonts w:ascii="Book Antiqua" w:eastAsia="宋体" w:hAnsi="Book Antiqua" w:cs="宋体"/>
          <w:i/>
          <w:iCs/>
          <w:color w:val="000000"/>
          <w:szCs w:val="24"/>
          <w:lang w:val="en-US" w:eastAsia="zh-CN"/>
        </w:rPr>
        <w:t xml:space="preserve">Can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1976; </w:t>
      </w:r>
      <w:r w:rsidRPr="00C75BE3">
        <w:rPr>
          <w:rFonts w:ascii="Book Antiqua" w:eastAsia="宋体" w:hAnsi="Book Antiqua" w:cs="宋体"/>
          <w:b/>
          <w:bCs/>
          <w:color w:val="000000"/>
          <w:szCs w:val="24"/>
          <w:lang w:val="en-US" w:eastAsia="zh-CN"/>
        </w:rPr>
        <w:t>54</w:t>
      </w:r>
      <w:r w:rsidRPr="00C75BE3">
        <w:rPr>
          <w:rFonts w:ascii="Book Antiqua" w:eastAsia="宋体" w:hAnsi="Book Antiqua" w:cs="宋体"/>
          <w:color w:val="000000"/>
          <w:szCs w:val="24"/>
          <w:lang w:val="en-US" w:eastAsia="zh-CN"/>
        </w:rPr>
        <w:t>: 357-366 [PMID: 953864 DOI: 10.1139/y76-050]</w:t>
      </w:r>
    </w:p>
    <w:p w14:paraId="7FE293CF"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0 </w:t>
      </w:r>
      <w:proofErr w:type="spellStart"/>
      <w:r w:rsidRPr="00C75BE3">
        <w:rPr>
          <w:rFonts w:ascii="Book Antiqua" w:eastAsia="宋体" w:hAnsi="Book Antiqua" w:cs="宋体"/>
          <w:b/>
          <w:bCs/>
          <w:color w:val="000000"/>
          <w:szCs w:val="24"/>
          <w:lang w:val="en-US" w:eastAsia="zh-CN"/>
        </w:rPr>
        <w:t>Pickkers</w:t>
      </w:r>
      <w:proofErr w:type="spellEnd"/>
      <w:r w:rsidRPr="00C75BE3">
        <w:rPr>
          <w:rFonts w:ascii="Book Antiqua" w:eastAsia="宋体" w:hAnsi="Book Antiqua" w:cs="宋体"/>
          <w:b/>
          <w:bCs/>
          <w:color w:val="000000"/>
          <w:szCs w:val="24"/>
          <w:lang w:val="en-US" w:eastAsia="zh-CN"/>
        </w:rPr>
        <w:t xml:space="preserve"> P</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Dormans</w:t>
      </w:r>
      <w:proofErr w:type="spellEnd"/>
      <w:r w:rsidRPr="00C75BE3">
        <w:rPr>
          <w:rFonts w:ascii="Book Antiqua" w:eastAsia="宋体" w:hAnsi="Book Antiqua" w:cs="宋体"/>
          <w:color w:val="000000"/>
          <w:szCs w:val="24"/>
          <w:lang w:val="en-US" w:eastAsia="zh-CN"/>
        </w:rPr>
        <w:t xml:space="preserve"> TP, </w:t>
      </w:r>
      <w:proofErr w:type="spellStart"/>
      <w:r w:rsidRPr="00C75BE3">
        <w:rPr>
          <w:rFonts w:ascii="Book Antiqua" w:eastAsia="宋体" w:hAnsi="Book Antiqua" w:cs="宋体"/>
          <w:color w:val="000000"/>
          <w:szCs w:val="24"/>
          <w:lang w:val="en-US" w:eastAsia="zh-CN"/>
        </w:rPr>
        <w:t>Russel</w:t>
      </w:r>
      <w:proofErr w:type="spellEnd"/>
      <w:r w:rsidRPr="00C75BE3">
        <w:rPr>
          <w:rFonts w:ascii="Book Antiqua" w:eastAsia="宋体" w:hAnsi="Book Antiqua" w:cs="宋体"/>
          <w:color w:val="000000"/>
          <w:szCs w:val="24"/>
          <w:lang w:val="en-US" w:eastAsia="zh-CN"/>
        </w:rPr>
        <w:t xml:space="preserve"> FG, Hughes AD, </w:t>
      </w:r>
      <w:proofErr w:type="spellStart"/>
      <w:r w:rsidRPr="00C75BE3">
        <w:rPr>
          <w:rFonts w:ascii="Book Antiqua" w:eastAsia="宋体" w:hAnsi="Book Antiqua" w:cs="宋体"/>
          <w:color w:val="000000"/>
          <w:szCs w:val="24"/>
          <w:lang w:val="en-US" w:eastAsia="zh-CN"/>
        </w:rPr>
        <w:t>Thien</w:t>
      </w:r>
      <w:proofErr w:type="spellEnd"/>
      <w:r w:rsidRPr="00C75BE3">
        <w:rPr>
          <w:rFonts w:ascii="Book Antiqua" w:eastAsia="宋体" w:hAnsi="Book Antiqua" w:cs="宋体"/>
          <w:color w:val="000000"/>
          <w:szCs w:val="24"/>
          <w:lang w:val="en-US" w:eastAsia="zh-CN"/>
        </w:rPr>
        <w:t xml:space="preserve"> T, </w:t>
      </w:r>
      <w:proofErr w:type="spellStart"/>
      <w:r w:rsidRPr="00C75BE3">
        <w:rPr>
          <w:rFonts w:ascii="Book Antiqua" w:eastAsia="宋体" w:hAnsi="Book Antiqua" w:cs="宋体"/>
          <w:color w:val="000000"/>
          <w:szCs w:val="24"/>
          <w:lang w:val="en-US" w:eastAsia="zh-CN"/>
        </w:rPr>
        <w:t>Schaper</w:t>
      </w:r>
      <w:proofErr w:type="spellEnd"/>
      <w:r w:rsidRPr="00C75BE3">
        <w:rPr>
          <w:rFonts w:ascii="Book Antiqua" w:eastAsia="宋体" w:hAnsi="Book Antiqua" w:cs="宋体"/>
          <w:color w:val="000000"/>
          <w:szCs w:val="24"/>
          <w:lang w:val="en-US" w:eastAsia="zh-CN"/>
        </w:rPr>
        <w:t xml:space="preserve"> N, Smits P. Direct vascular effects of furosemide in humans. </w:t>
      </w:r>
      <w:r w:rsidRPr="00C75BE3">
        <w:rPr>
          <w:rFonts w:ascii="Book Antiqua" w:eastAsia="宋体" w:hAnsi="Book Antiqua" w:cs="宋体"/>
          <w:i/>
          <w:iCs/>
          <w:color w:val="000000"/>
          <w:szCs w:val="24"/>
          <w:lang w:val="en-US" w:eastAsia="zh-CN"/>
        </w:rPr>
        <w:t>Circulation</w:t>
      </w:r>
      <w:r w:rsidRPr="00C75BE3">
        <w:rPr>
          <w:rFonts w:ascii="Book Antiqua" w:eastAsia="宋体" w:hAnsi="Book Antiqua" w:cs="宋体"/>
          <w:color w:val="000000"/>
          <w:szCs w:val="24"/>
          <w:lang w:val="en-US" w:eastAsia="zh-CN"/>
        </w:rPr>
        <w:t> 1997; </w:t>
      </w:r>
      <w:r w:rsidRPr="00C75BE3">
        <w:rPr>
          <w:rFonts w:ascii="Book Antiqua" w:eastAsia="宋体" w:hAnsi="Book Antiqua" w:cs="宋体"/>
          <w:b/>
          <w:bCs/>
          <w:color w:val="000000"/>
          <w:szCs w:val="24"/>
          <w:lang w:val="en-US" w:eastAsia="zh-CN"/>
        </w:rPr>
        <w:t>96</w:t>
      </w:r>
      <w:r w:rsidRPr="00C75BE3">
        <w:rPr>
          <w:rFonts w:ascii="Book Antiqua" w:eastAsia="宋体" w:hAnsi="Book Antiqua" w:cs="宋体"/>
          <w:color w:val="000000"/>
          <w:szCs w:val="24"/>
          <w:lang w:val="en-US" w:eastAsia="zh-CN"/>
        </w:rPr>
        <w:t>: 1847-1852 [PMID: 9323071 DOI: 10.1161/01.CIR.96.6.1847]</w:t>
      </w:r>
    </w:p>
    <w:p w14:paraId="324D6489"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1 </w:t>
      </w:r>
      <w:proofErr w:type="spellStart"/>
      <w:r w:rsidRPr="00C75BE3">
        <w:rPr>
          <w:rFonts w:ascii="Book Antiqua" w:eastAsia="宋体" w:hAnsi="Book Antiqua" w:cs="宋体"/>
          <w:b/>
          <w:bCs/>
          <w:color w:val="000000"/>
          <w:szCs w:val="24"/>
          <w:lang w:val="en-US" w:eastAsia="zh-CN"/>
        </w:rPr>
        <w:t>Mauban</w:t>
      </w:r>
      <w:proofErr w:type="spellEnd"/>
      <w:r w:rsidRPr="00C75BE3">
        <w:rPr>
          <w:rFonts w:ascii="Book Antiqua" w:eastAsia="宋体" w:hAnsi="Book Antiqua" w:cs="宋体"/>
          <w:b/>
          <w:bCs/>
          <w:color w:val="000000"/>
          <w:szCs w:val="24"/>
          <w:lang w:val="en-US" w:eastAsia="zh-CN"/>
        </w:rPr>
        <w:t xml:space="preserve"> JR</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Wier</w:t>
      </w:r>
      <w:proofErr w:type="spellEnd"/>
      <w:r w:rsidRPr="00C75BE3">
        <w:rPr>
          <w:rFonts w:ascii="Book Antiqua" w:eastAsia="宋体" w:hAnsi="Book Antiqua" w:cs="宋体"/>
          <w:color w:val="000000"/>
          <w:szCs w:val="24"/>
          <w:lang w:val="en-US" w:eastAsia="zh-CN"/>
        </w:rPr>
        <w:t xml:space="preserve"> WG. </w:t>
      </w:r>
      <w:proofErr w:type="gramStart"/>
      <w:r w:rsidRPr="00C75BE3">
        <w:rPr>
          <w:rFonts w:ascii="Book Antiqua" w:eastAsia="宋体" w:hAnsi="Book Antiqua" w:cs="宋体"/>
          <w:color w:val="000000"/>
          <w:szCs w:val="24"/>
          <w:lang w:val="en-US" w:eastAsia="zh-CN"/>
        </w:rPr>
        <w:t xml:space="preserve">Essential role of EDHF in the initiation and maintenance of adrenergic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in rat mesenteric arterie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 xml:space="preserve">Am J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i/>
          <w:iCs/>
          <w:color w:val="000000"/>
          <w:szCs w:val="24"/>
          <w:lang w:val="en-US" w:eastAsia="zh-CN"/>
        </w:rPr>
        <w:t xml:space="preserve"> Heart </w:t>
      </w:r>
      <w:proofErr w:type="spellStart"/>
      <w:r w:rsidRPr="00C75BE3">
        <w:rPr>
          <w:rFonts w:ascii="Book Antiqua" w:eastAsia="宋体" w:hAnsi="Book Antiqua" w:cs="宋体"/>
          <w:i/>
          <w:iCs/>
          <w:color w:val="000000"/>
          <w:szCs w:val="24"/>
          <w:lang w:val="en-US" w:eastAsia="zh-CN"/>
        </w:rPr>
        <w:t>Circ</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ysiol</w:t>
      </w:r>
      <w:proofErr w:type="spellEnd"/>
      <w:r w:rsidRPr="00C75BE3">
        <w:rPr>
          <w:rFonts w:ascii="Book Antiqua" w:eastAsia="宋体" w:hAnsi="Book Antiqua" w:cs="宋体"/>
          <w:color w:val="000000"/>
          <w:szCs w:val="24"/>
          <w:lang w:val="en-US" w:eastAsia="zh-CN"/>
        </w:rPr>
        <w:t> 2004; </w:t>
      </w:r>
      <w:r w:rsidRPr="00C75BE3">
        <w:rPr>
          <w:rFonts w:ascii="Book Antiqua" w:eastAsia="宋体" w:hAnsi="Book Antiqua" w:cs="宋体"/>
          <w:b/>
          <w:bCs/>
          <w:color w:val="000000"/>
          <w:szCs w:val="24"/>
          <w:lang w:val="en-US" w:eastAsia="zh-CN"/>
        </w:rPr>
        <w:t>287</w:t>
      </w:r>
      <w:r w:rsidRPr="00C75BE3">
        <w:rPr>
          <w:rFonts w:ascii="Book Antiqua" w:eastAsia="宋体" w:hAnsi="Book Antiqua" w:cs="宋体"/>
          <w:color w:val="000000"/>
          <w:szCs w:val="24"/>
          <w:lang w:val="en-US" w:eastAsia="zh-CN"/>
        </w:rPr>
        <w:t>: H608-H616 [PMID: 15059779 DOI: 10.1152/ajpheart.01084.2003]</w:t>
      </w:r>
    </w:p>
    <w:p w14:paraId="5E16AAAB"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2 </w:t>
      </w:r>
      <w:r w:rsidRPr="00C75BE3">
        <w:rPr>
          <w:rFonts w:ascii="Book Antiqua" w:eastAsia="宋体" w:hAnsi="Book Antiqua" w:cs="宋体"/>
          <w:b/>
          <w:bCs/>
          <w:color w:val="000000"/>
          <w:szCs w:val="24"/>
          <w:lang w:val="en-US" w:eastAsia="zh-CN"/>
        </w:rPr>
        <w:t>Okazaki K</w:t>
      </w:r>
      <w:r w:rsidRPr="00C75BE3">
        <w:rPr>
          <w:rFonts w:ascii="Book Antiqua" w:eastAsia="宋体" w:hAnsi="Book Antiqua" w:cs="宋体"/>
          <w:color w:val="000000"/>
          <w:szCs w:val="24"/>
          <w:lang w:val="en-US" w:eastAsia="zh-CN"/>
        </w:rPr>
        <w:t xml:space="preserve">, Seki S, </w:t>
      </w:r>
      <w:proofErr w:type="spellStart"/>
      <w:r w:rsidRPr="00C75BE3">
        <w:rPr>
          <w:rFonts w:ascii="Book Antiqua" w:eastAsia="宋体" w:hAnsi="Book Antiqua" w:cs="宋体"/>
          <w:color w:val="000000"/>
          <w:szCs w:val="24"/>
          <w:lang w:val="en-US" w:eastAsia="zh-CN"/>
        </w:rPr>
        <w:t>Kanaya</w:t>
      </w:r>
      <w:proofErr w:type="spellEnd"/>
      <w:r w:rsidRPr="00C75BE3">
        <w:rPr>
          <w:rFonts w:ascii="Book Antiqua" w:eastAsia="宋体" w:hAnsi="Book Antiqua" w:cs="宋体"/>
          <w:color w:val="000000"/>
          <w:szCs w:val="24"/>
          <w:lang w:val="en-US" w:eastAsia="zh-CN"/>
        </w:rPr>
        <w:t xml:space="preserve"> N, Hattori J, </w:t>
      </w:r>
      <w:proofErr w:type="spellStart"/>
      <w:r w:rsidRPr="00C75BE3">
        <w:rPr>
          <w:rFonts w:ascii="Book Antiqua" w:eastAsia="宋体" w:hAnsi="Book Antiqua" w:cs="宋体"/>
          <w:color w:val="000000"/>
          <w:szCs w:val="24"/>
          <w:lang w:val="en-US" w:eastAsia="zh-CN"/>
        </w:rPr>
        <w:t>Tohse</w:t>
      </w:r>
      <w:proofErr w:type="spellEnd"/>
      <w:r w:rsidRPr="00C75BE3">
        <w:rPr>
          <w:rFonts w:ascii="Book Antiqua" w:eastAsia="宋体" w:hAnsi="Book Antiqua" w:cs="宋体"/>
          <w:color w:val="000000"/>
          <w:szCs w:val="24"/>
          <w:lang w:val="en-US" w:eastAsia="zh-CN"/>
        </w:rPr>
        <w:t xml:space="preserve"> N, </w:t>
      </w:r>
      <w:proofErr w:type="spellStart"/>
      <w:r w:rsidRPr="00C75BE3">
        <w:rPr>
          <w:rFonts w:ascii="Book Antiqua" w:eastAsia="宋体" w:hAnsi="Book Antiqua" w:cs="宋体"/>
          <w:color w:val="000000"/>
          <w:szCs w:val="24"/>
          <w:lang w:val="en-US" w:eastAsia="zh-CN"/>
        </w:rPr>
        <w:t>Namiki</w:t>
      </w:r>
      <w:proofErr w:type="spellEnd"/>
      <w:r w:rsidRPr="00C75BE3">
        <w:rPr>
          <w:rFonts w:ascii="Book Antiqua" w:eastAsia="宋体" w:hAnsi="Book Antiqua" w:cs="宋体"/>
          <w:color w:val="000000"/>
          <w:szCs w:val="24"/>
          <w:lang w:val="en-US" w:eastAsia="zh-CN"/>
        </w:rPr>
        <w:t xml:space="preserve"> A. Role of endothelium-derived hyperpolarizing factor in phenylephrine-induced oscillatory </w:t>
      </w:r>
      <w:proofErr w:type="spellStart"/>
      <w:r w:rsidRPr="00C75BE3">
        <w:rPr>
          <w:rFonts w:ascii="Book Antiqua" w:eastAsia="宋体" w:hAnsi="Book Antiqua" w:cs="宋体"/>
          <w:color w:val="000000"/>
          <w:szCs w:val="24"/>
          <w:lang w:val="en-US" w:eastAsia="zh-CN"/>
        </w:rPr>
        <w:t>vasomotion</w:t>
      </w:r>
      <w:proofErr w:type="spellEnd"/>
      <w:r w:rsidRPr="00C75BE3">
        <w:rPr>
          <w:rFonts w:ascii="Book Antiqua" w:eastAsia="宋体" w:hAnsi="Book Antiqua" w:cs="宋体"/>
          <w:color w:val="000000"/>
          <w:szCs w:val="24"/>
          <w:lang w:val="en-US" w:eastAsia="zh-CN"/>
        </w:rPr>
        <w:t xml:space="preserve"> in rat small mesenteric artery. </w:t>
      </w:r>
      <w:r w:rsidRPr="00C75BE3">
        <w:rPr>
          <w:rFonts w:ascii="Book Antiqua" w:eastAsia="宋体" w:hAnsi="Book Antiqua" w:cs="宋体"/>
          <w:i/>
          <w:iCs/>
          <w:color w:val="000000"/>
          <w:szCs w:val="24"/>
          <w:lang w:val="en-US" w:eastAsia="zh-CN"/>
        </w:rPr>
        <w:t>Anesthesiology</w:t>
      </w:r>
      <w:r w:rsidRPr="00C75BE3">
        <w:rPr>
          <w:rFonts w:ascii="Book Antiqua" w:eastAsia="宋体" w:hAnsi="Book Antiqua" w:cs="宋体"/>
          <w:color w:val="000000"/>
          <w:szCs w:val="24"/>
          <w:lang w:val="en-US" w:eastAsia="zh-CN"/>
        </w:rPr>
        <w:t> 2003; </w:t>
      </w:r>
      <w:r w:rsidRPr="00C75BE3">
        <w:rPr>
          <w:rFonts w:ascii="Book Antiqua" w:eastAsia="宋体" w:hAnsi="Book Antiqua" w:cs="宋体"/>
          <w:b/>
          <w:bCs/>
          <w:color w:val="000000"/>
          <w:szCs w:val="24"/>
          <w:lang w:val="en-US" w:eastAsia="zh-CN"/>
        </w:rPr>
        <w:t>98</w:t>
      </w:r>
      <w:r w:rsidRPr="00C75BE3">
        <w:rPr>
          <w:rFonts w:ascii="Book Antiqua" w:eastAsia="宋体" w:hAnsi="Book Antiqua" w:cs="宋体"/>
          <w:color w:val="000000"/>
          <w:szCs w:val="24"/>
          <w:lang w:val="en-US" w:eastAsia="zh-CN"/>
        </w:rPr>
        <w:t>: 1164-1171 [PMID: 12717138 DOI: 10.1097/00000542-200305000-00019]</w:t>
      </w:r>
    </w:p>
    <w:p w14:paraId="269E463A"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lastRenderedPageBreak/>
        <w:t>83 </w:t>
      </w:r>
      <w:r w:rsidRPr="00C75BE3">
        <w:rPr>
          <w:rFonts w:ascii="Book Antiqua" w:eastAsia="宋体" w:hAnsi="Book Antiqua" w:cs="宋体"/>
          <w:b/>
          <w:bCs/>
          <w:color w:val="000000"/>
          <w:szCs w:val="24"/>
          <w:lang w:val="en-US" w:eastAsia="zh-CN"/>
        </w:rPr>
        <w:t>Tsai SH</w:t>
      </w:r>
      <w:r w:rsidRPr="00C75BE3">
        <w:rPr>
          <w:rFonts w:ascii="Book Antiqua" w:eastAsia="宋体" w:hAnsi="Book Antiqua" w:cs="宋体"/>
          <w:color w:val="000000"/>
          <w:szCs w:val="24"/>
          <w:lang w:val="en-US" w:eastAsia="zh-CN"/>
        </w:rPr>
        <w:t>, Liang YC, Chen L, Ho FM, Hsieh MS, Lin JK.</w:t>
      </w:r>
      <w:proofErr w:type="gramEnd"/>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Arsenite</w:t>
      </w:r>
      <w:proofErr w:type="spellEnd"/>
      <w:r w:rsidRPr="00C75BE3">
        <w:rPr>
          <w:rFonts w:ascii="Book Antiqua" w:eastAsia="宋体" w:hAnsi="Book Antiqua" w:cs="宋体"/>
          <w:color w:val="000000"/>
          <w:szCs w:val="24"/>
          <w:lang w:val="en-US" w:eastAsia="zh-CN"/>
        </w:rPr>
        <w:t xml:space="preserve"> stimulates cyclooxygenase-2 expression through activating </w:t>
      </w:r>
      <w:proofErr w:type="spellStart"/>
      <w:r w:rsidRPr="00C75BE3">
        <w:rPr>
          <w:rFonts w:ascii="Book Antiqua" w:eastAsia="宋体" w:hAnsi="Book Antiqua" w:cs="宋体"/>
          <w:color w:val="000000"/>
          <w:szCs w:val="24"/>
          <w:lang w:val="en-US" w:eastAsia="zh-CN"/>
        </w:rPr>
        <w:t>IkappaB</w:t>
      </w:r>
      <w:proofErr w:type="spellEnd"/>
      <w:r w:rsidRPr="00C75BE3">
        <w:rPr>
          <w:rFonts w:ascii="Book Antiqua" w:eastAsia="宋体" w:hAnsi="Book Antiqua" w:cs="宋体"/>
          <w:color w:val="000000"/>
          <w:szCs w:val="24"/>
          <w:lang w:val="en-US" w:eastAsia="zh-CN"/>
        </w:rPr>
        <w:t xml:space="preserve"> kinase and nuclear factor </w:t>
      </w:r>
      <w:proofErr w:type="spellStart"/>
      <w:r w:rsidRPr="00C75BE3">
        <w:rPr>
          <w:rFonts w:ascii="Book Antiqua" w:eastAsia="宋体" w:hAnsi="Book Antiqua" w:cs="宋体"/>
          <w:color w:val="000000"/>
          <w:szCs w:val="24"/>
          <w:lang w:val="en-US" w:eastAsia="zh-CN"/>
        </w:rPr>
        <w:t>kappaB</w:t>
      </w:r>
      <w:proofErr w:type="spellEnd"/>
      <w:r w:rsidRPr="00C75BE3">
        <w:rPr>
          <w:rFonts w:ascii="Book Antiqua" w:eastAsia="宋体" w:hAnsi="Book Antiqua" w:cs="宋体"/>
          <w:color w:val="000000"/>
          <w:szCs w:val="24"/>
          <w:lang w:val="en-US" w:eastAsia="zh-CN"/>
        </w:rPr>
        <w:t xml:space="preserve"> in primary and ECV304 endothelial cells. </w:t>
      </w:r>
      <w:r w:rsidRPr="00C75BE3">
        <w:rPr>
          <w:rFonts w:ascii="Book Antiqua" w:eastAsia="宋体" w:hAnsi="Book Antiqua" w:cs="宋体"/>
          <w:i/>
          <w:iCs/>
          <w:color w:val="000000"/>
          <w:szCs w:val="24"/>
          <w:lang w:val="en-US" w:eastAsia="zh-CN"/>
        </w:rPr>
        <w:t xml:space="preserve">J Cell </w:t>
      </w:r>
      <w:proofErr w:type="spellStart"/>
      <w:r w:rsidRPr="00C75BE3">
        <w:rPr>
          <w:rFonts w:ascii="Book Antiqua" w:eastAsia="宋体" w:hAnsi="Book Antiqua" w:cs="宋体"/>
          <w:i/>
          <w:iCs/>
          <w:color w:val="000000"/>
          <w:szCs w:val="24"/>
          <w:lang w:val="en-US" w:eastAsia="zh-CN"/>
        </w:rPr>
        <w:t>Biochem</w:t>
      </w:r>
      <w:proofErr w:type="spellEnd"/>
      <w:r w:rsidRPr="00C75BE3">
        <w:rPr>
          <w:rFonts w:ascii="Book Antiqua" w:eastAsia="宋体" w:hAnsi="Book Antiqua" w:cs="宋体"/>
          <w:color w:val="000000"/>
          <w:szCs w:val="24"/>
          <w:lang w:val="en-US" w:eastAsia="zh-CN"/>
        </w:rPr>
        <w:t> 2002; </w:t>
      </w:r>
      <w:r w:rsidRPr="00C75BE3">
        <w:rPr>
          <w:rFonts w:ascii="Book Antiqua" w:eastAsia="宋体" w:hAnsi="Book Antiqua" w:cs="宋体"/>
          <w:b/>
          <w:bCs/>
          <w:color w:val="000000"/>
          <w:szCs w:val="24"/>
          <w:lang w:val="en-US" w:eastAsia="zh-CN"/>
        </w:rPr>
        <w:t>84</w:t>
      </w:r>
      <w:r w:rsidRPr="00C75BE3">
        <w:rPr>
          <w:rFonts w:ascii="Book Antiqua" w:eastAsia="宋体" w:hAnsi="Book Antiqua" w:cs="宋体"/>
          <w:color w:val="000000"/>
          <w:szCs w:val="24"/>
          <w:lang w:val="en-US" w:eastAsia="zh-CN"/>
        </w:rPr>
        <w:t>: 750-758 [PMID: 11835400 DOI: 10.1002/jcb.10096]</w:t>
      </w:r>
    </w:p>
    <w:p w14:paraId="20F8EC53"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4 </w:t>
      </w:r>
      <w:r w:rsidRPr="00C75BE3">
        <w:rPr>
          <w:rFonts w:ascii="Book Antiqua" w:eastAsia="宋体" w:hAnsi="Book Antiqua" w:cs="宋体"/>
          <w:b/>
          <w:bCs/>
          <w:color w:val="000000"/>
          <w:szCs w:val="24"/>
          <w:lang w:val="en-US" w:eastAsia="zh-CN"/>
        </w:rPr>
        <w:t>Ahmad W</w:t>
      </w:r>
      <w:r w:rsidRPr="00C75BE3">
        <w:rPr>
          <w:rFonts w:ascii="Book Antiqua" w:eastAsia="宋体" w:hAnsi="Book Antiqua" w:cs="宋体"/>
          <w:color w:val="000000"/>
          <w:szCs w:val="24"/>
          <w:lang w:val="en-US" w:eastAsia="zh-CN"/>
        </w:rPr>
        <w:t xml:space="preserve">, </w:t>
      </w:r>
      <w:proofErr w:type="spellStart"/>
      <w:r w:rsidRPr="00C75BE3">
        <w:rPr>
          <w:rFonts w:ascii="Book Antiqua" w:eastAsia="宋体" w:hAnsi="Book Antiqua" w:cs="宋体"/>
          <w:color w:val="000000"/>
          <w:szCs w:val="24"/>
          <w:lang w:val="en-US" w:eastAsia="zh-CN"/>
        </w:rPr>
        <w:t>Prawez</w:t>
      </w:r>
      <w:proofErr w:type="spellEnd"/>
      <w:r w:rsidRPr="00C75BE3">
        <w:rPr>
          <w:rFonts w:ascii="Book Antiqua" w:eastAsia="宋体" w:hAnsi="Book Antiqua" w:cs="宋体"/>
          <w:color w:val="000000"/>
          <w:szCs w:val="24"/>
          <w:lang w:val="en-US" w:eastAsia="zh-CN"/>
        </w:rPr>
        <w:t xml:space="preserve"> S, </w:t>
      </w:r>
      <w:proofErr w:type="spellStart"/>
      <w:r w:rsidRPr="00C75BE3">
        <w:rPr>
          <w:rFonts w:ascii="Book Antiqua" w:eastAsia="宋体" w:hAnsi="Book Antiqua" w:cs="宋体"/>
          <w:color w:val="000000"/>
          <w:szCs w:val="24"/>
          <w:lang w:val="en-US" w:eastAsia="zh-CN"/>
        </w:rPr>
        <w:t>Chanderashekara</w:t>
      </w:r>
      <w:proofErr w:type="spellEnd"/>
      <w:r w:rsidRPr="00C75BE3">
        <w:rPr>
          <w:rFonts w:ascii="Book Antiqua" w:eastAsia="宋体" w:hAnsi="Book Antiqua" w:cs="宋体"/>
          <w:color w:val="000000"/>
          <w:szCs w:val="24"/>
          <w:lang w:val="en-US" w:eastAsia="zh-CN"/>
        </w:rPr>
        <w:t xml:space="preserve"> HH, </w:t>
      </w:r>
      <w:proofErr w:type="spellStart"/>
      <w:r w:rsidRPr="00C75BE3">
        <w:rPr>
          <w:rFonts w:ascii="Book Antiqua" w:eastAsia="宋体" w:hAnsi="Book Antiqua" w:cs="宋体"/>
          <w:color w:val="000000"/>
          <w:szCs w:val="24"/>
          <w:lang w:val="en-US" w:eastAsia="zh-CN"/>
        </w:rPr>
        <w:t>Tandan</w:t>
      </w:r>
      <w:proofErr w:type="spellEnd"/>
      <w:r w:rsidRPr="00C75BE3">
        <w:rPr>
          <w:rFonts w:ascii="Book Antiqua" w:eastAsia="宋体" w:hAnsi="Book Antiqua" w:cs="宋体"/>
          <w:color w:val="000000"/>
          <w:szCs w:val="24"/>
          <w:lang w:val="en-US" w:eastAsia="zh-CN"/>
        </w:rPr>
        <w:t xml:space="preserve"> SK, </w:t>
      </w:r>
      <w:proofErr w:type="spellStart"/>
      <w:r w:rsidRPr="00C75BE3">
        <w:rPr>
          <w:rFonts w:ascii="Book Antiqua" w:eastAsia="宋体" w:hAnsi="Book Antiqua" w:cs="宋体"/>
          <w:color w:val="000000"/>
          <w:szCs w:val="24"/>
          <w:lang w:val="en-US" w:eastAsia="zh-CN"/>
        </w:rPr>
        <w:t>Sankar</w:t>
      </w:r>
      <w:proofErr w:type="spellEnd"/>
      <w:r w:rsidRPr="00C75BE3">
        <w:rPr>
          <w:rFonts w:ascii="Book Antiqua" w:eastAsia="宋体" w:hAnsi="Book Antiqua" w:cs="宋体"/>
          <w:color w:val="000000"/>
          <w:szCs w:val="24"/>
          <w:lang w:val="en-US" w:eastAsia="zh-CN"/>
        </w:rPr>
        <w:t xml:space="preserve"> P, Sarkar SN. </w:t>
      </w:r>
      <w:proofErr w:type="spellStart"/>
      <w:r w:rsidRPr="00C75BE3">
        <w:rPr>
          <w:rFonts w:ascii="Book Antiqua" w:eastAsia="宋体" w:hAnsi="Book Antiqua" w:cs="宋体"/>
          <w:color w:val="000000"/>
          <w:szCs w:val="24"/>
          <w:lang w:val="en-US" w:eastAsia="zh-CN"/>
        </w:rPr>
        <w:t>Subacute</w:t>
      </w:r>
      <w:proofErr w:type="spellEnd"/>
      <w:r w:rsidRPr="00C75BE3">
        <w:rPr>
          <w:rFonts w:ascii="Book Antiqua" w:eastAsia="宋体" w:hAnsi="Book Antiqua" w:cs="宋体"/>
          <w:color w:val="000000"/>
          <w:szCs w:val="24"/>
          <w:lang w:val="en-US" w:eastAsia="zh-CN"/>
        </w:rPr>
        <w:t xml:space="preserve"> arsenic exposure through drinking water reduces the </w:t>
      </w:r>
      <w:proofErr w:type="spellStart"/>
      <w:r w:rsidRPr="00C75BE3">
        <w:rPr>
          <w:rFonts w:ascii="Book Antiqua" w:eastAsia="宋体" w:hAnsi="Book Antiqua" w:cs="宋体"/>
          <w:color w:val="000000"/>
          <w:szCs w:val="24"/>
          <w:lang w:val="en-US" w:eastAsia="zh-CN"/>
        </w:rPr>
        <w:t>pharmacodynamic</w:t>
      </w:r>
      <w:proofErr w:type="spellEnd"/>
      <w:r w:rsidRPr="00C75BE3">
        <w:rPr>
          <w:rFonts w:ascii="Book Antiqua" w:eastAsia="宋体" w:hAnsi="Book Antiqua" w:cs="宋体"/>
          <w:color w:val="000000"/>
          <w:szCs w:val="24"/>
          <w:lang w:val="en-US" w:eastAsia="zh-CN"/>
        </w:rPr>
        <w:t xml:space="preserve"> effects of </w:t>
      </w:r>
      <w:proofErr w:type="spellStart"/>
      <w:r w:rsidRPr="00C75BE3">
        <w:rPr>
          <w:rFonts w:ascii="Book Antiqua" w:eastAsia="宋体" w:hAnsi="Book Antiqua" w:cs="宋体"/>
          <w:color w:val="000000"/>
          <w:szCs w:val="24"/>
          <w:lang w:val="en-US" w:eastAsia="zh-CN"/>
        </w:rPr>
        <w:t>ketoprofen</w:t>
      </w:r>
      <w:proofErr w:type="spellEnd"/>
      <w:r w:rsidRPr="00C75BE3">
        <w:rPr>
          <w:rFonts w:ascii="Book Antiqua" w:eastAsia="宋体" w:hAnsi="Book Antiqua" w:cs="宋体"/>
          <w:color w:val="000000"/>
          <w:szCs w:val="24"/>
          <w:lang w:val="en-US" w:eastAsia="zh-CN"/>
        </w:rPr>
        <w:t xml:space="preserve"> in male rats. </w:t>
      </w:r>
      <w:r w:rsidRPr="00C75BE3">
        <w:rPr>
          <w:rFonts w:ascii="Book Antiqua" w:eastAsia="宋体" w:hAnsi="Book Antiqua" w:cs="宋体"/>
          <w:i/>
          <w:iCs/>
          <w:color w:val="000000"/>
          <w:szCs w:val="24"/>
          <w:lang w:val="en-US" w:eastAsia="zh-CN"/>
        </w:rPr>
        <w:t xml:space="preserve">Environ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12; </w:t>
      </w:r>
      <w:r w:rsidRPr="00C75BE3">
        <w:rPr>
          <w:rFonts w:ascii="Book Antiqua" w:eastAsia="宋体" w:hAnsi="Book Antiqua" w:cs="宋体"/>
          <w:b/>
          <w:bCs/>
          <w:color w:val="000000"/>
          <w:szCs w:val="24"/>
          <w:lang w:val="en-US" w:eastAsia="zh-CN"/>
        </w:rPr>
        <w:t>33</w:t>
      </w:r>
      <w:r w:rsidRPr="00C75BE3">
        <w:rPr>
          <w:rFonts w:ascii="Book Antiqua" w:eastAsia="宋体" w:hAnsi="Book Antiqua" w:cs="宋体"/>
          <w:color w:val="000000"/>
          <w:szCs w:val="24"/>
          <w:lang w:val="en-US" w:eastAsia="zh-CN"/>
        </w:rPr>
        <w:t>: 267-276 [PMID: 22236721 DOI: 10.1016/j.etap.2011.12.013]</w:t>
      </w:r>
    </w:p>
    <w:p w14:paraId="088EEA0C"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85 </w:t>
      </w:r>
      <w:proofErr w:type="spellStart"/>
      <w:r w:rsidRPr="00C75BE3">
        <w:rPr>
          <w:rFonts w:ascii="Book Antiqua" w:eastAsia="宋体" w:hAnsi="Book Antiqua" w:cs="宋体"/>
          <w:b/>
          <w:bCs/>
          <w:color w:val="000000"/>
          <w:szCs w:val="24"/>
          <w:lang w:val="en-US" w:eastAsia="zh-CN"/>
        </w:rPr>
        <w:t>Vahter</w:t>
      </w:r>
      <w:proofErr w:type="spellEnd"/>
      <w:r w:rsidRPr="00C75BE3">
        <w:rPr>
          <w:rFonts w:ascii="Book Antiqua" w:eastAsia="宋体" w:hAnsi="Book Antiqua" w:cs="宋体"/>
          <w:b/>
          <w:bCs/>
          <w:color w:val="000000"/>
          <w:szCs w:val="24"/>
          <w:lang w:val="en-US" w:eastAsia="zh-CN"/>
        </w:rPr>
        <w:t xml:space="preserve"> M</w:t>
      </w:r>
      <w:r w:rsidRPr="00C75BE3">
        <w:rPr>
          <w:rFonts w:ascii="Book Antiqua" w:eastAsia="宋体" w:hAnsi="Book Antiqua" w:cs="宋体"/>
          <w:color w:val="000000"/>
          <w:szCs w:val="24"/>
          <w:lang w:val="en-US" w:eastAsia="zh-CN"/>
        </w:rPr>
        <w:t>, Concha G. Role of metabolism in arsenic toxicity.</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color w:val="000000"/>
          <w:szCs w:val="24"/>
          <w:lang w:val="en-US" w:eastAsia="zh-CN"/>
        </w:rPr>
        <w:t> 2001; </w:t>
      </w:r>
      <w:r w:rsidRPr="00C75BE3">
        <w:rPr>
          <w:rFonts w:ascii="Book Antiqua" w:eastAsia="宋体" w:hAnsi="Book Antiqua" w:cs="宋体"/>
          <w:b/>
          <w:bCs/>
          <w:color w:val="000000"/>
          <w:szCs w:val="24"/>
          <w:lang w:val="en-US" w:eastAsia="zh-CN"/>
        </w:rPr>
        <w:t>89</w:t>
      </w:r>
      <w:r w:rsidRPr="00C75BE3">
        <w:rPr>
          <w:rFonts w:ascii="Book Antiqua" w:eastAsia="宋体" w:hAnsi="Book Antiqua" w:cs="宋体"/>
          <w:color w:val="000000"/>
          <w:szCs w:val="24"/>
          <w:lang w:val="en-US" w:eastAsia="zh-CN"/>
        </w:rPr>
        <w:t>: 1-5 [PMID: 11484904 DOI: 10.1034/j.1600-0773.2001.d01-128.x]</w:t>
      </w:r>
    </w:p>
    <w:p w14:paraId="6DB5832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6 </w:t>
      </w:r>
      <w:proofErr w:type="spellStart"/>
      <w:r w:rsidRPr="00C75BE3">
        <w:rPr>
          <w:rFonts w:ascii="Book Antiqua" w:eastAsia="宋体" w:hAnsi="Book Antiqua" w:cs="宋体"/>
          <w:b/>
          <w:bCs/>
          <w:color w:val="000000"/>
          <w:szCs w:val="24"/>
          <w:lang w:val="en-US" w:eastAsia="zh-CN"/>
        </w:rPr>
        <w:t>Kitchin</w:t>
      </w:r>
      <w:proofErr w:type="spellEnd"/>
      <w:r w:rsidRPr="00C75BE3">
        <w:rPr>
          <w:rFonts w:ascii="Book Antiqua" w:eastAsia="宋体" w:hAnsi="Book Antiqua" w:cs="宋体"/>
          <w:b/>
          <w:bCs/>
          <w:color w:val="000000"/>
          <w:szCs w:val="24"/>
          <w:lang w:val="en-US" w:eastAsia="zh-CN"/>
        </w:rPr>
        <w:t xml:space="preserve"> KT</w:t>
      </w:r>
      <w:r w:rsidRPr="00C75BE3">
        <w:rPr>
          <w:rFonts w:ascii="Book Antiqua" w:eastAsia="宋体" w:hAnsi="Book Antiqua" w:cs="宋体"/>
          <w:color w:val="000000"/>
          <w:szCs w:val="24"/>
          <w:lang w:val="en-US" w:eastAsia="zh-CN"/>
        </w:rPr>
        <w:t>. Recent advances in arsenic carcinogenesis: modes of action, animal model systems, and methylated arsenic metabolites.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2001; </w:t>
      </w:r>
      <w:r w:rsidRPr="00C75BE3">
        <w:rPr>
          <w:rFonts w:ascii="Book Antiqua" w:eastAsia="宋体" w:hAnsi="Book Antiqua" w:cs="宋体"/>
          <w:b/>
          <w:bCs/>
          <w:color w:val="000000"/>
          <w:szCs w:val="24"/>
          <w:lang w:val="en-US" w:eastAsia="zh-CN"/>
        </w:rPr>
        <w:t>172</w:t>
      </w:r>
      <w:r w:rsidRPr="00C75BE3">
        <w:rPr>
          <w:rFonts w:ascii="Book Antiqua" w:eastAsia="宋体" w:hAnsi="Book Antiqua" w:cs="宋体"/>
          <w:color w:val="000000"/>
          <w:szCs w:val="24"/>
          <w:lang w:val="en-US" w:eastAsia="zh-CN"/>
        </w:rPr>
        <w:t>: 249-261 [PMID: 11312654 DOI: 10.1006/taap.2001.9157]</w:t>
      </w:r>
    </w:p>
    <w:p w14:paraId="67767E16"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r w:rsidRPr="00C75BE3">
        <w:rPr>
          <w:rFonts w:ascii="Book Antiqua" w:eastAsia="宋体" w:hAnsi="Book Antiqua" w:cs="宋体"/>
          <w:color w:val="000000"/>
          <w:szCs w:val="24"/>
          <w:lang w:val="en-US" w:eastAsia="zh-CN"/>
        </w:rPr>
        <w:t>87 </w:t>
      </w:r>
      <w:proofErr w:type="spellStart"/>
      <w:r w:rsidRPr="00C75BE3">
        <w:rPr>
          <w:rFonts w:ascii="Book Antiqua" w:eastAsia="宋体" w:hAnsi="Book Antiqua" w:cs="宋体"/>
          <w:b/>
          <w:bCs/>
          <w:color w:val="000000"/>
          <w:szCs w:val="24"/>
          <w:lang w:val="en-US" w:eastAsia="zh-CN"/>
        </w:rPr>
        <w:t>Dopp</w:t>
      </w:r>
      <w:proofErr w:type="spellEnd"/>
      <w:r w:rsidRPr="00C75BE3">
        <w:rPr>
          <w:rFonts w:ascii="Book Antiqua" w:eastAsia="宋体" w:hAnsi="Book Antiqua" w:cs="宋体"/>
          <w:b/>
          <w:bCs/>
          <w:color w:val="000000"/>
          <w:szCs w:val="24"/>
          <w:lang w:val="en-US" w:eastAsia="zh-CN"/>
        </w:rPr>
        <w:t xml:space="preserve"> E</w:t>
      </w:r>
      <w:r w:rsidRPr="00C75BE3">
        <w:rPr>
          <w:rFonts w:ascii="Book Antiqua" w:eastAsia="宋体" w:hAnsi="Book Antiqua" w:cs="宋体"/>
          <w:color w:val="000000"/>
          <w:szCs w:val="24"/>
          <w:lang w:val="en-US" w:eastAsia="zh-CN"/>
        </w:rPr>
        <w:t xml:space="preserve">, von Recklinghausen U, Diaz-Bone R, </w:t>
      </w:r>
      <w:proofErr w:type="spellStart"/>
      <w:r w:rsidRPr="00C75BE3">
        <w:rPr>
          <w:rFonts w:ascii="Book Antiqua" w:eastAsia="宋体" w:hAnsi="Book Antiqua" w:cs="宋体"/>
          <w:color w:val="000000"/>
          <w:szCs w:val="24"/>
          <w:lang w:val="en-US" w:eastAsia="zh-CN"/>
        </w:rPr>
        <w:t>Hirner</w:t>
      </w:r>
      <w:proofErr w:type="spellEnd"/>
      <w:r w:rsidRPr="00C75BE3">
        <w:rPr>
          <w:rFonts w:ascii="Book Antiqua" w:eastAsia="宋体" w:hAnsi="Book Antiqua" w:cs="宋体"/>
          <w:color w:val="000000"/>
          <w:szCs w:val="24"/>
          <w:lang w:val="en-US" w:eastAsia="zh-CN"/>
        </w:rPr>
        <w:t xml:space="preserve"> AV, </w:t>
      </w:r>
      <w:proofErr w:type="spellStart"/>
      <w:r w:rsidRPr="00C75BE3">
        <w:rPr>
          <w:rFonts w:ascii="Book Antiqua" w:eastAsia="宋体" w:hAnsi="Book Antiqua" w:cs="宋体"/>
          <w:color w:val="000000"/>
          <w:szCs w:val="24"/>
          <w:lang w:val="en-US" w:eastAsia="zh-CN"/>
        </w:rPr>
        <w:t>Rettenmeier</w:t>
      </w:r>
      <w:proofErr w:type="spellEnd"/>
      <w:r w:rsidRPr="00C75BE3">
        <w:rPr>
          <w:rFonts w:ascii="Book Antiqua" w:eastAsia="宋体" w:hAnsi="Book Antiqua" w:cs="宋体"/>
          <w:color w:val="000000"/>
          <w:szCs w:val="24"/>
          <w:lang w:val="en-US" w:eastAsia="zh-CN"/>
        </w:rPr>
        <w:t xml:space="preserve"> AW. </w:t>
      </w:r>
      <w:proofErr w:type="gramStart"/>
      <w:r w:rsidRPr="00C75BE3">
        <w:rPr>
          <w:rFonts w:ascii="Book Antiqua" w:eastAsia="宋体" w:hAnsi="Book Antiqua" w:cs="宋体"/>
          <w:color w:val="000000"/>
          <w:szCs w:val="24"/>
          <w:lang w:val="en-US" w:eastAsia="zh-CN"/>
        </w:rPr>
        <w:t xml:space="preserve">Cellular uptake, subcellular distribution and toxicity of arsenic compounds in </w:t>
      </w:r>
      <w:proofErr w:type="spellStart"/>
      <w:r w:rsidRPr="00C75BE3">
        <w:rPr>
          <w:rFonts w:ascii="Book Antiqua" w:eastAsia="宋体" w:hAnsi="Book Antiqua" w:cs="宋体"/>
          <w:color w:val="000000"/>
          <w:szCs w:val="24"/>
          <w:lang w:val="en-US" w:eastAsia="zh-CN"/>
        </w:rPr>
        <w:t>methylating</w:t>
      </w:r>
      <w:proofErr w:type="spellEnd"/>
      <w:r w:rsidRPr="00C75BE3">
        <w:rPr>
          <w:rFonts w:ascii="Book Antiqua" w:eastAsia="宋体" w:hAnsi="Book Antiqua" w:cs="宋体"/>
          <w:color w:val="000000"/>
          <w:szCs w:val="24"/>
          <w:lang w:val="en-US" w:eastAsia="zh-CN"/>
        </w:rPr>
        <w:t xml:space="preserve"> and non-</w:t>
      </w:r>
      <w:proofErr w:type="spellStart"/>
      <w:r w:rsidRPr="00C75BE3">
        <w:rPr>
          <w:rFonts w:ascii="Book Antiqua" w:eastAsia="宋体" w:hAnsi="Book Antiqua" w:cs="宋体"/>
          <w:color w:val="000000"/>
          <w:szCs w:val="24"/>
          <w:lang w:val="en-US" w:eastAsia="zh-CN"/>
        </w:rPr>
        <w:t>methylating</w:t>
      </w:r>
      <w:proofErr w:type="spellEnd"/>
      <w:r w:rsidRPr="00C75BE3">
        <w:rPr>
          <w:rFonts w:ascii="Book Antiqua" w:eastAsia="宋体" w:hAnsi="Book Antiqua" w:cs="宋体"/>
          <w:color w:val="000000"/>
          <w:szCs w:val="24"/>
          <w:lang w:val="en-US" w:eastAsia="zh-CN"/>
        </w:rPr>
        <w:t xml:space="preserve"> cells.</w:t>
      </w:r>
      <w:proofErr w:type="gramEnd"/>
      <w:r w:rsidRPr="00C75BE3">
        <w:rPr>
          <w:rFonts w:ascii="Book Antiqua" w:eastAsia="宋体" w:hAnsi="Book Antiqua" w:cs="宋体"/>
          <w:color w:val="000000"/>
          <w:szCs w:val="24"/>
          <w:lang w:val="en-US" w:eastAsia="zh-CN"/>
        </w:rPr>
        <w:t> </w:t>
      </w:r>
      <w:r w:rsidRPr="00C75BE3">
        <w:rPr>
          <w:rFonts w:ascii="Book Antiqua" w:eastAsia="宋体" w:hAnsi="Book Antiqua" w:cs="宋体"/>
          <w:i/>
          <w:iCs/>
          <w:color w:val="000000"/>
          <w:szCs w:val="24"/>
          <w:lang w:val="en-US" w:eastAsia="zh-CN"/>
        </w:rPr>
        <w:t>Environ Res</w:t>
      </w:r>
      <w:r w:rsidRPr="00C75BE3">
        <w:rPr>
          <w:rFonts w:ascii="Book Antiqua" w:eastAsia="宋体" w:hAnsi="Book Antiqua" w:cs="宋体"/>
          <w:color w:val="000000"/>
          <w:szCs w:val="24"/>
          <w:lang w:val="en-US" w:eastAsia="zh-CN"/>
        </w:rPr>
        <w:t> 2010; </w:t>
      </w:r>
      <w:r w:rsidRPr="00C75BE3">
        <w:rPr>
          <w:rFonts w:ascii="Book Antiqua" w:eastAsia="宋体" w:hAnsi="Book Antiqua" w:cs="宋体"/>
          <w:b/>
          <w:bCs/>
          <w:color w:val="000000"/>
          <w:szCs w:val="24"/>
          <w:lang w:val="en-US" w:eastAsia="zh-CN"/>
        </w:rPr>
        <w:t>110</w:t>
      </w:r>
      <w:r w:rsidRPr="00C75BE3">
        <w:rPr>
          <w:rFonts w:ascii="Book Antiqua" w:eastAsia="宋体" w:hAnsi="Book Antiqua" w:cs="宋体"/>
          <w:color w:val="000000"/>
          <w:szCs w:val="24"/>
          <w:lang w:val="en-US" w:eastAsia="zh-CN"/>
        </w:rPr>
        <w:t>: 435-442 [PMID: 19758587 DOI: 10.1016/j.envres.2009.08.012]</w:t>
      </w:r>
    </w:p>
    <w:p w14:paraId="47CFEDEE" w14:textId="77777777" w:rsidR="00C75BE3" w:rsidRPr="00C75BE3" w:rsidRDefault="00C75BE3" w:rsidP="00C75BE3">
      <w:pPr>
        <w:widowControl/>
        <w:spacing w:line="360" w:lineRule="auto"/>
        <w:jc w:val="both"/>
        <w:rPr>
          <w:rFonts w:ascii="Book Antiqua" w:eastAsia="宋体" w:hAnsi="Book Antiqua" w:cs="宋体"/>
          <w:color w:val="000000"/>
          <w:szCs w:val="24"/>
          <w:lang w:val="en-US" w:eastAsia="zh-CN"/>
        </w:rPr>
      </w:pPr>
      <w:proofErr w:type="gramStart"/>
      <w:r w:rsidRPr="00C75BE3">
        <w:rPr>
          <w:rFonts w:ascii="Book Antiqua" w:eastAsia="宋体" w:hAnsi="Book Antiqua" w:cs="宋体"/>
          <w:color w:val="000000"/>
          <w:szCs w:val="24"/>
          <w:lang w:val="en-US" w:eastAsia="zh-CN"/>
        </w:rPr>
        <w:t>88 </w:t>
      </w:r>
      <w:r w:rsidRPr="00C75BE3">
        <w:rPr>
          <w:rFonts w:ascii="Book Antiqua" w:eastAsia="宋体" w:hAnsi="Book Antiqua" w:cs="宋体"/>
          <w:b/>
          <w:bCs/>
          <w:color w:val="000000"/>
          <w:szCs w:val="24"/>
          <w:lang w:val="en-US" w:eastAsia="zh-CN"/>
        </w:rPr>
        <w:t>Huang RN</w:t>
      </w:r>
      <w:r w:rsidRPr="00C75BE3">
        <w:rPr>
          <w:rFonts w:ascii="Book Antiqua" w:eastAsia="宋体" w:hAnsi="Book Antiqua" w:cs="宋体"/>
          <w:color w:val="000000"/>
          <w:szCs w:val="24"/>
          <w:lang w:val="en-US" w:eastAsia="zh-CN"/>
        </w:rPr>
        <w:t>, Lee TC.</w:t>
      </w:r>
      <w:proofErr w:type="gramEnd"/>
      <w:r w:rsidRPr="00C75BE3">
        <w:rPr>
          <w:rFonts w:ascii="Book Antiqua" w:eastAsia="宋体" w:hAnsi="Book Antiqua" w:cs="宋体"/>
          <w:color w:val="000000"/>
          <w:szCs w:val="24"/>
          <w:lang w:val="en-US" w:eastAsia="zh-CN"/>
        </w:rPr>
        <w:t xml:space="preserve"> </w:t>
      </w:r>
      <w:proofErr w:type="gramStart"/>
      <w:r w:rsidRPr="00C75BE3">
        <w:rPr>
          <w:rFonts w:ascii="Book Antiqua" w:eastAsia="宋体" w:hAnsi="Book Antiqua" w:cs="宋体"/>
          <w:color w:val="000000"/>
          <w:szCs w:val="24"/>
          <w:lang w:val="en-US" w:eastAsia="zh-CN"/>
        </w:rPr>
        <w:t xml:space="preserve">Cellular uptake of trivalent </w:t>
      </w:r>
      <w:proofErr w:type="spellStart"/>
      <w:r w:rsidRPr="00C75BE3">
        <w:rPr>
          <w:rFonts w:ascii="Book Antiqua" w:eastAsia="宋体" w:hAnsi="Book Antiqua" w:cs="宋体"/>
          <w:color w:val="000000"/>
          <w:szCs w:val="24"/>
          <w:lang w:val="en-US" w:eastAsia="zh-CN"/>
        </w:rPr>
        <w:t>arsenite</w:t>
      </w:r>
      <w:proofErr w:type="spellEnd"/>
      <w:r w:rsidRPr="00C75BE3">
        <w:rPr>
          <w:rFonts w:ascii="Book Antiqua" w:eastAsia="宋体" w:hAnsi="Book Antiqua" w:cs="宋体"/>
          <w:color w:val="000000"/>
          <w:szCs w:val="24"/>
          <w:lang w:val="en-US" w:eastAsia="zh-CN"/>
        </w:rPr>
        <w:t xml:space="preserve"> and </w:t>
      </w:r>
      <w:proofErr w:type="spellStart"/>
      <w:r w:rsidRPr="00C75BE3">
        <w:rPr>
          <w:rFonts w:ascii="Book Antiqua" w:eastAsia="宋体" w:hAnsi="Book Antiqua" w:cs="宋体"/>
          <w:color w:val="000000"/>
          <w:szCs w:val="24"/>
          <w:lang w:val="en-US" w:eastAsia="zh-CN"/>
        </w:rPr>
        <w:t>pentavalent</w:t>
      </w:r>
      <w:proofErr w:type="spellEnd"/>
      <w:r w:rsidRPr="00C75BE3">
        <w:rPr>
          <w:rFonts w:ascii="Book Antiqua" w:eastAsia="宋体" w:hAnsi="Book Antiqua" w:cs="宋体"/>
          <w:color w:val="000000"/>
          <w:szCs w:val="24"/>
          <w:lang w:val="en-US" w:eastAsia="zh-CN"/>
        </w:rPr>
        <w:t xml:space="preserve"> arsenate in KB cells cultured in phosphate-free medium.</w:t>
      </w:r>
      <w:proofErr w:type="gramEnd"/>
      <w:r w:rsidRPr="00C75BE3">
        <w:rPr>
          <w:rFonts w:ascii="Book Antiqua" w:eastAsia="宋体" w:hAnsi="Book Antiqua" w:cs="宋体"/>
          <w:color w:val="000000"/>
          <w:szCs w:val="24"/>
          <w:lang w:val="en-US" w:eastAsia="zh-CN"/>
        </w:rPr>
        <w:t> </w:t>
      </w:r>
      <w:proofErr w:type="spellStart"/>
      <w:r w:rsidRPr="00C75BE3">
        <w:rPr>
          <w:rFonts w:ascii="Book Antiqua" w:eastAsia="宋体" w:hAnsi="Book Antiqua" w:cs="宋体"/>
          <w:i/>
          <w:iCs/>
          <w:color w:val="000000"/>
          <w:szCs w:val="24"/>
          <w:lang w:val="en-US" w:eastAsia="zh-CN"/>
        </w:rPr>
        <w:t>Toxico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Appl</w:t>
      </w:r>
      <w:proofErr w:type="spellEnd"/>
      <w:r w:rsidRPr="00C75BE3">
        <w:rPr>
          <w:rFonts w:ascii="Book Antiqua" w:eastAsia="宋体" w:hAnsi="Book Antiqua" w:cs="宋体"/>
          <w:i/>
          <w:iCs/>
          <w:color w:val="000000"/>
          <w:szCs w:val="24"/>
          <w:lang w:val="en-US" w:eastAsia="zh-CN"/>
        </w:rPr>
        <w:t xml:space="preserve"> </w:t>
      </w:r>
      <w:proofErr w:type="spellStart"/>
      <w:r w:rsidRPr="00C75BE3">
        <w:rPr>
          <w:rFonts w:ascii="Book Antiqua" w:eastAsia="宋体" w:hAnsi="Book Antiqua" w:cs="宋体"/>
          <w:i/>
          <w:iCs/>
          <w:color w:val="000000"/>
          <w:szCs w:val="24"/>
          <w:lang w:val="en-US" w:eastAsia="zh-CN"/>
        </w:rPr>
        <w:t>Pharmacol</w:t>
      </w:r>
      <w:proofErr w:type="spellEnd"/>
      <w:r w:rsidRPr="00C75BE3">
        <w:rPr>
          <w:rFonts w:ascii="Book Antiqua" w:eastAsia="宋体" w:hAnsi="Book Antiqua" w:cs="宋体"/>
          <w:color w:val="000000"/>
          <w:szCs w:val="24"/>
          <w:lang w:val="en-US" w:eastAsia="zh-CN"/>
        </w:rPr>
        <w:t> 1996; </w:t>
      </w:r>
      <w:r w:rsidRPr="00C75BE3">
        <w:rPr>
          <w:rFonts w:ascii="Book Antiqua" w:eastAsia="宋体" w:hAnsi="Book Antiqua" w:cs="宋体"/>
          <w:b/>
          <w:bCs/>
          <w:color w:val="000000"/>
          <w:szCs w:val="24"/>
          <w:lang w:val="en-US" w:eastAsia="zh-CN"/>
        </w:rPr>
        <w:t>136</w:t>
      </w:r>
      <w:r w:rsidRPr="00C75BE3">
        <w:rPr>
          <w:rFonts w:ascii="Book Antiqua" w:eastAsia="宋体" w:hAnsi="Book Antiqua" w:cs="宋体"/>
          <w:color w:val="000000"/>
          <w:szCs w:val="24"/>
          <w:lang w:val="en-US" w:eastAsia="zh-CN"/>
        </w:rPr>
        <w:t>: 243-249 [PMID: 8619232 DOI: 10.1006/taap.1996.0031]</w:t>
      </w:r>
    </w:p>
    <w:p w14:paraId="1AB08CEF" w14:textId="77777777" w:rsidR="00C75BE3" w:rsidRPr="00C75BE3" w:rsidRDefault="00C75BE3" w:rsidP="00C75BE3">
      <w:pPr>
        <w:widowControl/>
        <w:spacing w:line="360" w:lineRule="auto"/>
        <w:jc w:val="both"/>
        <w:rPr>
          <w:rFonts w:ascii="Book Antiqua" w:eastAsiaTheme="minorEastAsia" w:hAnsi="Book Antiqua"/>
          <w:b/>
          <w:szCs w:val="24"/>
          <w:lang w:val="en-GB" w:eastAsia="zh-CN"/>
        </w:rPr>
      </w:pPr>
    </w:p>
    <w:p w14:paraId="51253008" w14:textId="37284D69" w:rsidR="00C75BE3" w:rsidRPr="00C75BE3" w:rsidRDefault="00C75BE3" w:rsidP="00C75BE3">
      <w:pPr>
        <w:pStyle w:val="afb"/>
        <w:jc w:val="right"/>
        <w:rPr>
          <w:rFonts w:ascii="Book Antiqua" w:hAnsi="Book Antiqua"/>
          <w:b/>
          <w:sz w:val="24"/>
          <w:szCs w:val="24"/>
        </w:rPr>
      </w:pPr>
      <w:r w:rsidRPr="00C75BE3">
        <w:rPr>
          <w:rFonts w:ascii="Book Antiqua" w:hAnsi="Book Antiqua"/>
          <w:b/>
          <w:sz w:val="24"/>
          <w:szCs w:val="24"/>
        </w:rPr>
        <w:t xml:space="preserve">P-Reviewers: </w:t>
      </w:r>
      <w:r w:rsidRPr="00C75BE3">
        <w:rPr>
          <w:rFonts w:ascii="Book Antiqua" w:hAnsi="Book Antiqua" w:cs="Tahoma"/>
          <w:color w:val="000000"/>
          <w:sz w:val="24"/>
          <w:szCs w:val="24"/>
          <w:shd w:val="clear" w:color="auto" w:fill="FFFFFF"/>
        </w:rPr>
        <w:t xml:space="preserve">Chen F, </w:t>
      </w:r>
      <w:proofErr w:type="spellStart"/>
      <w:r w:rsidRPr="00C75BE3">
        <w:rPr>
          <w:rFonts w:ascii="Book Antiqua" w:hAnsi="Book Antiqua" w:cs="Tahoma"/>
          <w:color w:val="000000"/>
          <w:sz w:val="24"/>
          <w:szCs w:val="24"/>
          <w:shd w:val="clear" w:color="auto" w:fill="FFFFFF"/>
        </w:rPr>
        <w:t>Sandow</w:t>
      </w:r>
      <w:proofErr w:type="spellEnd"/>
      <w:r w:rsidRPr="00C75BE3">
        <w:rPr>
          <w:rFonts w:ascii="Book Antiqua" w:hAnsi="Book Antiqua" w:cs="Tahoma"/>
          <w:color w:val="000000"/>
          <w:sz w:val="24"/>
          <w:szCs w:val="24"/>
          <w:shd w:val="clear" w:color="auto" w:fill="FFFFFF"/>
        </w:rPr>
        <w:t xml:space="preserve"> SL </w:t>
      </w:r>
      <w:r w:rsidRPr="00C75BE3">
        <w:rPr>
          <w:rFonts w:ascii="Book Antiqua" w:hAnsi="Book Antiqua"/>
          <w:b/>
          <w:sz w:val="24"/>
          <w:szCs w:val="24"/>
        </w:rPr>
        <w:t xml:space="preserve">S-Editor: </w:t>
      </w:r>
      <w:proofErr w:type="spellStart"/>
      <w:r w:rsidRPr="00C75BE3">
        <w:rPr>
          <w:rFonts w:ascii="Book Antiqua" w:hAnsi="Book Antiqua"/>
          <w:sz w:val="24"/>
          <w:szCs w:val="24"/>
        </w:rPr>
        <w:t>Ji</w:t>
      </w:r>
      <w:proofErr w:type="spellEnd"/>
      <w:r w:rsidRPr="00C75BE3">
        <w:rPr>
          <w:rFonts w:ascii="Book Antiqua" w:hAnsi="Book Antiqua"/>
          <w:sz w:val="24"/>
          <w:szCs w:val="24"/>
        </w:rPr>
        <w:t xml:space="preserve"> FF</w:t>
      </w:r>
      <w:r w:rsidRPr="00C75BE3">
        <w:rPr>
          <w:rFonts w:ascii="Book Antiqua" w:hAnsi="Book Antiqua"/>
          <w:b/>
          <w:sz w:val="24"/>
          <w:szCs w:val="24"/>
        </w:rPr>
        <w:t xml:space="preserve"> L-Editor:  E-Editor:</w:t>
      </w:r>
    </w:p>
    <w:p w14:paraId="257EB87E" w14:textId="77777777" w:rsidR="00C75BE3" w:rsidRPr="00C75BE3" w:rsidRDefault="00C75BE3" w:rsidP="00C75BE3">
      <w:pPr>
        <w:spacing w:line="360" w:lineRule="auto"/>
        <w:jc w:val="both"/>
        <w:rPr>
          <w:rFonts w:ascii="Book Antiqua" w:eastAsiaTheme="minorEastAsia" w:hAnsi="Book Antiqua"/>
          <w:szCs w:val="24"/>
          <w:lang w:val="en-US" w:eastAsia="zh-CN"/>
        </w:rPr>
      </w:pPr>
    </w:p>
    <w:p w14:paraId="3525FA9E" w14:textId="77777777" w:rsidR="000A00F3" w:rsidRPr="00516A26" w:rsidRDefault="00AC5065" w:rsidP="00516A26">
      <w:pPr>
        <w:spacing w:line="360" w:lineRule="auto"/>
        <w:jc w:val="both"/>
        <w:rPr>
          <w:rFonts w:ascii="Book Antiqua" w:hAnsi="Book Antiqua"/>
          <w:b/>
          <w:szCs w:val="24"/>
          <w:lang w:val="en-US"/>
        </w:rPr>
      </w:pPr>
      <w:r w:rsidRPr="00516A26">
        <w:rPr>
          <w:rFonts w:ascii="Book Antiqua" w:hAnsi="Book Antiqua"/>
          <w:b/>
          <w:noProof/>
          <w:szCs w:val="24"/>
          <w:lang w:val="en-US" w:eastAsia="zh-CN"/>
        </w:rPr>
        <w:lastRenderedPageBreak/>
        <w:drawing>
          <wp:inline distT="0" distB="0" distL="0" distR="0" wp14:anchorId="17D0AECA" wp14:editId="3BCE318E">
            <wp:extent cx="5612130" cy="54832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jpg"/>
                    <pic:cNvPicPr/>
                  </pic:nvPicPr>
                  <pic:blipFill>
                    <a:blip r:embed="rId9">
                      <a:extLst>
                        <a:ext uri="{28A0092B-C50C-407E-A947-70E740481C1C}">
                          <a14:useLocalDpi xmlns:a14="http://schemas.microsoft.com/office/drawing/2010/main" val="0"/>
                        </a:ext>
                      </a:extLst>
                    </a:blip>
                    <a:stretch>
                      <a:fillRect/>
                    </a:stretch>
                  </pic:blipFill>
                  <pic:spPr>
                    <a:xfrm>
                      <a:off x="0" y="0"/>
                      <a:ext cx="5612130" cy="5483225"/>
                    </a:xfrm>
                    <a:prstGeom prst="rect">
                      <a:avLst/>
                    </a:prstGeom>
                  </pic:spPr>
                </pic:pic>
              </a:graphicData>
            </a:graphic>
          </wp:inline>
        </w:drawing>
      </w:r>
    </w:p>
    <w:p w14:paraId="0454948D" w14:textId="4927E5B1" w:rsidR="00D3219F" w:rsidRPr="00B1116E" w:rsidRDefault="000A00F3" w:rsidP="00516A26">
      <w:pPr>
        <w:widowControl/>
        <w:spacing w:line="360" w:lineRule="auto"/>
        <w:jc w:val="both"/>
        <w:rPr>
          <w:rFonts w:ascii="Book Antiqua" w:eastAsiaTheme="minorEastAsia" w:hAnsi="Book Antiqua"/>
          <w:szCs w:val="24"/>
          <w:lang w:val="en-US" w:eastAsia="zh-CN"/>
        </w:rPr>
      </w:pPr>
      <w:r w:rsidRPr="00C75BE3">
        <w:rPr>
          <w:rFonts w:ascii="Book Antiqua" w:hAnsi="Book Antiqua"/>
          <w:b/>
          <w:szCs w:val="24"/>
          <w:lang w:val="en-US"/>
        </w:rPr>
        <w:t>Figure</w:t>
      </w:r>
      <w:r w:rsidR="00C908D5" w:rsidRPr="00C75BE3">
        <w:rPr>
          <w:rFonts w:ascii="Book Antiqua" w:hAnsi="Book Antiqua"/>
          <w:b/>
          <w:szCs w:val="24"/>
          <w:lang w:val="en-US"/>
        </w:rPr>
        <w:t xml:space="preserve"> 1 Putative model of arsenic effect </w:t>
      </w:r>
      <w:r w:rsidR="006F5E62" w:rsidRPr="00C75BE3">
        <w:rPr>
          <w:rFonts w:ascii="Book Antiqua" w:hAnsi="Book Antiqua"/>
          <w:b/>
          <w:szCs w:val="24"/>
          <w:lang w:val="en-US"/>
        </w:rPr>
        <w:t xml:space="preserve">on </w:t>
      </w:r>
      <w:proofErr w:type="spellStart"/>
      <w:r w:rsidR="006F5E62" w:rsidRPr="00C75BE3">
        <w:rPr>
          <w:rFonts w:ascii="Book Antiqua" w:hAnsi="Book Antiqua"/>
          <w:b/>
          <w:szCs w:val="24"/>
          <w:lang w:val="en-US"/>
        </w:rPr>
        <w:t>vasomotion</w:t>
      </w:r>
      <w:proofErr w:type="spellEnd"/>
      <w:r w:rsidR="006F5E62" w:rsidRPr="00C75BE3">
        <w:rPr>
          <w:rFonts w:ascii="Book Antiqua" w:hAnsi="Book Antiqua"/>
          <w:b/>
          <w:szCs w:val="24"/>
          <w:lang w:val="en-US"/>
        </w:rPr>
        <w:t xml:space="preserve"> phenomen</w:t>
      </w:r>
      <w:r w:rsidR="00FB37EF" w:rsidRPr="00C75BE3">
        <w:rPr>
          <w:rFonts w:ascii="Book Antiqua" w:hAnsi="Book Antiqua"/>
          <w:b/>
          <w:szCs w:val="24"/>
          <w:lang w:val="en-US"/>
        </w:rPr>
        <w:t>on in blood vessels.</w:t>
      </w:r>
      <w:r w:rsidR="00FB37EF" w:rsidRPr="00C75BE3">
        <w:rPr>
          <w:rFonts w:ascii="Book Antiqua" w:hAnsi="Book Antiqua"/>
          <w:szCs w:val="24"/>
          <w:lang w:val="en-US"/>
        </w:rPr>
        <w:t xml:space="preserve"> </w:t>
      </w:r>
      <w:r w:rsidR="00FB37EF" w:rsidRPr="00516A26">
        <w:rPr>
          <w:rFonts w:ascii="Book Antiqua" w:hAnsi="Book Antiqua"/>
          <w:szCs w:val="24"/>
          <w:lang w:val="en-US"/>
        </w:rPr>
        <w:t>The figure</w:t>
      </w:r>
      <w:r w:rsidR="006F5E62" w:rsidRPr="00516A26">
        <w:rPr>
          <w:rFonts w:ascii="Book Antiqua" w:hAnsi="Book Antiqua"/>
          <w:szCs w:val="24"/>
          <w:lang w:val="en-US"/>
        </w:rPr>
        <w:t xml:space="preserve"> shows the stimulation of </w:t>
      </w:r>
      <w:r w:rsidR="00FB37EF" w:rsidRPr="00516A26">
        <w:rPr>
          <w:rFonts w:ascii="Book Antiqua" w:hAnsi="Book Antiqua"/>
          <w:szCs w:val="24"/>
          <w:lang w:val="en-US"/>
        </w:rPr>
        <w:t xml:space="preserve">the </w:t>
      </w:r>
      <w:r w:rsidR="006F5E62" w:rsidRPr="00516A26">
        <w:rPr>
          <w:rFonts w:ascii="Book Antiqua" w:hAnsi="Book Antiqua"/>
          <w:szCs w:val="24"/>
          <w:lang w:val="en-US"/>
        </w:rPr>
        <w:t>Na</w:t>
      </w:r>
      <w:r w:rsidR="00BB479C" w:rsidRPr="00516A26">
        <w:rPr>
          <w:rFonts w:ascii="Book Antiqua" w:hAnsi="Book Antiqua"/>
          <w:szCs w:val="24"/>
          <w:vertAlign w:val="superscript"/>
          <w:lang w:val="en-US"/>
        </w:rPr>
        <w:t>+</w:t>
      </w:r>
      <w:r w:rsidR="006F5E62" w:rsidRPr="00516A26">
        <w:rPr>
          <w:rFonts w:ascii="Book Antiqua" w:hAnsi="Book Antiqua"/>
          <w:szCs w:val="24"/>
          <w:lang w:val="en-US"/>
        </w:rPr>
        <w:t>/K</w:t>
      </w:r>
      <w:r w:rsidR="00BB479C" w:rsidRPr="00516A26">
        <w:rPr>
          <w:rFonts w:ascii="Book Antiqua" w:hAnsi="Book Antiqua"/>
          <w:szCs w:val="24"/>
          <w:vertAlign w:val="superscript"/>
          <w:lang w:val="en-US"/>
        </w:rPr>
        <w:t>+</w:t>
      </w:r>
      <w:r w:rsidR="006F5E62" w:rsidRPr="00516A26">
        <w:rPr>
          <w:rFonts w:ascii="Book Antiqua" w:hAnsi="Book Antiqua"/>
          <w:szCs w:val="24"/>
          <w:lang w:val="en-US"/>
        </w:rPr>
        <w:t xml:space="preserve">-ATPase by endothelial nitric oxide (NO) and </w:t>
      </w:r>
      <w:r w:rsidR="00EB4A46" w:rsidRPr="00516A26">
        <w:rPr>
          <w:rFonts w:ascii="Book Antiqua" w:hAnsi="Book Antiqua"/>
          <w:szCs w:val="24"/>
          <w:lang w:val="en-US"/>
        </w:rPr>
        <w:t>stimulation</w:t>
      </w:r>
      <w:r w:rsidR="006F5E62" w:rsidRPr="00516A26">
        <w:rPr>
          <w:rFonts w:ascii="Book Antiqua" w:hAnsi="Book Antiqua"/>
          <w:szCs w:val="24"/>
          <w:lang w:val="en-US"/>
        </w:rPr>
        <w:t xml:space="preserve"> of </w:t>
      </w:r>
      <w:r w:rsidR="00FB37EF" w:rsidRPr="00516A26">
        <w:rPr>
          <w:rFonts w:ascii="Book Antiqua" w:hAnsi="Book Antiqua"/>
          <w:szCs w:val="24"/>
          <w:lang w:val="en-US"/>
        </w:rPr>
        <w:t xml:space="preserve">the </w:t>
      </w:r>
      <w:r w:rsidR="006F5E62" w:rsidRPr="00516A26">
        <w:rPr>
          <w:rFonts w:ascii="Book Antiqua" w:hAnsi="Book Antiqua"/>
          <w:szCs w:val="24"/>
          <w:lang w:val="en-US"/>
        </w:rPr>
        <w:t>Na</w:t>
      </w:r>
      <w:r w:rsidR="00BB479C" w:rsidRPr="00516A26">
        <w:rPr>
          <w:rFonts w:ascii="Book Antiqua" w:hAnsi="Book Antiqua"/>
          <w:szCs w:val="24"/>
          <w:vertAlign w:val="superscript"/>
          <w:lang w:val="en-US"/>
        </w:rPr>
        <w:t>+</w:t>
      </w:r>
      <w:r w:rsidR="006F5E62" w:rsidRPr="00516A26">
        <w:rPr>
          <w:rFonts w:ascii="Book Antiqua" w:hAnsi="Book Antiqua"/>
          <w:szCs w:val="24"/>
          <w:lang w:val="en-US"/>
        </w:rPr>
        <w:t>-K</w:t>
      </w:r>
      <w:r w:rsidR="00BB479C" w:rsidRPr="00516A26">
        <w:rPr>
          <w:rFonts w:ascii="Book Antiqua" w:hAnsi="Book Antiqua"/>
          <w:szCs w:val="24"/>
          <w:vertAlign w:val="superscript"/>
          <w:lang w:val="en-US"/>
        </w:rPr>
        <w:t>+</w:t>
      </w:r>
      <w:r w:rsidR="006F5E62" w:rsidRPr="00516A26">
        <w:rPr>
          <w:rFonts w:ascii="Book Antiqua" w:hAnsi="Book Antiqua"/>
          <w:szCs w:val="24"/>
          <w:lang w:val="en-US"/>
        </w:rPr>
        <w:t>-2Cl</w:t>
      </w:r>
      <w:r w:rsidR="00BB479C" w:rsidRPr="00516A26">
        <w:rPr>
          <w:rFonts w:ascii="Book Antiqua" w:hAnsi="Book Antiqua"/>
          <w:szCs w:val="24"/>
          <w:vertAlign w:val="superscript"/>
          <w:lang w:val="en-US"/>
        </w:rPr>
        <w:t>-</w:t>
      </w:r>
      <w:r w:rsidR="006F5E62" w:rsidRPr="00516A26">
        <w:rPr>
          <w:rFonts w:ascii="Book Antiqua" w:hAnsi="Book Antiqua"/>
          <w:szCs w:val="24"/>
          <w:lang w:val="en-US"/>
        </w:rPr>
        <w:t xml:space="preserve"> </w:t>
      </w:r>
      <w:proofErr w:type="spellStart"/>
      <w:r w:rsidR="00BC24CE" w:rsidRPr="00516A26">
        <w:rPr>
          <w:rFonts w:ascii="Book Antiqua" w:hAnsi="Book Antiqua"/>
          <w:szCs w:val="24"/>
          <w:lang w:val="en-US"/>
        </w:rPr>
        <w:t>cotransporter</w:t>
      </w:r>
      <w:proofErr w:type="spellEnd"/>
      <w:r w:rsidR="006F5E62" w:rsidRPr="00516A26">
        <w:rPr>
          <w:rFonts w:ascii="Book Antiqua" w:hAnsi="Book Antiqua"/>
          <w:szCs w:val="24"/>
          <w:lang w:val="en-US"/>
        </w:rPr>
        <w:t xml:space="preserve"> by endothelial prostaglandin</w:t>
      </w:r>
      <w:r w:rsidR="00EC158E" w:rsidRPr="00516A26">
        <w:rPr>
          <w:rFonts w:ascii="Book Antiqua" w:hAnsi="Book Antiqua"/>
          <w:szCs w:val="24"/>
          <w:lang w:val="en-US"/>
        </w:rPr>
        <w:t>s</w:t>
      </w:r>
      <w:r w:rsidR="006F5E62" w:rsidRPr="00516A26">
        <w:rPr>
          <w:rFonts w:ascii="Book Antiqua" w:hAnsi="Book Antiqua"/>
          <w:szCs w:val="24"/>
          <w:lang w:val="en-US"/>
        </w:rPr>
        <w:t xml:space="preserve"> (PG).</w:t>
      </w:r>
      <w:r w:rsidR="00EC60C7" w:rsidRPr="00516A26">
        <w:rPr>
          <w:rFonts w:ascii="Book Antiqua" w:hAnsi="Book Antiqua"/>
          <w:szCs w:val="24"/>
          <w:lang w:val="en-US"/>
        </w:rPr>
        <w:t xml:space="preserve"> </w:t>
      </w:r>
      <w:r w:rsidR="00E510AF" w:rsidRPr="00516A26">
        <w:rPr>
          <w:rFonts w:ascii="Book Antiqua" w:hAnsi="Book Antiqua"/>
          <w:szCs w:val="24"/>
          <w:lang w:val="en-US"/>
        </w:rPr>
        <w:t xml:space="preserve">Arsenic would reduce NO bioavailability </w:t>
      </w:r>
      <w:r w:rsidR="00F45E7F" w:rsidRPr="00516A26">
        <w:rPr>
          <w:rFonts w:ascii="Book Antiqua" w:hAnsi="Book Antiqua"/>
          <w:szCs w:val="24"/>
          <w:lang w:val="en-US"/>
        </w:rPr>
        <w:t>or</w:t>
      </w:r>
      <w:r w:rsidR="00EA3E42" w:rsidRPr="00516A26">
        <w:rPr>
          <w:rFonts w:ascii="Book Antiqua" w:hAnsi="Book Antiqua"/>
          <w:szCs w:val="24"/>
          <w:lang w:val="en-US"/>
        </w:rPr>
        <w:t xml:space="preserve"> </w:t>
      </w:r>
      <w:r w:rsidR="00EC158E" w:rsidRPr="00516A26">
        <w:rPr>
          <w:rFonts w:ascii="Book Antiqua" w:hAnsi="Book Antiqua"/>
          <w:szCs w:val="24"/>
          <w:lang w:val="en-US"/>
        </w:rPr>
        <w:t xml:space="preserve">would </w:t>
      </w:r>
      <w:r w:rsidR="00EA3E42" w:rsidRPr="00516A26">
        <w:rPr>
          <w:rFonts w:ascii="Book Antiqua" w:hAnsi="Book Antiqua"/>
          <w:szCs w:val="24"/>
          <w:lang w:val="en-US"/>
        </w:rPr>
        <w:t>increase PG</w:t>
      </w:r>
      <w:r w:rsidR="006A6371" w:rsidRPr="00516A26">
        <w:rPr>
          <w:rFonts w:ascii="Book Antiqua" w:hAnsi="Book Antiqua"/>
          <w:szCs w:val="24"/>
          <w:lang w:val="en-US"/>
        </w:rPr>
        <w:t xml:space="preserve"> </w:t>
      </w:r>
      <w:proofErr w:type="gramStart"/>
      <w:r w:rsidR="006A6371" w:rsidRPr="00516A26">
        <w:rPr>
          <w:rFonts w:ascii="Book Antiqua" w:hAnsi="Book Antiqua"/>
          <w:szCs w:val="24"/>
          <w:lang w:val="en-US"/>
        </w:rPr>
        <w:t>level</w:t>
      </w:r>
      <w:r w:rsidR="00EA3E42" w:rsidRPr="00516A26">
        <w:rPr>
          <w:rFonts w:ascii="Book Antiqua" w:hAnsi="Book Antiqua"/>
          <w:szCs w:val="24"/>
          <w:lang w:val="en-US"/>
        </w:rPr>
        <w:t>,</w:t>
      </w:r>
      <w:proofErr w:type="gramEnd"/>
      <w:r w:rsidR="00EA3E42" w:rsidRPr="00516A26">
        <w:rPr>
          <w:rFonts w:ascii="Book Antiqua" w:hAnsi="Book Antiqua"/>
          <w:szCs w:val="24"/>
          <w:lang w:val="en-US"/>
        </w:rPr>
        <w:t xml:space="preserve"> </w:t>
      </w:r>
      <w:r w:rsidR="0093376C" w:rsidRPr="00516A26">
        <w:rPr>
          <w:rFonts w:ascii="Book Antiqua" w:hAnsi="Book Antiqua"/>
          <w:szCs w:val="24"/>
          <w:lang w:val="en-US"/>
        </w:rPr>
        <w:t xml:space="preserve">both of them would produce an increase in vasoconstriction </w:t>
      </w:r>
      <w:r w:rsidR="005B20E5" w:rsidRPr="00516A26">
        <w:rPr>
          <w:rFonts w:ascii="Book Antiqua" w:hAnsi="Book Antiqua"/>
          <w:szCs w:val="24"/>
          <w:lang w:val="en-US"/>
        </w:rPr>
        <w:t xml:space="preserve">or </w:t>
      </w:r>
      <w:r w:rsidR="00FB37EF" w:rsidRPr="00516A26">
        <w:rPr>
          <w:rFonts w:ascii="Book Antiqua" w:hAnsi="Book Antiqua"/>
          <w:szCs w:val="24"/>
          <w:lang w:val="en-US"/>
        </w:rPr>
        <w:t>a</w:t>
      </w:r>
      <w:r w:rsidR="00EC158E" w:rsidRPr="00516A26">
        <w:rPr>
          <w:rFonts w:ascii="Book Antiqua" w:hAnsi="Book Antiqua"/>
          <w:szCs w:val="24"/>
          <w:lang w:val="en-US"/>
        </w:rPr>
        <w:t xml:space="preserve"> </w:t>
      </w:r>
      <w:r w:rsidR="005B20E5" w:rsidRPr="00516A26">
        <w:rPr>
          <w:rFonts w:ascii="Book Antiqua" w:hAnsi="Book Antiqua"/>
          <w:szCs w:val="24"/>
          <w:lang w:val="en-US"/>
        </w:rPr>
        <w:t>decrease</w:t>
      </w:r>
      <w:r w:rsidR="00FB37EF" w:rsidRPr="00516A26">
        <w:rPr>
          <w:rFonts w:ascii="Book Antiqua" w:hAnsi="Book Antiqua"/>
          <w:szCs w:val="24"/>
          <w:lang w:val="en-US"/>
        </w:rPr>
        <w:t xml:space="preserve"> in the</w:t>
      </w:r>
      <w:r w:rsidR="005B20E5" w:rsidRPr="00516A26">
        <w:rPr>
          <w:rFonts w:ascii="Book Antiqua" w:hAnsi="Book Antiqua"/>
          <w:szCs w:val="24"/>
          <w:lang w:val="en-US"/>
        </w:rPr>
        <w:t xml:space="preserve"> repolarization</w:t>
      </w:r>
      <w:r w:rsidR="00FB37EF" w:rsidRPr="00516A26">
        <w:rPr>
          <w:rFonts w:ascii="Book Antiqua" w:hAnsi="Book Antiqua"/>
          <w:szCs w:val="24"/>
          <w:lang w:val="en-US"/>
        </w:rPr>
        <w:t xml:space="preserve"> of the cell membrane</w:t>
      </w:r>
      <w:r w:rsidR="006A6371" w:rsidRPr="00516A26">
        <w:rPr>
          <w:rFonts w:ascii="Book Antiqua" w:hAnsi="Book Antiqua"/>
          <w:szCs w:val="24"/>
          <w:lang w:val="en-US"/>
        </w:rPr>
        <w:t>, respectively</w:t>
      </w:r>
      <w:r w:rsidR="005B20E5" w:rsidRPr="00516A26">
        <w:rPr>
          <w:rFonts w:ascii="Book Antiqua" w:hAnsi="Book Antiqua"/>
          <w:szCs w:val="24"/>
          <w:lang w:val="en-US"/>
        </w:rPr>
        <w:t xml:space="preserve">, </w:t>
      </w:r>
      <w:r w:rsidR="0093376C" w:rsidRPr="00516A26">
        <w:rPr>
          <w:rFonts w:ascii="Book Antiqua" w:hAnsi="Book Antiqua"/>
          <w:szCs w:val="24"/>
          <w:lang w:val="en-US"/>
        </w:rPr>
        <w:t xml:space="preserve">and </w:t>
      </w:r>
      <w:r w:rsidR="005B20E5" w:rsidRPr="00516A26">
        <w:rPr>
          <w:rFonts w:ascii="Book Antiqua" w:hAnsi="Book Antiqua"/>
          <w:szCs w:val="24"/>
          <w:lang w:val="en-US"/>
        </w:rPr>
        <w:t>then</w:t>
      </w:r>
      <w:r w:rsidR="00EC158E" w:rsidRPr="00516A26">
        <w:rPr>
          <w:rFonts w:ascii="Book Antiqua" w:hAnsi="Book Antiqua"/>
          <w:szCs w:val="24"/>
          <w:lang w:val="en-US"/>
        </w:rPr>
        <w:t xml:space="preserve"> would</w:t>
      </w:r>
      <w:r w:rsidR="005B20E5" w:rsidRPr="00516A26">
        <w:rPr>
          <w:rFonts w:ascii="Book Antiqua" w:hAnsi="Book Antiqua"/>
          <w:szCs w:val="24"/>
          <w:lang w:val="en-US"/>
        </w:rPr>
        <w:t xml:space="preserve"> </w:t>
      </w:r>
      <w:r w:rsidR="0093376C" w:rsidRPr="00516A26">
        <w:rPr>
          <w:rFonts w:ascii="Book Antiqua" w:hAnsi="Book Antiqua"/>
          <w:szCs w:val="24"/>
          <w:lang w:val="en-US"/>
        </w:rPr>
        <w:t xml:space="preserve">reduce </w:t>
      </w:r>
      <w:proofErr w:type="spellStart"/>
      <w:r w:rsidR="0093376C" w:rsidRPr="00516A26">
        <w:rPr>
          <w:rFonts w:ascii="Book Antiqua" w:hAnsi="Book Antiqua"/>
          <w:szCs w:val="24"/>
          <w:lang w:val="en-US"/>
        </w:rPr>
        <w:t>vasomotion</w:t>
      </w:r>
      <w:proofErr w:type="spellEnd"/>
      <w:r w:rsidR="0093376C" w:rsidRPr="00516A26">
        <w:rPr>
          <w:rFonts w:ascii="Book Antiqua" w:hAnsi="Book Antiqua"/>
          <w:szCs w:val="24"/>
          <w:lang w:val="en-US"/>
        </w:rPr>
        <w:t xml:space="preserve">. </w:t>
      </w:r>
      <w:r w:rsidR="004E0E3B" w:rsidRPr="00516A26">
        <w:rPr>
          <w:rFonts w:ascii="Book Antiqua" w:eastAsiaTheme="minorEastAsia" w:hAnsi="Book Antiqua"/>
          <w:szCs w:val="24"/>
          <w:lang w:val="en-US" w:eastAsia="zh-CN"/>
        </w:rPr>
        <w:t xml:space="preserve"> </w:t>
      </w:r>
    </w:p>
    <w:sectPr w:rsidR="00D3219F" w:rsidRPr="00B1116E">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DF4D45" w15:done="0"/>
  <w15:commentEx w15:paraId="77D6B932" w15:done="0"/>
  <w15:commentEx w15:paraId="26383028" w15:done="0"/>
  <w15:commentEx w15:paraId="549C2B26" w15:done="0"/>
  <w15:commentEx w15:paraId="0093311C" w15:done="0"/>
  <w15:commentEx w15:paraId="1F61835A" w15:done="0"/>
  <w15:commentEx w15:paraId="7AF8D6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3E998" w14:textId="77777777" w:rsidR="009D702F" w:rsidRDefault="009D702F" w:rsidP="008A16AF">
      <w:r>
        <w:separator/>
      </w:r>
    </w:p>
  </w:endnote>
  <w:endnote w:type="continuationSeparator" w:id="0">
    <w:p w14:paraId="77185276" w14:textId="77777777" w:rsidR="009D702F" w:rsidRDefault="009D702F" w:rsidP="008A1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A1002AE7" w:usb1="C0000063" w:usb2="00000038" w:usb3="00000000" w:csb0="000000B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G Times">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049A55" w14:textId="77777777" w:rsidR="009D702F" w:rsidRDefault="009D702F" w:rsidP="008A16AF">
      <w:r>
        <w:separator/>
      </w:r>
    </w:p>
  </w:footnote>
  <w:footnote w:type="continuationSeparator" w:id="0">
    <w:p w14:paraId="73D6C843" w14:textId="77777777" w:rsidR="009D702F" w:rsidRDefault="009D702F" w:rsidP="008A16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B"/>
    <w:multiLevelType w:val="multilevel"/>
    <w:tmpl w:val="894EE88D"/>
    <w:lvl w:ilvl="0">
      <w:start w:val="1"/>
      <w:numFmt w:val="decimal"/>
      <w:isLgl/>
      <w:lvlText w:val="%1."/>
      <w:lvlJc w:val="left"/>
      <w:pPr>
        <w:tabs>
          <w:tab w:val="num" w:pos="360"/>
        </w:tabs>
        <w:ind w:left="360" w:firstLine="360"/>
      </w:pPr>
      <w:rPr>
        <w:rFont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
    <w:nsid w:val="0000001C"/>
    <w:multiLevelType w:val="multilevel"/>
    <w:tmpl w:val="894EE88E"/>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2">
    <w:nsid w:val="0000001D"/>
    <w:multiLevelType w:val="multilevel"/>
    <w:tmpl w:val="894EE88F"/>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3">
    <w:nsid w:val="0000001E"/>
    <w:multiLevelType w:val="multilevel"/>
    <w:tmpl w:val="894EE890"/>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4">
    <w:nsid w:val="02954621"/>
    <w:multiLevelType w:val="hybridMultilevel"/>
    <w:tmpl w:val="3AEE1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9906D9"/>
    <w:multiLevelType w:val="hybridMultilevel"/>
    <w:tmpl w:val="0B6ED8AA"/>
    <w:lvl w:ilvl="0" w:tplc="6E28579A">
      <w:start w:val="1"/>
      <w:numFmt w:val="decimal"/>
      <w:lvlText w:val="%1."/>
      <w:lvlJc w:val="left"/>
      <w:pPr>
        <w:ind w:left="720" w:hanging="360"/>
      </w:pPr>
      <w:rPr>
        <w:rFonts w:ascii="Verdana" w:eastAsia="Times New Roman" w:hAnsi="Verdana"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F947FF"/>
    <w:multiLevelType w:val="hybridMultilevel"/>
    <w:tmpl w:val="9DE048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1A76B3E"/>
    <w:multiLevelType w:val="hybridMultilevel"/>
    <w:tmpl w:val="5E32F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F61873"/>
    <w:multiLevelType w:val="hybridMultilevel"/>
    <w:tmpl w:val="F38498D6"/>
    <w:lvl w:ilvl="0" w:tplc="1F3CAF92">
      <w:start w:val="1"/>
      <w:numFmt w:val="bullet"/>
      <w:lvlText w:val="-"/>
      <w:lvlJc w:val="left"/>
      <w:pPr>
        <w:ind w:left="1080" w:hanging="360"/>
      </w:pPr>
      <w:rPr>
        <w:rFonts w:ascii="Verdana" w:eastAsia="Times New Roman" w:hAnsi="Verdan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45E1F25"/>
    <w:multiLevelType w:val="multilevel"/>
    <w:tmpl w:val="C76ABBAE"/>
    <w:lvl w:ilvl="0">
      <w:start w:val="1"/>
      <w:numFmt w:val="decimal"/>
      <w:lvlText w:val="%1."/>
      <w:lvlJc w:val="left"/>
      <w:pPr>
        <w:tabs>
          <w:tab w:val="num" w:pos="360"/>
        </w:tabs>
        <w:ind w:left="360" w:hanging="360"/>
      </w:pPr>
      <w:rPr>
        <w:rFonts w:hint="default"/>
      </w:rPr>
    </w:lvl>
    <w:lvl w:ilvl="1">
      <w:start w:val="5"/>
      <w:numFmt w:val="decimal"/>
      <w:isLgl/>
      <w:lvlText w:val="%1.%2."/>
      <w:lvlJc w:val="left"/>
      <w:pPr>
        <w:tabs>
          <w:tab w:val="num" w:pos="720"/>
        </w:tabs>
        <w:ind w:left="720" w:hanging="720"/>
      </w:pPr>
      <w:rPr>
        <w:rFonts w:ascii="Verdana" w:hAnsi="Verdana" w:hint="default"/>
        <w:sz w:val="18"/>
      </w:rPr>
    </w:lvl>
    <w:lvl w:ilvl="2">
      <w:start w:val="1"/>
      <w:numFmt w:val="decimal"/>
      <w:isLgl/>
      <w:lvlText w:val="%1.%2.%3."/>
      <w:lvlJc w:val="left"/>
      <w:pPr>
        <w:tabs>
          <w:tab w:val="num" w:pos="720"/>
        </w:tabs>
        <w:ind w:left="720" w:hanging="720"/>
      </w:pPr>
      <w:rPr>
        <w:rFonts w:ascii="Verdana" w:hAnsi="Verdana" w:hint="default"/>
        <w:sz w:val="18"/>
      </w:rPr>
    </w:lvl>
    <w:lvl w:ilvl="3">
      <w:start w:val="1"/>
      <w:numFmt w:val="decimal"/>
      <w:isLgl/>
      <w:lvlText w:val="%1.%2.%3.%4."/>
      <w:lvlJc w:val="left"/>
      <w:pPr>
        <w:tabs>
          <w:tab w:val="num" w:pos="1080"/>
        </w:tabs>
        <w:ind w:left="1080" w:hanging="1080"/>
      </w:pPr>
      <w:rPr>
        <w:rFonts w:ascii="Verdana" w:hAnsi="Verdana" w:hint="default"/>
        <w:sz w:val="18"/>
      </w:rPr>
    </w:lvl>
    <w:lvl w:ilvl="4">
      <w:start w:val="1"/>
      <w:numFmt w:val="decimal"/>
      <w:isLgl/>
      <w:lvlText w:val="%1.%2.%3.%4.%5."/>
      <w:lvlJc w:val="left"/>
      <w:pPr>
        <w:tabs>
          <w:tab w:val="num" w:pos="1080"/>
        </w:tabs>
        <w:ind w:left="1080" w:hanging="1080"/>
      </w:pPr>
      <w:rPr>
        <w:rFonts w:ascii="Verdana" w:hAnsi="Verdana" w:hint="default"/>
        <w:sz w:val="18"/>
      </w:rPr>
    </w:lvl>
    <w:lvl w:ilvl="5">
      <w:start w:val="1"/>
      <w:numFmt w:val="decimal"/>
      <w:isLgl/>
      <w:lvlText w:val="%1.%2.%3.%4.%5.%6."/>
      <w:lvlJc w:val="left"/>
      <w:pPr>
        <w:tabs>
          <w:tab w:val="num" w:pos="1440"/>
        </w:tabs>
        <w:ind w:left="1440" w:hanging="1440"/>
      </w:pPr>
      <w:rPr>
        <w:rFonts w:ascii="Verdana" w:hAnsi="Verdana" w:hint="default"/>
        <w:sz w:val="18"/>
      </w:rPr>
    </w:lvl>
    <w:lvl w:ilvl="6">
      <w:start w:val="1"/>
      <w:numFmt w:val="decimal"/>
      <w:isLgl/>
      <w:lvlText w:val="%1.%2.%3.%4.%5.%6.%7."/>
      <w:lvlJc w:val="left"/>
      <w:pPr>
        <w:tabs>
          <w:tab w:val="num" w:pos="1800"/>
        </w:tabs>
        <w:ind w:left="1800" w:hanging="1800"/>
      </w:pPr>
      <w:rPr>
        <w:rFonts w:ascii="Verdana" w:hAnsi="Verdana" w:hint="default"/>
        <w:sz w:val="18"/>
      </w:rPr>
    </w:lvl>
    <w:lvl w:ilvl="7">
      <w:start w:val="1"/>
      <w:numFmt w:val="decimal"/>
      <w:isLgl/>
      <w:lvlText w:val="%1.%2.%3.%4.%5.%6.%7.%8."/>
      <w:lvlJc w:val="left"/>
      <w:pPr>
        <w:tabs>
          <w:tab w:val="num" w:pos="1800"/>
        </w:tabs>
        <w:ind w:left="1800" w:hanging="1800"/>
      </w:pPr>
      <w:rPr>
        <w:rFonts w:ascii="Verdana" w:hAnsi="Verdana" w:hint="default"/>
        <w:sz w:val="18"/>
      </w:rPr>
    </w:lvl>
    <w:lvl w:ilvl="8">
      <w:start w:val="1"/>
      <w:numFmt w:val="decimal"/>
      <w:isLgl/>
      <w:lvlText w:val="%1.%2.%3.%4.%5.%6.%7.%8.%9."/>
      <w:lvlJc w:val="left"/>
      <w:pPr>
        <w:tabs>
          <w:tab w:val="num" w:pos="2160"/>
        </w:tabs>
        <w:ind w:left="2160" w:hanging="2160"/>
      </w:pPr>
      <w:rPr>
        <w:rFonts w:ascii="Verdana" w:hAnsi="Verdana" w:hint="default"/>
        <w:sz w:val="18"/>
      </w:rPr>
    </w:lvl>
  </w:abstractNum>
  <w:abstractNum w:abstractNumId="10">
    <w:nsid w:val="16794701"/>
    <w:multiLevelType w:val="hybridMultilevel"/>
    <w:tmpl w:val="896C5DF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2635596"/>
    <w:multiLevelType w:val="hybridMultilevel"/>
    <w:tmpl w:val="0682E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47F79"/>
    <w:multiLevelType w:val="multilevel"/>
    <w:tmpl w:val="4746DDEE"/>
    <w:lvl w:ilvl="0">
      <w:start w:val="1"/>
      <w:numFmt w:val="upperRoman"/>
      <w:lvlText w:val="%1."/>
      <w:lvlJc w:val="left"/>
      <w:pPr>
        <w:tabs>
          <w:tab w:val="num" w:pos="720"/>
        </w:tabs>
        <w:ind w:left="720" w:hanging="720"/>
      </w:pPr>
      <w:rPr>
        <w:rFonts w:ascii="Verdana" w:hAnsi="Verdana" w:hint="default"/>
        <w:b/>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35A7186B"/>
    <w:multiLevelType w:val="hybridMultilevel"/>
    <w:tmpl w:val="275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71156C"/>
    <w:multiLevelType w:val="hybridMultilevel"/>
    <w:tmpl w:val="2236B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0F0BE6"/>
    <w:multiLevelType w:val="hybridMultilevel"/>
    <w:tmpl w:val="34306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466D0D"/>
    <w:multiLevelType w:val="hybridMultilevel"/>
    <w:tmpl w:val="272E59B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nsid w:val="41E830F1"/>
    <w:multiLevelType w:val="hybridMultilevel"/>
    <w:tmpl w:val="BA0252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5564017"/>
    <w:multiLevelType w:val="hybridMultilevel"/>
    <w:tmpl w:val="E1643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0C7D99"/>
    <w:multiLevelType w:val="multilevel"/>
    <w:tmpl w:val="9F88CD68"/>
    <w:lvl w:ilvl="0">
      <w:start w:val="2"/>
      <w:numFmt w:val="decimal"/>
      <w:lvlText w:val="%1."/>
      <w:lvlJc w:val="left"/>
      <w:pPr>
        <w:tabs>
          <w:tab w:val="num" w:pos="360"/>
        </w:tabs>
        <w:ind w:left="360" w:hanging="360"/>
      </w:pPr>
      <w:rPr>
        <w:rFonts w:hint="default"/>
      </w:rPr>
    </w:lvl>
    <w:lvl w:ilvl="1">
      <w:start w:val="5"/>
      <w:numFmt w:val="decimal"/>
      <w:isLgl/>
      <w:lvlText w:val="%1.%2."/>
      <w:lvlJc w:val="left"/>
      <w:pPr>
        <w:tabs>
          <w:tab w:val="num" w:pos="720"/>
        </w:tabs>
        <w:ind w:left="720" w:hanging="720"/>
      </w:pPr>
      <w:rPr>
        <w:rFonts w:ascii="Verdana" w:hAnsi="Verdana" w:hint="default"/>
        <w:sz w:val="18"/>
      </w:rPr>
    </w:lvl>
    <w:lvl w:ilvl="2">
      <w:start w:val="1"/>
      <w:numFmt w:val="decimal"/>
      <w:isLgl/>
      <w:lvlText w:val="%1.%2.%3."/>
      <w:lvlJc w:val="left"/>
      <w:pPr>
        <w:tabs>
          <w:tab w:val="num" w:pos="720"/>
        </w:tabs>
        <w:ind w:left="720" w:hanging="720"/>
      </w:pPr>
      <w:rPr>
        <w:rFonts w:ascii="Verdana" w:hAnsi="Verdana" w:hint="default"/>
        <w:sz w:val="18"/>
      </w:rPr>
    </w:lvl>
    <w:lvl w:ilvl="3">
      <w:start w:val="1"/>
      <w:numFmt w:val="decimal"/>
      <w:isLgl/>
      <w:lvlText w:val="%1.%2.%3.%4."/>
      <w:lvlJc w:val="left"/>
      <w:pPr>
        <w:tabs>
          <w:tab w:val="num" w:pos="1080"/>
        </w:tabs>
        <w:ind w:left="1080" w:hanging="1080"/>
      </w:pPr>
      <w:rPr>
        <w:rFonts w:ascii="Verdana" w:hAnsi="Verdana" w:hint="default"/>
        <w:sz w:val="18"/>
      </w:rPr>
    </w:lvl>
    <w:lvl w:ilvl="4">
      <w:start w:val="1"/>
      <w:numFmt w:val="decimal"/>
      <w:isLgl/>
      <w:lvlText w:val="%1.%2.%3.%4.%5."/>
      <w:lvlJc w:val="left"/>
      <w:pPr>
        <w:tabs>
          <w:tab w:val="num" w:pos="1080"/>
        </w:tabs>
        <w:ind w:left="1080" w:hanging="1080"/>
      </w:pPr>
      <w:rPr>
        <w:rFonts w:ascii="Verdana" w:hAnsi="Verdana" w:hint="default"/>
        <w:sz w:val="18"/>
      </w:rPr>
    </w:lvl>
    <w:lvl w:ilvl="5">
      <w:start w:val="1"/>
      <w:numFmt w:val="decimal"/>
      <w:isLgl/>
      <w:lvlText w:val="%1.%2.%3.%4.%5.%6."/>
      <w:lvlJc w:val="left"/>
      <w:pPr>
        <w:tabs>
          <w:tab w:val="num" w:pos="1440"/>
        </w:tabs>
        <w:ind w:left="1440" w:hanging="1440"/>
      </w:pPr>
      <w:rPr>
        <w:rFonts w:ascii="Verdana" w:hAnsi="Verdana" w:hint="default"/>
        <w:sz w:val="18"/>
      </w:rPr>
    </w:lvl>
    <w:lvl w:ilvl="6">
      <w:start w:val="1"/>
      <w:numFmt w:val="decimal"/>
      <w:isLgl/>
      <w:lvlText w:val="%1.%2.%3.%4.%5.%6.%7."/>
      <w:lvlJc w:val="left"/>
      <w:pPr>
        <w:tabs>
          <w:tab w:val="num" w:pos="1800"/>
        </w:tabs>
        <w:ind w:left="1800" w:hanging="1800"/>
      </w:pPr>
      <w:rPr>
        <w:rFonts w:ascii="Verdana" w:hAnsi="Verdana" w:hint="default"/>
        <w:sz w:val="18"/>
      </w:rPr>
    </w:lvl>
    <w:lvl w:ilvl="7">
      <w:start w:val="1"/>
      <w:numFmt w:val="decimal"/>
      <w:isLgl/>
      <w:lvlText w:val="%1.%2.%3.%4.%5.%6.%7.%8."/>
      <w:lvlJc w:val="left"/>
      <w:pPr>
        <w:tabs>
          <w:tab w:val="num" w:pos="1800"/>
        </w:tabs>
        <w:ind w:left="1800" w:hanging="1800"/>
      </w:pPr>
      <w:rPr>
        <w:rFonts w:ascii="Verdana" w:hAnsi="Verdana" w:hint="default"/>
        <w:sz w:val="18"/>
      </w:rPr>
    </w:lvl>
    <w:lvl w:ilvl="8">
      <w:start w:val="1"/>
      <w:numFmt w:val="decimal"/>
      <w:isLgl/>
      <w:lvlText w:val="%1.%2.%3.%4.%5.%6.%7.%8.%9."/>
      <w:lvlJc w:val="left"/>
      <w:pPr>
        <w:tabs>
          <w:tab w:val="num" w:pos="2160"/>
        </w:tabs>
        <w:ind w:left="2160" w:hanging="2160"/>
      </w:pPr>
      <w:rPr>
        <w:rFonts w:ascii="Verdana" w:hAnsi="Verdana" w:hint="default"/>
        <w:sz w:val="18"/>
      </w:rPr>
    </w:lvl>
  </w:abstractNum>
  <w:abstractNum w:abstractNumId="20">
    <w:nsid w:val="47B526F5"/>
    <w:multiLevelType w:val="hybridMultilevel"/>
    <w:tmpl w:val="7CF8D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3B72975"/>
    <w:multiLevelType w:val="hybridMultilevel"/>
    <w:tmpl w:val="3BFC9D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4253C9E"/>
    <w:multiLevelType w:val="hybridMultilevel"/>
    <w:tmpl w:val="4118B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C37EC8"/>
    <w:multiLevelType w:val="hybridMultilevel"/>
    <w:tmpl w:val="F62ECE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EA1066"/>
    <w:multiLevelType w:val="hybridMultilevel"/>
    <w:tmpl w:val="0A78D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1277EA"/>
    <w:multiLevelType w:val="hybridMultilevel"/>
    <w:tmpl w:val="53D8F7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2"/>
  </w:num>
  <w:num w:numId="3">
    <w:abstractNumId w:val="16"/>
  </w:num>
  <w:num w:numId="4">
    <w:abstractNumId w:val="19"/>
  </w:num>
  <w:num w:numId="5">
    <w:abstractNumId w:val="24"/>
  </w:num>
  <w:num w:numId="6">
    <w:abstractNumId w:val="5"/>
  </w:num>
  <w:num w:numId="7">
    <w:abstractNumId w:val="8"/>
  </w:num>
  <w:num w:numId="8">
    <w:abstractNumId w:val="0"/>
  </w:num>
  <w:num w:numId="9">
    <w:abstractNumId w:val="1"/>
  </w:num>
  <w:num w:numId="10">
    <w:abstractNumId w:val="2"/>
  </w:num>
  <w:num w:numId="11">
    <w:abstractNumId w:val="3"/>
  </w:num>
  <w:num w:numId="12">
    <w:abstractNumId w:val="13"/>
  </w:num>
  <w:num w:numId="13">
    <w:abstractNumId w:val="7"/>
  </w:num>
  <w:num w:numId="14">
    <w:abstractNumId w:val="17"/>
  </w:num>
  <w:num w:numId="15">
    <w:abstractNumId w:val="26"/>
  </w:num>
  <w:num w:numId="16">
    <w:abstractNumId w:val="18"/>
  </w:num>
  <w:num w:numId="17">
    <w:abstractNumId w:val="15"/>
  </w:num>
  <w:num w:numId="18">
    <w:abstractNumId w:val="20"/>
  </w:num>
  <w:num w:numId="19">
    <w:abstractNumId w:val="25"/>
  </w:num>
  <w:num w:numId="20">
    <w:abstractNumId w:val="22"/>
  </w:num>
  <w:num w:numId="21">
    <w:abstractNumId w:val="6"/>
  </w:num>
  <w:num w:numId="22">
    <w:abstractNumId w:val="4"/>
  </w:num>
  <w:num w:numId="23">
    <w:abstractNumId w:val="11"/>
  </w:num>
  <w:num w:numId="24">
    <w:abstractNumId w:val="23"/>
  </w:num>
  <w:num w:numId="25">
    <w:abstractNumId w:val="14"/>
  </w:num>
  <w:num w:numId="26">
    <w:abstractNumId w:val="10"/>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ourier&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30B6"/>
    <w:rsid w:val="00003532"/>
    <w:rsid w:val="00006289"/>
    <w:rsid w:val="00032956"/>
    <w:rsid w:val="00050512"/>
    <w:rsid w:val="000613E4"/>
    <w:rsid w:val="00080CBC"/>
    <w:rsid w:val="000A00F3"/>
    <w:rsid w:val="000A2844"/>
    <w:rsid w:val="000C2B5D"/>
    <w:rsid w:val="000C4180"/>
    <w:rsid w:val="000C6748"/>
    <w:rsid w:val="000D4669"/>
    <w:rsid w:val="000D553B"/>
    <w:rsid w:val="000D579B"/>
    <w:rsid w:val="000E0817"/>
    <w:rsid w:val="000F21D0"/>
    <w:rsid w:val="000F7DC5"/>
    <w:rsid w:val="00106CD7"/>
    <w:rsid w:val="0011194C"/>
    <w:rsid w:val="0011208F"/>
    <w:rsid w:val="001150B8"/>
    <w:rsid w:val="0012643E"/>
    <w:rsid w:val="00132008"/>
    <w:rsid w:val="00132214"/>
    <w:rsid w:val="001342A8"/>
    <w:rsid w:val="00140265"/>
    <w:rsid w:val="001437B8"/>
    <w:rsid w:val="00150A0C"/>
    <w:rsid w:val="00150DCB"/>
    <w:rsid w:val="00164D01"/>
    <w:rsid w:val="001705CB"/>
    <w:rsid w:val="00174765"/>
    <w:rsid w:val="00177703"/>
    <w:rsid w:val="001846B0"/>
    <w:rsid w:val="001B491A"/>
    <w:rsid w:val="001B6963"/>
    <w:rsid w:val="002162A8"/>
    <w:rsid w:val="002214F3"/>
    <w:rsid w:val="00221C03"/>
    <w:rsid w:val="00224357"/>
    <w:rsid w:val="00241F17"/>
    <w:rsid w:val="002450CC"/>
    <w:rsid w:val="002513BC"/>
    <w:rsid w:val="0026366A"/>
    <w:rsid w:val="00270E28"/>
    <w:rsid w:val="00272841"/>
    <w:rsid w:val="00272D0A"/>
    <w:rsid w:val="00274F62"/>
    <w:rsid w:val="00281CBE"/>
    <w:rsid w:val="002A71CD"/>
    <w:rsid w:val="002B2BB7"/>
    <w:rsid w:val="002B6736"/>
    <w:rsid w:val="002C1831"/>
    <w:rsid w:val="002D39A2"/>
    <w:rsid w:val="002E4114"/>
    <w:rsid w:val="002E5DC0"/>
    <w:rsid w:val="003068FF"/>
    <w:rsid w:val="0031128D"/>
    <w:rsid w:val="00336A2F"/>
    <w:rsid w:val="003419F8"/>
    <w:rsid w:val="00362593"/>
    <w:rsid w:val="00371A90"/>
    <w:rsid w:val="0037514C"/>
    <w:rsid w:val="0038270A"/>
    <w:rsid w:val="00382C15"/>
    <w:rsid w:val="003910E3"/>
    <w:rsid w:val="00394D3B"/>
    <w:rsid w:val="003A2679"/>
    <w:rsid w:val="003C5042"/>
    <w:rsid w:val="003C699A"/>
    <w:rsid w:val="003D0BE3"/>
    <w:rsid w:val="003D54DD"/>
    <w:rsid w:val="003F3A75"/>
    <w:rsid w:val="003F595B"/>
    <w:rsid w:val="003F5A26"/>
    <w:rsid w:val="004138D8"/>
    <w:rsid w:val="0042255F"/>
    <w:rsid w:val="004254F7"/>
    <w:rsid w:val="00446EBB"/>
    <w:rsid w:val="00453196"/>
    <w:rsid w:val="00455E53"/>
    <w:rsid w:val="00456835"/>
    <w:rsid w:val="0046026A"/>
    <w:rsid w:val="0046422B"/>
    <w:rsid w:val="00494424"/>
    <w:rsid w:val="004C2E66"/>
    <w:rsid w:val="004C5A5B"/>
    <w:rsid w:val="004D2860"/>
    <w:rsid w:val="004D6CC1"/>
    <w:rsid w:val="004E0394"/>
    <w:rsid w:val="004E0E3B"/>
    <w:rsid w:val="004E3085"/>
    <w:rsid w:val="004F10BF"/>
    <w:rsid w:val="005013AD"/>
    <w:rsid w:val="00501543"/>
    <w:rsid w:val="00513493"/>
    <w:rsid w:val="00516341"/>
    <w:rsid w:val="00516A26"/>
    <w:rsid w:val="00520617"/>
    <w:rsid w:val="00522891"/>
    <w:rsid w:val="00522EDF"/>
    <w:rsid w:val="005439AF"/>
    <w:rsid w:val="00552CBC"/>
    <w:rsid w:val="00581CDC"/>
    <w:rsid w:val="00584763"/>
    <w:rsid w:val="005A00E2"/>
    <w:rsid w:val="005A0844"/>
    <w:rsid w:val="005A0B44"/>
    <w:rsid w:val="005A471C"/>
    <w:rsid w:val="005B20E5"/>
    <w:rsid w:val="005B6DF9"/>
    <w:rsid w:val="005C4F0C"/>
    <w:rsid w:val="005D5EBA"/>
    <w:rsid w:val="005E7208"/>
    <w:rsid w:val="00601C8A"/>
    <w:rsid w:val="00613445"/>
    <w:rsid w:val="00616376"/>
    <w:rsid w:val="00633BF9"/>
    <w:rsid w:val="00636B8C"/>
    <w:rsid w:val="006378BB"/>
    <w:rsid w:val="00651C19"/>
    <w:rsid w:val="00661D91"/>
    <w:rsid w:val="0066716D"/>
    <w:rsid w:val="006803D2"/>
    <w:rsid w:val="00684CFB"/>
    <w:rsid w:val="006A6371"/>
    <w:rsid w:val="006A64E5"/>
    <w:rsid w:val="006A6557"/>
    <w:rsid w:val="006C1E1B"/>
    <w:rsid w:val="006C1FB8"/>
    <w:rsid w:val="006C38E8"/>
    <w:rsid w:val="006E43A8"/>
    <w:rsid w:val="006F52C6"/>
    <w:rsid w:val="006F5E62"/>
    <w:rsid w:val="00700992"/>
    <w:rsid w:val="00714384"/>
    <w:rsid w:val="00714A50"/>
    <w:rsid w:val="007162A1"/>
    <w:rsid w:val="00717BC6"/>
    <w:rsid w:val="0074335A"/>
    <w:rsid w:val="00746257"/>
    <w:rsid w:val="007469AD"/>
    <w:rsid w:val="00753C84"/>
    <w:rsid w:val="00761F50"/>
    <w:rsid w:val="00770CD1"/>
    <w:rsid w:val="00781E7C"/>
    <w:rsid w:val="007A73CE"/>
    <w:rsid w:val="007A780D"/>
    <w:rsid w:val="007D7479"/>
    <w:rsid w:val="007E359F"/>
    <w:rsid w:val="007E594D"/>
    <w:rsid w:val="008119CA"/>
    <w:rsid w:val="00815087"/>
    <w:rsid w:val="0083109D"/>
    <w:rsid w:val="008450DC"/>
    <w:rsid w:val="00845964"/>
    <w:rsid w:val="00852751"/>
    <w:rsid w:val="00855FDD"/>
    <w:rsid w:val="0085749D"/>
    <w:rsid w:val="00880214"/>
    <w:rsid w:val="008819CB"/>
    <w:rsid w:val="00885DB2"/>
    <w:rsid w:val="00896123"/>
    <w:rsid w:val="008A004B"/>
    <w:rsid w:val="008A16AF"/>
    <w:rsid w:val="008A3974"/>
    <w:rsid w:val="008A46B9"/>
    <w:rsid w:val="008C1036"/>
    <w:rsid w:val="008C29F9"/>
    <w:rsid w:val="008F1E4A"/>
    <w:rsid w:val="008F61C3"/>
    <w:rsid w:val="00905017"/>
    <w:rsid w:val="00923732"/>
    <w:rsid w:val="00926DED"/>
    <w:rsid w:val="009327BD"/>
    <w:rsid w:val="0093376C"/>
    <w:rsid w:val="00937861"/>
    <w:rsid w:val="00945B59"/>
    <w:rsid w:val="0094629C"/>
    <w:rsid w:val="009509D9"/>
    <w:rsid w:val="00956306"/>
    <w:rsid w:val="00961DAB"/>
    <w:rsid w:val="009757AE"/>
    <w:rsid w:val="00986CEA"/>
    <w:rsid w:val="00990EC0"/>
    <w:rsid w:val="009A348F"/>
    <w:rsid w:val="009A4278"/>
    <w:rsid w:val="009B7958"/>
    <w:rsid w:val="009D055F"/>
    <w:rsid w:val="009D702F"/>
    <w:rsid w:val="009F160A"/>
    <w:rsid w:val="009F3E57"/>
    <w:rsid w:val="00A0259E"/>
    <w:rsid w:val="00A046EA"/>
    <w:rsid w:val="00A17E74"/>
    <w:rsid w:val="00A205F9"/>
    <w:rsid w:val="00A36566"/>
    <w:rsid w:val="00A43E4E"/>
    <w:rsid w:val="00A4674A"/>
    <w:rsid w:val="00A859E3"/>
    <w:rsid w:val="00A95BDA"/>
    <w:rsid w:val="00AA1B00"/>
    <w:rsid w:val="00AC3591"/>
    <w:rsid w:val="00AC3EEC"/>
    <w:rsid w:val="00AC5065"/>
    <w:rsid w:val="00AC5E31"/>
    <w:rsid w:val="00AD1BAE"/>
    <w:rsid w:val="00AD2377"/>
    <w:rsid w:val="00AD2549"/>
    <w:rsid w:val="00AD2CE5"/>
    <w:rsid w:val="00AD446B"/>
    <w:rsid w:val="00AE0129"/>
    <w:rsid w:val="00AE0A7C"/>
    <w:rsid w:val="00AE64DE"/>
    <w:rsid w:val="00AE6A55"/>
    <w:rsid w:val="00AF52FB"/>
    <w:rsid w:val="00B0122B"/>
    <w:rsid w:val="00B05000"/>
    <w:rsid w:val="00B1116E"/>
    <w:rsid w:val="00B34ACC"/>
    <w:rsid w:val="00B42249"/>
    <w:rsid w:val="00B54E04"/>
    <w:rsid w:val="00B62AAA"/>
    <w:rsid w:val="00B64558"/>
    <w:rsid w:val="00B802A3"/>
    <w:rsid w:val="00B80663"/>
    <w:rsid w:val="00B86952"/>
    <w:rsid w:val="00BB479C"/>
    <w:rsid w:val="00BC24CE"/>
    <w:rsid w:val="00BD3B41"/>
    <w:rsid w:val="00C032BC"/>
    <w:rsid w:val="00C04DE7"/>
    <w:rsid w:val="00C05307"/>
    <w:rsid w:val="00C15F7C"/>
    <w:rsid w:val="00C160CD"/>
    <w:rsid w:val="00C330B6"/>
    <w:rsid w:val="00C42812"/>
    <w:rsid w:val="00C43665"/>
    <w:rsid w:val="00C47E84"/>
    <w:rsid w:val="00C54086"/>
    <w:rsid w:val="00C556FC"/>
    <w:rsid w:val="00C56A06"/>
    <w:rsid w:val="00C75BE3"/>
    <w:rsid w:val="00C77D72"/>
    <w:rsid w:val="00C908D5"/>
    <w:rsid w:val="00CA24AE"/>
    <w:rsid w:val="00CD3388"/>
    <w:rsid w:val="00CE4992"/>
    <w:rsid w:val="00D01A9D"/>
    <w:rsid w:val="00D05546"/>
    <w:rsid w:val="00D136D9"/>
    <w:rsid w:val="00D210F9"/>
    <w:rsid w:val="00D3219F"/>
    <w:rsid w:val="00D400C2"/>
    <w:rsid w:val="00D54655"/>
    <w:rsid w:val="00D6355A"/>
    <w:rsid w:val="00D70919"/>
    <w:rsid w:val="00D86998"/>
    <w:rsid w:val="00D9049C"/>
    <w:rsid w:val="00D92356"/>
    <w:rsid w:val="00DA32EA"/>
    <w:rsid w:val="00DB1D00"/>
    <w:rsid w:val="00DB2D52"/>
    <w:rsid w:val="00DB42DB"/>
    <w:rsid w:val="00E00576"/>
    <w:rsid w:val="00E11219"/>
    <w:rsid w:val="00E159D1"/>
    <w:rsid w:val="00E2030A"/>
    <w:rsid w:val="00E3107D"/>
    <w:rsid w:val="00E4133E"/>
    <w:rsid w:val="00E43528"/>
    <w:rsid w:val="00E46071"/>
    <w:rsid w:val="00E50CB1"/>
    <w:rsid w:val="00E510AF"/>
    <w:rsid w:val="00E52557"/>
    <w:rsid w:val="00E8165C"/>
    <w:rsid w:val="00E8724D"/>
    <w:rsid w:val="00E900C8"/>
    <w:rsid w:val="00E95683"/>
    <w:rsid w:val="00EA3E42"/>
    <w:rsid w:val="00EB0291"/>
    <w:rsid w:val="00EB30CF"/>
    <w:rsid w:val="00EB368A"/>
    <w:rsid w:val="00EB4A46"/>
    <w:rsid w:val="00EC08D3"/>
    <w:rsid w:val="00EC158E"/>
    <w:rsid w:val="00EC60C7"/>
    <w:rsid w:val="00EC61CA"/>
    <w:rsid w:val="00ED422F"/>
    <w:rsid w:val="00EE6AC1"/>
    <w:rsid w:val="00EE7935"/>
    <w:rsid w:val="00EF7608"/>
    <w:rsid w:val="00F1089B"/>
    <w:rsid w:val="00F1134A"/>
    <w:rsid w:val="00F13CC4"/>
    <w:rsid w:val="00F20666"/>
    <w:rsid w:val="00F42E44"/>
    <w:rsid w:val="00F455FD"/>
    <w:rsid w:val="00F45E7F"/>
    <w:rsid w:val="00F60B1C"/>
    <w:rsid w:val="00F6107D"/>
    <w:rsid w:val="00F736D5"/>
    <w:rsid w:val="00F74144"/>
    <w:rsid w:val="00F84507"/>
    <w:rsid w:val="00F87D2C"/>
    <w:rsid w:val="00F97A11"/>
    <w:rsid w:val="00FA0EE5"/>
    <w:rsid w:val="00FA3E87"/>
    <w:rsid w:val="00FA4E40"/>
    <w:rsid w:val="00FA6471"/>
    <w:rsid w:val="00FB271B"/>
    <w:rsid w:val="00FB37EF"/>
    <w:rsid w:val="00FB7365"/>
    <w:rsid w:val="00FC5487"/>
  </w:rsids>
  <m:mathPr>
    <m:mathFont m:val="Cambria Math"/>
    <m:brkBin m:val="before"/>
    <m:brkBinSub m:val="--"/>
    <m:smallFrac m:val="0"/>
    <m:dispDef/>
    <m:lMargin m:val="0"/>
    <m:rMargin m:val="0"/>
    <m:defJc m:val="centerGroup"/>
    <m:wrapIndent m:val="1440"/>
    <m:intLim m:val="subSup"/>
    <m:naryLim m:val="undOvr"/>
  </m:mathPr>
  <w:themeFontLang w:val="es-C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C9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30B6"/>
    <w:pPr>
      <w:widowControl w:val="0"/>
      <w:spacing w:after="0" w:line="240" w:lineRule="auto"/>
    </w:pPr>
    <w:rPr>
      <w:rFonts w:ascii="Courier" w:eastAsia="Times New Roman" w:hAnsi="Courier" w:cs="Times New Roman"/>
      <w:sz w:val="24"/>
      <w:szCs w:val="20"/>
      <w:lang w:eastAsia="es-MX"/>
    </w:rPr>
  </w:style>
  <w:style w:type="paragraph" w:styleId="1">
    <w:name w:val="heading 1"/>
    <w:basedOn w:val="a"/>
    <w:next w:val="a"/>
    <w:link w:val="1Char"/>
    <w:qFormat/>
    <w:rsid w:val="00C330B6"/>
    <w:pPr>
      <w:keepNext/>
      <w:tabs>
        <w:tab w:val="center" w:pos="751"/>
      </w:tabs>
      <w:suppressAutoHyphens/>
      <w:spacing w:before="186" w:after="54"/>
      <w:jc w:val="center"/>
      <w:outlineLvl w:val="0"/>
    </w:pPr>
    <w:rPr>
      <w:b/>
      <w:lang w:val="es-ES_tradnl"/>
    </w:rPr>
  </w:style>
  <w:style w:type="paragraph" w:styleId="2">
    <w:name w:val="heading 2"/>
    <w:basedOn w:val="a"/>
    <w:next w:val="a"/>
    <w:link w:val="2Char"/>
    <w:qFormat/>
    <w:rsid w:val="00C330B6"/>
    <w:pPr>
      <w:keepNext/>
      <w:tabs>
        <w:tab w:val="left" w:pos="-720"/>
      </w:tabs>
      <w:suppressAutoHyphens/>
      <w:spacing w:after="54"/>
      <w:outlineLvl w:val="1"/>
    </w:pPr>
    <w:rPr>
      <w:rFonts w:ascii="CG Times" w:hAnsi="CG Times"/>
      <w:b/>
      <w:sz w:val="12"/>
      <w:lang w:val="es-ES_tradnl"/>
    </w:rPr>
  </w:style>
  <w:style w:type="paragraph" w:styleId="3">
    <w:name w:val="heading 3"/>
    <w:basedOn w:val="a"/>
    <w:next w:val="a"/>
    <w:link w:val="3Char"/>
    <w:qFormat/>
    <w:rsid w:val="00C330B6"/>
    <w:pPr>
      <w:keepNext/>
      <w:tabs>
        <w:tab w:val="center" w:pos="776"/>
      </w:tabs>
      <w:suppressAutoHyphens/>
      <w:spacing w:before="186" w:after="54"/>
      <w:jc w:val="center"/>
      <w:outlineLvl w:val="2"/>
    </w:pPr>
    <w:rPr>
      <w:rFonts w:ascii="CG Times" w:hAnsi="CG Times"/>
      <w:b/>
      <w:sz w:val="14"/>
      <w:lang w:val="es-ES_tradnl"/>
    </w:rPr>
  </w:style>
  <w:style w:type="paragraph" w:styleId="4">
    <w:name w:val="heading 4"/>
    <w:basedOn w:val="a"/>
    <w:next w:val="a"/>
    <w:link w:val="4Char"/>
    <w:qFormat/>
    <w:rsid w:val="00C330B6"/>
    <w:pPr>
      <w:keepNext/>
      <w:tabs>
        <w:tab w:val="center" w:pos="2887"/>
      </w:tabs>
      <w:suppressAutoHyphens/>
      <w:spacing w:before="186" w:after="54"/>
      <w:outlineLvl w:val="3"/>
    </w:pPr>
    <w:rPr>
      <w:rFonts w:ascii="CG Times" w:hAnsi="CG Times"/>
      <w:b/>
      <w:sz w:val="14"/>
      <w:lang w:val="es-ES_tradnl"/>
    </w:rPr>
  </w:style>
  <w:style w:type="paragraph" w:styleId="5">
    <w:name w:val="heading 5"/>
    <w:basedOn w:val="a"/>
    <w:next w:val="a"/>
    <w:link w:val="5Char"/>
    <w:qFormat/>
    <w:rsid w:val="00C330B6"/>
    <w:pPr>
      <w:keepNext/>
      <w:tabs>
        <w:tab w:val="center" w:pos="931"/>
      </w:tabs>
      <w:suppressAutoHyphens/>
      <w:jc w:val="center"/>
      <w:outlineLvl w:val="4"/>
    </w:pPr>
    <w:rPr>
      <w:rFonts w:ascii="CG Times" w:hAnsi="CG Times"/>
      <w:b/>
      <w:sz w:val="19"/>
      <w:lang w:val="es-ES_tradnl"/>
    </w:rPr>
  </w:style>
  <w:style w:type="paragraph" w:styleId="6">
    <w:name w:val="heading 6"/>
    <w:basedOn w:val="a"/>
    <w:next w:val="a"/>
    <w:link w:val="6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jc w:val="both"/>
      <w:outlineLvl w:val="5"/>
    </w:pPr>
    <w:rPr>
      <w:b/>
      <w:sz w:val="18"/>
      <w:lang w:val="es-ES_tradnl"/>
    </w:rPr>
  </w:style>
  <w:style w:type="paragraph" w:styleId="7">
    <w:name w:val="heading 7"/>
    <w:basedOn w:val="a"/>
    <w:next w:val="a"/>
    <w:link w:val="7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jc w:val="both"/>
      <w:outlineLvl w:val="6"/>
    </w:pPr>
    <w:rPr>
      <w:rFonts w:ascii="CG Times" w:hAnsi="CG Times"/>
      <w:b/>
      <w:sz w:val="22"/>
      <w:lang w:val="es-ES_tradnl"/>
    </w:rPr>
  </w:style>
  <w:style w:type="paragraph" w:styleId="8">
    <w:name w:val="heading 8"/>
    <w:basedOn w:val="a"/>
    <w:next w:val="a"/>
    <w:link w:val="8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right="-137"/>
      <w:jc w:val="both"/>
      <w:outlineLvl w:val="7"/>
    </w:pPr>
    <w:rPr>
      <w:b/>
      <w:lang w:val="es-ES_tradnl"/>
    </w:rPr>
  </w:style>
  <w:style w:type="paragraph" w:styleId="9">
    <w:name w:val="heading 9"/>
    <w:basedOn w:val="a"/>
    <w:next w:val="a"/>
    <w:link w:val="9Char"/>
    <w:qFormat/>
    <w:rsid w:val="00C330B6"/>
    <w:pPr>
      <w:keepNext/>
      <w:suppressAutoHyphens/>
      <w:spacing w:before="60" w:after="60"/>
      <w:jc w:val="center"/>
      <w:outlineLvl w:val="8"/>
    </w:pPr>
    <w:rPr>
      <w:rFonts w:ascii="Verdana" w:hAnsi="Verdana"/>
      <w:b/>
      <w:spacing w:val="-1"/>
      <w:sz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C330B6"/>
    <w:rPr>
      <w:rFonts w:ascii="Courier" w:eastAsia="Times New Roman" w:hAnsi="Courier" w:cs="Times New Roman"/>
      <w:b/>
      <w:sz w:val="24"/>
      <w:szCs w:val="20"/>
      <w:lang w:val="es-ES_tradnl" w:eastAsia="es-MX"/>
    </w:rPr>
  </w:style>
  <w:style w:type="character" w:customStyle="1" w:styleId="2Char">
    <w:name w:val="标题 2 Char"/>
    <w:basedOn w:val="a0"/>
    <w:link w:val="2"/>
    <w:rsid w:val="00C330B6"/>
    <w:rPr>
      <w:rFonts w:ascii="CG Times" w:eastAsia="Times New Roman" w:hAnsi="CG Times" w:cs="Times New Roman"/>
      <w:b/>
      <w:sz w:val="12"/>
      <w:szCs w:val="20"/>
      <w:lang w:val="es-ES_tradnl" w:eastAsia="es-MX"/>
    </w:rPr>
  </w:style>
  <w:style w:type="character" w:customStyle="1" w:styleId="3Char">
    <w:name w:val="标题 3 Char"/>
    <w:basedOn w:val="a0"/>
    <w:link w:val="3"/>
    <w:rsid w:val="00C330B6"/>
    <w:rPr>
      <w:rFonts w:ascii="CG Times" w:eastAsia="Times New Roman" w:hAnsi="CG Times" w:cs="Times New Roman"/>
      <w:b/>
      <w:sz w:val="14"/>
      <w:szCs w:val="20"/>
      <w:lang w:val="es-ES_tradnl" w:eastAsia="es-MX"/>
    </w:rPr>
  </w:style>
  <w:style w:type="character" w:customStyle="1" w:styleId="4Char">
    <w:name w:val="标题 4 Char"/>
    <w:basedOn w:val="a0"/>
    <w:link w:val="4"/>
    <w:rsid w:val="00C330B6"/>
    <w:rPr>
      <w:rFonts w:ascii="CG Times" w:eastAsia="Times New Roman" w:hAnsi="CG Times" w:cs="Times New Roman"/>
      <w:b/>
      <w:sz w:val="14"/>
      <w:szCs w:val="20"/>
      <w:lang w:val="es-ES_tradnl" w:eastAsia="es-MX"/>
    </w:rPr>
  </w:style>
  <w:style w:type="character" w:customStyle="1" w:styleId="5Char">
    <w:name w:val="标题 5 Char"/>
    <w:basedOn w:val="a0"/>
    <w:link w:val="5"/>
    <w:rsid w:val="00C330B6"/>
    <w:rPr>
      <w:rFonts w:ascii="CG Times" w:eastAsia="Times New Roman" w:hAnsi="CG Times" w:cs="Times New Roman"/>
      <w:b/>
      <w:sz w:val="19"/>
      <w:szCs w:val="20"/>
      <w:lang w:val="es-ES_tradnl" w:eastAsia="es-MX"/>
    </w:rPr>
  </w:style>
  <w:style w:type="character" w:customStyle="1" w:styleId="6Char">
    <w:name w:val="标题 6 Char"/>
    <w:basedOn w:val="a0"/>
    <w:link w:val="6"/>
    <w:rsid w:val="00C330B6"/>
    <w:rPr>
      <w:rFonts w:ascii="Courier" w:eastAsia="Times New Roman" w:hAnsi="Courier" w:cs="Times New Roman"/>
      <w:b/>
      <w:sz w:val="18"/>
      <w:szCs w:val="20"/>
      <w:lang w:val="es-ES_tradnl" w:eastAsia="es-MX"/>
    </w:rPr>
  </w:style>
  <w:style w:type="character" w:customStyle="1" w:styleId="7Char">
    <w:name w:val="标题 7 Char"/>
    <w:basedOn w:val="a0"/>
    <w:link w:val="7"/>
    <w:rsid w:val="00C330B6"/>
    <w:rPr>
      <w:rFonts w:ascii="CG Times" w:eastAsia="Times New Roman" w:hAnsi="CG Times" w:cs="Times New Roman"/>
      <w:b/>
      <w:szCs w:val="20"/>
      <w:lang w:val="es-ES_tradnl" w:eastAsia="es-MX"/>
    </w:rPr>
  </w:style>
  <w:style w:type="character" w:customStyle="1" w:styleId="8Char">
    <w:name w:val="标题 8 Char"/>
    <w:basedOn w:val="a0"/>
    <w:link w:val="8"/>
    <w:rsid w:val="00C330B6"/>
    <w:rPr>
      <w:rFonts w:ascii="Courier" w:eastAsia="Times New Roman" w:hAnsi="Courier" w:cs="Times New Roman"/>
      <w:b/>
      <w:sz w:val="24"/>
      <w:szCs w:val="20"/>
      <w:lang w:val="es-ES_tradnl" w:eastAsia="es-MX"/>
    </w:rPr>
  </w:style>
  <w:style w:type="character" w:customStyle="1" w:styleId="9Char">
    <w:name w:val="标题 9 Char"/>
    <w:basedOn w:val="a0"/>
    <w:link w:val="9"/>
    <w:rsid w:val="00C330B6"/>
    <w:rPr>
      <w:rFonts w:ascii="Verdana" w:eastAsia="Times New Roman" w:hAnsi="Verdana" w:cs="Times New Roman"/>
      <w:b/>
      <w:spacing w:val="-1"/>
      <w:sz w:val="16"/>
      <w:szCs w:val="20"/>
      <w:lang w:eastAsia="es-MX"/>
    </w:rPr>
  </w:style>
  <w:style w:type="paragraph" w:styleId="a3">
    <w:name w:val="endnote text"/>
    <w:basedOn w:val="a"/>
    <w:link w:val="Char"/>
    <w:semiHidden/>
    <w:rsid w:val="00C330B6"/>
  </w:style>
  <w:style w:type="character" w:customStyle="1" w:styleId="Char">
    <w:name w:val="尾注文本 Char"/>
    <w:basedOn w:val="a0"/>
    <w:link w:val="a3"/>
    <w:semiHidden/>
    <w:rsid w:val="00C330B6"/>
    <w:rPr>
      <w:rFonts w:ascii="Courier" w:eastAsia="Times New Roman" w:hAnsi="Courier" w:cs="Times New Roman"/>
      <w:sz w:val="24"/>
      <w:szCs w:val="20"/>
      <w:lang w:eastAsia="es-MX"/>
    </w:rPr>
  </w:style>
  <w:style w:type="character" w:styleId="a4">
    <w:name w:val="endnote reference"/>
    <w:semiHidden/>
    <w:rsid w:val="00C330B6"/>
    <w:rPr>
      <w:vertAlign w:val="superscript"/>
    </w:rPr>
  </w:style>
  <w:style w:type="paragraph" w:styleId="a5">
    <w:name w:val="footnote text"/>
    <w:basedOn w:val="a"/>
    <w:link w:val="Char0"/>
    <w:semiHidden/>
    <w:rsid w:val="00C330B6"/>
  </w:style>
  <w:style w:type="character" w:customStyle="1" w:styleId="Char0">
    <w:name w:val="脚注文本 Char"/>
    <w:basedOn w:val="a0"/>
    <w:link w:val="a5"/>
    <w:semiHidden/>
    <w:rsid w:val="00C330B6"/>
    <w:rPr>
      <w:rFonts w:ascii="Courier" w:eastAsia="Times New Roman" w:hAnsi="Courier" w:cs="Times New Roman"/>
      <w:sz w:val="24"/>
      <w:szCs w:val="20"/>
      <w:lang w:eastAsia="es-MX"/>
    </w:rPr>
  </w:style>
  <w:style w:type="character" w:styleId="a6">
    <w:name w:val="footnote reference"/>
    <w:semiHidden/>
    <w:rsid w:val="00C330B6"/>
    <w:rPr>
      <w:vertAlign w:val="superscript"/>
    </w:rPr>
  </w:style>
  <w:style w:type="character" w:customStyle="1" w:styleId="DefaultParagraphFo">
    <w:name w:val="Default Paragraph Fo"/>
    <w:basedOn w:val="a0"/>
    <w:rsid w:val="00C330B6"/>
  </w:style>
  <w:style w:type="character" w:customStyle="1" w:styleId="Fuentedeencabezado">
    <w:name w:val="Fuente de encabezado"/>
    <w:basedOn w:val="a0"/>
    <w:rsid w:val="00C330B6"/>
  </w:style>
  <w:style w:type="character" w:customStyle="1" w:styleId="Documento4">
    <w:name w:val="Documento 4"/>
    <w:rsid w:val="00C330B6"/>
    <w:rPr>
      <w:b/>
      <w:i/>
      <w:sz w:val="24"/>
    </w:rPr>
  </w:style>
  <w:style w:type="character" w:customStyle="1" w:styleId="Bibliogr">
    <w:name w:val="Bibliogr."/>
    <w:basedOn w:val="a0"/>
    <w:rsid w:val="00C330B6"/>
  </w:style>
  <w:style w:type="character" w:customStyle="1" w:styleId="Documento5">
    <w:name w:val="Documento 5"/>
    <w:basedOn w:val="a0"/>
    <w:rsid w:val="00C330B6"/>
  </w:style>
  <w:style w:type="character" w:customStyle="1" w:styleId="Documento2">
    <w:name w:val="Documento 2"/>
    <w:basedOn w:val="a0"/>
    <w:rsid w:val="00C330B6"/>
  </w:style>
  <w:style w:type="character" w:customStyle="1" w:styleId="Documento6">
    <w:name w:val="Documento 6"/>
    <w:basedOn w:val="a0"/>
    <w:rsid w:val="00C330B6"/>
  </w:style>
  <w:style w:type="character" w:customStyle="1" w:styleId="Documento7">
    <w:name w:val="Documento 7"/>
    <w:basedOn w:val="a0"/>
    <w:rsid w:val="00C330B6"/>
  </w:style>
  <w:style w:type="character" w:customStyle="1" w:styleId="Documento8">
    <w:name w:val="Documento 8"/>
    <w:basedOn w:val="a0"/>
    <w:rsid w:val="00C330B6"/>
  </w:style>
  <w:style w:type="character" w:customStyle="1" w:styleId="Documento3">
    <w:name w:val="Documento 3"/>
    <w:basedOn w:val="a0"/>
    <w:rsid w:val="00C330B6"/>
  </w:style>
  <w:style w:type="paragraph" w:customStyle="1" w:styleId="Prder1">
    <w:name w:val="P¿¿r. der. 1"/>
    <w:rsid w:val="00C330B6"/>
    <w:pPr>
      <w:widowControl w:val="0"/>
      <w:tabs>
        <w:tab w:val="left" w:pos="-1023"/>
        <w:tab w:val="left" w:pos="-510"/>
        <w:tab w:val="decimal"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2">
    <w:name w:val="P¿¿r. der. 2"/>
    <w:rsid w:val="00C330B6"/>
    <w:pPr>
      <w:widowControl w:val="0"/>
      <w:tabs>
        <w:tab w:val="left" w:pos="-1023"/>
        <w:tab w:val="left" w:pos="-303"/>
        <w:tab w:val="left" w:pos="123"/>
        <w:tab w:val="decimal"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3">
    <w:name w:val="P¿¿r. der. 3"/>
    <w:rsid w:val="00C330B6"/>
    <w:pPr>
      <w:widowControl w:val="0"/>
      <w:tabs>
        <w:tab w:val="left" w:pos="-1023"/>
        <w:tab w:val="left" w:pos="-303"/>
        <w:tab w:val="left" w:pos="417"/>
        <w:tab w:val="left" w:pos="901"/>
        <w:tab w:val="decimal"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4">
    <w:name w:val="P¿¿r. der. 4"/>
    <w:rsid w:val="00C330B6"/>
    <w:pPr>
      <w:widowControl w:val="0"/>
      <w:tabs>
        <w:tab w:val="left" w:pos="-1023"/>
        <w:tab w:val="left" w:pos="-303"/>
        <w:tab w:val="left" w:pos="417"/>
        <w:tab w:val="left" w:pos="1137"/>
        <w:tab w:val="left" w:pos="1621"/>
        <w:tab w:val="decimal"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Documento1">
    <w:name w:val="Documento 1"/>
    <w:rsid w:val="00C330B6"/>
    <w:pPr>
      <w:keepNext/>
      <w:keepLines/>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5">
    <w:name w:val="P¿¿r. der. 5"/>
    <w:rsid w:val="00C330B6"/>
    <w:pPr>
      <w:widowControl w:val="0"/>
      <w:tabs>
        <w:tab w:val="left" w:pos="-1023"/>
        <w:tab w:val="left" w:pos="-303"/>
        <w:tab w:val="left" w:pos="417"/>
        <w:tab w:val="left" w:pos="1137"/>
        <w:tab w:val="left" w:pos="1857"/>
        <w:tab w:val="left" w:pos="2221"/>
        <w:tab w:val="decimal"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6">
    <w:name w:val="P¿¿r. der. 6"/>
    <w:rsid w:val="00C330B6"/>
    <w:pPr>
      <w:widowControl w:val="0"/>
      <w:tabs>
        <w:tab w:val="left" w:pos="-1023"/>
        <w:tab w:val="left" w:pos="-303"/>
        <w:tab w:val="left" w:pos="417"/>
        <w:tab w:val="left" w:pos="1137"/>
        <w:tab w:val="left" w:pos="1857"/>
        <w:tab w:val="left" w:pos="2577"/>
        <w:tab w:val="left" w:pos="2941"/>
        <w:tab w:val="decimal"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7">
    <w:name w:val="P¿¿r. der. 7"/>
    <w:rsid w:val="00C330B6"/>
    <w:pPr>
      <w:widowControl w:val="0"/>
      <w:tabs>
        <w:tab w:val="left" w:pos="-1023"/>
        <w:tab w:val="left" w:pos="-303"/>
        <w:tab w:val="left" w:pos="417"/>
        <w:tab w:val="left" w:pos="1137"/>
        <w:tab w:val="left" w:pos="1857"/>
        <w:tab w:val="left" w:pos="2577"/>
        <w:tab w:val="left" w:pos="3297"/>
        <w:tab w:val="left" w:pos="3795"/>
        <w:tab w:val="decimal"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8">
    <w:name w:val="P¿¿r. der. 8"/>
    <w:rsid w:val="00C330B6"/>
    <w:pPr>
      <w:widowControl w:val="0"/>
      <w:tabs>
        <w:tab w:val="left" w:pos="-1023"/>
        <w:tab w:val="left" w:pos="-303"/>
        <w:tab w:val="left" w:pos="417"/>
        <w:tab w:val="left" w:pos="1137"/>
        <w:tab w:val="left" w:pos="1857"/>
        <w:tab w:val="left" w:pos="2577"/>
        <w:tab w:val="left" w:pos="3297"/>
        <w:tab w:val="left" w:pos="4017"/>
        <w:tab w:val="left" w:pos="446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character" w:customStyle="1" w:styleId="Tcnico2">
    <w:name w:val="T¿)¿cnico 2"/>
    <w:basedOn w:val="a0"/>
    <w:rsid w:val="00C330B6"/>
  </w:style>
  <w:style w:type="character" w:customStyle="1" w:styleId="Tcnico3">
    <w:name w:val="T¿)¿cnico 3"/>
    <w:basedOn w:val="a0"/>
    <w:rsid w:val="00C330B6"/>
  </w:style>
  <w:style w:type="paragraph" w:customStyle="1" w:styleId="Tcnico4">
    <w:name w:val="T¿)¿cnico 4"/>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character" w:customStyle="1" w:styleId="Tcnico1">
    <w:name w:val="T¿)¿cnico 1"/>
    <w:basedOn w:val="a0"/>
    <w:rsid w:val="00C330B6"/>
  </w:style>
  <w:style w:type="character" w:customStyle="1" w:styleId="Inicdoc">
    <w:name w:val="Inic. doc."/>
    <w:basedOn w:val="a0"/>
    <w:rsid w:val="00C330B6"/>
  </w:style>
  <w:style w:type="paragraph" w:customStyle="1" w:styleId="Tcnico5">
    <w:name w:val="T¿)¿cnico 5"/>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6">
    <w:name w:val="T¿)¿cnico 6"/>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7">
    <w:name w:val="T¿)¿cnico 7"/>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8">
    <w:name w:val="T¿)¿cnico 8"/>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character" w:customStyle="1" w:styleId="Inicestt">
    <w:name w:val="Inic. est. t"/>
    <w:basedOn w:val="a0"/>
    <w:rsid w:val="00C330B6"/>
  </w:style>
  <w:style w:type="paragraph" w:customStyle="1" w:styleId="Escrlegal">
    <w:name w:val="Escr. legal"/>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styleId="10">
    <w:name w:val="toc 1"/>
    <w:basedOn w:val="a"/>
    <w:next w:val="a"/>
    <w:semiHidden/>
    <w:rsid w:val="00C330B6"/>
    <w:pPr>
      <w:tabs>
        <w:tab w:val="right" w:leader="dot" w:pos="9360"/>
      </w:tabs>
      <w:suppressAutoHyphens/>
      <w:spacing w:before="480"/>
      <w:ind w:left="720" w:right="720" w:hanging="720"/>
    </w:pPr>
  </w:style>
  <w:style w:type="paragraph" w:styleId="20">
    <w:name w:val="toc 2"/>
    <w:basedOn w:val="a"/>
    <w:next w:val="a"/>
    <w:semiHidden/>
    <w:rsid w:val="00C330B6"/>
    <w:pPr>
      <w:tabs>
        <w:tab w:val="right" w:leader="dot" w:pos="9360"/>
      </w:tabs>
      <w:suppressAutoHyphens/>
      <w:ind w:left="1440" w:right="720" w:hanging="720"/>
    </w:pPr>
  </w:style>
  <w:style w:type="paragraph" w:styleId="30">
    <w:name w:val="toc 3"/>
    <w:basedOn w:val="a"/>
    <w:next w:val="a"/>
    <w:semiHidden/>
    <w:rsid w:val="00C330B6"/>
    <w:pPr>
      <w:tabs>
        <w:tab w:val="right" w:leader="dot" w:pos="9360"/>
      </w:tabs>
      <w:suppressAutoHyphens/>
      <w:ind w:left="2160" w:right="720" w:hanging="720"/>
    </w:pPr>
  </w:style>
  <w:style w:type="paragraph" w:styleId="40">
    <w:name w:val="toc 4"/>
    <w:basedOn w:val="a"/>
    <w:next w:val="a"/>
    <w:semiHidden/>
    <w:rsid w:val="00C330B6"/>
    <w:pPr>
      <w:tabs>
        <w:tab w:val="right" w:leader="dot" w:pos="9360"/>
      </w:tabs>
      <w:suppressAutoHyphens/>
      <w:ind w:left="2880" w:right="720" w:hanging="720"/>
    </w:pPr>
  </w:style>
  <w:style w:type="paragraph" w:styleId="50">
    <w:name w:val="toc 5"/>
    <w:basedOn w:val="a"/>
    <w:next w:val="a"/>
    <w:semiHidden/>
    <w:rsid w:val="00C330B6"/>
    <w:pPr>
      <w:tabs>
        <w:tab w:val="right" w:leader="dot" w:pos="9360"/>
      </w:tabs>
      <w:suppressAutoHyphens/>
      <w:ind w:left="3600" w:right="720" w:hanging="720"/>
    </w:pPr>
  </w:style>
  <w:style w:type="paragraph" w:styleId="60">
    <w:name w:val="toc 6"/>
    <w:basedOn w:val="a"/>
    <w:next w:val="a"/>
    <w:semiHidden/>
    <w:rsid w:val="00C330B6"/>
    <w:pPr>
      <w:tabs>
        <w:tab w:val="right" w:pos="9360"/>
      </w:tabs>
      <w:suppressAutoHyphens/>
      <w:ind w:left="720" w:hanging="720"/>
    </w:pPr>
  </w:style>
  <w:style w:type="paragraph" w:styleId="70">
    <w:name w:val="toc 7"/>
    <w:basedOn w:val="a"/>
    <w:next w:val="a"/>
    <w:semiHidden/>
    <w:rsid w:val="00C330B6"/>
    <w:pPr>
      <w:suppressAutoHyphens/>
      <w:ind w:left="720" w:hanging="720"/>
    </w:pPr>
  </w:style>
  <w:style w:type="paragraph" w:styleId="80">
    <w:name w:val="toc 8"/>
    <w:basedOn w:val="a"/>
    <w:next w:val="a"/>
    <w:semiHidden/>
    <w:rsid w:val="00C330B6"/>
    <w:pPr>
      <w:tabs>
        <w:tab w:val="right" w:pos="9360"/>
      </w:tabs>
      <w:suppressAutoHyphens/>
      <w:ind w:left="720" w:hanging="720"/>
    </w:pPr>
  </w:style>
  <w:style w:type="paragraph" w:styleId="90">
    <w:name w:val="toc 9"/>
    <w:basedOn w:val="a"/>
    <w:next w:val="a"/>
    <w:semiHidden/>
    <w:rsid w:val="00C330B6"/>
    <w:pPr>
      <w:tabs>
        <w:tab w:val="right" w:leader="dot" w:pos="9360"/>
      </w:tabs>
      <w:suppressAutoHyphens/>
      <w:ind w:left="720" w:hanging="720"/>
    </w:pPr>
  </w:style>
  <w:style w:type="paragraph" w:customStyle="1" w:styleId="ndice1">
    <w:name w:val="Ìndice 1"/>
    <w:rsid w:val="00C330B6"/>
    <w:pPr>
      <w:widowControl w:val="0"/>
      <w:tabs>
        <w:tab w:val="left" w:pos="-1023"/>
        <w:tab w:val="left" w:pos="-303"/>
        <w:tab w:val="left" w:pos="417"/>
        <w:tab w:val="left" w:leader="do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ndice2">
    <w:name w:val="Ìndice 2"/>
    <w:rsid w:val="00C330B6"/>
    <w:pPr>
      <w:widowControl w:val="0"/>
      <w:tabs>
        <w:tab w:val="left" w:pos="-303"/>
        <w:tab w:val="left" w:pos="417"/>
        <w:tab w:val="left" w:leader="do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toa">
    <w:name w:val="toa"/>
    <w:rsid w:val="00C330B6"/>
    <w:pPr>
      <w:widowControl w:val="0"/>
      <w:tabs>
        <w:tab w:val="left" w:pos="-1023"/>
        <w:tab w:val="lef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epgrafe">
    <w:name w:val="epÌgrafe"/>
    <w:rsid w:val="00C330B6"/>
    <w:pPr>
      <w:widowControl w:val="0"/>
      <w:tabs>
        <w:tab w:val="left" w:pos="-720"/>
      </w:tabs>
      <w:suppressAutoHyphens/>
      <w:spacing w:after="0" w:line="240" w:lineRule="auto"/>
    </w:pPr>
    <w:rPr>
      <w:rFonts w:ascii="Courier" w:eastAsia="Times New Roman" w:hAnsi="Courier" w:cs="Times New Roman"/>
      <w:sz w:val="24"/>
      <w:szCs w:val="20"/>
      <w:lang w:val="es-ES_tradnl" w:eastAsia="es-MX"/>
    </w:rPr>
  </w:style>
  <w:style w:type="character" w:customStyle="1" w:styleId="EquationCaption">
    <w:name w:val="_Equation Caption"/>
    <w:basedOn w:val="a0"/>
    <w:rsid w:val="00C330B6"/>
  </w:style>
  <w:style w:type="paragraph" w:styleId="a7">
    <w:name w:val="header"/>
    <w:basedOn w:val="a"/>
    <w:link w:val="Char1"/>
    <w:rsid w:val="00C330B6"/>
    <w:pPr>
      <w:tabs>
        <w:tab w:val="left" w:pos="-1023"/>
        <w:tab w:val="center" w:pos="3229"/>
        <w:tab w:val="right" w:pos="7480"/>
        <w:tab w:val="left" w:pos="7617"/>
        <w:tab w:val="left" w:pos="8337"/>
        <w:tab w:val="left" w:pos="9057"/>
        <w:tab w:val="left" w:pos="9777"/>
      </w:tabs>
      <w:suppressAutoHyphens/>
    </w:pPr>
    <w:rPr>
      <w:lang w:val="es-ES_tradnl"/>
    </w:rPr>
  </w:style>
  <w:style w:type="character" w:customStyle="1" w:styleId="Char1">
    <w:name w:val="页眉 Char"/>
    <w:basedOn w:val="a0"/>
    <w:link w:val="a7"/>
    <w:rsid w:val="00C330B6"/>
    <w:rPr>
      <w:rFonts w:ascii="Courier" w:eastAsia="Times New Roman" w:hAnsi="Courier" w:cs="Times New Roman"/>
      <w:sz w:val="24"/>
      <w:szCs w:val="20"/>
      <w:lang w:val="es-ES_tradnl" w:eastAsia="es-MX"/>
    </w:rPr>
  </w:style>
  <w:style w:type="paragraph" w:styleId="11">
    <w:name w:val="index 1"/>
    <w:basedOn w:val="a"/>
    <w:next w:val="a"/>
    <w:semiHidden/>
    <w:rsid w:val="00C330B6"/>
    <w:pPr>
      <w:tabs>
        <w:tab w:val="right" w:leader="dot" w:pos="9360"/>
      </w:tabs>
      <w:suppressAutoHyphens/>
      <w:ind w:left="1440" w:right="720" w:hanging="1440"/>
    </w:pPr>
  </w:style>
  <w:style w:type="paragraph" w:styleId="21">
    <w:name w:val="index 2"/>
    <w:basedOn w:val="a"/>
    <w:next w:val="a"/>
    <w:semiHidden/>
    <w:rsid w:val="00C330B6"/>
    <w:pPr>
      <w:tabs>
        <w:tab w:val="right" w:leader="dot" w:pos="9360"/>
      </w:tabs>
      <w:suppressAutoHyphens/>
      <w:ind w:left="1440" w:right="720" w:hanging="720"/>
    </w:pPr>
  </w:style>
  <w:style w:type="paragraph" w:styleId="a8">
    <w:name w:val="toa heading"/>
    <w:basedOn w:val="a"/>
    <w:next w:val="a"/>
    <w:semiHidden/>
    <w:rsid w:val="00C330B6"/>
    <w:pPr>
      <w:tabs>
        <w:tab w:val="right" w:pos="9360"/>
      </w:tabs>
      <w:suppressAutoHyphens/>
    </w:pPr>
  </w:style>
  <w:style w:type="paragraph" w:styleId="a9">
    <w:name w:val="caption"/>
    <w:basedOn w:val="a"/>
    <w:next w:val="a"/>
    <w:qFormat/>
    <w:rsid w:val="00C330B6"/>
  </w:style>
  <w:style w:type="character" w:customStyle="1" w:styleId="EquationCaption1">
    <w:name w:val="_Equation Caption1"/>
    <w:rsid w:val="00C330B6"/>
  </w:style>
  <w:style w:type="paragraph" w:styleId="aa">
    <w:name w:val="footer"/>
    <w:basedOn w:val="a"/>
    <w:link w:val="Char2"/>
    <w:rsid w:val="00C330B6"/>
    <w:pPr>
      <w:tabs>
        <w:tab w:val="center" w:pos="4252"/>
        <w:tab w:val="right" w:pos="8504"/>
      </w:tabs>
    </w:pPr>
  </w:style>
  <w:style w:type="character" w:customStyle="1" w:styleId="Char2">
    <w:name w:val="页脚 Char"/>
    <w:basedOn w:val="a0"/>
    <w:link w:val="aa"/>
    <w:rsid w:val="00C330B6"/>
    <w:rPr>
      <w:rFonts w:ascii="Courier" w:eastAsia="Times New Roman" w:hAnsi="Courier" w:cs="Times New Roman"/>
      <w:sz w:val="24"/>
      <w:szCs w:val="20"/>
      <w:lang w:eastAsia="es-MX"/>
    </w:rPr>
  </w:style>
  <w:style w:type="character" w:styleId="ab">
    <w:name w:val="page number"/>
    <w:basedOn w:val="a0"/>
    <w:semiHidden/>
    <w:rsid w:val="00C330B6"/>
  </w:style>
  <w:style w:type="character" w:styleId="ac">
    <w:name w:val="annotation reference"/>
    <w:rsid w:val="00C330B6"/>
    <w:rPr>
      <w:sz w:val="16"/>
    </w:rPr>
  </w:style>
  <w:style w:type="paragraph" w:styleId="ad">
    <w:name w:val="annotation text"/>
    <w:basedOn w:val="a"/>
    <w:link w:val="Char3"/>
    <w:rsid w:val="00C330B6"/>
    <w:rPr>
      <w:sz w:val="20"/>
    </w:rPr>
  </w:style>
  <w:style w:type="character" w:customStyle="1" w:styleId="Char3">
    <w:name w:val="批注文字 Char"/>
    <w:basedOn w:val="a0"/>
    <w:link w:val="ad"/>
    <w:rsid w:val="00C330B6"/>
    <w:rPr>
      <w:rFonts w:ascii="Courier" w:eastAsia="Times New Roman" w:hAnsi="Courier" w:cs="Times New Roman"/>
      <w:sz w:val="20"/>
      <w:szCs w:val="20"/>
      <w:lang w:eastAsia="es-MX"/>
    </w:rPr>
  </w:style>
  <w:style w:type="paragraph" w:styleId="ae">
    <w:name w:val="Body Text"/>
    <w:basedOn w:val="a"/>
    <w:link w:val="Char4"/>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0632"/>
        <w:tab w:val="left" w:pos="10773"/>
        <w:tab w:val="left" w:pos="11103"/>
      </w:tabs>
      <w:suppressAutoHyphens/>
      <w:ind w:right="266"/>
      <w:jc w:val="both"/>
    </w:pPr>
    <w:rPr>
      <w:rFonts w:ascii="CG Times" w:hAnsi="CG Times"/>
      <w:b/>
      <w:lang w:val="es-ES_tradnl"/>
    </w:rPr>
  </w:style>
  <w:style w:type="character" w:customStyle="1" w:styleId="Char4">
    <w:name w:val="正文文本 Char"/>
    <w:basedOn w:val="a0"/>
    <w:link w:val="ae"/>
    <w:semiHidden/>
    <w:rsid w:val="00C330B6"/>
    <w:rPr>
      <w:rFonts w:ascii="CG Times" w:eastAsia="Times New Roman" w:hAnsi="CG Times" w:cs="Times New Roman"/>
      <w:b/>
      <w:sz w:val="24"/>
      <w:szCs w:val="20"/>
      <w:lang w:val="es-ES_tradnl" w:eastAsia="es-MX"/>
    </w:rPr>
  </w:style>
  <w:style w:type="paragraph" w:styleId="22">
    <w:name w:val="Body Text 2"/>
    <w:basedOn w:val="a"/>
    <w:link w:val="2Char0"/>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340"/>
      </w:tabs>
      <w:suppressAutoHyphens/>
      <w:ind w:right="833"/>
      <w:jc w:val="both"/>
    </w:pPr>
    <w:rPr>
      <w:rFonts w:ascii="CG Times" w:hAnsi="CG Times"/>
      <w:lang w:val="es-ES_tradnl"/>
    </w:rPr>
  </w:style>
  <w:style w:type="character" w:customStyle="1" w:styleId="2Char0">
    <w:name w:val="正文文本 2 Char"/>
    <w:basedOn w:val="a0"/>
    <w:link w:val="22"/>
    <w:semiHidden/>
    <w:rsid w:val="00C330B6"/>
    <w:rPr>
      <w:rFonts w:ascii="CG Times" w:eastAsia="Times New Roman" w:hAnsi="CG Times" w:cs="Times New Roman"/>
      <w:sz w:val="24"/>
      <w:szCs w:val="20"/>
      <w:lang w:val="es-ES_tradnl" w:eastAsia="es-MX"/>
    </w:rPr>
  </w:style>
  <w:style w:type="paragraph" w:styleId="31">
    <w:name w:val="Body Text 3"/>
    <w:basedOn w:val="a"/>
    <w:link w:val="3Char0"/>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right="550"/>
      <w:jc w:val="both"/>
    </w:pPr>
    <w:rPr>
      <w:rFonts w:ascii="CG Times" w:hAnsi="CG Times"/>
      <w:sz w:val="18"/>
      <w:lang w:val="es-ES_tradnl"/>
    </w:rPr>
  </w:style>
  <w:style w:type="character" w:customStyle="1" w:styleId="3Char0">
    <w:name w:val="正文文本 3 Char"/>
    <w:basedOn w:val="a0"/>
    <w:link w:val="31"/>
    <w:semiHidden/>
    <w:rsid w:val="00C330B6"/>
    <w:rPr>
      <w:rFonts w:ascii="CG Times" w:eastAsia="Times New Roman" w:hAnsi="CG Times" w:cs="Times New Roman"/>
      <w:sz w:val="18"/>
      <w:szCs w:val="20"/>
      <w:lang w:val="es-ES_tradnl" w:eastAsia="es-MX"/>
    </w:rPr>
  </w:style>
  <w:style w:type="paragraph" w:styleId="af">
    <w:name w:val="Body Text Indent"/>
    <w:basedOn w:val="a"/>
    <w:link w:val="Char5"/>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left="284"/>
      <w:jc w:val="both"/>
    </w:pPr>
    <w:rPr>
      <w:rFonts w:ascii="CG Times" w:hAnsi="CG Times"/>
      <w:sz w:val="16"/>
      <w:lang w:val="es-ES_tradnl"/>
    </w:rPr>
  </w:style>
  <w:style w:type="character" w:customStyle="1" w:styleId="Char5">
    <w:name w:val="正文文本缩进 Char"/>
    <w:basedOn w:val="a0"/>
    <w:link w:val="af"/>
    <w:semiHidden/>
    <w:rsid w:val="00C330B6"/>
    <w:rPr>
      <w:rFonts w:ascii="CG Times" w:eastAsia="Times New Roman" w:hAnsi="CG Times" w:cs="Times New Roman"/>
      <w:sz w:val="16"/>
      <w:szCs w:val="20"/>
      <w:lang w:val="es-ES_tradnl" w:eastAsia="es-MX"/>
    </w:rPr>
  </w:style>
  <w:style w:type="paragraph" w:styleId="af0">
    <w:name w:val="Block Text"/>
    <w:basedOn w:val="a"/>
    <w:semiHidden/>
    <w:rsid w:val="00C330B6"/>
    <w:pPr>
      <w:tabs>
        <w:tab w:val="left" w:pos="-417"/>
        <w:tab w:val="left" w:pos="303"/>
        <w:tab w:val="left" w:pos="851"/>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057"/>
        <w:tab w:val="left" w:pos="11103"/>
      </w:tabs>
      <w:suppressAutoHyphens/>
      <w:spacing w:after="186"/>
      <w:ind w:left="426" w:right="5"/>
      <w:jc w:val="both"/>
    </w:pPr>
    <w:rPr>
      <w:rFonts w:ascii="CG Times" w:hAnsi="CG Times"/>
      <w:lang w:val="es-ES_tradnl"/>
    </w:rPr>
  </w:style>
  <w:style w:type="paragraph" w:styleId="23">
    <w:name w:val="Body Text Indent 2"/>
    <w:basedOn w:val="a"/>
    <w:link w:val="2Char1"/>
    <w:semiHidden/>
    <w:rsid w:val="00C330B6"/>
    <w:pPr>
      <w:tabs>
        <w:tab w:val="left" w:pos="-417"/>
        <w:tab w:val="left" w:pos="567"/>
        <w:tab w:val="left" w:pos="709"/>
      </w:tabs>
      <w:ind w:left="567"/>
      <w:jc w:val="both"/>
    </w:pPr>
    <w:rPr>
      <w:rFonts w:ascii="Verdana" w:hAnsi="Verdana"/>
      <w:sz w:val="20"/>
      <w:lang w:val="es-ES_tradnl"/>
    </w:rPr>
  </w:style>
  <w:style w:type="character" w:customStyle="1" w:styleId="2Char1">
    <w:name w:val="正文文本缩进 2 Char"/>
    <w:basedOn w:val="a0"/>
    <w:link w:val="23"/>
    <w:semiHidden/>
    <w:rsid w:val="00C330B6"/>
    <w:rPr>
      <w:rFonts w:ascii="Verdana" w:eastAsia="Times New Roman" w:hAnsi="Verdana" w:cs="Times New Roman"/>
      <w:sz w:val="20"/>
      <w:szCs w:val="20"/>
      <w:lang w:val="es-ES_tradnl" w:eastAsia="es-MX"/>
    </w:rPr>
  </w:style>
  <w:style w:type="paragraph" w:styleId="32">
    <w:name w:val="Body Text Indent 3"/>
    <w:basedOn w:val="a"/>
    <w:link w:val="3Char1"/>
    <w:semiHidden/>
    <w:rsid w:val="00C330B6"/>
    <w:pPr>
      <w:suppressAutoHyphens/>
      <w:ind w:left="284"/>
      <w:jc w:val="both"/>
    </w:pPr>
    <w:rPr>
      <w:rFonts w:ascii="Verdana" w:hAnsi="Verdana"/>
      <w:b/>
      <w:spacing w:val="-2"/>
      <w:sz w:val="20"/>
    </w:rPr>
  </w:style>
  <w:style w:type="character" w:customStyle="1" w:styleId="3Char1">
    <w:name w:val="正文文本缩进 3 Char"/>
    <w:basedOn w:val="a0"/>
    <w:link w:val="32"/>
    <w:semiHidden/>
    <w:rsid w:val="00C330B6"/>
    <w:rPr>
      <w:rFonts w:ascii="Verdana" w:eastAsia="Times New Roman" w:hAnsi="Verdana" w:cs="Times New Roman"/>
      <w:b/>
      <w:spacing w:val="-2"/>
      <w:sz w:val="20"/>
      <w:szCs w:val="20"/>
      <w:lang w:eastAsia="es-MX"/>
    </w:rPr>
  </w:style>
  <w:style w:type="paragraph" w:styleId="af1">
    <w:name w:val="Document Map"/>
    <w:basedOn w:val="a"/>
    <w:link w:val="Char6"/>
    <w:semiHidden/>
    <w:rsid w:val="00C330B6"/>
    <w:pPr>
      <w:shd w:val="clear" w:color="auto" w:fill="000080"/>
    </w:pPr>
    <w:rPr>
      <w:rFonts w:ascii="Tahoma" w:hAnsi="Tahoma"/>
    </w:rPr>
  </w:style>
  <w:style w:type="character" w:customStyle="1" w:styleId="Char6">
    <w:name w:val="文档结构图 Char"/>
    <w:basedOn w:val="a0"/>
    <w:link w:val="af1"/>
    <w:semiHidden/>
    <w:rsid w:val="00C330B6"/>
    <w:rPr>
      <w:rFonts w:ascii="Tahoma" w:eastAsia="Times New Roman" w:hAnsi="Tahoma" w:cs="Times New Roman"/>
      <w:sz w:val="24"/>
      <w:szCs w:val="20"/>
      <w:shd w:val="clear" w:color="auto" w:fill="000080"/>
      <w:lang w:eastAsia="es-MX"/>
    </w:rPr>
  </w:style>
  <w:style w:type="table" w:styleId="af2">
    <w:name w:val="Table Grid"/>
    <w:basedOn w:val="a1"/>
    <w:rsid w:val="00C330B6"/>
    <w:pPr>
      <w:spacing w:after="0" w:line="240" w:lineRule="auto"/>
    </w:pPr>
    <w:rPr>
      <w:rFonts w:ascii="Times" w:eastAsia="Times New Roman" w:hAnsi="Times"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330B6"/>
    <w:pPr>
      <w:autoSpaceDE w:val="0"/>
      <w:autoSpaceDN w:val="0"/>
      <w:adjustRightInd w:val="0"/>
      <w:spacing w:after="0" w:line="240" w:lineRule="auto"/>
    </w:pPr>
    <w:rPr>
      <w:rFonts w:ascii="Verdana" w:eastAsia="Times New Roman" w:hAnsi="Verdana" w:cs="Verdana"/>
      <w:color w:val="000000"/>
      <w:sz w:val="24"/>
      <w:szCs w:val="24"/>
      <w:lang w:eastAsia="es-CL"/>
    </w:rPr>
  </w:style>
  <w:style w:type="paragraph" w:styleId="af3">
    <w:name w:val="List Paragraph"/>
    <w:basedOn w:val="a"/>
    <w:uiPriority w:val="34"/>
    <w:qFormat/>
    <w:rsid w:val="00C330B6"/>
    <w:pPr>
      <w:ind w:left="720"/>
      <w:contextualSpacing/>
    </w:pPr>
  </w:style>
  <w:style w:type="paragraph" w:customStyle="1" w:styleId="x-paragraph">
    <w:name w:val="x-paragraph"/>
    <w:basedOn w:val="a"/>
    <w:rsid w:val="00C330B6"/>
    <w:pPr>
      <w:widowControl/>
      <w:spacing w:before="100" w:beforeAutospacing="1" w:after="100" w:afterAutospacing="1"/>
    </w:pPr>
    <w:rPr>
      <w:rFonts w:ascii="Times New Roman" w:hAnsi="Times New Roman"/>
      <w:szCs w:val="24"/>
      <w:lang w:eastAsia="es-CL"/>
    </w:rPr>
  </w:style>
  <w:style w:type="paragraph" w:styleId="af4">
    <w:name w:val="Balloon Text"/>
    <w:basedOn w:val="a"/>
    <w:link w:val="Char7"/>
    <w:unhideWhenUsed/>
    <w:rsid w:val="00C330B6"/>
    <w:rPr>
      <w:rFonts w:ascii="Tahoma" w:hAnsi="Tahoma" w:cs="Tahoma"/>
      <w:sz w:val="16"/>
      <w:szCs w:val="16"/>
    </w:rPr>
  </w:style>
  <w:style w:type="character" w:customStyle="1" w:styleId="Char7">
    <w:name w:val="批注框文本 Char"/>
    <w:basedOn w:val="a0"/>
    <w:link w:val="af4"/>
    <w:rsid w:val="00C330B6"/>
    <w:rPr>
      <w:rFonts w:ascii="Tahoma" w:eastAsia="Times New Roman" w:hAnsi="Tahoma" w:cs="Tahoma"/>
      <w:sz w:val="16"/>
      <w:szCs w:val="16"/>
      <w:lang w:eastAsia="es-MX"/>
    </w:rPr>
  </w:style>
  <w:style w:type="character" w:styleId="af5">
    <w:name w:val="Hyperlink"/>
    <w:uiPriority w:val="99"/>
    <w:unhideWhenUsed/>
    <w:rsid w:val="00C330B6"/>
    <w:rPr>
      <w:color w:val="0000FF"/>
      <w:u w:val="single"/>
    </w:rPr>
  </w:style>
  <w:style w:type="paragraph" w:customStyle="1" w:styleId="Tcnico42">
    <w:name w:val="T¿)¿cnico 42"/>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ES"/>
    </w:rPr>
  </w:style>
  <w:style w:type="paragraph" w:customStyle="1" w:styleId="Tcnico41">
    <w:name w:val="T¿)¿cnico 41"/>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ES"/>
    </w:rPr>
  </w:style>
  <w:style w:type="paragraph" w:customStyle="1" w:styleId="Cuerpo">
    <w:name w:val="Cuerpo"/>
    <w:rsid w:val="00C330B6"/>
    <w:pPr>
      <w:spacing w:after="0" w:line="240" w:lineRule="auto"/>
    </w:pPr>
    <w:rPr>
      <w:rFonts w:ascii="Helvetica" w:eastAsia="ヒラギノ角ゴ Pro W3" w:hAnsi="Helvetica" w:cs="Times New Roman"/>
      <w:color w:val="000000"/>
      <w:sz w:val="24"/>
      <w:szCs w:val="20"/>
      <w:lang w:val="es-ES_tradnl"/>
    </w:rPr>
  </w:style>
  <w:style w:type="paragraph" w:styleId="af6">
    <w:name w:val="annotation subject"/>
    <w:basedOn w:val="ad"/>
    <w:next w:val="ad"/>
    <w:link w:val="Char8"/>
    <w:rsid w:val="00C330B6"/>
    <w:pPr>
      <w:widowControl/>
    </w:pPr>
    <w:rPr>
      <w:rFonts w:ascii="Times New Roman" w:hAnsi="Times New Roman"/>
      <w:b/>
      <w:bCs/>
      <w:lang w:val="es-ES" w:eastAsia="es-ES"/>
    </w:rPr>
  </w:style>
  <w:style w:type="character" w:customStyle="1" w:styleId="Char8">
    <w:name w:val="批注主题 Char"/>
    <w:basedOn w:val="Char3"/>
    <w:link w:val="af6"/>
    <w:rsid w:val="00C330B6"/>
    <w:rPr>
      <w:rFonts w:ascii="Times New Roman" w:eastAsia="Times New Roman" w:hAnsi="Times New Roman" w:cs="Times New Roman"/>
      <w:b/>
      <w:bCs/>
      <w:sz w:val="20"/>
      <w:szCs w:val="20"/>
      <w:lang w:val="es-ES" w:eastAsia="es-ES"/>
    </w:rPr>
  </w:style>
  <w:style w:type="paragraph" w:styleId="af7">
    <w:name w:val="Title"/>
    <w:basedOn w:val="a"/>
    <w:next w:val="a"/>
    <w:link w:val="Char9"/>
    <w:qFormat/>
    <w:rsid w:val="00C330B6"/>
    <w:pPr>
      <w:widowControl/>
      <w:spacing w:before="240" w:after="60"/>
      <w:jc w:val="center"/>
      <w:outlineLvl w:val="0"/>
    </w:pPr>
    <w:rPr>
      <w:rFonts w:ascii="Cambria" w:hAnsi="Cambria"/>
      <w:b/>
      <w:bCs/>
      <w:kern w:val="28"/>
      <w:sz w:val="32"/>
      <w:szCs w:val="32"/>
      <w:lang w:val="es-ES" w:eastAsia="es-ES"/>
    </w:rPr>
  </w:style>
  <w:style w:type="character" w:customStyle="1" w:styleId="Char9">
    <w:name w:val="标题 Char"/>
    <w:basedOn w:val="a0"/>
    <w:link w:val="af7"/>
    <w:rsid w:val="00C330B6"/>
    <w:rPr>
      <w:rFonts w:ascii="Cambria" w:eastAsia="Times New Roman" w:hAnsi="Cambria" w:cs="Times New Roman"/>
      <w:b/>
      <w:bCs/>
      <w:kern w:val="28"/>
      <w:sz w:val="32"/>
      <w:szCs w:val="32"/>
      <w:lang w:val="es-ES" w:eastAsia="es-ES"/>
    </w:rPr>
  </w:style>
  <w:style w:type="paragraph" w:styleId="af8">
    <w:name w:val="Revision"/>
    <w:hidden/>
    <w:uiPriority w:val="99"/>
    <w:semiHidden/>
    <w:rsid w:val="00C330B6"/>
    <w:pPr>
      <w:spacing w:after="0" w:line="240" w:lineRule="auto"/>
    </w:pPr>
    <w:rPr>
      <w:rFonts w:ascii="Times New Roman" w:eastAsia="Times New Roman" w:hAnsi="Times New Roman" w:cs="Times New Roman"/>
      <w:sz w:val="24"/>
      <w:szCs w:val="24"/>
      <w:lang w:val="es-ES" w:eastAsia="es-ES"/>
    </w:rPr>
  </w:style>
  <w:style w:type="table" w:styleId="12">
    <w:name w:val="Table Simple 1"/>
    <w:basedOn w:val="a1"/>
    <w:rsid w:val="00C330B6"/>
    <w:pPr>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f9">
    <w:name w:val="FollowedHyperlink"/>
    <w:basedOn w:val="a0"/>
    <w:uiPriority w:val="99"/>
    <w:semiHidden/>
    <w:unhideWhenUsed/>
    <w:rsid w:val="00C330B6"/>
    <w:rPr>
      <w:color w:val="954F72" w:themeColor="followedHyperlink"/>
      <w:u w:val="single"/>
    </w:rPr>
  </w:style>
  <w:style w:type="paragraph" w:customStyle="1" w:styleId="CuerpoA">
    <w:name w:val="Cuerpo A"/>
    <w:autoRedefine/>
    <w:rsid w:val="00616376"/>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360" w:lineRule="auto"/>
      <w:jc w:val="both"/>
    </w:pPr>
    <w:rPr>
      <w:rFonts w:ascii="Book Antiqua" w:eastAsia="ヒラギノ角ゴ Pro W3" w:hAnsi="Book Antiqua" w:cs="Times New Roman"/>
      <w:sz w:val="24"/>
      <w:szCs w:val="24"/>
      <w:lang w:val="en-US"/>
    </w:rPr>
  </w:style>
  <w:style w:type="paragraph" w:customStyle="1" w:styleId="Formatolibre">
    <w:name w:val="Formato libre"/>
    <w:rsid w:val="00C330B6"/>
    <w:pPr>
      <w:spacing w:after="0" w:line="240" w:lineRule="auto"/>
    </w:pPr>
    <w:rPr>
      <w:rFonts w:ascii="Times" w:eastAsia="ヒラギノ角ゴ Pro W3" w:hAnsi="Times" w:cs="Times New Roman"/>
      <w:color w:val="000000"/>
      <w:sz w:val="20"/>
      <w:szCs w:val="20"/>
      <w:lang w:val="en-US"/>
    </w:rPr>
  </w:style>
  <w:style w:type="character" w:customStyle="1" w:styleId="apple-converted-space">
    <w:name w:val="apple-converted-space"/>
    <w:basedOn w:val="a0"/>
    <w:rsid w:val="00C330B6"/>
  </w:style>
  <w:style w:type="paragraph" w:styleId="afa">
    <w:name w:val="Normal (Web)"/>
    <w:basedOn w:val="a"/>
    <w:uiPriority w:val="99"/>
    <w:semiHidden/>
    <w:unhideWhenUsed/>
    <w:rsid w:val="00C330B6"/>
    <w:pPr>
      <w:widowControl/>
      <w:spacing w:before="100" w:beforeAutospacing="1" w:after="100" w:afterAutospacing="1"/>
    </w:pPr>
    <w:rPr>
      <w:rFonts w:ascii="Times New Roman" w:eastAsiaTheme="minorEastAsia" w:hAnsi="Times New Roman"/>
      <w:szCs w:val="24"/>
      <w:lang w:eastAsia="es-CL"/>
    </w:rPr>
  </w:style>
  <w:style w:type="character" w:customStyle="1" w:styleId="hps">
    <w:name w:val="hps"/>
    <w:basedOn w:val="a0"/>
    <w:rsid w:val="00C54086"/>
  </w:style>
  <w:style w:type="paragraph" w:customStyle="1" w:styleId="EndNoteBibliographyTitle">
    <w:name w:val="EndNote Bibliography Title"/>
    <w:basedOn w:val="a"/>
    <w:link w:val="EndNoteBibliographyTitleCar"/>
    <w:rsid w:val="000F21D0"/>
    <w:pPr>
      <w:jc w:val="center"/>
    </w:pPr>
    <w:rPr>
      <w:noProof/>
      <w:lang w:val="es-MX"/>
    </w:rPr>
  </w:style>
  <w:style w:type="character" w:customStyle="1" w:styleId="EndNoteBibliographyTitleCar">
    <w:name w:val="EndNote Bibliography Title Car"/>
    <w:basedOn w:val="a0"/>
    <w:link w:val="EndNoteBibliographyTitle"/>
    <w:rsid w:val="000F21D0"/>
    <w:rPr>
      <w:rFonts w:ascii="Courier" w:eastAsia="Times New Roman" w:hAnsi="Courier" w:cs="Times New Roman"/>
      <w:noProof/>
      <w:sz w:val="24"/>
      <w:szCs w:val="20"/>
      <w:lang w:val="es-MX" w:eastAsia="es-MX"/>
    </w:rPr>
  </w:style>
  <w:style w:type="paragraph" w:customStyle="1" w:styleId="EndNoteBibliography">
    <w:name w:val="EndNote Bibliography"/>
    <w:basedOn w:val="a"/>
    <w:link w:val="EndNoteBibliographyCar"/>
    <w:rsid w:val="000F21D0"/>
    <w:rPr>
      <w:noProof/>
      <w:lang w:val="es-MX"/>
    </w:rPr>
  </w:style>
  <w:style w:type="character" w:customStyle="1" w:styleId="EndNoteBibliographyCar">
    <w:name w:val="EndNote Bibliography Car"/>
    <w:basedOn w:val="a0"/>
    <w:link w:val="EndNoteBibliography"/>
    <w:rsid w:val="000F21D0"/>
    <w:rPr>
      <w:rFonts w:ascii="Courier" w:eastAsia="Times New Roman" w:hAnsi="Courier" w:cs="Times New Roman"/>
      <w:noProof/>
      <w:sz w:val="24"/>
      <w:szCs w:val="20"/>
      <w:lang w:val="es-MX" w:eastAsia="es-MX"/>
    </w:rPr>
  </w:style>
  <w:style w:type="character" w:customStyle="1" w:styleId="shorttext">
    <w:name w:val="short_text"/>
    <w:basedOn w:val="a0"/>
    <w:rsid w:val="0012643E"/>
  </w:style>
  <w:style w:type="paragraph" w:styleId="afb">
    <w:name w:val="Plain Text"/>
    <w:basedOn w:val="a"/>
    <w:link w:val="Chara"/>
    <w:rsid w:val="00C75BE3"/>
    <w:pPr>
      <w:jc w:val="both"/>
    </w:pPr>
    <w:rPr>
      <w:rFonts w:ascii="宋体" w:eastAsia="宋体" w:hAnsi="Courier New" w:cs="Courier New"/>
      <w:kern w:val="2"/>
      <w:sz w:val="21"/>
      <w:szCs w:val="21"/>
      <w:lang w:val="en-US" w:eastAsia="zh-CN"/>
    </w:rPr>
  </w:style>
  <w:style w:type="character" w:customStyle="1" w:styleId="Chara">
    <w:name w:val="纯文本 Char"/>
    <w:basedOn w:val="a0"/>
    <w:link w:val="afb"/>
    <w:rsid w:val="00C75BE3"/>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30B6"/>
    <w:pPr>
      <w:widowControl w:val="0"/>
      <w:spacing w:after="0" w:line="240" w:lineRule="auto"/>
    </w:pPr>
    <w:rPr>
      <w:rFonts w:ascii="Courier" w:eastAsia="Times New Roman" w:hAnsi="Courier" w:cs="Times New Roman"/>
      <w:sz w:val="24"/>
      <w:szCs w:val="20"/>
      <w:lang w:eastAsia="es-MX"/>
    </w:rPr>
  </w:style>
  <w:style w:type="paragraph" w:styleId="1">
    <w:name w:val="heading 1"/>
    <w:basedOn w:val="a"/>
    <w:next w:val="a"/>
    <w:link w:val="1Char"/>
    <w:qFormat/>
    <w:rsid w:val="00C330B6"/>
    <w:pPr>
      <w:keepNext/>
      <w:tabs>
        <w:tab w:val="center" w:pos="751"/>
      </w:tabs>
      <w:suppressAutoHyphens/>
      <w:spacing w:before="186" w:after="54"/>
      <w:jc w:val="center"/>
      <w:outlineLvl w:val="0"/>
    </w:pPr>
    <w:rPr>
      <w:b/>
      <w:lang w:val="es-ES_tradnl"/>
    </w:rPr>
  </w:style>
  <w:style w:type="paragraph" w:styleId="2">
    <w:name w:val="heading 2"/>
    <w:basedOn w:val="a"/>
    <w:next w:val="a"/>
    <w:link w:val="2Char"/>
    <w:qFormat/>
    <w:rsid w:val="00C330B6"/>
    <w:pPr>
      <w:keepNext/>
      <w:tabs>
        <w:tab w:val="left" w:pos="-720"/>
      </w:tabs>
      <w:suppressAutoHyphens/>
      <w:spacing w:after="54"/>
      <w:outlineLvl w:val="1"/>
    </w:pPr>
    <w:rPr>
      <w:rFonts w:ascii="CG Times" w:hAnsi="CG Times"/>
      <w:b/>
      <w:sz w:val="12"/>
      <w:lang w:val="es-ES_tradnl"/>
    </w:rPr>
  </w:style>
  <w:style w:type="paragraph" w:styleId="3">
    <w:name w:val="heading 3"/>
    <w:basedOn w:val="a"/>
    <w:next w:val="a"/>
    <w:link w:val="3Char"/>
    <w:qFormat/>
    <w:rsid w:val="00C330B6"/>
    <w:pPr>
      <w:keepNext/>
      <w:tabs>
        <w:tab w:val="center" w:pos="776"/>
      </w:tabs>
      <w:suppressAutoHyphens/>
      <w:spacing w:before="186" w:after="54"/>
      <w:jc w:val="center"/>
      <w:outlineLvl w:val="2"/>
    </w:pPr>
    <w:rPr>
      <w:rFonts w:ascii="CG Times" w:hAnsi="CG Times"/>
      <w:b/>
      <w:sz w:val="14"/>
      <w:lang w:val="es-ES_tradnl"/>
    </w:rPr>
  </w:style>
  <w:style w:type="paragraph" w:styleId="4">
    <w:name w:val="heading 4"/>
    <w:basedOn w:val="a"/>
    <w:next w:val="a"/>
    <w:link w:val="4Char"/>
    <w:qFormat/>
    <w:rsid w:val="00C330B6"/>
    <w:pPr>
      <w:keepNext/>
      <w:tabs>
        <w:tab w:val="center" w:pos="2887"/>
      </w:tabs>
      <w:suppressAutoHyphens/>
      <w:spacing w:before="186" w:after="54"/>
      <w:outlineLvl w:val="3"/>
    </w:pPr>
    <w:rPr>
      <w:rFonts w:ascii="CG Times" w:hAnsi="CG Times"/>
      <w:b/>
      <w:sz w:val="14"/>
      <w:lang w:val="es-ES_tradnl"/>
    </w:rPr>
  </w:style>
  <w:style w:type="paragraph" w:styleId="5">
    <w:name w:val="heading 5"/>
    <w:basedOn w:val="a"/>
    <w:next w:val="a"/>
    <w:link w:val="5Char"/>
    <w:qFormat/>
    <w:rsid w:val="00C330B6"/>
    <w:pPr>
      <w:keepNext/>
      <w:tabs>
        <w:tab w:val="center" w:pos="931"/>
      </w:tabs>
      <w:suppressAutoHyphens/>
      <w:jc w:val="center"/>
      <w:outlineLvl w:val="4"/>
    </w:pPr>
    <w:rPr>
      <w:rFonts w:ascii="CG Times" w:hAnsi="CG Times"/>
      <w:b/>
      <w:sz w:val="19"/>
      <w:lang w:val="es-ES_tradnl"/>
    </w:rPr>
  </w:style>
  <w:style w:type="paragraph" w:styleId="6">
    <w:name w:val="heading 6"/>
    <w:basedOn w:val="a"/>
    <w:next w:val="a"/>
    <w:link w:val="6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jc w:val="both"/>
      <w:outlineLvl w:val="5"/>
    </w:pPr>
    <w:rPr>
      <w:b/>
      <w:sz w:val="18"/>
      <w:lang w:val="es-ES_tradnl"/>
    </w:rPr>
  </w:style>
  <w:style w:type="paragraph" w:styleId="7">
    <w:name w:val="heading 7"/>
    <w:basedOn w:val="a"/>
    <w:next w:val="a"/>
    <w:link w:val="7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jc w:val="both"/>
      <w:outlineLvl w:val="6"/>
    </w:pPr>
    <w:rPr>
      <w:rFonts w:ascii="CG Times" w:hAnsi="CG Times"/>
      <w:b/>
      <w:sz w:val="22"/>
      <w:lang w:val="es-ES_tradnl"/>
    </w:rPr>
  </w:style>
  <w:style w:type="paragraph" w:styleId="8">
    <w:name w:val="heading 8"/>
    <w:basedOn w:val="a"/>
    <w:next w:val="a"/>
    <w:link w:val="8Char"/>
    <w:qFormat/>
    <w:rsid w:val="00C330B6"/>
    <w:pPr>
      <w:keepNext/>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right="-137"/>
      <w:jc w:val="both"/>
      <w:outlineLvl w:val="7"/>
    </w:pPr>
    <w:rPr>
      <w:b/>
      <w:lang w:val="es-ES_tradnl"/>
    </w:rPr>
  </w:style>
  <w:style w:type="paragraph" w:styleId="9">
    <w:name w:val="heading 9"/>
    <w:basedOn w:val="a"/>
    <w:next w:val="a"/>
    <w:link w:val="9Char"/>
    <w:qFormat/>
    <w:rsid w:val="00C330B6"/>
    <w:pPr>
      <w:keepNext/>
      <w:suppressAutoHyphens/>
      <w:spacing w:before="60" w:after="60"/>
      <w:jc w:val="center"/>
      <w:outlineLvl w:val="8"/>
    </w:pPr>
    <w:rPr>
      <w:rFonts w:ascii="Verdana" w:hAnsi="Verdana"/>
      <w:b/>
      <w:spacing w:val="-1"/>
      <w:sz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C330B6"/>
    <w:rPr>
      <w:rFonts w:ascii="Courier" w:eastAsia="Times New Roman" w:hAnsi="Courier" w:cs="Times New Roman"/>
      <w:b/>
      <w:sz w:val="24"/>
      <w:szCs w:val="20"/>
      <w:lang w:val="es-ES_tradnl" w:eastAsia="es-MX"/>
    </w:rPr>
  </w:style>
  <w:style w:type="character" w:customStyle="1" w:styleId="2Char">
    <w:name w:val="标题 2 Char"/>
    <w:basedOn w:val="a0"/>
    <w:link w:val="2"/>
    <w:rsid w:val="00C330B6"/>
    <w:rPr>
      <w:rFonts w:ascii="CG Times" w:eastAsia="Times New Roman" w:hAnsi="CG Times" w:cs="Times New Roman"/>
      <w:b/>
      <w:sz w:val="12"/>
      <w:szCs w:val="20"/>
      <w:lang w:val="es-ES_tradnl" w:eastAsia="es-MX"/>
    </w:rPr>
  </w:style>
  <w:style w:type="character" w:customStyle="1" w:styleId="3Char">
    <w:name w:val="标题 3 Char"/>
    <w:basedOn w:val="a0"/>
    <w:link w:val="3"/>
    <w:rsid w:val="00C330B6"/>
    <w:rPr>
      <w:rFonts w:ascii="CG Times" w:eastAsia="Times New Roman" w:hAnsi="CG Times" w:cs="Times New Roman"/>
      <w:b/>
      <w:sz w:val="14"/>
      <w:szCs w:val="20"/>
      <w:lang w:val="es-ES_tradnl" w:eastAsia="es-MX"/>
    </w:rPr>
  </w:style>
  <w:style w:type="character" w:customStyle="1" w:styleId="4Char">
    <w:name w:val="标题 4 Char"/>
    <w:basedOn w:val="a0"/>
    <w:link w:val="4"/>
    <w:rsid w:val="00C330B6"/>
    <w:rPr>
      <w:rFonts w:ascii="CG Times" w:eastAsia="Times New Roman" w:hAnsi="CG Times" w:cs="Times New Roman"/>
      <w:b/>
      <w:sz w:val="14"/>
      <w:szCs w:val="20"/>
      <w:lang w:val="es-ES_tradnl" w:eastAsia="es-MX"/>
    </w:rPr>
  </w:style>
  <w:style w:type="character" w:customStyle="1" w:styleId="5Char">
    <w:name w:val="标题 5 Char"/>
    <w:basedOn w:val="a0"/>
    <w:link w:val="5"/>
    <w:rsid w:val="00C330B6"/>
    <w:rPr>
      <w:rFonts w:ascii="CG Times" w:eastAsia="Times New Roman" w:hAnsi="CG Times" w:cs="Times New Roman"/>
      <w:b/>
      <w:sz w:val="19"/>
      <w:szCs w:val="20"/>
      <w:lang w:val="es-ES_tradnl" w:eastAsia="es-MX"/>
    </w:rPr>
  </w:style>
  <w:style w:type="character" w:customStyle="1" w:styleId="6Char">
    <w:name w:val="标题 6 Char"/>
    <w:basedOn w:val="a0"/>
    <w:link w:val="6"/>
    <w:rsid w:val="00C330B6"/>
    <w:rPr>
      <w:rFonts w:ascii="Courier" w:eastAsia="Times New Roman" w:hAnsi="Courier" w:cs="Times New Roman"/>
      <w:b/>
      <w:sz w:val="18"/>
      <w:szCs w:val="20"/>
      <w:lang w:val="es-ES_tradnl" w:eastAsia="es-MX"/>
    </w:rPr>
  </w:style>
  <w:style w:type="character" w:customStyle="1" w:styleId="7Char">
    <w:name w:val="标题 7 Char"/>
    <w:basedOn w:val="a0"/>
    <w:link w:val="7"/>
    <w:rsid w:val="00C330B6"/>
    <w:rPr>
      <w:rFonts w:ascii="CG Times" w:eastAsia="Times New Roman" w:hAnsi="CG Times" w:cs="Times New Roman"/>
      <w:b/>
      <w:szCs w:val="20"/>
      <w:lang w:val="es-ES_tradnl" w:eastAsia="es-MX"/>
    </w:rPr>
  </w:style>
  <w:style w:type="character" w:customStyle="1" w:styleId="8Char">
    <w:name w:val="标题 8 Char"/>
    <w:basedOn w:val="a0"/>
    <w:link w:val="8"/>
    <w:rsid w:val="00C330B6"/>
    <w:rPr>
      <w:rFonts w:ascii="Courier" w:eastAsia="Times New Roman" w:hAnsi="Courier" w:cs="Times New Roman"/>
      <w:b/>
      <w:sz w:val="24"/>
      <w:szCs w:val="20"/>
      <w:lang w:val="es-ES_tradnl" w:eastAsia="es-MX"/>
    </w:rPr>
  </w:style>
  <w:style w:type="character" w:customStyle="1" w:styleId="9Char">
    <w:name w:val="标题 9 Char"/>
    <w:basedOn w:val="a0"/>
    <w:link w:val="9"/>
    <w:rsid w:val="00C330B6"/>
    <w:rPr>
      <w:rFonts w:ascii="Verdana" w:eastAsia="Times New Roman" w:hAnsi="Verdana" w:cs="Times New Roman"/>
      <w:b/>
      <w:spacing w:val="-1"/>
      <w:sz w:val="16"/>
      <w:szCs w:val="20"/>
      <w:lang w:eastAsia="es-MX"/>
    </w:rPr>
  </w:style>
  <w:style w:type="paragraph" w:styleId="a3">
    <w:name w:val="endnote text"/>
    <w:basedOn w:val="a"/>
    <w:link w:val="Char"/>
    <w:semiHidden/>
    <w:rsid w:val="00C330B6"/>
  </w:style>
  <w:style w:type="character" w:customStyle="1" w:styleId="Char">
    <w:name w:val="尾注文本 Char"/>
    <w:basedOn w:val="a0"/>
    <w:link w:val="a3"/>
    <w:semiHidden/>
    <w:rsid w:val="00C330B6"/>
    <w:rPr>
      <w:rFonts w:ascii="Courier" w:eastAsia="Times New Roman" w:hAnsi="Courier" w:cs="Times New Roman"/>
      <w:sz w:val="24"/>
      <w:szCs w:val="20"/>
      <w:lang w:eastAsia="es-MX"/>
    </w:rPr>
  </w:style>
  <w:style w:type="character" w:styleId="a4">
    <w:name w:val="endnote reference"/>
    <w:semiHidden/>
    <w:rsid w:val="00C330B6"/>
    <w:rPr>
      <w:vertAlign w:val="superscript"/>
    </w:rPr>
  </w:style>
  <w:style w:type="paragraph" w:styleId="a5">
    <w:name w:val="footnote text"/>
    <w:basedOn w:val="a"/>
    <w:link w:val="Char0"/>
    <w:semiHidden/>
    <w:rsid w:val="00C330B6"/>
  </w:style>
  <w:style w:type="character" w:customStyle="1" w:styleId="Char0">
    <w:name w:val="脚注文本 Char"/>
    <w:basedOn w:val="a0"/>
    <w:link w:val="a5"/>
    <w:semiHidden/>
    <w:rsid w:val="00C330B6"/>
    <w:rPr>
      <w:rFonts w:ascii="Courier" w:eastAsia="Times New Roman" w:hAnsi="Courier" w:cs="Times New Roman"/>
      <w:sz w:val="24"/>
      <w:szCs w:val="20"/>
      <w:lang w:eastAsia="es-MX"/>
    </w:rPr>
  </w:style>
  <w:style w:type="character" w:styleId="a6">
    <w:name w:val="footnote reference"/>
    <w:semiHidden/>
    <w:rsid w:val="00C330B6"/>
    <w:rPr>
      <w:vertAlign w:val="superscript"/>
    </w:rPr>
  </w:style>
  <w:style w:type="character" w:customStyle="1" w:styleId="DefaultParagraphFo">
    <w:name w:val="Default Paragraph Fo"/>
    <w:basedOn w:val="a0"/>
    <w:rsid w:val="00C330B6"/>
  </w:style>
  <w:style w:type="character" w:customStyle="1" w:styleId="Fuentedeencabezado">
    <w:name w:val="Fuente de encabezado"/>
    <w:basedOn w:val="a0"/>
    <w:rsid w:val="00C330B6"/>
  </w:style>
  <w:style w:type="character" w:customStyle="1" w:styleId="Documento4">
    <w:name w:val="Documento 4"/>
    <w:rsid w:val="00C330B6"/>
    <w:rPr>
      <w:b/>
      <w:i/>
      <w:sz w:val="24"/>
    </w:rPr>
  </w:style>
  <w:style w:type="character" w:customStyle="1" w:styleId="Bibliogr">
    <w:name w:val="Bibliogr."/>
    <w:basedOn w:val="a0"/>
    <w:rsid w:val="00C330B6"/>
  </w:style>
  <w:style w:type="character" w:customStyle="1" w:styleId="Documento5">
    <w:name w:val="Documento 5"/>
    <w:basedOn w:val="a0"/>
    <w:rsid w:val="00C330B6"/>
  </w:style>
  <w:style w:type="character" w:customStyle="1" w:styleId="Documento2">
    <w:name w:val="Documento 2"/>
    <w:basedOn w:val="a0"/>
    <w:rsid w:val="00C330B6"/>
  </w:style>
  <w:style w:type="character" w:customStyle="1" w:styleId="Documento6">
    <w:name w:val="Documento 6"/>
    <w:basedOn w:val="a0"/>
    <w:rsid w:val="00C330B6"/>
  </w:style>
  <w:style w:type="character" w:customStyle="1" w:styleId="Documento7">
    <w:name w:val="Documento 7"/>
    <w:basedOn w:val="a0"/>
    <w:rsid w:val="00C330B6"/>
  </w:style>
  <w:style w:type="character" w:customStyle="1" w:styleId="Documento8">
    <w:name w:val="Documento 8"/>
    <w:basedOn w:val="a0"/>
    <w:rsid w:val="00C330B6"/>
  </w:style>
  <w:style w:type="character" w:customStyle="1" w:styleId="Documento3">
    <w:name w:val="Documento 3"/>
    <w:basedOn w:val="a0"/>
    <w:rsid w:val="00C330B6"/>
  </w:style>
  <w:style w:type="paragraph" w:customStyle="1" w:styleId="Prder1">
    <w:name w:val="P¿¿r. der. 1"/>
    <w:rsid w:val="00C330B6"/>
    <w:pPr>
      <w:widowControl w:val="0"/>
      <w:tabs>
        <w:tab w:val="left" w:pos="-1023"/>
        <w:tab w:val="left" w:pos="-510"/>
        <w:tab w:val="decimal"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2">
    <w:name w:val="P¿¿r. der. 2"/>
    <w:rsid w:val="00C330B6"/>
    <w:pPr>
      <w:widowControl w:val="0"/>
      <w:tabs>
        <w:tab w:val="left" w:pos="-1023"/>
        <w:tab w:val="left" w:pos="-303"/>
        <w:tab w:val="left" w:pos="123"/>
        <w:tab w:val="decimal"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3">
    <w:name w:val="P¿¿r. der. 3"/>
    <w:rsid w:val="00C330B6"/>
    <w:pPr>
      <w:widowControl w:val="0"/>
      <w:tabs>
        <w:tab w:val="left" w:pos="-1023"/>
        <w:tab w:val="left" w:pos="-303"/>
        <w:tab w:val="left" w:pos="417"/>
        <w:tab w:val="left" w:pos="901"/>
        <w:tab w:val="decimal"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4">
    <w:name w:val="P¿¿r. der. 4"/>
    <w:rsid w:val="00C330B6"/>
    <w:pPr>
      <w:widowControl w:val="0"/>
      <w:tabs>
        <w:tab w:val="left" w:pos="-1023"/>
        <w:tab w:val="left" w:pos="-303"/>
        <w:tab w:val="left" w:pos="417"/>
        <w:tab w:val="left" w:pos="1137"/>
        <w:tab w:val="left" w:pos="1621"/>
        <w:tab w:val="decimal"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Documento1">
    <w:name w:val="Documento 1"/>
    <w:rsid w:val="00C330B6"/>
    <w:pPr>
      <w:keepNext/>
      <w:keepLines/>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5">
    <w:name w:val="P¿¿r. der. 5"/>
    <w:rsid w:val="00C330B6"/>
    <w:pPr>
      <w:widowControl w:val="0"/>
      <w:tabs>
        <w:tab w:val="left" w:pos="-1023"/>
        <w:tab w:val="left" w:pos="-303"/>
        <w:tab w:val="left" w:pos="417"/>
        <w:tab w:val="left" w:pos="1137"/>
        <w:tab w:val="left" w:pos="1857"/>
        <w:tab w:val="left" w:pos="2221"/>
        <w:tab w:val="decimal"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6">
    <w:name w:val="P¿¿r. der. 6"/>
    <w:rsid w:val="00C330B6"/>
    <w:pPr>
      <w:widowControl w:val="0"/>
      <w:tabs>
        <w:tab w:val="left" w:pos="-1023"/>
        <w:tab w:val="left" w:pos="-303"/>
        <w:tab w:val="left" w:pos="417"/>
        <w:tab w:val="left" w:pos="1137"/>
        <w:tab w:val="left" w:pos="1857"/>
        <w:tab w:val="left" w:pos="2577"/>
        <w:tab w:val="left" w:pos="2941"/>
        <w:tab w:val="decimal"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7">
    <w:name w:val="P¿¿r. der. 7"/>
    <w:rsid w:val="00C330B6"/>
    <w:pPr>
      <w:widowControl w:val="0"/>
      <w:tabs>
        <w:tab w:val="left" w:pos="-1023"/>
        <w:tab w:val="left" w:pos="-303"/>
        <w:tab w:val="left" w:pos="417"/>
        <w:tab w:val="left" w:pos="1137"/>
        <w:tab w:val="left" w:pos="1857"/>
        <w:tab w:val="left" w:pos="2577"/>
        <w:tab w:val="left" w:pos="3297"/>
        <w:tab w:val="left" w:pos="3795"/>
        <w:tab w:val="decimal"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Prder8">
    <w:name w:val="P¿¿r. der. 8"/>
    <w:rsid w:val="00C330B6"/>
    <w:pPr>
      <w:widowControl w:val="0"/>
      <w:tabs>
        <w:tab w:val="left" w:pos="-1023"/>
        <w:tab w:val="left" w:pos="-303"/>
        <w:tab w:val="left" w:pos="417"/>
        <w:tab w:val="left" w:pos="1137"/>
        <w:tab w:val="left" w:pos="1857"/>
        <w:tab w:val="left" w:pos="2577"/>
        <w:tab w:val="left" w:pos="3297"/>
        <w:tab w:val="left" w:pos="4017"/>
        <w:tab w:val="left" w:pos="446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character" w:customStyle="1" w:styleId="Tcnico2">
    <w:name w:val="T¿)¿cnico 2"/>
    <w:basedOn w:val="a0"/>
    <w:rsid w:val="00C330B6"/>
  </w:style>
  <w:style w:type="character" w:customStyle="1" w:styleId="Tcnico3">
    <w:name w:val="T¿)¿cnico 3"/>
    <w:basedOn w:val="a0"/>
    <w:rsid w:val="00C330B6"/>
  </w:style>
  <w:style w:type="paragraph" w:customStyle="1" w:styleId="Tcnico4">
    <w:name w:val="T¿)¿cnico 4"/>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character" w:customStyle="1" w:styleId="Tcnico1">
    <w:name w:val="T¿)¿cnico 1"/>
    <w:basedOn w:val="a0"/>
    <w:rsid w:val="00C330B6"/>
  </w:style>
  <w:style w:type="character" w:customStyle="1" w:styleId="Inicdoc">
    <w:name w:val="Inic. doc."/>
    <w:basedOn w:val="a0"/>
    <w:rsid w:val="00C330B6"/>
  </w:style>
  <w:style w:type="paragraph" w:customStyle="1" w:styleId="Tcnico5">
    <w:name w:val="T¿)¿cnico 5"/>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6">
    <w:name w:val="T¿)¿cnico 6"/>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7">
    <w:name w:val="T¿)¿cnico 7"/>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paragraph" w:customStyle="1" w:styleId="Tcnico8">
    <w:name w:val="T¿)¿cnico 8"/>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MX"/>
    </w:rPr>
  </w:style>
  <w:style w:type="character" w:customStyle="1" w:styleId="Inicestt">
    <w:name w:val="Inic. est. t"/>
    <w:basedOn w:val="a0"/>
    <w:rsid w:val="00C330B6"/>
  </w:style>
  <w:style w:type="paragraph" w:customStyle="1" w:styleId="Escrlegal">
    <w:name w:val="Escr. legal"/>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styleId="10">
    <w:name w:val="toc 1"/>
    <w:basedOn w:val="a"/>
    <w:next w:val="a"/>
    <w:semiHidden/>
    <w:rsid w:val="00C330B6"/>
    <w:pPr>
      <w:tabs>
        <w:tab w:val="right" w:leader="dot" w:pos="9360"/>
      </w:tabs>
      <w:suppressAutoHyphens/>
      <w:spacing w:before="480"/>
      <w:ind w:left="720" w:right="720" w:hanging="720"/>
    </w:pPr>
  </w:style>
  <w:style w:type="paragraph" w:styleId="20">
    <w:name w:val="toc 2"/>
    <w:basedOn w:val="a"/>
    <w:next w:val="a"/>
    <w:semiHidden/>
    <w:rsid w:val="00C330B6"/>
    <w:pPr>
      <w:tabs>
        <w:tab w:val="right" w:leader="dot" w:pos="9360"/>
      </w:tabs>
      <w:suppressAutoHyphens/>
      <w:ind w:left="1440" w:right="720" w:hanging="720"/>
    </w:pPr>
  </w:style>
  <w:style w:type="paragraph" w:styleId="30">
    <w:name w:val="toc 3"/>
    <w:basedOn w:val="a"/>
    <w:next w:val="a"/>
    <w:semiHidden/>
    <w:rsid w:val="00C330B6"/>
    <w:pPr>
      <w:tabs>
        <w:tab w:val="right" w:leader="dot" w:pos="9360"/>
      </w:tabs>
      <w:suppressAutoHyphens/>
      <w:ind w:left="2160" w:right="720" w:hanging="720"/>
    </w:pPr>
  </w:style>
  <w:style w:type="paragraph" w:styleId="40">
    <w:name w:val="toc 4"/>
    <w:basedOn w:val="a"/>
    <w:next w:val="a"/>
    <w:semiHidden/>
    <w:rsid w:val="00C330B6"/>
    <w:pPr>
      <w:tabs>
        <w:tab w:val="right" w:leader="dot" w:pos="9360"/>
      </w:tabs>
      <w:suppressAutoHyphens/>
      <w:ind w:left="2880" w:right="720" w:hanging="720"/>
    </w:pPr>
  </w:style>
  <w:style w:type="paragraph" w:styleId="50">
    <w:name w:val="toc 5"/>
    <w:basedOn w:val="a"/>
    <w:next w:val="a"/>
    <w:semiHidden/>
    <w:rsid w:val="00C330B6"/>
    <w:pPr>
      <w:tabs>
        <w:tab w:val="right" w:leader="dot" w:pos="9360"/>
      </w:tabs>
      <w:suppressAutoHyphens/>
      <w:ind w:left="3600" w:right="720" w:hanging="720"/>
    </w:pPr>
  </w:style>
  <w:style w:type="paragraph" w:styleId="60">
    <w:name w:val="toc 6"/>
    <w:basedOn w:val="a"/>
    <w:next w:val="a"/>
    <w:semiHidden/>
    <w:rsid w:val="00C330B6"/>
    <w:pPr>
      <w:tabs>
        <w:tab w:val="right" w:pos="9360"/>
      </w:tabs>
      <w:suppressAutoHyphens/>
      <w:ind w:left="720" w:hanging="720"/>
    </w:pPr>
  </w:style>
  <w:style w:type="paragraph" w:styleId="70">
    <w:name w:val="toc 7"/>
    <w:basedOn w:val="a"/>
    <w:next w:val="a"/>
    <w:semiHidden/>
    <w:rsid w:val="00C330B6"/>
    <w:pPr>
      <w:suppressAutoHyphens/>
      <w:ind w:left="720" w:hanging="720"/>
    </w:pPr>
  </w:style>
  <w:style w:type="paragraph" w:styleId="80">
    <w:name w:val="toc 8"/>
    <w:basedOn w:val="a"/>
    <w:next w:val="a"/>
    <w:semiHidden/>
    <w:rsid w:val="00C330B6"/>
    <w:pPr>
      <w:tabs>
        <w:tab w:val="right" w:pos="9360"/>
      </w:tabs>
      <w:suppressAutoHyphens/>
      <w:ind w:left="720" w:hanging="720"/>
    </w:pPr>
  </w:style>
  <w:style w:type="paragraph" w:styleId="90">
    <w:name w:val="toc 9"/>
    <w:basedOn w:val="a"/>
    <w:next w:val="a"/>
    <w:semiHidden/>
    <w:rsid w:val="00C330B6"/>
    <w:pPr>
      <w:tabs>
        <w:tab w:val="right" w:leader="dot" w:pos="9360"/>
      </w:tabs>
      <w:suppressAutoHyphens/>
      <w:ind w:left="720" w:hanging="720"/>
    </w:pPr>
  </w:style>
  <w:style w:type="paragraph" w:customStyle="1" w:styleId="ndice1">
    <w:name w:val="Ìndice 1"/>
    <w:rsid w:val="00C330B6"/>
    <w:pPr>
      <w:widowControl w:val="0"/>
      <w:tabs>
        <w:tab w:val="left" w:pos="-1023"/>
        <w:tab w:val="left" w:pos="-303"/>
        <w:tab w:val="left" w:pos="417"/>
        <w:tab w:val="left" w:leader="do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ndice2">
    <w:name w:val="Ìndice 2"/>
    <w:rsid w:val="00C330B6"/>
    <w:pPr>
      <w:widowControl w:val="0"/>
      <w:tabs>
        <w:tab w:val="left" w:pos="-303"/>
        <w:tab w:val="left" w:pos="417"/>
        <w:tab w:val="left" w:leader="do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toa">
    <w:name w:val="toa"/>
    <w:rsid w:val="00C330B6"/>
    <w:pPr>
      <w:widowControl w:val="0"/>
      <w:tabs>
        <w:tab w:val="left" w:pos="-1023"/>
        <w:tab w:val="left" w:pos="7977"/>
        <w:tab w:val="right" w:pos="8337"/>
        <w:tab w:val="left" w:pos="9057"/>
        <w:tab w:val="left" w:pos="9777"/>
      </w:tabs>
      <w:suppressAutoHyphens/>
      <w:spacing w:after="0" w:line="240" w:lineRule="auto"/>
    </w:pPr>
    <w:rPr>
      <w:rFonts w:ascii="Courier" w:eastAsia="Times New Roman" w:hAnsi="Courier" w:cs="Times New Roman"/>
      <w:sz w:val="24"/>
      <w:szCs w:val="20"/>
      <w:lang w:val="en-US" w:eastAsia="es-MX"/>
    </w:rPr>
  </w:style>
  <w:style w:type="paragraph" w:customStyle="1" w:styleId="epgrafe">
    <w:name w:val="epÌgrafe"/>
    <w:rsid w:val="00C330B6"/>
    <w:pPr>
      <w:widowControl w:val="0"/>
      <w:tabs>
        <w:tab w:val="left" w:pos="-720"/>
      </w:tabs>
      <w:suppressAutoHyphens/>
      <w:spacing w:after="0" w:line="240" w:lineRule="auto"/>
    </w:pPr>
    <w:rPr>
      <w:rFonts w:ascii="Courier" w:eastAsia="Times New Roman" w:hAnsi="Courier" w:cs="Times New Roman"/>
      <w:sz w:val="24"/>
      <w:szCs w:val="20"/>
      <w:lang w:val="es-ES_tradnl" w:eastAsia="es-MX"/>
    </w:rPr>
  </w:style>
  <w:style w:type="character" w:customStyle="1" w:styleId="EquationCaption">
    <w:name w:val="_Equation Caption"/>
    <w:basedOn w:val="a0"/>
    <w:rsid w:val="00C330B6"/>
  </w:style>
  <w:style w:type="paragraph" w:styleId="a7">
    <w:name w:val="header"/>
    <w:basedOn w:val="a"/>
    <w:link w:val="Char1"/>
    <w:rsid w:val="00C330B6"/>
    <w:pPr>
      <w:tabs>
        <w:tab w:val="left" w:pos="-1023"/>
        <w:tab w:val="center" w:pos="3229"/>
        <w:tab w:val="right" w:pos="7480"/>
        <w:tab w:val="left" w:pos="7617"/>
        <w:tab w:val="left" w:pos="8337"/>
        <w:tab w:val="left" w:pos="9057"/>
        <w:tab w:val="left" w:pos="9777"/>
      </w:tabs>
      <w:suppressAutoHyphens/>
    </w:pPr>
    <w:rPr>
      <w:lang w:val="es-ES_tradnl"/>
    </w:rPr>
  </w:style>
  <w:style w:type="character" w:customStyle="1" w:styleId="Char1">
    <w:name w:val="页眉 Char"/>
    <w:basedOn w:val="a0"/>
    <w:link w:val="a7"/>
    <w:rsid w:val="00C330B6"/>
    <w:rPr>
      <w:rFonts w:ascii="Courier" w:eastAsia="Times New Roman" w:hAnsi="Courier" w:cs="Times New Roman"/>
      <w:sz w:val="24"/>
      <w:szCs w:val="20"/>
      <w:lang w:val="es-ES_tradnl" w:eastAsia="es-MX"/>
    </w:rPr>
  </w:style>
  <w:style w:type="paragraph" w:styleId="11">
    <w:name w:val="index 1"/>
    <w:basedOn w:val="a"/>
    <w:next w:val="a"/>
    <w:semiHidden/>
    <w:rsid w:val="00C330B6"/>
    <w:pPr>
      <w:tabs>
        <w:tab w:val="right" w:leader="dot" w:pos="9360"/>
      </w:tabs>
      <w:suppressAutoHyphens/>
      <w:ind w:left="1440" w:right="720" w:hanging="1440"/>
    </w:pPr>
  </w:style>
  <w:style w:type="paragraph" w:styleId="21">
    <w:name w:val="index 2"/>
    <w:basedOn w:val="a"/>
    <w:next w:val="a"/>
    <w:semiHidden/>
    <w:rsid w:val="00C330B6"/>
    <w:pPr>
      <w:tabs>
        <w:tab w:val="right" w:leader="dot" w:pos="9360"/>
      </w:tabs>
      <w:suppressAutoHyphens/>
      <w:ind w:left="1440" w:right="720" w:hanging="720"/>
    </w:pPr>
  </w:style>
  <w:style w:type="paragraph" w:styleId="a8">
    <w:name w:val="toa heading"/>
    <w:basedOn w:val="a"/>
    <w:next w:val="a"/>
    <w:semiHidden/>
    <w:rsid w:val="00C330B6"/>
    <w:pPr>
      <w:tabs>
        <w:tab w:val="right" w:pos="9360"/>
      </w:tabs>
      <w:suppressAutoHyphens/>
    </w:pPr>
  </w:style>
  <w:style w:type="paragraph" w:styleId="a9">
    <w:name w:val="caption"/>
    <w:basedOn w:val="a"/>
    <w:next w:val="a"/>
    <w:qFormat/>
    <w:rsid w:val="00C330B6"/>
  </w:style>
  <w:style w:type="character" w:customStyle="1" w:styleId="EquationCaption1">
    <w:name w:val="_Equation Caption1"/>
    <w:rsid w:val="00C330B6"/>
  </w:style>
  <w:style w:type="paragraph" w:styleId="aa">
    <w:name w:val="footer"/>
    <w:basedOn w:val="a"/>
    <w:link w:val="Char2"/>
    <w:rsid w:val="00C330B6"/>
    <w:pPr>
      <w:tabs>
        <w:tab w:val="center" w:pos="4252"/>
        <w:tab w:val="right" w:pos="8504"/>
      </w:tabs>
    </w:pPr>
  </w:style>
  <w:style w:type="character" w:customStyle="1" w:styleId="Char2">
    <w:name w:val="页脚 Char"/>
    <w:basedOn w:val="a0"/>
    <w:link w:val="aa"/>
    <w:rsid w:val="00C330B6"/>
    <w:rPr>
      <w:rFonts w:ascii="Courier" w:eastAsia="Times New Roman" w:hAnsi="Courier" w:cs="Times New Roman"/>
      <w:sz w:val="24"/>
      <w:szCs w:val="20"/>
      <w:lang w:eastAsia="es-MX"/>
    </w:rPr>
  </w:style>
  <w:style w:type="character" w:styleId="ab">
    <w:name w:val="page number"/>
    <w:basedOn w:val="a0"/>
    <w:semiHidden/>
    <w:rsid w:val="00C330B6"/>
  </w:style>
  <w:style w:type="character" w:styleId="ac">
    <w:name w:val="annotation reference"/>
    <w:rsid w:val="00C330B6"/>
    <w:rPr>
      <w:sz w:val="16"/>
    </w:rPr>
  </w:style>
  <w:style w:type="paragraph" w:styleId="ad">
    <w:name w:val="annotation text"/>
    <w:basedOn w:val="a"/>
    <w:link w:val="Char3"/>
    <w:rsid w:val="00C330B6"/>
    <w:rPr>
      <w:sz w:val="20"/>
    </w:rPr>
  </w:style>
  <w:style w:type="character" w:customStyle="1" w:styleId="Char3">
    <w:name w:val="批注文字 Char"/>
    <w:basedOn w:val="a0"/>
    <w:link w:val="ad"/>
    <w:rsid w:val="00C330B6"/>
    <w:rPr>
      <w:rFonts w:ascii="Courier" w:eastAsia="Times New Roman" w:hAnsi="Courier" w:cs="Times New Roman"/>
      <w:sz w:val="20"/>
      <w:szCs w:val="20"/>
      <w:lang w:eastAsia="es-MX"/>
    </w:rPr>
  </w:style>
  <w:style w:type="paragraph" w:styleId="ae">
    <w:name w:val="Body Text"/>
    <w:basedOn w:val="a"/>
    <w:link w:val="Char4"/>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0632"/>
        <w:tab w:val="left" w:pos="10773"/>
        <w:tab w:val="left" w:pos="11103"/>
      </w:tabs>
      <w:suppressAutoHyphens/>
      <w:ind w:right="266"/>
      <w:jc w:val="both"/>
    </w:pPr>
    <w:rPr>
      <w:rFonts w:ascii="CG Times" w:hAnsi="CG Times"/>
      <w:b/>
      <w:lang w:val="es-ES_tradnl"/>
    </w:rPr>
  </w:style>
  <w:style w:type="character" w:customStyle="1" w:styleId="Char4">
    <w:name w:val="正文文本 Char"/>
    <w:basedOn w:val="a0"/>
    <w:link w:val="ae"/>
    <w:semiHidden/>
    <w:rsid w:val="00C330B6"/>
    <w:rPr>
      <w:rFonts w:ascii="CG Times" w:eastAsia="Times New Roman" w:hAnsi="CG Times" w:cs="Times New Roman"/>
      <w:b/>
      <w:sz w:val="24"/>
      <w:szCs w:val="20"/>
      <w:lang w:val="es-ES_tradnl" w:eastAsia="es-MX"/>
    </w:rPr>
  </w:style>
  <w:style w:type="paragraph" w:styleId="22">
    <w:name w:val="Body Text 2"/>
    <w:basedOn w:val="a"/>
    <w:link w:val="2Char0"/>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340"/>
      </w:tabs>
      <w:suppressAutoHyphens/>
      <w:ind w:right="833"/>
      <w:jc w:val="both"/>
    </w:pPr>
    <w:rPr>
      <w:rFonts w:ascii="CG Times" w:hAnsi="CG Times"/>
      <w:lang w:val="es-ES_tradnl"/>
    </w:rPr>
  </w:style>
  <w:style w:type="character" w:customStyle="1" w:styleId="2Char0">
    <w:name w:val="正文文本 2 Char"/>
    <w:basedOn w:val="a0"/>
    <w:link w:val="22"/>
    <w:semiHidden/>
    <w:rsid w:val="00C330B6"/>
    <w:rPr>
      <w:rFonts w:ascii="CG Times" w:eastAsia="Times New Roman" w:hAnsi="CG Times" w:cs="Times New Roman"/>
      <w:sz w:val="24"/>
      <w:szCs w:val="20"/>
      <w:lang w:val="es-ES_tradnl" w:eastAsia="es-MX"/>
    </w:rPr>
  </w:style>
  <w:style w:type="paragraph" w:styleId="31">
    <w:name w:val="Body Text 3"/>
    <w:basedOn w:val="a"/>
    <w:link w:val="3Char0"/>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right="550"/>
      <w:jc w:val="both"/>
    </w:pPr>
    <w:rPr>
      <w:rFonts w:ascii="CG Times" w:hAnsi="CG Times"/>
      <w:sz w:val="18"/>
      <w:lang w:val="es-ES_tradnl"/>
    </w:rPr>
  </w:style>
  <w:style w:type="character" w:customStyle="1" w:styleId="3Char0">
    <w:name w:val="正文文本 3 Char"/>
    <w:basedOn w:val="a0"/>
    <w:link w:val="31"/>
    <w:semiHidden/>
    <w:rsid w:val="00C330B6"/>
    <w:rPr>
      <w:rFonts w:ascii="CG Times" w:eastAsia="Times New Roman" w:hAnsi="CG Times" w:cs="Times New Roman"/>
      <w:sz w:val="18"/>
      <w:szCs w:val="20"/>
      <w:lang w:val="es-ES_tradnl" w:eastAsia="es-MX"/>
    </w:rPr>
  </w:style>
  <w:style w:type="paragraph" w:styleId="af">
    <w:name w:val="Body Text Indent"/>
    <w:basedOn w:val="a"/>
    <w:link w:val="Char5"/>
    <w:semiHidden/>
    <w:rsid w:val="00C330B6"/>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ind w:left="284"/>
      <w:jc w:val="both"/>
    </w:pPr>
    <w:rPr>
      <w:rFonts w:ascii="CG Times" w:hAnsi="CG Times"/>
      <w:sz w:val="16"/>
      <w:lang w:val="es-ES_tradnl"/>
    </w:rPr>
  </w:style>
  <w:style w:type="character" w:customStyle="1" w:styleId="Char5">
    <w:name w:val="正文文本缩进 Char"/>
    <w:basedOn w:val="a0"/>
    <w:link w:val="af"/>
    <w:semiHidden/>
    <w:rsid w:val="00C330B6"/>
    <w:rPr>
      <w:rFonts w:ascii="CG Times" w:eastAsia="Times New Roman" w:hAnsi="CG Times" w:cs="Times New Roman"/>
      <w:sz w:val="16"/>
      <w:szCs w:val="20"/>
      <w:lang w:val="es-ES_tradnl" w:eastAsia="es-MX"/>
    </w:rPr>
  </w:style>
  <w:style w:type="paragraph" w:styleId="af0">
    <w:name w:val="Block Text"/>
    <w:basedOn w:val="a"/>
    <w:semiHidden/>
    <w:rsid w:val="00C330B6"/>
    <w:pPr>
      <w:tabs>
        <w:tab w:val="left" w:pos="-417"/>
        <w:tab w:val="left" w:pos="303"/>
        <w:tab w:val="left" w:pos="851"/>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057"/>
        <w:tab w:val="left" w:pos="11103"/>
      </w:tabs>
      <w:suppressAutoHyphens/>
      <w:spacing w:after="186"/>
      <w:ind w:left="426" w:right="5"/>
      <w:jc w:val="both"/>
    </w:pPr>
    <w:rPr>
      <w:rFonts w:ascii="CG Times" w:hAnsi="CG Times"/>
      <w:lang w:val="es-ES_tradnl"/>
    </w:rPr>
  </w:style>
  <w:style w:type="paragraph" w:styleId="23">
    <w:name w:val="Body Text Indent 2"/>
    <w:basedOn w:val="a"/>
    <w:link w:val="2Char1"/>
    <w:semiHidden/>
    <w:rsid w:val="00C330B6"/>
    <w:pPr>
      <w:tabs>
        <w:tab w:val="left" w:pos="-417"/>
        <w:tab w:val="left" w:pos="567"/>
        <w:tab w:val="left" w:pos="709"/>
      </w:tabs>
      <w:ind w:left="567"/>
      <w:jc w:val="both"/>
    </w:pPr>
    <w:rPr>
      <w:rFonts w:ascii="Verdana" w:hAnsi="Verdana"/>
      <w:sz w:val="20"/>
      <w:lang w:val="es-ES_tradnl"/>
    </w:rPr>
  </w:style>
  <w:style w:type="character" w:customStyle="1" w:styleId="2Char1">
    <w:name w:val="正文文本缩进 2 Char"/>
    <w:basedOn w:val="a0"/>
    <w:link w:val="23"/>
    <w:semiHidden/>
    <w:rsid w:val="00C330B6"/>
    <w:rPr>
      <w:rFonts w:ascii="Verdana" w:eastAsia="Times New Roman" w:hAnsi="Verdana" w:cs="Times New Roman"/>
      <w:sz w:val="20"/>
      <w:szCs w:val="20"/>
      <w:lang w:val="es-ES_tradnl" w:eastAsia="es-MX"/>
    </w:rPr>
  </w:style>
  <w:style w:type="paragraph" w:styleId="32">
    <w:name w:val="Body Text Indent 3"/>
    <w:basedOn w:val="a"/>
    <w:link w:val="3Char1"/>
    <w:semiHidden/>
    <w:rsid w:val="00C330B6"/>
    <w:pPr>
      <w:suppressAutoHyphens/>
      <w:ind w:left="284"/>
      <w:jc w:val="both"/>
    </w:pPr>
    <w:rPr>
      <w:rFonts w:ascii="Verdana" w:hAnsi="Verdana"/>
      <w:b/>
      <w:spacing w:val="-2"/>
      <w:sz w:val="20"/>
    </w:rPr>
  </w:style>
  <w:style w:type="character" w:customStyle="1" w:styleId="3Char1">
    <w:name w:val="正文文本缩进 3 Char"/>
    <w:basedOn w:val="a0"/>
    <w:link w:val="32"/>
    <w:semiHidden/>
    <w:rsid w:val="00C330B6"/>
    <w:rPr>
      <w:rFonts w:ascii="Verdana" w:eastAsia="Times New Roman" w:hAnsi="Verdana" w:cs="Times New Roman"/>
      <w:b/>
      <w:spacing w:val="-2"/>
      <w:sz w:val="20"/>
      <w:szCs w:val="20"/>
      <w:lang w:eastAsia="es-MX"/>
    </w:rPr>
  </w:style>
  <w:style w:type="paragraph" w:styleId="af1">
    <w:name w:val="Document Map"/>
    <w:basedOn w:val="a"/>
    <w:link w:val="Char6"/>
    <w:semiHidden/>
    <w:rsid w:val="00C330B6"/>
    <w:pPr>
      <w:shd w:val="clear" w:color="auto" w:fill="000080"/>
    </w:pPr>
    <w:rPr>
      <w:rFonts w:ascii="Tahoma" w:hAnsi="Tahoma"/>
    </w:rPr>
  </w:style>
  <w:style w:type="character" w:customStyle="1" w:styleId="Char6">
    <w:name w:val="文档结构图 Char"/>
    <w:basedOn w:val="a0"/>
    <w:link w:val="af1"/>
    <w:semiHidden/>
    <w:rsid w:val="00C330B6"/>
    <w:rPr>
      <w:rFonts w:ascii="Tahoma" w:eastAsia="Times New Roman" w:hAnsi="Tahoma" w:cs="Times New Roman"/>
      <w:sz w:val="24"/>
      <w:szCs w:val="20"/>
      <w:shd w:val="clear" w:color="auto" w:fill="000080"/>
      <w:lang w:eastAsia="es-MX"/>
    </w:rPr>
  </w:style>
  <w:style w:type="table" w:styleId="af2">
    <w:name w:val="Table Grid"/>
    <w:basedOn w:val="a1"/>
    <w:rsid w:val="00C330B6"/>
    <w:pPr>
      <w:spacing w:after="0" w:line="240" w:lineRule="auto"/>
    </w:pPr>
    <w:rPr>
      <w:rFonts w:ascii="Times" w:eastAsia="Times New Roman" w:hAnsi="Times"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330B6"/>
    <w:pPr>
      <w:autoSpaceDE w:val="0"/>
      <w:autoSpaceDN w:val="0"/>
      <w:adjustRightInd w:val="0"/>
      <w:spacing w:after="0" w:line="240" w:lineRule="auto"/>
    </w:pPr>
    <w:rPr>
      <w:rFonts w:ascii="Verdana" w:eastAsia="Times New Roman" w:hAnsi="Verdana" w:cs="Verdana"/>
      <w:color w:val="000000"/>
      <w:sz w:val="24"/>
      <w:szCs w:val="24"/>
      <w:lang w:eastAsia="es-CL"/>
    </w:rPr>
  </w:style>
  <w:style w:type="paragraph" w:styleId="af3">
    <w:name w:val="List Paragraph"/>
    <w:basedOn w:val="a"/>
    <w:uiPriority w:val="34"/>
    <w:qFormat/>
    <w:rsid w:val="00C330B6"/>
    <w:pPr>
      <w:ind w:left="720"/>
      <w:contextualSpacing/>
    </w:pPr>
  </w:style>
  <w:style w:type="paragraph" w:customStyle="1" w:styleId="x-paragraph">
    <w:name w:val="x-paragraph"/>
    <w:basedOn w:val="a"/>
    <w:rsid w:val="00C330B6"/>
    <w:pPr>
      <w:widowControl/>
      <w:spacing w:before="100" w:beforeAutospacing="1" w:after="100" w:afterAutospacing="1"/>
    </w:pPr>
    <w:rPr>
      <w:rFonts w:ascii="Times New Roman" w:hAnsi="Times New Roman"/>
      <w:szCs w:val="24"/>
      <w:lang w:eastAsia="es-CL"/>
    </w:rPr>
  </w:style>
  <w:style w:type="paragraph" w:styleId="af4">
    <w:name w:val="Balloon Text"/>
    <w:basedOn w:val="a"/>
    <w:link w:val="Char7"/>
    <w:unhideWhenUsed/>
    <w:rsid w:val="00C330B6"/>
    <w:rPr>
      <w:rFonts w:ascii="Tahoma" w:hAnsi="Tahoma" w:cs="Tahoma"/>
      <w:sz w:val="16"/>
      <w:szCs w:val="16"/>
    </w:rPr>
  </w:style>
  <w:style w:type="character" w:customStyle="1" w:styleId="Char7">
    <w:name w:val="批注框文本 Char"/>
    <w:basedOn w:val="a0"/>
    <w:link w:val="af4"/>
    <w:rsid w:val="00C330B6"/>
    <w:rPr>
      <w:rFonts w:ascii="Tahoma" w:eastAsia="Times New Roman" w:hAnsi="Tahoma" w:cs="Tahoma"/>
      <w:sz w:val="16"/>
      <w:szCs w:val="16"/>
      <w:lang w:eastAsia="es-MX"/>
    </w:rPr>
  </w:style>
  <w:style w:type="character" w:styleId="af5">
    <w:name w:val="Hyperlink"/>
    <w:uiPriority w:val="99"/>
    <w:unhideWhenUsed/>
    <w:rsid w:val="00C330B6"/>
    <w:rPr>
      <w:color w:val="0000FF"/>
      <w:u w:val="single"/>
    </w:rPr>
  </w:style>
  <w:style w:type="paragraph" w:customStyle="1" w:styleId="Tcnico42">
    <w:name w:val="T¿)¿cnico 42"/>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ES"/>
    </w:rPr>
  </w:style>
  <w:style w:type="paragraph" w:customStyle="1" w:styleId="Tcnico41">
    <w:name w:val="T¿)¿cnico 41"/>
    <w:rsid w:val="00C330B6"/>
    <w:pPr>
      <w:widowControl w:val="0"/>
      <w:tabs>
        <w:tab w:val="left" w:pos="-1023"/>
        <w:tab w:val="left" w:pos="-303"/>
        <w:tab w:val="left" w:pos="417"/>
        <w:tab w:val="left" w:pos="1137"/>
        <w:tab w:val="left" w:pos="1857"/>
        <w:tab w:val="left" w:pos="2577"/>
        <w:tab w:val="left" w:pos="3297"/>
        <w:tab w:val="left" w:pos="4017"/>
        <w:tab w:val="left" w:pos="4737"/>
        <w:tab w:val="left" w:pos="5457"/>
        <w:tab w:val="left" w:pos="6177"/>
        <w:tab w:val="left" w:pos="6897"/>
        <w:tab w:val="left" w:pos="7617"/>
        <w:tab w:val="left" w:pos="8337"/>
        <w:tab w:val="left" w:pos="9057"/>
        <w:tab w:val="left" w:pos="9777"/>
      </w:tabs>
      <w:suppressAutoHyphens/>
      <w:spacing w:after="0" w:line="240" w:lineRule="auto"/>
    </w:pPr>
    <w:rPr>
      <w:rFonts w:ascii="Courier" w:eastAsia="Times New Roman" w:hAnsi="Courier" w:cs="Times New Roman"/>
      <w:b/>
      <w:sz w:val="24"/>
      <w:szCs w:val="20"/>
      <w:lang w:val="en-US" w:eastAsia="es-ES"/>
    </w:rPr>
  </w:style>
  <w:style w:type="paragraph" w:customStyle="1" w:styleId="Cuerpo">
    <w:name w:val="Cuerpo"/>
    <w:rsid w:val="00C330B6"/>
    <w:pPr>
      <w:spacing w:after="0" w:line="240" w:lineRule="auto"/>
    </w:pPr>
    <w:rPr>
      <w:rFonts w:ascii="Helvetica" w:eastAsia="ヒラギノ角ゴ Pro W3" w:hAnsi="Helvetica" w:cs="Times New Roman"/>
      <w:color w:val="000000"/>
      <w:sz w:val="24"/>
      <w:szCs w:val="20"/>
      <w:lang w:val="es-ES_tradnl"/>
    </w:rPr>
  </w:style>
  <w:style w:type="paragraph" w:styleId="af6">
    <w:name w:val="annotation subject"/>
    <w:basedOn w:val="ad"/>
    <w:next w:val="ad"/>
    <w:link w:val="Char8"/>
    <w:rsid w:val="00C330B6"/>
    <w:pPr>
      <w:widowControl/>
    </w:pPr>
    <w:rPr>
      <w:rFonts w:ascii="Times New Roman" w:hAnsi="Times New Roman"/>
      <w:b/>
      <w:bCs/>
      <w:lang w:val="es-ES" w:eastAsia="es-ES"/>
    </w:rPr>
  </w:style>
  <w:style w:type="character" w:customStyle="1" w:styleId="Char8">
    <w:name w:val="批注主题 Char"/>
    <w:basedOn w:val="Char3"/>
    <w:link w:val="af6"/>
    <w:rsid w:val="00C330B6"/>
    <w:rPr>
      <w:rFonts w:ascii="Times New Roman" w:eastAsia="Times New Roman" w:hAnsi="Times New Roman" w:cs="Times New Roman"/>
      <w:b/>
      <w:bCs/>
      <w:sz w:val="20"/>
      <w:szCs w:val="20"/>
      <w:lang w:val="es-ES" w:eastAsia="es-ES"/>
    </w:rPr>
  </w:style>
  <w:style w:type="paragraph" w:styleId="af7">
    <w:name w:val="Title"/>
    <w:basedOn w:val="a"/>
    <w:next w:val="a"/>
    <w:link w:val="Char9"/>
    <w:qFormat/>
    <w:rsid w:val="00C330B6"/>
    <w:pPr>
      <w:widowControl/>
      <w:spacing w:before="240" w:after="60"/>
      <w:jc w:val="center"/>
      <w:outlineLvl w:val="0"/>
    </w:pPr>
    <w:rPr>
      <w:rFonts w:ascii="Cambria" w:hAnsi="Cambria"/>
      <w:b/>
      <w:bCs/>
      <w:kern w:val="28"/>
      <w:sz w:val="32"/>
      <w:szCs w:val="32"/>
      <w:lang w:val="es-ES" w:eastAsia="es-ES"/>
    </w:rPr>
  </w:style>
  <w:style w:type="character" w:customStyle="1" w:styleId="Char9">
    <w:name w:val="标题 Char"/>
    <w:basedOn w:val="a0"/>
    <w:link w:val="af7"/>
    <w:rsid w:val="00C330B6"/>
    <w:rPr>
      <w:rFonts w:ascii="Cambria" w:eastAsia="Times New Roman" w:hAnsi="Cambria" w:cs="Times New Roman"/>
      <w:b/>
      <w:bCs/>
      <w:kern w:val="28"/>
      <w:sz w:val="32"/>
      <w:szCs w:val="32"/>
      <w:lang w:val="es-ES" w:eastAsia="es-ES"/>
    </w:rPr>
  </w:style>
  <w:style w:type="paragraph" w:styleId="af8">
    <w:name w:val="Revision"/>
    <w:hidden/>
    <w:uiPriority w:val="99"/>
    <w:semiHidden/>
    <w:rsid w:val="00C330B6"/>
    <w:pPr>
      <w:spacing w:after="0" w:line="240" w:lineRule="auto"/>
    </w:pPr>
    <w:rPr>
      <w:rFonts w:ascii="Times New Roman" w:eastAsia="Times New Roman" w:hAnsi="Times New Roman" w:cs="Times New Roman"/>
      <w:sz w:val="24"/>
      <w:szCs w:val="24"/>
      <w:lang w:val="es-ES" w:eastAsia="es-ES"/>
    </w:rPr>
  </w:style>
  <w:style w:type="table" w:styleId="12">
    <w:name w:val="Table Simple 1"/>
    <w:basedOn w:val="a1"/>
    <w:rsid w:val="00C330B6"/>
    <w:pPr>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f9">
    <w:name w:val="FollowedHyperlink"/>
    <w:basedOn w:val="a0"/>
    <w:uiPriority w:val="99"/>
    <w:semiHidden/>
    <w:unhideWhenUsed/>
    <w:rsid w:val="00C330B6"/>
    <w:rPr>
      <w:color w:val="954F72" w:themeColor="followedHyperlink"/>
      <w:u w:val="single"/>
    </w:rPr>
  </w:style>
  <w:style w:type="paragraph" w:customStyle="1" w:styleId="CuerpoA">
    <w:name w:val="Cuerpo A"/>
    <w:autoRedefine/>
    <w:rsid w:val="00616376"/>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360" w:lineRule="auto"/>
      <w:jc w:val="both"/>
    </w:pPr>
    <w:rPr>
      <w:rFonts w:ascii="Book Antiqua" w:eastAsia="ヒラギノ角ゴ Pro W3" w:hAnsi="Book Antiqua" w:cs="Times New Roman"/>
      <w:sz w:val="24"/>
      <w:szCs w:val="24"/>
      <w:lang w:val="en-US"/>
    </w:rPr>
  </w:style>
  <w:style w:type="paragraph" w:customStyle="1" w:styleId="Formatolibre">
    <w:name w:val="Formato libre"/>
    <w:rsid w:val="00C330B6"/>
    <w:pPr>
      <w:spacing w:after="0" w:line="240" w:lineRule="auto"/>
    </w:pPr>
    <w:rPr>
      <w:rFonts w:ascii="Times" w:eastAsia="ヒラギノ角ゴ Pro W3" w:hAnsi="Times" w:cs="Times New Roman"/>
      <w:color w:val="000000"/>
      <w:sz w:val="20"/>
      <w:szCs w:val="20"/>
      <w:lang w:val="en-US"/>
    </w:rPr>
  </w:style>
  <w:style w:type="character" w:customStyle="1" w:styleId="apple-converted-space">
    <w:name w:val="apple-converted-space"/>
    <w:basedOn w:val="a0"/>
    <w:rsid w:val="00C330B6"/>
  </w:style>
  <w:style w:type="paragraph" w:styleId="afa">
    <w:name w:val="Normal (Web)"/>
    <w:basedOn w:val="a"/>
    <w:uiPriority w:val="99"/>
    <w:semiHidden/>
    <w:unhideWhenUsed/>
    <w:rsid w:val="00C330B6"/>
    <w:pPr>
      <w:widowControl/>
      <w:spacing w:before="100" w:beforeAutospacing="1" w:after="100" w:afterAutospacing="1"/>
    </w:pPr>
    <w:rPr>
      <w:rFonts w:ascii="Times New Roman" w:eastAsiaTheme="minorEastAsia" w:hAnsi="Times New Roman"/>
      <w:szCs w:val="24"/>
      <w:lang w:eastAsia="es-CL"/>
    </w:rPr>
  </w:style>
  <w:style w:type="character" w:customStyle="1" w:styleId="hps">
    <w:name w:val="hps"/>
    <w:basedOn w:val="a0"/>
    <w:rsid w:val="00C54086"/>
  </w:style>
  <w:style w:type="paragraph" w:customStyle="1" w:styleId="EndNoteBibliographyTitle">
    <w:name w:val="EndNote Bibliography Title"/>
    <w:basedOn w:val="a"/>
    <w:link w:val="EndNoteBibliographyTitleCar"/>
    <w:rsid w:val="000F21D0"/>
    <w:pPr>
      <w:jc w:val="center"/>
    </w:pPr>
    <w:rPr>
      <w:noProof/>
      <w:lang w:val="es-MX"/>
    </w:rPr>
  </w:style>
  <w:style w:type="character" w:customStyle="1" w:styleId="EndNoteBibliographyTitleCar">
    <w:name w:val="EndNote Bibliography Title Car"/>
    <w:basedOn w:val="a0"/>
    <w:link w:val="EndNoteBibliographyTitle"/>
    <w:rsid w:val="000F21D0"/>
    <w:rPr>
      <w:rFonts w:ascii="Courier" w:eastAsia="Times New Roman" w:hAnsi="Courier" w:cs="Times New Roman"/>
      <w:noProof/>
      <w:sz w:val="24"/>
      <w:szCs w:val="20"/>
      <w:lang w:val="es-MX" w:eastAsia="es-MX"/>
    </w:rPr>
  </w:style>
  <w:style w:type="paragraph" w:customStyle="1" w:styleId="EndNoteBibliography">
    <w:name w:val="EndNote Bibliography"/>
    <w:basedOn w:val="a"/>
    <w:link w:val="EndNoteBibliographyCar"/>
    <w:rsid w:val="000F21D0"/>
    <w:rPr>
      <w:noProof/>
      <w:lang w:val="es-MX"/>
    </w:rPr>
  </w:style>
  <w:style w:type="character" w:customStyle="1" w:styleId="EndNoteBibliographyCar">
    <w:name w:val="EndNote Bibliography Car"/>
    <w:basedOn w:val="a0"/>
    <w:link w:val="EndNoteBibliography"/>
    <w:rsid w:val="000F21D0"/>
    <w:rPr>
      <w:rFonts w:ascii="Courier" w:eastAsia="Times New Roman" w:hAnsi="Courier" w:cs="Times New Roman"/>
      <w:noProof/>
      <w:sz w:val="24"/>
      <w:szCs w:val="20"/>
      <w:lang w:val="es-MX" w:eastAsia="es-MX"/>
    </w:rPr>
  </w:style>
  <w:style w:type="character" w:customStyle="1" w:styleId="shorttext">
    <w:name w:val="short_text"/>
    <w:basedOn w:val="a0"/>
    <w:rsid w:val="0012643E"/>
  </w:style>
  <w:style w:type="paragraph" w:styleId="afb">
    <w:name w:val="Plain Text"/>
    <w:basedOn w:val="a"/>
    <w:link w:val="Chara"/>
    <w:rsid w:val="00C75BE3"/>
    <w:pPr>
      <w:jc w:val="both"/>
    </w:pPr>
    <w:rPr>
      <w:rFonts w:ascii="宋体" w:eastAsia="宋体" w:hAnsi="Courier New" w:cs="Courier New"/>
      <w:kern w:val="2"/>
      <w:sz w:val="21"/>
      <w:szCs w:val="21"/>
      <w:lang w:val="en-US" w:eastAsia="zh-CN"/>
    </w:rPr>
  </w:style>
  <w:style w:type="character" w:customStyle="1" w:styleId="Chara">
    <w:name w:val="纯文本 Char"/>
    <w:basedOn w:val="a0"/>
    <w:link w:val="afb"/>
    <w:rsid w:val="00C75BE3"/>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0900014">
      <w:bodyDiv w:val="1"/>
      <w:marLeft w:val="0"/>
      <w:marRight w:val="0"/>
      <w:marTop w:val="0"/>
      <w:marBottom w:val="0"/>
      <w:divBdr>
        <w:top w:val="none" w:sz="0" w:space="0" w:color="auto"/>
        <w:left w:val="none" w:sz="0" w:space="0" w:color="auto"/>
        <w:bottom w:val="none" w:sz="0" w:space="0" w:color="auto"/>
        <w:right w:val="none" w:sz="0" w:space="0" w:color="auto"/>
      </w:divBdr>
      <w:divsChild>
        <w:div w:id="1737974521">
          <w:marLeft w:val="0"/>
          <w:marRight w:val="0"/>
          <w:marTop w:val="0"/>
          <w:marBottom w:val="0"/>
          <w:divBdr>
            <w:top w:val="none" w:sz="0" w:space="0" w:color="auto"/>
            <w:left w:val="none" w:sz="0" w:space="0" w:color="auto"/>
            <w:bottom w:val="none" w:sz="0" w:space="0" w:color="auto"/>
            <w:right w:val="none" w:sz="0" w:space="0" w:color="auto"/>
          </w:divBdr>
        </w:div>
        <w:div w:id="368187311">
          <w:marLeft w:val="0"/>
          <w:marRight w:val="0"/>
          <w:marTop w:val="0"/>
          <w:marBottom w:val="0"/>
          <w:divBdr>
            <w:top w:val="none" w:sz="0" w:space="0" w:color="auto"/>
            <w:left w:val="none" w:sz="0" w:space="0" w:color="auto"/>
            <w:bottom w:val="none" w:sz="0" w:space="0" w:color="auto"/>
            <w:right w:val="none" w:sz="0" w:space="0" w:color="auto"/>
          </w:divBdr>
        </w:div>
        <w:div w:id="835992634">
          <w:marLeft w:val="0"/>
          <w:marRight w:val="0"/>
          <w:marTop w:val="0"/>
          <w:marBottom w:val="0"/>
          <w:divBdr>
            <w:top w:val="none" w:sz="0" w:space="0" w:color="auto"/>
            <w:left w:val="none" w:sz="0" w:space="0" w:color="auto"/>
            <w:bottom w:val="none" w:sz="0" w:space="0" w:color="auto"/>
            <w:right w:val="none" w:sz="0" w:space="0" w:color="auto"/>
          </w:divBdr>
        </w:div>
        <w:div w:id="224144438">
          <w:marLeft w:val="0"/>
          <w:marRight w:val="0"/>
          <w:marTop w:val="0"/>
          <w:marBottom w:val="0"/>
          <w:divBdr>
            <w:top w:val="none" w:sz="0" w:space="0" w:color="auto"/>
            <w:left w:val="none" w:sz="0" w:space="0" w:color="auto"/>
            <w:bottom w:val="none" w:sz="0" w:space="0" w:color="auto"/>
            <w:right w:val="none" w:sz="0" w:space="0" w:color="auto"/>
          </w:divBdr>
        </w:div>
        <w:div w:id="825975712">
          <w:marLeft w:val="0"/>
          <w:marRight w:val="0"/>
          <w:marTop w:val="0"/>
          <w:marBottom w:val="0"/>
          <w:divBdr>
            <w:top w:val="none" w:sz="0" w:space="0" w:color="auto"/>
            <w:left w:val="none" w:sz="0" w:space="0" w:color="auto"/>
            <w:bottom w:val="none" w:sz="0" w:space="0" w:color="auto"/>
            <w:right w:val="none" w:sz="0" w:space="0" w:color="auto"/>
          </w:divBdr>
        </w:div>
        <w:div w:id="515726611">
          <w:marLeft w:val="0"/>
          <w:marRight w:val="0"/>
          <w:marTop w:val="0"/>
          <w:marBottom w:val="0"/>
          <w:divBdr>
            <w:top w:val="none" w:sz="0" w:space="0" w:color="auto"/>
            <w:left w:val="none" w:sz="0" w:space="0" w:color="auto"/>
            <w:bottom w:val="none" w:sz="0" w:space="0" w:color="auto"/>
            <w:right w:val="none" w:sz="0" w:space="0" w:color="auto"/>
          </w:divBdr>
        </w:div>
        <w:div w:id="869341175">
          <w:marLeft w:val="0"/>
          <w:marRight w:val="0"/>
          <w:marTop w:val="0"/>
          <w:marBottom w:val="0"/>
          <w:divBdr>
            <w:top w:val="none" w:sz="0" w:space="0" w:color="auto"/>
            <w:left w:val="none" w:sz="0" w:space="0" w:color="auto"/>
            <w:bottom w:val="none" w:sz="0" w:space="0" w:color="auto"/>
            <w:right w:val="none" w:sz="0" w:space="0" w:color="auto"/>
          </w:divBdr>
        </w:div>
        <w:div w:id="1622760294">
          <w:marLeft w:val="0"/>
          <w:marRight w:val="0"/>
          <w:marTop w:val="0"/>
          <w:marBottom w:val="0"/>
          <w:divBdr>
            <w:top w:val="none" w:sz="0" w:space="0" w:color="auto"/>
            <w:left w:val="none" w:sz="0" w:space="0" w:color="auto"/>
            <w:bottom w:val="none" w:sz="0" w:space="0" w:color="auto"/>
            <w:right w:val="none" w:sz="0" w:space="0" w:color="auto"/>
          </w:divBdr>
        </w:div>
        <w:div w:id="2003046062">
          <w:marLeft w:val="0"/>
          <w:marRight w:val="0"/>
          <w:marTop w:val="0"/>
          <w:marBottom w:val="0"/>
          <w:divBdr>
            <w:top w:val="none" w:sz="0" w:space="0" w:color="auto"/>
            <w:left w:val="none" w:sz="0" w:space="0" w:color="auto"/>
            <w:bottom w:val="none" w:sz="0" w:space="0" w:color="auto"/>
            <w:right w:val="none" w:sz="0" w:space="0" w:color="auto"/>
          </w:divBdr>
        </w:div>
        <w:div w:id="651643952">
          <w:marLeft w:val="0"/>
          <w:marRight w:val="0"/>
          <w:marTop w:val="0"/>
          <w:marBottom w:val="0"/>
          <w:divBdr>
            <w:top w:val="none" w:sz="0" w:space="0" w:color="auto"/>
            <w:left w:val="none" w:sz="0" w:space="0" w:color="auto"/>
            <w:bottom w:val="none" w:sz="0" w:space="0" w:color="auto"/>
            <w:right w:val="none" w:sz="0" w:space="0" w:color="auto"/>
          </w:divBdr>
        </w:div>
        <w:div w:id="1993367363">
          <w:marLeft w:val="0"/>
          <w:marRight w:val="0"/>
          <w:marTop w:val="0"/>
          <w:marBottom w:val="0"/>
          <w:divBdr>
            <w:top w:val="none" w:sz="0" w:space="0" w:color="auto"/>
            <w:left w:val="none" w:sz="0" w:space="0" w:color="auto"/>
            <w:bottom w:val="none" w:sz="0" w:space="0" w:color="auto"/>
            <w:right w:val="none" w:sz="0" w:space="0" w:color="auto"/>
          </w:divBdr>
        </w:div>
        <w:div w:id="677267548">
          <w:marLeft w:val="0"/>
          <w:marRight w:val="0"/>
          <w:marTop w:val="0"/>
          <w:marBottom w:val="0"/>
          <w:divBdr>
            <w:top w:val="none" w:sz="0" w:space="0" w:color="auto"/>
            <w:left w:val="none" w:sz="0" w:space="0" w:color="auto"/>
            <w:bottom w:val="none" w:sz="0" w:space="0" w:color="auto"/>
            <w:right w:val="none" w:sz="0" w:space="0" w:color="auto"/>
          </w:divBdr>
        </w:div>
        <w:div w:id="393747958">
          <w:marLeft w:val="0"/>
          <w:marRight w:val="0"/>
          <w:marTop w:val="0"/>
          <w:marBottom w:val="0"/>
          <w:divBdr>
            <w:top w:val="none" w:sz="0" w:space="0" w:color="auto"/>
            <w:left w:val="none" w:sz="0" w:space="0" w:color="auto"/>
            <w:bottom w:val="none" w:sz="0" w:space="0" w:color="auto"/>
            <w:right w:val="none" w:sz="0" w:space="0" w:color="auto"/>
          </w:divBdr>
        </w:div>
        <w:div w:id="1973167873">
          <w:marLeft w:val="0"/>
          <w:marRight w:val="0"/>
          <w:marTop w:val="0"/>
          <w:marBottom w:val="0"/>
          <w:divBdr>
            <w:top w:val="none" w:sz="0" w:space="0" w:color="auto"/>
            <w:left w:val="none" w:sz="0" w:space="0" w:color="auto"/>
            <w:bottom w:val="none" w:sz="0" w:space="0" w:color="auto"/>
            <w:right w:val="none" w:sz="0" w:space="0" w:color="auto"/>
          </w:divBdr>
        </w:div>
        <w:div w:id="1750888315">
          <w:marLeft w:val="0"/>
          <w:marRight w:val="0"/>
          <w:marTop w:val="0"/>
          <w:marBottom w:val="0"/>
          <w:divBdr>
            <w:top w:val="none" w:sz="0" w:space="0" w:color="auto"/>
            <w:left w:val="none" w:sz="0" w:space="0" w:color="auto"/>
            <w:bottom w:val="none" w:sz="0" w:space="0" w:color="auto"/>
            <w:right w:val="none" w:sz="0" w:space="0" w:color="auto"/>
          </w:divBdr>
        </w:div>
        <w:div w:id="1833326748">
          <w:marLeft w:val="0"/>
          <w:marRight w:val="0"/>
          <w:marTop w:val="0"/>
          <w:marBottom w:val="0"/>
          <w:divBdr>
            <w:top w:val="none" w:sz="0" w:space="0" w:color="auto"/>
            <w:left w:val="none" w:sz="0" w:space="0" w:color="auto"/>
            <w:bottom w:val="none" w:sz="0" w:space="0" w:color="auto"/>
            <w:right w:val="none" w:sz="0" w:space="0" w:color="auto"/>
          </w:divBdr>
        </w:div>
        <w:div w:id="1934052441">
          <w:marLeft w:val="0"/>
          <w:marRight w:val="0"/>
          <w:marTop w:val="0"/>
          <w:marBottom w:val="0"/>
          <w:divBdr>
            <w:top w:val="none" w:sz="0" w:space="0" w:color="auto"/>
            <w:left w:val="none" w:sz="0" w:space="0" w:color="auto"/>
            <w:bottom w:val="none" w:sz="0" w:space="0" w:color="auto"/>
            <w:right w:val="none" w:sz="0" w:space="0" w:color="auto"/>
          </w:divBdr>
        </w:div>
        <w:div w:id="356003732">
          <w:marLeft w:val="0"/>
          <w:marRight w:val="0"/>
          <w:marTop w:val="0"/>
          <w:marBottom w:val="0"/>
          <w:divBdr>
            <w:top w:val="none" w:sz="0" w:space="0" w:color="auto"/>
            <w:left w:val="none" w:sz="0" w:space="0" w:color="auto"/>
            <w:bottom w:val="none" w:sz="0" w:space="0" w:color="auto"/>
            <w:right w:val="none" w:sz="0" w:space="0" w:color="auto"/>
          </w:divBdr>
        </w:div>
        <w:div w:id="1754741829">
          <w:marLeft w:val="0"/>
          <w:marRight w:val="0"/>
          <w:marTop w:val="0"/>
          <w:marBottom w:val="0"/>
          <w:divBdr>
            <w:top w:val="none" w:sz="0" w:space="0" w:color="auto"/>
            <w:left w:val="none" w:sz="0" w:space="0" w:color="auto"/>
            <w:bottom w:val="none" w:sz="0" w:space="0" w:color="auto"/>
            <w:right w:val="none" w:sz="0" w:space="0" w:color="auto"/>
          </w:divBdr>
        </w:div>
        <w:div w:id="766927862">
          <w:marLeft w:val="0"/>
          <w:marRight w:val="0"/>
          <w:marTop w:val="0"/>
          <w:marBottom w:val="0"/>
          <w:divBdr>
            <w:top w:val="none" w:sz="0" w:space="0" w:color="auto"/>
            <w:left w:val="none" w:sz="0" w:space="0" w:color="auto"/>
            <w:bottom w:val="none" w:sz="0" w:space="0" w:color="auto"/>
            <w:right w:val="none" w:sz="0" w:space="0" w:color="auto"/>
          </w:divBdr>
        </w:div>
        <w:div w:id="1974023127">
          <w:marLeft w:val="0"/>
          <w:marRight w:val="0"/>
          <w:marTop w:val="0"/>
          <w:marBottom w:val="0"/>
          <w:divBdr>
            <w:top w:val="none" w:sz="0" w:space="0" w:color="auto"/>
            <w:left w:val="none" w:sz="0" w:space="0" w:color="auto"/>
            <w:bottom w:val="none" w:sz="0" w:space="0" w:color="auto"/>
            <w:right w:val="none" w:sz="0" w:space="0" w:color="auto"/>
          </w:divBdr>
        </w:div>
        <w:div w:id="1766877045">
          <w:marLeft w:val="0"/>
          <w:marRight w:val="0"/>
          <w:marTop w:val="0"/>
          <w:marBottom w:val="0"/>
          <w:divBdr>
            <w:top w:val="none" w:sz="0" w:space="0" w:color="auto"/>
            <w:left w:val="none" w:sz="0" w:space="0" w:color="auto"/>
            <w:bottom w:val="none" w:sz="0" w:space="0" w:color="auto"/>
            <w:right w:val="none" w:sz="0" w:space="0" w:color="auto"/>
          </w:divBdr>
        </w:div>
        <w:div w:id="627668246">
          <w:marLeft w:val="0"/>
          <w:marRight w:val="0"/>
          <w:marTop w:val="0"/>
          <w:marBottom w:val="0"/>
          <w:divBdr>
            <w:top w:val="none" w:sz="0" w:space="0" w:color="auto"/>
            <w:left w:val="none" w:sz="0" w:space="0" w:color="auto"/>
            <w:bottom w:val="none" w:sz="0" w:space="0" w:color="auto"/>
            <w:right w:val="none" w:sz="0" w:space="0" w:color="auto"/>
          </w:divBdr>
        </w:div>
        <w:div w:id="1935086982">
          <w:marLeft w:val="0"/>
          <w:marRight w:val="0"/>
          <w:marTop w:val="0"/>
          <w:marBottom w:val="0"/>
          <w:divBdr>
            <w:top w:val="none" w:sz="0" w:space="0" w:color="auto"/>
            <w:left w:val="none" w:sz="0" w:space="0" w:color="auto"/>
            <w:bottom w:val="none" w:sz="0" w:space="0" w:color="auto"/>
            <w:right w:val="none" w:sz="0" w:space="0" w:color="auto"/>
          </w:divBdr>
        </w:div>
        <w:div w:id="968976740">
          <w:marLeft w:val="0"/>
          <w:marRight w:val="0"/>
          <w:marTop w:val="0"/>
          <w:marBottom w:val="0"/>
          <w:divBdr>
            <w:top w:val="none" w:sz="0" w:space="0" w:color="auto"/>
            <w:left w:val="none" w:sz="0" w:space="0" w:color="auto"/>
            <w:bottom w:val="none" w:sz="0" w:space="0" w:color="auto"/>
            <w:right w:val="none" w:sz="0" w:space="0" w:color="auto"/>
          </w:divBdr>
        </w:div>
        <w:div w:id="1098252598">
          <w:marLeft w:val="0"/>
          <w:marRight w:val="0"/>
          <w:marTop w:val="0"/>
          <w:marBottom w:val="0"/>
          <w:divBdr>
            <w:top w:val="none" w:sz="0" w:space="0" w:color="auto"/>
            <w:left w:val="none" w:sz="0" w:space="0" w:color="auto"/>
            <w:bottom w:val="none" w:sz="0" w:space="0" w:color="auto"/>
            <w:right w:val="none" w:sz="0" w:space="0" w:color="auto"/>
          </w:divBdr>
        </w:div>
        <w:div w:id="204951706">
          <w:marLeft w:val="0"/>
          <w:marRight w:val="0"/>
          <w:marTop w:val="0"/>
          <w:marBottom w:val="0"/>
          <w:divBdr>
            <w:top w:val="none" w:sz="0" w:space="0" w:color="auto"/>
            <w:left w:val="none" w:sz="0" w:space="0" w:color="auto"/>
            <w:bottom w:val="none" w:sz="0" w:space="0" w:color="auto"/>
            <w:right w:val="none" w:sz="0" w:space="0" w:color="auto"/>
          </w:divBdr>
        </w:div>
        <w:div w:id="993994279">
          <w:marLeft w:val="0"/>
          <w:marRight w:val="0"/>
          <w:marTop w:val="0"/>
          <w:marBottom w:val="0"/>
          <w:divBdr>
            <w:top w:val="none" w:sz="0" w:space="0" w:color="auto"/>
            <w:left w:val="none" w:sz="0" w:space="0" w:color="auto"/>
            <w:bottom w:val="none" w:sz="0" w:space="0" w:color="auto"/>
            <w:right w:val="none" w:sz="0" w:space="0" w:color="auto"/>
          </w:divBdr>
        </w:div>
        <w:div w:id="731731245">
          <w:marLeft w:val="0"/>
          <w:marRight w:val="0"/>
          <w:marTop w:val="0"/>
          <w:marBottom w:val="0"/>
          <w:divBdr>
            <w:top w:val="none" w:sz="0" w:space="0" w:color="auto"/>
            <w:left w:val="none" w:sz="0" w:space="0" w:color="auto"/>
            <w:bottom w:val="none" w:sz="0" w:space="0" w:color="auto"/>
            <w:right w:val="none" w:sz="0" w:space="0" w:color="auto"/>
          </w:divBdr>
        </w:div>
        <w:div w:id="940532821">
          <w:marLeft w:val="0"/>
          <w:marRight w:val="0"/>
          <w:marTop w:val="0"/>
          <w:marBottom w:val="0"/>
          <w:divBdr>
            <w:top w:val="none" w:sz="0" w:space="0" w:color="auto"/>
            <w:left w:val="none" w:sz="0" w:space="0" w:color="auto"/>
            <w:bottom w:val="none" w:sz="0" w:space="0" w:color="auto"/>
            <w:right w:val="none" w:sz="0" w:space="0" w:color="auto"/>
          </w:divBdr>
        </w:div>
        <w:div w:id="1214538559">
          <w:marLeft w:val="0"/>
          <w:marRight w:val="0"/>
          <w:marTop w:val="0"/>
          <w:marBottom w:val="0"/>
          <w:divBdr>
            <w:top w:val="none" w:sz="0" w:space="0" w:color="auto"/>
            <w:left w:val="none" w:sz="0" w:space="0" w:color="auto"/>
            <w:bottom w:val="none" w:sz="0" w:space="0" w:color="auto"/>
            <w:right w:val="none" w:sz="0" w:space="0" w:color="auto"/>
          </w:divBdr>
        </w:div>
        <w:div w:id="465851409">
          <w:marLeft w:val="0"/>
          <w:marRight w:val="0"/>
          <w:marTop w:val="0"/>
          <w:marBottom w:val="0"/>
          <w:divBdr>
            <w:top w:val="none" w:sz="0" w:space="0" w:color="auto"/>
            <w:left w:val="none" w:sz="0" w:space="0" w:color="auto"/>
            <w:bottom w:val="none" w:sz="0" w:space="0" w:color="auto"/>
            <w:right w:val="none" w:sz="0" w:space="0" w:color="auto"/>
          </w:divBdr>
        </w:div>
        <w:div w:id="532235597">
          <w:marLeft w:val="0"/>
          <w:marRight w:val="0"/>
          <w:marTop w:val="0"/>
          <w:marBottom w:val="0"/>
          <w:divBdr>
            <w:top w:val="none" w:sz="0" w:space="0" w:color="auto"/>
            <w:left w:val="none" w:sz="0" w:space="0" w:color="auto"/>
            <w:bottom w:val="none" w:sz="0" w:space="0" w:color="auto"/>
            <w:right w:val="none" w:sz="0" w:space="0" w:color="auto"/>
          </w:divBdr>
        </w:div>
        <w:div w:id="1129977914">
          <w:marLeft w:val="0"/>
          <w:marRight w:val="0"/>
          <w:marTop w:val="0"/>
          <w:marBottom w:val="0"/>
          <w:divBdr>
            <w:top w:val="none" w:sz="0" w:space="0" w:color="auto"/>
            <w:left w:val="none" w:sz="0" w:space="0" w:color="auto"/>
            <w:bottom w:val="none" w:sz="0" w:space="0" w:color="auto"/>
            <w:right w:val="none" w:sz="0" w:space="0" w:color="auto"/>
          </w:divBdr>
        </w:div>
        <w:div w:id="166091964">
          <w:marLeft w:val="0"/>
          <w:marRight w:val="0"/>
          <w:marTop w:val="0"/>
          <w:marBottom w:val="0"/>
          <w:divBdr>
            <w:top w:val="none" w:sz="0" w:space="0" w:color="auto"/>
            <w:left w:val="none" w:sz="0" w:space="0" w:color="auto"/>
            <w:bottom w:val="none" w:sz="0" w:space="0" w:color="auto"/>
            <w:right w:val="none" w:sz="0" w:space="0" w:color="auto"/>
          </w:divBdr>
        </w:div>
        <w:div w:id="787503531">
          <w:marLeft w:val="0"/>
          <w:marRight w:val="0"/>
          <w:marTop w:val="0"/>
          <w:marBottom w:val="0"/>
          <w:divBdr>
            <w:top w:val="none" w:sz="0" w:space="0" w:color="auto"/>
            <w:left w:val="none" w:sz="0" w:space="0" w:color="auto"/>
            <w:bottom w:val="none" w:sz="0" w:space="0" w:color="auto"/>
            <w:right w:val="none" w:sz="0" w:space="0" w:color="auto"/>
          </w:divBdr>
        </w:div>
        <w:div w:id="578489082">
          <w:marLeft w:val="0"/>
          <w:marRight w:val="0"/>
          <w:marTop w:val="0"/>
          <w:marBottom w:val="0"/>
          <w:divBdr>
            <w:top w:val="none" w:sz="0" w:space="0" w:color="auto"/>
            <w:left w:val="none" w:sz="0" w:space="0" w:color="auto"/>
            <w:bottom w:val="none" w:sz="0" w:space="0" w:color="auto"/>
            <w:right w:val="none" w:sz="0" w:space="0" w:color="auto"/>
          </w:divBdr>
        </w:div>
        <w:div w:id="778376628">
          <w:marLeft w:val="0"/>
          <w:marRight w:val="0"/>
          <w:marTop w:val="0"/>
          <w:marBottom w:val="0"/>
          <w:divBdr>
            <w:top w:val="none" w:sz="0" w:space="0" w:color="auto"/>
            <w:left w:val="none" w:sz="0" w:space="0" w:color="auto"/>
            <w:bottom w:val="none" w:sz="0" w:space="0" w:color="auto"/>
            <w:right w:val="none" w:sz="0" w:space="0" w:color="auto"/>
          </w:divBdr>
        </w:div>
        <w:div w:id="529998364">
          <w:marLeft w:val="0"/>
          <w:marRight w:val="0"/>
          <w:marTop w:val="0"/>
          <w:marBottom w:val="0"/>
          <w:divBdr>
            <w:top w:val="none" w:sz="0" w:space="0" w:color="auto"/>
            <w:left w:val="none" w:sz="0" w:space="0" w:color="auto"/>
            <w:bottom w:val="none" w:sz="0" w:space="0" w:color="auto"/>
            <w:right w:val="none" w:sz="0" w:space="0" w:color="auto"/>
          </w:divBdr>
        </w:div>
        <w:div w:id="334264861">
          <w:marLeft w:val="0"/>
          <w:marRight w:val="0"/>
          <w:marTop w:val="0"/>
          <w:marBottom w:val="0"/>
          <w:divBdr>
            <w:top w:val="none" w:sz="0" w:space="0" w:color="auto"/>
            <w:left w:val="none" w:sz="0" w:space="0" w:color="auto"/>
            <w:bottom w:val="none" w:sz="0" w:space="0" w:color="auto"/>
            <w:right w:val="none" w:sz="0" w:space="0" w:color="auto"/>
          </w:divBdr>
        </w:div>
        <w:div w:id="1534997469">
          <w:marLeft w:val="0"/>
          <w:marRight w:val="0"/>
          <w:marTop w:val="0"/>
          <w:marBottom w:val="0"/>
          <w:divBdr>
            <w:top w:val="none" w:sz="0" w:space="0" w:color="auto"/>
            <w:left w:val="none" w:sz="0" w:space="0" w:color="auto"/>
            <w:bottom w:val="none" w:sz="0" w:space="0" w:color="auto"/>
            <w:right w:val="none" w:sz="0" w:space="0" w:color="auto"/>
          </w:divBdr>
        </w:div>
        <w:div w:id="1195193451">
          <w:marLeft w:val="0"/>
          <w:marRight w:val="0"/>
          <w:marTop w:val="0"/>
          <w:marBottom w:val="0"/>
          <w:divBdr>
            <w:top w:val="none" w:sz="0" w:space="0" w:color="auto"/>
            <w:left w:val="none" w:sz="0" w:space="0" w:color="auto"/>
            <w:bottom w:val="none" w:sz="0" w:space="0" w:color="auto"/>
            <w:right w:val="none" w:sz="0" w:space="0" w:color="auto"/>
          </w:divBdr>
        </w:div>
        <w:div w:id="2122800030">
          <w:marLeft w:val="0"/>
          <w:marRight w:val="0"/>
          <w:marTop w:val="0"/>
          <w:marBottom w:val="0"/>
          <w:divBdr>
            <w:top w:val="none" w:sz="0" w:space="0" w:color="auto"/>
            <w:left w:val="none" w:sz="0" w:space="0" w:color="auto"/>
            <w:bottom w:val="none" w:sz="0" w:space="0" w:color="auto"/>
            <w:right w:val="none" w:sz="0" w:space="0" w:color="auto"/>
          </w:divBdr>
        </w:div>
        <w:div w:id="1723601000">
          <w:marLeft w:val="0"/>
          <w:marRight w:val="0"/>
          <w:marTop w:val="0"/>
          <w:marBottom w:val="0"/>
          <w:divBdr>
            <w:top w:val="none" w:sz="0" w:space="0" w:color="auto"/>
            <w:left w:val="none" w:sz="0" w:space="0" w:color="auto"/>
            <w:bottom w:val="none" w:sz="0" w:space="0" w:color="auto"/>
            <w:right w:val="none" w:sz="0" w:space="0" w:color="auto"/>
          </w:divBdr>
        </w:div>
        <w:div w:id="1766340907">
          <w:marLeft w:val="0"/>
          <w:marRight w:val="0"/>
          <w:marTop w:val="0"/>
          <w:marBottom w:val="0"/>
          <w:divBdr>
            <w:top w:val="none" w:sz="0" w:space="0" w:color="auto"/>
            <w:left w:val="none" w:sz="0" w:space="0" w:color="auto"/>
            <w:bottom w:val="none" w:sz="0" w:space="0" w:color="auto"/>
            <w:right w:val="none" w:sz="0" w:space="0" w:color="auto"/>
          </w:divBdr>
        </w:div>
        <w:div w:id="796608636">
          <w:marLeft w:val="0"/>
          <w:marRight w:val="0"/>
          <w:marTop w:val="0"/>
          <w:marBottom w:val="0"/>
          <w:divBdr>
            <w:top w:val="none" w:sz="0" w:space="0" w:color="auto"/>
            <w:left w:val="none" w:sz="0" w:space="0" w:color="auto"/>
            <w:bottom w:val="none" w:sz="0" w:space="0" w:color="auto"/>
            <w:right w:val="none" w:sz="0" w:space="0" w:color="auto"/>
          </w:divBdr>
        </w:div>
        <w:div w:id="1706249778">
          <w:marLeft w:val="0"/>
          <w:marRight w:val="0"/>
          <w:marTop w:val="0"/>
          <w:marBottom w:val="0"/>
          <w:divBdr>
            <w:top w:val="none" w:sz="0" w:space="0" w:color="auto"/>
            <w:left w:val="none" w:sz="0" w:space="0" w:color="auto"/>
            <w:bottom w:val="none" w:sz="0" w:space="0" w:color="auto"/>
            <w:right w:val="none" w:sz="0" w:space="0" w:color="auto"/>
          </w:divBdr>
        </w:div>
        <w:div w:id="1915552424">
          <w:marLeft w:val="0"/>
          <w:marRight w:val="0"/>
          <w:marTop w:val="0"/>
          <w:marBottom w:val="0"/>
          <w:divBdr>
            <w:top w:val="none" w:sz="0" w:space="0" w:color="auto"/>
            <w:left w:val="none" w:sz="0" w:space="0" w:color="auto"/>
            <w:bottom w:val="none" w:sz="0" w:space="0" w:color="auto"/>
            <w:right w:val="none" w:sz="0" w:space="0" w:color="auto"/>
          </w:divBdr>
        </w:div>
        <w:div w:id="1997295887">
          <w:marLeft w:val="0"/>
          <w:marRight w:val="0"/>
          <w:marTop w:val="0"/>
          <w:marBottom w:val="0"/>
          <w:divBdr>
            <w:top w:val="none" w:sz="0" w:space="0" w:color="auto"/>
            <w:left w:val="none" w:sz="0" w:space="0" w:color="auto"/>
            <w:bottom w:val="none" w:sz="0" w:space="0" w:color="auto"/>
            <w:right w:val="none" w:sz="0" w:space="0" w:color="auto"/>
          </w:divBdr>
        </w:div>
        <w:div w:id="1489705513">
          <w:marLeft w:val="0"/>
          <w:marRight w:val="0"/>
          <w:marTop w:val="0"/>
          <w:marBottom w:val="0"/>
          <w:divBdr>
            <w:top w:val="none" w:sz="0" w:space="0" w:color="auto"/>
            <w:left w:val="none" w:sz="0" w:space="0" w:color="auto"/>
            <w:bottom w:val="none" w:sz="0" w:space="0" w:color="auto"/>
            <w:right w:val="none" w:sz="0" w:space="0" w:color="auto"/>
          </w:divBdr>
        </w:div>
        <w:div w:id="773869318">
          <w:marLeft w:val="0"/>
          <w:marRight w:val="0"/>
          <w:marTop w:val="0"/>
          <w:marBottom w:val="0"/>
          <w:divBdr>
            <w:top w:val="none" w:sz="0" w:space="0" w:color="auto"/>
            <w:left w:val="none" w:sz="0" w:space="0" w:color="auto"/>
            <w:bottom w:val="none" w:sz="0" w:space="0" w:color="auto"/>
            <w:right w:val="none" w:sz="0" w:space="0" w:color="auto"/>
          </w:divBdr>
        </w:div>
        <w:div w:id="632444659">
          <w:marLeft w:val="0"/>
          <w:marRight w:val="0"/>
          <w:marTop w:val="0"/>
          <w:marBottom w:val="0"/>
          <w:divBdr>
            <w:top w:val="none" w:sz="0" w:space="0" w:color="auto"/>
            <w:left w:val="none" w:sz="0" w:space="0" w:color="auto"/>
            <w:bottom w:val="none" w:sz="0" w:space="0" w:color="auto"/>
            <w:right w:val="none" w:sz="0" w:space="0" w:color="auto"/>
          </w:divBdr>
        </w:div>
        <w:div w:id="924412812">
          <w:marLeft w:val="0"/>
          <w:marRight w:val="0"/>
          <w:marTop w:val="0"/>
          <w:marBottom w:val="0"/>
          <w:divBdr>
            <w:top w:val="none" w:sz="0" w:space="0" w:color="auto"/>
            <w:left w:val="none" w:sz="0" w:space="0" w:color="auto"/>
            <w:bottom w:val="none" w:sz="0" w:space="0" w:color="auto"/>
            <w:right w:val="none" w:sz="0" w:space="0" w:color="auto"/>
          </w:divBdr>
        </w:div>
        <w:div w:id="100804436">
          <w:marLeft w:val="0"/>
          <w:marRight w:val="0"/>
          <w:marTop w:val="0"/>
          <w:marBottom w:val="0"/>
          <w:divBdr>
            <w:top w:val="none" w:sz="0" w:space="0" w:color="auto"/>
            <w:left w:val="none" w:sz="0" w:space="0" w:color="auto"/>
            <w:bottom w:val="none" w:sz="0" w:space="0" w:color="auto"/>
            <w:right w:val="none" w:sz="0" w:space="0" w:color="auto"/>
          </w:divBdr>
        </w:div>
        <w:div w:id="1322586008">
          <w:marLeft w:val="0"/>
          <w:marRight w:val="0"/>
          <w:marTop w:val="0"/>
          <w:marBottom w:val="0"/>
          <w:divBdr>
            <w:top w:val="none" w:sz="0" w:space="0" w:color="auto"/>
            <w:left w:val="none" w:sz="0" w:space="0" w:color="auto"/>
            <w:bottom w:val="none" w:sz="0" w:space="0" w:color="auto"/>
            <w:right w:val="none" w:sz="0" w:space="0" w:color="auto"/>
          </w:divBdr>
        </w:div>
        <w:div w:id="1131632429">
          <w:marLeft w:val="0"/>
          <w:marRight w:val="0"/>
          <w:marTop w:val="0"/>
          <w:marBottom w:val="0"/>
          <w:divBdr>
            <w:top w:val="none" w:sz="0" w:space="0" w:color="auto"/>
            <w:left w:val="none" w:sz="0" w:space="0" w:color="auto"/>
            <w:bottom w:val="none" w:sz="0" w:space="0" w:color="auto"/>
            <w:right w:val="none" w:sz="0" w:space="0" w:color="auto"/>
          </w:divBdr>
        </w:div>
        <w:div w:id="2028866920">
          <w:marLeft w:val="0"/>
          <w:marRight w:val="0"/>
          <w:marTop w:val="0"/>
          <w:marBottom w:val="0"/>
          <w:divBdr>
            <w:top w:val="none" w:sz="0" w:space="0" w:color="auto"/>
            <w:left w:val="none" w:sz="0" w:space="0" w:color="auto"/>
            <w:bottom w:val="none" w:sz="0" w:space="0" w:color="auto"/>
            <w:right w:val="none" w:sz="0" w:space="0" w:color="auto"/>
          </w:divBdr>
        </w:div>
        <w:div w:id="1407728855">
          <w:marLeft w:val="0"/>
          <w:marRight w:val="0"/>
          <w:marTop w:val="0"/>
          <w:marBottom w:val="0"/>
          <w:divBdr>
            <w:top w:val="none" w:sz="0" w:space="0" w:color="auto"/>
            <w:left w:val="none" w:sz="0" w:space="0" w:color="auto"/>
            <w:bottom w:val="none" w:sz="0" w:space="0" w:color="auto"/>
            <w:right w:val="none" w:sz="0" w:space="0" w:color="auto"/>
          </w:divBdr>
        </w:div>
        <w:div w:id="472675690">
          <w:marLeft w:val="0"/>
          <w:marRight w:val="0"/>
          <w:marTop w:val="0"/>
          <w:marBottom w:val="0"/>
          <w:divBdr>
            <w:top w:val="none" w:sz="0" w:space="0" w:color="auto"/>
            <w:left w:val="none" w:sz="0" w:space="0" w:color="auto"/>
            <w:bottom w:val="none" w:sz="0" w:space="0" w:color="auto"/>
            <w:right w:val="none" w:sz="0" w:space="0" w:color="auto"/>
          </w:divBdr>
        </w:div>
        <w:div w:id="468985925">
          <w:marLeft w:val="0"/>
          <w:marRight w:val="0"/>
          <w:marTop w:val="0"/>
          <w:marBottom w:val="0"/>
          <w:divBdr>
            <w:top w:val="none" w:sz="0" w:space="0" w:color="auto"/>
            <w:left w:val="none" w:sz="0" w:space="0" w:color="auto"/>
            <w:bottom w:val="none" w:sz="0" w:space="0" w:color="auto"/>
            <w:right w:val="none" w:sz="0" w:space="0" w:color="auto"/>
          </w:divBdr>
        </w:div>
        <w:div w:id="1854294779">
          <w:marLeft w:val="0"/>
          <w:marRight w:val="0"/>
          <w:marTop w:val="0"/>
          <w:marBottom w:val="0"/>
          <w:divBdr>
            <w:top w:val="none" w:sz="0" w:space="0" w:color="auto"/>
            <w:left w:val="none" w:sz="0" w:space="0" w:color="auto"/>
            <w:bottom w:val="none" w:sz="0" w:space="0" w:color="auto"/>
            <w:right w:val="none" w:sz="0" w:space="0" w:color="auto"/>
          </w:divBdr>
        </w:div>
        <w:div w:id="482625813">
          <w:marLeft w:val="0"/>
          <w:marRight w:val="0"/>
          <w:marTop w:val="0"/>
          <w:marBottom w:val="0"/>
          <w:divBdr>
            <w:top w:val="none" w:sz="0" w:space="0" w:color="auto"/>
            <w:left w:val="none" w:sz="0" w:space="0" w:color="auto"/>
            <w:bottom w:val="none" w:sz="0" w:space="0" w:color="auto"/>
            <w:right w:val="none" w:sz="0" w:space="0" w:color="auto"/>
          </w:divBdr>
        </w:div>
        <w:div w:id="912202264">
          <w:marLeft w:val="0"/>
          <w:marRight w:val="0"/>
          <w:marTop w:val="0"/>
          <w:marBottom w:val="0"/>
          <w:divBdr>
            <w:top w:val="none" w:sz="0" w:space="0" w:color="auto"/>
            <w:left w:val="none" w:sz="0" w:space="0" w:color="auto"/>
            <w:bottom w:val="none" w:sz="0" w:space="0" w:color="auto"/>
            <w:right w:val="none" w:sz="0" w:space="0" w:color="auto"/>
          </w:divBdr>
        </w:div>
        <w:div w:id="566035474">
          <w:marLeft w:val="0"/>
          <w:marRight w:val="0"/>
          <w:marTop w:val="0"/>
          <w:marBottom w:val="0"/>
          <w:divBdr>
            <w:top w:val="none" w:sz="0" w:space="0" w:color="auto"/>
            <w:left w:val="none" w:sz="0" w:space="0" w:color="auto"/>
            <w:bottom w:val="none" w:sz="0" w:space="0" w:color="auto"/>
            <w:right w:val="none" w:sz="0" w:space="0" w:color="auto"/>
          </w:divBdr>
        </w:div>
        <w:div w:id="584998519">
          <w:marLeft w:val="0"/>
          <w:marRight w:val="0"/>
          <w:marTop w:val="0"/>
          <w:marBottom w:val="0"/>
          <w:divBdr>
            <w:top w:val="none" w:sz="0" w:space="0" w:color="auto"/>
            <w:left w:val="none" w:sz="0" w:space="0" w:color="auto"/>
            <w:bottom w:val="none" w:sz="0" w:space="0" w:color="auto"/>
            <w:right w:val="none" w:sz="0" w:space="0" w:color="auto"/>
          </w:divBdr>
        </w:div>
        <w:div w:id="477965879">
          <w:marLeft w:val="0"/>
          <w:marRight w:val="0"/>
          <w:marTop w:val="0"/>
          <w:marBottom w:val="0"/>
          <w:divBdr>
            <w:top w:val="none" w:sz="0" w:space="0" w:color="auto"/>
            <w:left w:val="none" w:sz="0" w:space="0" w:color="auto"/>
            <w:bottom w:val="none" w:sz="0" w:space="0" w:color="auto"/>
            <w:right w:val="none" w:sz="0" w:space="0" w:color="auto"/>
          </w:divBdr>
        </w:div>
        <w:div w:id="276522293">
          <w:marLeft w:val="0"/>
          <w:marRight w:val="0"/>
          <w:marTop w:val="0"/>
          <w:marBottom w:val="0"/>
          <w:divBdr>
            <w:top w:val="none" w:sz="0" w:space="0" w:color="auto"/>
            <w:left w:val="none" w:sz="0" w:space="0" w:color="auto"/>
            <w:bottom w:val="none" w:sz="0" w:space="0" w:color="auto"/>
            <w:right w:val="none" w:sz="0" w:space="0" w:color="auto"/>
          </w:divBdr>
        </w:div>
        <w:div w:id="1351832557">
          <w:marLeft w:val="0"/>
          <w:marRight w:val="0"/>
          <w:marTop w:val="0"/>
          <w:marBottom w:val="0"/>
          <w:divBdr>
            <w:top w:val="none" w:sz="0" w:space="0" w:color="auto"/>
            <w:left w:val="none" w:sz="0" w:space="0" w:color="auto"/>
            <w:bottom w:val="none" w:sz="0" w:space="0" w:color="auto"/>
            <w:right w:val="none" w:sz="0" w:space="0" w:color="auto"/>
          </w:divBdr>
        </w:div>
        <w:div w:id="1351878506">
          <w:marLeft w:val="0"/>
          <w:marRight w:val="0"/>
          <w:marTop w:val="0"/>
          <w:marBottom w:val="0"/>
          <w:divBdr>
            <w:top w:val="none" w:sz="0" w:space="0" w:color="auto"/>
            <w:left w:val="none" w:sz="0" w:space="0" w:color="auto"/>
            <w:bottom w:val="none" w:sz="0" w:space="0" w:color="auto"/>
            <w:right w:val="none" w:sz="0" w:space="0" w:color="auto"/>
          </w:divBdr>
        </w:div>
        <w:div w:id="1878466475">
          <w:marLeft w:val="0"/>
          <w:marRight w:val="0"/>
          <w:marTop w:val="0"/>
          <w:marBottom w:val="0"/>
          <w:divBdr>
            <w:top w:val="none" w:sz="0" w:space="0" w:color="auto"/>
            <w:left w:val="none" w:sz="0" w:space="0" w:color="auto"/>
            <w:bottom w:val="none" w:sz="0" w:space="0" w:color="auto"/>
            <w:right w:val="none" w:sz="0" w:space="0" w:color="auto"/>
          </w:divBdr>
        </w:div>
        <w:div w:id="1740245822">
          <w:marLeft w:val="0"/>
          <w:marRight w:val="0"/>
          <w:marTop w:val="0"/>
          <w:marBottom w:val="0"/>
          <w:divBdr>
            <w:top w:val="none" w:sz="0" w:space="0" w:color="auto"/>
            <w:left w:val="none" w:sz="0" w:space="0" w:color="auto"/>
            <w:bottom w:val="none" w:sz="0" w:space="0" w:color="auto"/>
            <w:right w:val="none" w:sz="0" w:space="0" w:color="auto"/>
          </w:divBdr>
        </w:div>
        <w:div w:id="1197815884">
          <w:marLeft w:val="0"/>
          <w:marRight w:val="0"/>
          <w:marTop w:val="0"/>
          <w:marBottom w:val="0"/>
          <w:divBdr>
            <w:top w:val="none" w:sz="0" w:space="0" w:color="auto"/>
            <w:left w:val="none" w:sz="0" w:space="0" w:color="auto"/>
            <w:bottom w:val="none" w:sz="0" w:space="0" w:color="auto"/>
            <w:right w:val="none" w:sz="0" w:space="0" w:color="auto"/>
          </w:divBdr>
        </w:div>
        <w:div w:id="1555774190">
          <w:marLeft w:val="0"/>
          <w:marRight w:val="0"/>
          <w:marTop w:val="0"/>
          <w:marBottom w:val="0"/>
          <w:divBdr>
            <w:top w:val="none" w:sz="0" w:space="0" w:color="auto"/>
            <w:left w:val="none" w:sz="0" w:space="0" w:color="auto"/>
            <w:bottom w:val="none" w:sz="0" w:space="0" w:color="auto"/>
            <w:right w:val="none" w:sz="0" w:space="0" w:color="auto"/>
          </w:divBdr>
        </w:div>
        <w:div w:id="1210145864">
          <w:marLeft w:val="0"/>
          <w:marRight w:val="0"/>
          <w:marTop w:val="0"/>
          <w:marBottom w:val="0"/>
          <w:divBdr>
            <w:top w:val="none" w:sz="0" w:space="0" w:color="auto"/>
            <w:left w:val="none" w:sz="0" w:space="0" w:color="auto"/>
            <w:bottom w:val="none" w:sz="0" w:space="0" w:color="auto"/>
            <w:right w:val="none" w:sz="0" w:space="0" w:color="auto"/>
          </w:divBdr>
        </w:div>
        <w:div w:id="1244532733">
          <w:marLeft w:val="0"/>
          <w:marRight w:val="0"/>
          <w:marTop w:val="0"/>
          <w:marBottom w:val="0"/>
          <w:divBdr>
            <w:top w:val="none" w:sz="0" w:space="0" w:color="auto"/>
            <w:left w:val="none" w:sz="0" w:space="0" w:color="auto"/>
            <w:bottom w:val="none" w:sz="0" w:space="0" w:color="auto"/>
            <w:right w:val="none" w:sz="0" w:space="0" w:color="auto"/>
          </w:divBdr>
        </w:div>
        <w:div w:id="1593397781">
          <w:marLeft w:val="0"/>
          <w:marRight w:val="0"/>
          <w:marTop w:val="0"/>
          <w:marBottom w:val="0"/>
          <w:divBdr>
            <w:top w:val="none" w:sz="0" w:space="0" w:color="auto"/>
            <w:left w:val="none" w:sz="0" w:space="0" w:color="auto"/>
            <w:bottom w:val="none" w:sz="0" w:space="0" w:color="auto"/>
            <w:right w:val="none" w:sz="0" w:space="0" w:color="auto"/>
          </w:divBdr>
        </w:div>
        <w:div w:id="436367756">
          <w:marLeft w:val="0"/>
          <w:marRight w:val="0"/>
          <w:marTop w:val="0"/>
          <w:marBottom w:val="0"/>
          <w:divBdr>
            <w:top w:val="none" w:sz="0" w:space="0" w:color="auto"/>
            <w:left w:val="none" w:sz="0" w:space="0" w:color="auto"/>
            <w:bottom w:val="none" w:sz="0" w:space="0" w:color="auto"/>
            <w:right w:val="none" w:sz="0" w:space="0" w:color="auto"/>
          </w:divBdr>
        </w:div>
        <w:div w:id="577831896">
          <w:marLeft w:val="0"/>
          <w:marRight w:val="0"/>
          <w:marTop w:val="0"/>
          <w:marBottom w:val="0"/>
          <w:divBdr>
            <w:top w:val="none" w:sz="0" w:space="0" w:color="auto"/>
            <w:left w:val="none" w:sz="0" w:space="0" w:color="auto"/>
            <w:bottom w:val="none" w:sz="0" w:space="0" w:color="auto"/>
            <w:right w:val="none" w:sz="0" w:space="0" w:color="auto"/>
          </w:divBdr>
        </w:div>
        <w:div w:id="1976989114">
          <w:marLeft w:val="0"/>
          <w:marRight w:val="0"/>
          <w:marTop w:val="0"/>
          <w:marBottom w:val="0"/>
          <w:divBdr>
            <w:top w:val="none" w:sz="0" w:space="0" w:color="auto"/>
            <w:left w:val="none" w:sz="0" w:space="0" w:color="auto"/>
            <w:bottom w:val="none" w:sz="0" w:space="0" w:color="auto"/>
            <w:right w:val="none" w:sz="0" w:space="0" w:color="auto"/>
          </w:divBdr>
        </w:div>
        <w:div w:id="425611908">
          <w:marLeft w:val="0"/>
          <w:marRight w:val="0"/>
          <w:marTop w:val="0"/>
          <w:marBottom w:val="0"/>
          <w:divBdr>
            <w:top w:val="none" w:sz="0" w:space="0" w:color="auto"/>
            <w:left w:val="none" w:sz="0" w:space="0" w:color="auto"/>
            <w:bottom w:val="none" w:sz="0" w:space="0" w:color="auto"/>
            <w:right w:val="none" w:sz="0" w:space="0" w:color="auto"/>
          </w:divBdr>
        </w:div>
        <w:div w:id="983241963">
          <w:marLeft w:val="0"/>
          <w:marRight w:val="0"/>
          <w:marTop w:val="0"/>
          <w:marBottom w:val="0"/>
          <w:divBdr>
            <w:top w:val="none" w:sz="0" w:space="0" w:color="auto"/>
            <w:left w:val="none" w:sz="0" w:space="0" w:color="auto"/>
            <w:bottom w:val="none" w:sz="0" w:space="0" w:color="auto"/>
            <w:right w:val="none" w:sz="0" w:space="0" w:color="auto"/>
          </w:divBdr>
        </w:div>
        <w:div w:id="68886720">
          <w:marLeft w:val="0"/>
          <w:marRight w:val="0"/>
          <w:marTop w:val="0"/>
          <w:marBottom w:val="0"/>
          <w:divBdr>
            <w:top w:val="none" w:sz="0" w:space="0" w:color="auto"/>
            <w:left w:val="none" w:sz="0" w:space="0" w:color="auto"/>
            <w:bottom w:val="none" w:sz="0" w:space="0" w:color="auto"/>
            <w:right w:val="none" w:sz="0" w:space="0" w:color="auto"/>
          </w:divBdr>
        </w:div>
        <w:div w:id="119569489">
          <w:marLeft w:val="0"/>
          <w:marRight w:val="0"/>
          <w:marTop w:val="0"/>
          <w:marBottom w:val="0"/>
          <w:divBdr>
            <w:top w:val="none" w:sz="0" w:space="0" w:color="auto"/>
            <w:left w:val="none" w:sz="0" w:space="0" w:color="auto"/>
            <w:bottom w:val="none" w:sz="0" w:space="0" w:color="auto"/>
            <w:right w:val="none" w:sz="0" w:space="0" w:color="auto"/>
          </w:divBdr>
        </w:div>
        <w:div w:id="1328440382">
          <w:marLeft w:val="0"/>
          <w:marRight w:val="0"/>
          <w:marTop w:val="0"/>
          <w:marBottom w:val="0"/>
          <w:divBdr>
            <w:top w:val="none" w:sz="0" w:space="0" w:color="auto"/>
            <w:left w:val="none" w:sz="0" w:space="0" w:color="auto"/>
            <w:bottom w:val="none" w:sz="0" w:space="0" w:color="auto"/>
            <w:right w:val="none" w:sz="0" w:space="0" w:color="auto"/>
          </w:divBdr>
        </w:div>
        <w:div w:id="1231887038">
          <w:marLeft w:val="0"/>
          <w:marRight w:val="0"/>
          <w:marTop w:val="0"/>
          <w:marBottom w:val="0"/>
          <w:divBdr>
            <w:top w:val="none" w:sz="0" w:space="0" w:color="auto"/>
            <w:left w:val="none" w:sz="0" w:space="0" w:color="auto"/>
            <w:bottom w:val="none" w:sz="0" w:space="0" w:color="auto"/>
            <w:right w:val="none" w:sz="0" w:space="0" w:color="auto"/>
          </w:divBdr>
        </w:div>
        <w:div w:id="2075614705">
          <w:marLeft w:val="0"/>
          <w:marRight w:val="0"/>
          <w:marTop w:val="0"/>
          <w:marBottom w:val="0"/>
          <w:divBdr>
            <w:top w:val="none" w:sz="0" w:space="0" w:color="auto"/>
            <w:left w:val="none" w:sz="0" w:space="0" w:color="auto"/>
            <w:bottom w:val="none" w:sz="0" w:space="0" w:color="auto"/>
            <w:right w:val="none" w:sz="0" w:space="0" w:color="auto"/>
          </w:divBdr>
        </w:div>
        <w:div w:id="2048405830">
          <w:marLeft w:val="0"/>
          <w:marRight w:val="0"/>
          <w:marTop w:val="0"/>
          <w:marBottom w:val="0"/>
          <w:divBdr>
            <w:top w:val="none" w:sz="0" w:space="0" w:color="auto"/>
            <w:left w:val="none" w:sz="0" w:space="0" w:color="auto"/>
            <w:bottom w:val="none" w:sz="0" w:space="0" w:color="auto"/>
            <w:right w:val="none" w:sz="0" w:space="0" w:color="auto"/>
          </w:divBdr>
        </w:div>
        <w:div w:id="18753449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lacios.unap@gmail.com" TargetMode="External"/><Relationship Id="rId3" Type="http://schemas.microsoft.com/office/2007/relationships/stylesWithEffects" Target="stylesWithEffects.xml"/><Relationship Id="rId47"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7633</Words>
  <Characters>43511</Characters>
  <Application>Microsoft Office Word</Application>
  <DocSecurity>0</DocSecurity>
  <Lines>362</Lines>
  <Paragraphs>10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1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imica013</dc:creator>
  <cp:lastModifiedBy>LS Ma</cp:lastModifiedBy>
  <cp:revision>2</cp:revision>
  <cp:lastPrinted>2014-06-20T15:23:00Z</cp:lastPrinted>
  <dcterms:created xsi:type="dcterms:W3CDTF">2014-07-14T23:57:00Z</dcterms:created>
  <dcterms:modified xsi:type="dcterms:W3CDTF">2014-07-14T23:57:00Z</dcterms:modified>
</cp:coreProperties>
</file>